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6.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54BFC2" w14:textId="77777777" w:rsidR="009F7A88" w:rsidRDefault="009F7A88" w:rsidP="00D134D5">
      <w:pPr>
        <w:pStyle w:val="Titletext"/>
        <w:tabs>
          <w:tab w:val="left" w:pos="3890"/>
        </w:tabs>
      </w:pPr>
      <w:bookmarkStart w:id="0" w:name="_Toc118533845"/>
      <w:bookmarkStart w:id="1" w:name="_Toc121209920"/>
      <w:bookmarkStart w:id="2" w:name="_Toc110915462"/>
    </w:p>
    <w:p w14:paraId="68E29866" w14:textId="1A52F6D6" w:rsidR="00F56FE9" w:rsidRPr="0000143A" w:rsidRDefault="006A0AAF" w:rsidP="00D134D5">
      <w:pPr>
        <w:pStyle w:val="Titletext"/>
        <w:tabs>
          <w:tab w:val="left" w:pos="3890"/>
        </w:tabs>
      </w:pPr>
      <w:r>
        <w:rPr>
          <w:noProof/>
        </w:rPr>
        <w:drawing>
          <wp:inline distT="0" distB="0" distL="0" distR="0" wp14:anchorId="7BD41ECB" wp14:editId="29B936DC">
            <wp:extent cx="3383479" cy="694706"/>
            <wp:effectExtent l="0" t="0" r="7620" b="0"/>
            <wp:docPr id="3" name="Picture 3" descr="Logo of the Office of the Gene Technology Regul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of the Office of the Gene Technology Regulator"/>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408627" cy="699870"/>
                    </a:xfrm>
                    <a:prstGeom prst="rect">
                      <a:avLst/>
                    </a:prstGeom>
                    <a:noFill/>
                    <a:ln>
                      <a:noFill/>
                    </a:ln>
                  </pic:spPr>
                </pic:pic>
              </a:graphicData>
            </a:graphic>
          </wp:inline>
        </w:drawing>
      </w:r>
    </w:p>
    <w:p w14:paraId="5B63B473" w14:textId="5DB1800C" w:rsidR="0027053B" w:rsidRPr="00731CE5" w:rsidRDefault="0027053B" w:rsidP="00731CE5">
      <w:pPr>
        <w:pStyle w:val="Titletext"/>
        <w:spacing w:before="480" w:after="120"/>
        <w:jc w:val="right"/>
        <w:rPr>
          <w:sz w:val="24"/>
          <w:szCs w:val="24"/>
        </w:rPr>
      </w:pPr>
      <w:r>
        <w:rPr>
          <w:sz w:val="24"/>
          <w:szCs w:val="24"/>
        </w:rPr>
        <w:t>November 2025</w:t>
      </w:r>
    </w:p>
    <w:p w14:paraId="57FD6CA7" w14:textId="1904775C" w:rsidR="00F56FE9" w:rsidRPr="0000143A" w:rsidRDefault="00C449D7" w:rsidP="00C70F54">
      <w:pPr>
        <w:pStyle w:val="Titletext"/>
        <w:spacing w:before="480" w:after="120"/>
        <w:jc w:val="center"/>
        <w:rPr>
          <w:sz w:val="52"/>
          <w:szCs w:val="52"/>
        </w:rPr>
      </w:pPr>
      <w:r w:rsidRPr="0000143A">
        <w:rPr>
          <w:sz w:val="52"/>
          <w:szCs w:val="52"/>
        </w:rPr>
        <w:t>Risk</w:t>
      </w:r>
      <w:r w:rsidR="00C70F54">
        <w:rPr>
          <w:sz w:val="52"/>
          <w:szCs w:val="52"/>
        </w:rPr>
        <w:t xml:space="preserve"> Assessment and </w:t>
      </w:r>
      <w:r w:rsidR="00AC547D" w:rsidRPr="0000143A">
        <w:rPr>
          <w:sz w:val="52"/>
          <w:szCs w:val="52"/>
        </w:rPr>
        <w:t>Risk</w:t>
      </w:r>
      <w:r w:rsidR="00F56FE9" w:rsidRPr="0000143A">
        <w:rPr>
          <w:sz w:val="52"/>
          <w:szCs w:val="52"/>
        </w:rPr>
        <w:t xml:space="preserve"> Management Plan </w:t>
      </w:r>
      <w:r w:rsidR="006815F3" w:rsidRPr="0000143A">
        <w:rPr>
          <w:sz w:val="52"/>
          <w:szCs w:val="52"/>
        </w:rPr>
        <w:t xml:space="preserve">(Consultation version) </w:t>
      </w:r>
      <w:r w:rsidR="00F56FE9" w:rsidRPr="0000143A">
        <w:rPr>
          <w:sz w:val="52"/>
          <w:szCs w:val="52"/>
        </w:rPr>
        <w:t>for</w:t>
      </w:r>
    </w:p>
    <w:p w14:paraId="303E1637" w14:textId="27A3E4FC" w:rsidR="00F56FE9" w:rsidRPr="00204367" w:rsidRDefault="00F56FE9" w:rsidP="00931BCD">
      <w:pPr>
        <w:pStyle w:val="Titletext"/>
        <w:spacing w:before="600" w:after="120"/>
        <w:jc w:val="center"/>
        <w:rPr>
          <w:sz w:val="52"/>
          <w:szCs w:val="52"/>
        </w:rPr>
      </w:pPr>
      <w:r w:rsidRPr="00204367">
        <w:rPr>
          <w:b/>
          <w:bCs/>
          <w:sz w:val="52"/>
          <w:szCs w:val="52"/>
        </w:rPr>
        <w:t>DIR</w:t>
      </w:r>
      <w:r w:rsidR="00497D38">
        <w:rPr>
          <w:b/>
          <w:bCs/>
          <w:sz w:val="52"/>
          <w:szCs w:val="52"/>
        </w:rPr>
        <w:t>-2</w:t>
      </w:r>
      <w:r w:rsidR="009D5338">
        <w:rPr>
          <w:b/>
          <w:bCs/>
          <w:sz w:val="52"/>
          <w:szCs w:val="52"/>
        </w:rPr>
        <w:t>21</w:t>
      </w:r>
    </w:p>
    <w:p w14:paraId="6EF2F96A" w14:textId="3A10A15A" w:rsidR="000E3E87" w:rsidRDefault="000E3E87" w:rsidP="000E3E87">
      <w:pPr>
        <w:spacing w:before="480"/>
        <w:jc w:val="center"/>
        <w:rPr>
          <w:rFonts w:eastAsia="SimSun"/>
          <w:sz w:val="48"/>
          <w:szCs w:val="48"/>
        </w:rPr>
      </w:pPr>
      <w:r w:rsidRPr="00216584">
        <w:rPr>
          <w:rFonts w:eastAsia="SimSun"/>
          <w:sz w:val="48"/>
          <w:szCs w:val="48"/>
        </w:rPr>
        <w:t xml:space="preserve">Clinical trial </w:t>
      </w:r>
      <w:r>
        <w:rPr>
          <w:rFonts w:eastAsia="SimSun"/>
          <w:sz w:val="48"/>
          <w:szCs w:val="48"/>
        </w:rPr>
        <w:t xml:space="preserve">of a genetically modified </w:t>
      </w:r>
      <w:r w:rsidR="006C2F31" w:rsidRPr="00BB4EDF">
        <w:rPr>
          <w:rFonts w:eastAsia="SimSun"/>
          <w:i/>
          <w:iCs/>
          <w:sz w:val="48"/>
          <w:szCs w:val="48"/>
        </w:rPr>
        <w:t>E</w:t>
      </w:r>
      <w:r w:rsidR="00BB4EDF" w:rsidRPr="00BB4EDF">
        <w:rPr>
          <w:rFonts w:eastAsia="SimSun"/>
          <w:i/>
          <w:iCs/>
          <w:sz w:val="48"/>
          <w:szCs w:val="48"/>
        </w:rPr>
        <w:t>scherichia</w:t>
      </w:r>
      <w:r w:rsidR="006C2F31">
        <w:rPr>
          <w:rFonts w:eastAsia="SimSun"/>
          <w:sz w:val="48"/>
          <w:szCs w:val="48"/>
        </w:rPr>
        <w:t xml:space="preserve"> </w:t>
      </w:r>
      <w:r w:rsidR="006C2F31" w:rsidRPr="00BB4EDF">
        <w:rPr>
          <w:rFonts w:eastAsia="SimSun"/>
          <w:i/>
          <w:iCs/>
          <w:sz w:val="48"/>
          <w:szCs w:val="48"/>
        </w:rPr>
        <w:t>coli</w:t>
      </w:r>
      <w:r w:rsidR="006C2F31">
        <w:rPr>
          <w:rFonts w:eastAsia="SimSun"/>
          <w:sz w:val="48"/>
          <w:szCs w:val="48"/>
        </w:rPr>
        <w:t xml:space="preserve"> for the treatment of ulcerative colitis</w:t>
      </w:r>
    </w:p>
    <w:p w14:paraId="7A574846" w14:textId="7F96917B" w:rsidR="000E3E87" w:rsidRDefault="000E3E87" w:rsidP="000E3E87">
      <w:pPr>
        <w:spacing w:before="480"/>
        <w:jc w:val="center"/>
        <w:rPr>
          <w:rFonts w:eastAsia="SimSun"/>
          <w:sz w:val="40"/>
          <w:szCs w:val="40"/>
        </w:rPr>
      </w:pPr>
      <w:r w:rsidRPr="004C52D7">
        <w:rPr>
          <w:rFonts w:eastAsia="SimSun"/>
          <w:bCs/>
          <w:sz w:val="40"/>
          <w:szCs w:val="40"/>
        </w:rPr>
        <w:t>Applicant</w:t>
      </w:r>
      <w:r>
        <w:rPr>
          <w:rFonts w:eastAsia="SimSun"/>
          <w:sz w:val="40"/>
          <w:szCs w:val="40"/>
        </w:rPr>
        <w:t>:</w:t>
      </w:r>
      <w:r w:rsidRPr="00262D7C">
        <w:rPr>
          <w:rFonts w:eastAsia="SimSun"/>
          <w:sz w:val="40"/>
          <w:szCs w:val="40"/>
        </w:rPr>
        <w:t xml:space="preserve"> </w:t>
      </w:r>
      <w:r w:rsidR="006C2F31">
        <w:rPr>
          <w:rFonts w:eastAsia="SimSun"/>
          <w:sz w:val="40"/>
          <w:szCs w:val="40"/>
        </w:rPr>
        <w:t xml:space="preserve">Melius MicroBiomics </w:t>
      </w:r>
      <w:r>
        <w:rPr>
          <w:rFonts w:eastAsia="SimSun"/>
          <w:sz w:val="40"/>
          <w:szCs w:val="40"/>
        </w:rPr>
        <w:t>Pty Ltd</w:t>
      </w:r>
    </w:p>
    <w:p w14:paraId="54FB37D6" w14:textId="71D86EB7" w:rsidR="00931BCD" w:rsidRPr="00A76810" w:rsidRDefault="00931BCD" w:rsidP="00931BCD">
      <w:pPr>
        <w:pBdr>
          <w:top w:val="single" w:sz="4" w:space="1" w:color="auto"/>
          <w:left w:val="single" w:sz="4" w:space="4" w:color="auto"/>
          <w:bottom w:val="single" w:sz="4" w:space="1" w:color="auto"/>
          <w:right w:val="single" w:sz="4" w:space="4" w:color="auto"/>
        </w:pBdr>
        <w:spacing w:before="720"/>
        <w:jc w:val="center"/>
        <w:rPr>
          <w:b/>
          <w:sz w:val="28"/>
          <w:szCs w:val="28"/>
          <w:lang w:eastAsia="en-US"/>
        </w:rPr>
      </w:pPr>
      <w:r w:rsidRPr="00A76810">
        <w:rPr>
          <w:b/>
          <w:sz w:val="28"/>
          <w:szCs w:val="28"/>
          <w:lang w:eastAsia="en-US"/>
        </w:rPr>
        <w:t xml:space="preserve">This RARMP is open for consultation </w:t>
      </w:r>
      <w:r w:rsidRPr="004C3958">
        <w:rPr>
          <w:b/>
          <w:sz w:val="28"/>
          <w:szCs w:val="28"/>
          <w:lang w:eastAsia="en-US"/>
        </w:rPr>
        <w:t xml:space="preserve">until </w:t>
      </w:r>
      <w:r w:rsidR="00F20A75">
        <w:rPr>
          <w:b/>
          <w:sz w:val="28"/>
          <w:szCs w:val="28"/>
          <w:lang w:eastAsia="en-US"/>
        </w:rPr>
        <w:t xml:space="preserve">14 </w:t>
      </w:r>
      <w:r w:rsidR="00C472DE">
        <w:rPr>
          <w:b/>
          <w:sz w:val="28"/>
          <w:szCs w:val="28"/>
          <w:lang w:eastAsia="en-US"/>
        </w:rPr>
        <w:t>January</w:t>
      </w:r>
      <w:r w:rsidR="00585AA9">
        <w:rPr>
          <w:b/>
          <w:sz w:val="28"/>
          <w:szCs w:val="28"/>
          <w:lang w:eastAsia="en-US"/>
        </w:rPr>
        <w:t xml:space="preserve"> 202</w:t>
      </w:r>
      <w:r w:rsidR="00BC122A">
        <w:rPr>
          <w:b/>
          <w:sz w:val="28"/>
          <w:szCs w:val="28"/>
          <w:lang w:eastAsia="en-US"/>
        </w:rPr>
        <w:t>6</w:t>
      </w:r>
    </w:p>
    <w:p w14:paraId="4499DD37" w14:textId="30E06ED7" w:rsidR="00931BCD" w:rsidRPr="0000143A" w:rsidRDefault="00931BCD" w:rsidP="00931BCD">
      <w:pPr>
        <w:pBdr>
          <w:top w:val="single" w:sz="4" w:space="1" w:color="auto"/>
          <w:left w:val="single" w:sz="4" w:space="4" w:color="auto"/>
          <w:bottom w:val="single" w:sz="4" w:space="1" w:color="auto"/>
          <w:right w:val="single" w:sz="4" w:space="4" w:color="auto"/>
        </w:pBdr>
        <w:spacing w:before="240"/>
        <w:rPr>
          <w:szCs w:val="20"/>
          <w:lang w:eastAsia="en-US"/>
        </w:rPr>
      </w:pPr>
      <w:r w:rsidRPr="0000143A">
        <w:rPr>
          <w:szCs w:val="20"/>
        </w:rPr>
        <w:t xml:space="preserve">Written comments on the risks to human health and safety and the environment posed by this proposed </w:t>
      </w:r>
      <w:r w:rsidR="007F1CEB">
        <w:rPr>
          <w:szCs w:val="20"/>
        </w:rPr>
        <w:t>clinical trial</w:t>
      </w:r>
      <w:r w:rsidR="00B340F9">
        <w:rPr>
          <w:szCs w:val="20"/>
        </w:rPr>
        <w:t xml:space="preserve"> of </w:t>
      </w:r>
      <w:r w:rsidR="00B340F9" w:rsidRPr="003A7E6F">
        <w:rPr>
          <w:szCs w:val="20"/>
        </w:rPr>
        <w:t>the GM</w:t>
      </w:r>
      <w:r w:rsidR="007F3CF8" w:rsidRPr="003A7E6F">
        <w:rPr>
          <w:szCs w:val="20"/>
        </w:rPr>
        <w:t xml:space="preserve"> </w:t>
      </w:r>
      <w:r w:rsidR="00E43309" w:rsidRPr="00E43309">
        <w:rPr>
          <w:i/>
          <w:iCs/>
          <w:szCs w:val="20"/>
        </w:rPr>
        <w:t>E. coli</w:t>
      </w:r>
      <w:r w:rsidR="00A52640" w:rsidRPr="00E43309">
        <w:rPr>
          <w:i/>
          <w:iCs/>
          <w:szCs w:val="20"/>
        </w:rPr>
        <w:t xml:space="preserve"> </w:t>
      </w:r>
      <w:r w:rsidR="00A52640">
        <w:rPr>
          <w:szCs w:val="20"/>
        </w:rPr>
        <w:t>treatment</w:t>
      </w:r>
      <w:r w:rsidR="00B340F9" w:rsidRPr="0000143A">
        <w:rPr>
          <w:szCs w:val="20"/>
        </w:rPr>
        <w:t xml:space="preserve"> </w:t>
      </w:r>
      <w:r w:rsidRPr="0000143A">
        <w:rPr>
          <w:szCs w:val="20"/>
        </w:rPr>
        <w:t xml:space="preserve">are invited. You may make your submission </w:t>
      </w:r>
    </w:p>
    <w:p w14:paraId="6A938DFE" w14:textId="69766AB3" w:rsidR="002B2978" w:rsidRDefault="00A543DA" w:rsidP="00806D24">
      <w:pPr>
        <w:pBdr>
          <w:top w:val="single" w:sz="4" w:space="1" w:color="auto"/>
          <w:left w:val="single" w:sz="4" w:space="4" w:color="auto"/>
          <w:bottom w:val="single" w:sz="4" w:space="1" w:color="auto"/>
          <w:right w:val="single" w:sz="4" w:space="4" w:color="auto"/>
        </w:pBdr>
        <w:ind w:left="1559" w:hanging="1559"/>
      </w:pPr>
      <w:r>
        <w:rPr>
          <w:szCs w:val="20"/>
        </w:rPr>
        <w:t>Via the consultation hub:</w:t>
      </w:r>
      <w:r>
        <w:rPr>
          <w:szCs w:val="20"/>
        </w:rPr>
        <w:tab/>
      </w:r>
      <w:hyperlink r:id="rId9" w:history="1">
        <w:r w:rsidR="004A5900">
          <w:rPr>
            <w:rStyle w:val="Hyperlink"/>
          </w:rPr>
          <w:t>https://consultations.health.gov.au/ogtr/dir-221-consultation</w:t>
        </w:r>
      </w:hyperlink>
    </w:p>
    <w:p w14:paraId="640E9C75" w14:textId="20E41F5A" w:rsidR="00A543DA" w:rsidRDefault="00931BCD" w:rsidP="00806D24">
      <w:pPr>
        <w:pBdr>
          <w:top w:val="single" w:sz="4" w:space="1" w:color="auto"/>
          <w:left w:val="single" w:sz="4" w:space="4" w:color="auto"/>
          <w:bottom w:val="single" w:sz="4" w:space="1" w:color="auto"/>
          <w:right w:val="single" w:sz="4" w:space="4" w:color="auto"/>
        </w:pBdr>
        <w:ind w:left="1559" w:hanging="1559"/>
        <w:rPr>
          <w:szCs w:val="20"/>
        </w:rPr>
      </w:pPr>
      <w:r w:rsidRPr="0000143A">
        <w:rPr>
          <w:szCs w:val="20"/>
        </w:rPr>
        <w:t xml:space="preserve">via mail to: </w:t>
      </w:r>
      <w:r w:rsidRPr="0000143A">
        <w:rPr>
          <w:szCs w:val="20"/>
        </w:rPr>
        <w:tab/>
      </w:r>
      <w:r w:rsidR="00A543DA">
        <w:rPr>
          <w:szCs w:val="20"/>
        </w:rPr>
        <w:tab/>
      </w:r>
      <w:r w:rsidR="00A543DA">
        <w:rPr>
          <w:szCs w:val="20"/>
        </w:rPr>
        <w:tab/>
      </w:r>
      <w:r w:rsidRPr="0000143A">
        <w:rPr>
          <w:szCs w:val="20"/>
        </w:rPr>
        <w:t xml:space="preserve">The Office of the Gene Technology Regulator, </w:t>
      </w:r>
    </w:p>
    <w:p w14:paraId="5DC863F7" w14:textId="489A52FC" w:rsidR="00806D24" w:rsidRPr="0000143A" w:rsidRDefault="00A543DA" w:rsidP="00806D24">
      <w:pPr>
        <w:pBdr>
          <w:top w:val="single" w:sz="4" w:space="1" w:color="auto"/>
          <w:left w:val="single" w:sz="4" w:space="4" w:color="auto"/>
          <w:bottom w:val="single" w:sz="4" w:space="1" w:color="auto"/>
          <w:right w:val="single" w:sz="4" w:space="4" w:color="auto"/>
        </w:pBdr>
        <w:ind w:left="1559" w:hanging="1559"/>
        <w:rPr>
          <w:szCs w:val="20"/>
        </w:rPr>
      </w:pPr>
      <w:r>
        <w:rPr>
          <w:szCs w:val="20"/>
        </w:rPr>
        <w:t xml:space="preserve">                                                   </w:t>
      </w:r>
      <w:r w:rsidR="00931BCD" w:rsidRPr="0000143A">
        <w:rPr>
          <w:szCs w:val="20"/>
        </w:rPr>
        <w:t>MDP 54 GPO Box 9848, Canberra ACT 2601</w:t>
      </w:r>
    </w:p>
    <w:p w14:paraId="6BAFE487" w14:textId="15493537" w:rsidR="00931BCD" w:rsidRPr="0000143A" w:rsidRDefault="00931BCD" w:rsidP="00806D24">
      <w:pPr>
        <w:pBdr>
          <w:top w:val="single" w:sz="4" w:space="1" w:color="auto"/>
          <w:left w:val="single" w:sz="4" w:space="4" w:color="auto"/>
          <w:bottom w:val="single" w:sz="4" w:space="1" w:color="auto"/>
          <w:right w:val="single" w:sz="4" w:space="4" w:color="auto"/>
        </w:pBdr>
        <w:ind w:left="1559" w:hanging="1559"/>
        <w:rPr>
          <w:szCs w:val="20"/>
        </w:rPr>
      </w:pPr>
      <w:r w:rsidRPr="0000143A">
        <w:rPr>
          <w:szCs w:val="20"/>
        </w:rPr>
        <w:t xml:space="preserve"> </w:t>
      </w:r>
    </w:p>
    <w:p w14:paraId="55DEFB2A" w14:textId="2F37CB58" w:rsidR="00931BCD" w:rsidRPr="0000143A" w:rsidRDefault="00A543DA" w:rsidP="00806D24">
      <w:pPr>
        <w:pBdr>
          <w:top w:val="single" w:sz="4" w:space="1" w:color="auto"/>
          <w:left w:val="single" w:sz="4" w:space="4" w:color="auto"/>
          <w:bottom w:val="single" w:sz="4" w:space="1" w:color="auto"/>
          <w:right w:val="single" w:sz="4" w:space="4" w:color="auto"/>
        </w:pBdr>
        <w:rPr>
          <w:szCs w:val="20"/>
        </w:rPr>
      </w:pPr>
      <w:r>
        <w:rPr>
          <w:szCs w:val="20"/>
        </w:rPr>
        <w:t xml:space="preserve">or </w:t>
      </w:r>
      <w:r w:rsidR="00931BCD" w:rsidRPr="0000143A">
        <w:rPr>
          <w:szCs w:val="20"/>
        </w:rPr>
        <w:t xml:space="preserve">via email to: </w:t>
      </w:r>
      <w:r w:rsidR="00931BCD" w:rsidRPr="0000143A">
        <w:rPr>
          <w:szCs w:val="20"/>
        </w:rPr>
        <w:tab/>
      </w:r>
      <w:r>
        <w:rPr>
          <w:szCs w:val="20"/>
        </w:rPr>
        <w:tab/>
      </w:r>
      <w:r>
        <w:rPr>
          <w:szCs w:val="20"/>
        </w:rPr>
        <w:tab/>
      </w:r>
      <w:hyperlink r:id="rId10" w:history="1">
        <w:r w:rsidRPr="002878F6">
          <w:rPr>
            <w:rStyle w:val="Hyperlink"/>
            <w:szCs w:val="20"/>
          </w:rPr>
          <w:t>ogtr@health.gov.au</w:t>
        </w:r>
      </w:hyperlink>
      <w:r w:rsidR="00806D24" w:rsidRPr="0000143A">
        <w:rPr>
          <w:szCs w:val="20"/>
        </w:rPr>
        <w:t>.</w:t>
      </w:r>
    </w:p>
    <w:p w14:paraId="19860D84" w14:textId="6A33E62A" w:rsidR="00931BCD" w:rsidRPr="00BB4EDF" w:rsidRDefault="00931BCD" w:rsidP="00BB4EDF">
      <w:pPr>
        <w:pBdr>
          <w:top w:val="single" w:sz="4" w:space="1" w:color="auto"/>
          <w:left w:val="single" w:sz="4" w:space="4" w:color="auto"/>
          <w:bottom w:val="single" w:sz="4" w:space="1" w:color="auto"/>
          <w:right w:val="single" w:sz="4" w:space="4" w:color="auto"/>
        </w:pBdr>
        <w:spacing w:before="240"/>
        <w:rPr>
          <w:szCs w:val="20"/>
        </w:rPr>
        <w:sectPr w:rsidR="00931BCD" w:rsidRPr="00BB4EDF" w:rsidSect="00931BCD">
          <w:headerReference w:type="even" r:id="rId11"/>
          <w:headerReference w:type="default" r:id="rId12"/>
          <w:footerReference w:type="even" r:id="rId13"/>
          <w:footerReference w:type="default" r:id="rId14"/>
          <w:headerReference w:type="first" r:id="rId15"/>
          <w:footerReference w:type="first" r:id="rId16"/>
          <w:pgSz w:w="11906" w:h="16838"/>
          <w:pgMar w:top="1134" w:right="1134" w:bottom="1134" w:left="1134" w:header="709" w:footer="709" w:gutter="0"/>
          <w:pgNumType w:fmt="lowerRoman"/>
          <w:cols w:space="708"/>
          <w:titlePg/>
          <w:docGrid w:linePitch="360"/>
        </w:sectPr>
      </w:pPr>
      <w:r w:rsidRPr="0000143A">
        <w:rPr>
          <w:szCs w:val="20"/>
        </w:rPr>
        <w:t>Pl</w:t>
      </w:r>
      <w:r w:rsidR="00C75A58">
        <w:rPr>
          <w:szCs w:val="20"/>
        </w:rPr>
        <w:t xml:space="preserve">ease note that issues regarding patient safety and the quality of the </w:t>
      </w:r>
      <w:r w:rsidR="00700166">
        <w:rPr>
          <w:szCs w:val="20"/>
        </w:rPr>
        <w:t>therapeutic</w:t>
      </w:r>
      <w:r w:rsidR="00700166" w:rsidRPr="0000143A">
        <w:rPr>
          <w:szCs w:val="20"/>
        </w:rPr>
        <w:t xml:space="preserve"> </w:t>
      </w:r>
      <w:r w:rsidRPr="00244FDD">
        <w:rPr>
          <w:b/>
          <w:szCs w:val="20"/>
        </w:rPr>
        <w:t>do not</w:t>
      </w:r>
      <w:r w:rsidRPr="0000143A">
        <w:rPr>
          <w:szCs w:val="20"/>
        </w:rPr>
        <w:t xml:space="preserve"> fall within the scope of these evaluations as they are the responsibilities of other agencies and authorities.</w:t>
      </w:r>
    </w:p>
    <w:p w14:paraId="7CDCF371" w14:textId="77777777" w:rsidR="00306444" w:rsidRPr="0000143A" w:rsidRDefault="003B4A34" w:rsidP="004D2EFE">
      <w:pPr>
        <w:pStyle w:val="Heading1"/>
      </w:pPr>
      <w:bookmarkStart w:id="3" w:name="_Toc47536733"/>
      <w:bookmarkStart w:id="4" w:name="_Toc214523838"/>
      <w:bookmarkStart w:id="5" w:name="_Toc174765844"/>
      <w:bookmarkStart w:id="6" w:name="_Toc167164262"/>
      <w:bookmarkStart w:id="7" w:name="_Toc198434571"/>
      <w:bookmarkStart w:id="8" w:name="_Toc259790166"/>
      <w:bookmarkStart w:id="9" w:name="_Toc236620543"/>
      <w:bookmarkStart w:id="10" w:name="_Toc209859545"/>
      <w:bookmarkStart w:id="11" w:name="_Toc342042133"/>
      <w:bookmarkStart w:id="12" w:name="_Toc347392001"/>
      <w:r w:rsidRPr="0000143A">
        <w:lastRenderedPageBreak/>
        <w:t>Summary of the Risk Assessment and Risk Management Plan</w:t>
      </w:r>
      <w:bookmarkEnd w:id="3"/>
      <w:bookmarkEnd w:id="4"/>
    </w:p>
    <w:p w14:paraId="437422C6" w14:textId="77777777" w:rsidR="00306444" w:rsidRPr="0000143A" w:rsidRDefault="003B4A34" w:rsidP="00DB3074">
      <w:pPr>
        <w:keepNext/>
        <w:jc w:val="center"/>
        <w:rPr>
          <w:rFonts w:cs="Arial"/>
          <w:b/>
          <w:bCs/>
          <w:kern w:val="32"/>
          <w:sz w:val="28"/>
          <w:szCs w:val="28"/>
          <w:lang w:eastAsia="en-US"/>
        </w:rPr>
      </w:pPr>
      <w:r w:rsidRPr="0000143A">
        <w:rPr>
          <w:rFonts w:cs="Arial"/>
          <w:b/>
          <w:bCs/>
          <w:kern w:val="32"/>
          <w:sz w:val="28"/>
          <w:szCs w:val="28"/>
          <w:lang w:eastAsia="en-US"/>
        </w:rPr>
        <w:t>(Consultation Version)</w:t>
      </w:r>
      <w:r w:rsidR="00306444" w:rsidRPr="0000143A">
        <w:rPr>
          <w:rFonts w:cs="Arial"/>
          <w:b/>
          <w:bCs/>
          <w:kern w:val="32"/>
          <w:sz w:val="28"/>
          <w:szCs w:val="28"/>
          <w:lang w:eastAsia="en-US"/>
        </w:rPr>
        <w:t xml:space="preserve"> </w:t>
      </w:r>
      <w:r w:rsidRPr="0000143A">
        <w:rPr>
          <w:rFonts w:cs="Arial"/>
          <w:b/>
          <w:bCs/>
          <w:kern w:val="32"/>
          <w:sz w:val="28"/>
          <w:szCs w:val="28"/>
          <w:lang w:eastAsia="en-US"/>
        </w:rPr>
        <w:t>for</w:t>
      </w:r>
    </w:p>
    <w:p w14:paraId="5966CEFC" w14:textId="77511459" w:rsidR="003B4A34" w:rsidRPr="00F736DB" w:rsidRDefault="003B4A34" w:rsidP="00124CCF">
      <w:pPr>
        <w:keepNext/>
        <w:jc w:val="center"/>
        <w:rPr>
          <w:rFonts w:cs="Arial"/>
          <w:b/>
          <w:bCs/>
          <w:kern w:val="32"/>
          <w:sz w:val="36"/>
          <w:szCs w:val="36"/>
          <w:lang w:eastAsia="en-US"/>
        </w:rPr>
      </w:pPr>
      <w:r w:rsidRPr="0000143A">
        <w:rPr>
          <w:rFonts w:cs="Arial"/>
          <w:b/>
          <w:bCs/>
          <w:kern w:val="32"/>
          <w:sz w:val="36"/>
          <w:szCs w:val="36"/>
          <w:lang w:eastAsia="en-US"/>
        </w:rPr>
        <w:t xml:space="preserve">Licence </w:t>
      </w:r>
      <w:r w:rsidR="00E2507E">
        <w:rPr>
          <w:rFonts w:cs="Arial"/>
          <w:b/>
          <w:bCs/>
          <w:kern w:val="32"/>
          <w:sz w:val="36"/>
          <w:szCs w:val="36"/>
          <w:lang w:eastAsia="en-US"/>
        </w:rPr>
        <w:t>Application DIR</w:t>
      </w:r>
      <w:r w:rsidR="00A52640">
        <w:rPr>
          <w:rFonts w:cs="Arial"/>
          <w:b/>
          <w:bCs/>
          <w:kern w:val="32"/>
          <w:sz w:val="36"/>
          <w:szCs w:val="36"/>
          <w:lang w:eastAsia="en-US"/>
        </w:rPr>
        <w:t>-2</w:t>
      </w:r>
      <w:r w:rsidR="007E5D85">
        <w:rPr>
          <w:rFonts w:cs="Arial"/>
          <w:b/>
          <w:bCs/>
          <w:kern w:val="32"/>
          <w:sz w:val="36"/>
          <w:szCs w:val="36"/>
          <w:lang w:eastAsia="en-US"/>
        </w:rPr>
        <w:t>21</w:t>
      </w:r>
    </w:p>
    <w:p w14:paraId="581F7735" w14:textId="77777777" w:rsidR="00981194" w:rsidRPr="00F736DB" w:rsidRDefault="00981194" w:rsidP="00BE23F9">
      <w:pPr>
        <w:pStyle w:val="Heading2"/>
        <w:numPr>
          <w:ilvl w:val="0"/>
          <w:numId w:val="0"/>
        </w:numPr>
        <w:rPr>
          <w:lang w:eastAsia="en-US"/>
        </w:rPr>
      </w:pPr>
      <w:bookmarkStart w:id="13" w:name="_Toc47536734"/>
      <w:bookmarkStart w:id="14" w:name="_Toc214523839"/>
      <w:r w:rsidRPr="00F736DB">
        <w:rPr>
          <w:lang w:eastAsia="en-US"/>
        </w:rPr>
        <w:t>Introduction</w:t>
      </w:r>
      <w:bookmarkEnd w:id="13"/>
      <w:bookmarkEnd w:id="14"/>
    </w:p>
    <w:p w14:paraId="5A3EACD1" w14:textId="77777777" w:rsidR="00495868" w:rsidRPr="004E066E" w:rsidRDefault="00495868" w:rsidP="00495868">
      <w:bookmarkStart w:id="15" w:name="_Toc342042135"/>
      <w:bookmarkStart w:id="16" w:name="_Toc47536735"/>
      <w:bookmarkStart w:id="17" w:name="_Toc291151777"/>
      <w:bookmarkStart w:id="18" w:name="_Toc274904727"/>
      <w:bookmarkStart w:id="19" w:name="_Toc209859548"/>
      <w:bookmarkEnd w:id="5"/>
      <w:bookmarkEnd w:id="6"/>
      <w:bookmarkEnd w:id="7"/>
      <w:bookmarkEnd w:id="8"/>
      <w:bookmarkEnd w:id="9"/>
      <w:bookmarkEnd w:id="10"/>
      <w:bookmarkEnd w:id="11"/>
      <w:bookmarkEnd w:id="12"/>
      <w:r w:rsidRPr="004E066E">
        <w:t xml:space="preserve">The Gene Technology Regulator (the Regulator) has received a licence application to conduct a clinical trial using a genetically modified organism (GMO). It qualifies as </w:t>
      </w:r>
      <w:r>
        <w:t xml:space="preserve">a </w:t>
      </w:r>
      <w:r w:rsidRPr="004E066E">
        <w:t>Dealing involving the Intentional Release</w:t>
      </w:r>
      <w:r>
        <w:t xml:space="preserve"> (DIR)</w:t>
      </w:r>
      <w:r w:rsidRPr="004E066E">
        <w:t xml:space="preserve"> </w:t>
      </w:r>
      <w:r>
        <w:t>o</w:t>
      </w:r>
      <w:r w:rsidRPr="004E066E">
        <w:t xml:space="preserve">f </w:t>
      </w:r>
      <w:r>
        <w:t>GMOs</w:t>
      </w:r>
      <w:r w:rsidRPr="004E066E">
        <w:t xml:space="preserve"> into the Australian environment under the</w:t>
      </w:r>
      <w:r w:rsidRPr="004E066E">
        <w:rPr>
          <w:i/>
        </w:rPr>
        <w:t xml:space="preserve"> Gene Technology Act 2000</w:t>
      </w:r>
      <w:r w:rsidRPr="004E066E">
        <w:t xml:space="preserve">. </w:t>
      </w:r>
    </w:p>
    <w:p w14:paraId="71E7D6DB" w14:textId="373EEB1F" w:rsidR="00495868" w:rsidRPr="00A01D03" w:rsidRDefault="00495868" w:rsidP="00495868">
      <w:r w:rsidRPr="004E066E">
        <w:t xml:space="preserve">The applicant, </w:t>
      </w:r>
      <w:r w:rsidR="007E5D85">
        <w:rPr>
          <w:rFonts w:asciiTheme="minorHAnsi" w:hAnsiTheme="minorHAnsi" w:cstheme="minorHAnsi"/>
          <w:szCs w:val="22"/>
        </w:rPr>
        <w:t>Melius MicroBiomics</w:t>
      </w:r>
      <w:r w:rsidR="00491373">
        <w:rPr>
          <w:rFonts w:asciiTheme="minorHAnsi" w:hAnsiTheme="minorHAnsi" w:cstheme="minorHAnsi"/>
          <w:szCs w:val="22"/>
        </w:rPr>
        <w:t xml:space="preserve"> </w:t>
      </w:r>
      <w:r w:rsidR="00F47562">
        <w:rPr>
          <w:rFonts w:asciiTheme="minorHAnsi" w:hAnsiTheme="minorHAnsi" w:cstheme="minorHAnsi"/>
          <w:szCs w:val="22"/>
        </w:rPr>
        <w:t>Pty Ltd (Melius)</w:t>
      </w:r>
      <w:r>
        <w:t>,</w:t>
      </w:r>
      <w:r w:rsidRPr="004E066E">
        <w:t xml:space="preserve"> proposes to conduct a clinical trial to evaluate the safety and efficacy of </w:t>
      </w:r>
      <w:r>
        <w:t xml:space="preserve">a </w:t>
      </w:r>
      <w:r w:rsidRPr="004E066E">
        <w:t xml:space="preserve">genetically modified (GM) </w:t>
      </w:r>
      <w:r w:rsidR="00F47562" w:rsidRPr="0053463D">
        <w:rPr>
          <w:i/>
          <w:iCs/>
        </w:rPr>
        <w:t>E</w:t>
      </w:r>
      <w:r w:rsidR="004C213D" w:rsidRPr="0053463D">
        <w:rPr>
          <w:i/>
          <w:iCs/>
        </w:rPr>
        <w:t>scherichia coli</w:t>
      </w:r>
      <w:r w:rsidRPr="004E066E">
        <w:rPr>
          <w:rFonts w:asciiTheme="minorHAnsi" w:hAnsiTheme="minorHAnsi" w:cstheme="minorHAnsi"/>
          <w:szCs w:val="22"/>
        </w:rPr>
        <w:t xml:space="preserve"> for the treatment of Australian</w:t>
      </w:r>
      <w:r>
        <w:rPr>
          <w:rFonts w:asciiTheme="minorHAnsi" w:hAnsiTheme="minorHAnsi" w:cstheme="minorHAnsi"/>
          <w:szCs w:val="22"/>
        </w:rPr>
        <w:t xml:space="preserve"> patients with </w:t>
      </w:r>
      <w:r w:rsidR="004C213D">
        <w:rPr>
          <w:rFonts w:asciiTheme="minorHAnsi" w:hAnsiTheme="minorHAnsi" w:cstheme="minorHAnsi"/>
          <w:szCs w:val="22"/>
        </w:rPr>
        <w:t>ulcerative colitis</w:t>
      </w:r>
      <w:r w:rsidRPr="004E066E">
        <w:rPr>
          <w:rFonts w:cs="Calibri"/>
          <w:szCs w:val="22"/>
        </w:rPr>
        <w:t>.</w:t>
      </w:r>
      <w:r w:rsidR="002B2978">
        <w:rPr>
          <w:rFonts w:cs="Calibri"/>
          <w:szCs w:val="22"/>
        </w:rPr>
        <w:t xml:space="preserve"> </w:t>
      </w:r>
      <w:r w:rsidR="00734140" w:rsidRPr="00E342C3">
        <w:t>Ulcerative colitis is a type of inflammatory bowel disease (IB</w:t>
      </w:r>
      <w:r w:rsidR="00876CA8">
        <w:t>D</w:t>
      </w:r>
      <w:r w:rsidR="00734140" w:rsidRPr="00E342C3">
        <w:t>)</w:t>
      </w:r>
      <w:r w:rsidR="00261711" w:rsidRPr="00E342C3">
        <w:t xml:space="preserve"> that causes </w:t>
      </w:r>
      <w:r w:rsidR="000B4706" w:rsidRPr="00E342C3">
        <w:t>the formation of sores due to inflammation that affects the lining of the large in</w:t>
      </w:r>
      <w:r w:rsidR="00180F9D" w:rsidRPr="00E342C3">
        <w:t xml:space="preserve">testine (colon) and rectum. </w:t>
      </w:r>
    </w:p>
    <w:p w14:paraId="662A8079" w14:textId="69897813" w:rsidR="00495868" w:rsidRPr="00A51210" w:rsidRDefault="00495868" w:rsidP="00495868">
      <w:r w:rsidRPr="00A51210">
        <w:t xml:space="preserve">Clinical trials in Australia are conducted in accordance with requirements of the </w:t>
      </w:r>
      <w:r w:rsidRPr="00A51210">
        <w:rPr>
          <w:i/>
        </w:rPr>
        <w:t>Therapeutic Goods Act 1989</w:t>
      </w:r>
      <w:r w:rsidRPr="00A51210">
        <w:t>, which is administered by the</w:t>
      </w:r>
      <w:r w:rsidR="00C73384">
        <w:t xml:space="preserve"> </w:t>
      </w:r>
      <w:r w:rsidR="0052652B" w:rsidRPr="0052652B">
        <w:t>Therapeutic Goods Administration (TGA)</w:t>
      </w:r>
      <w:r w:rsidR="00245EE6">
        <w:t>. Therefore, in addition to approval by the Regulator,</w:t>
      </w:r>
      <w:r w:rsidR="0052652B">
        <w:t xml:space="preserve"> </w:t>
      </w:r>
      <w:r w:rsidR="00C73384">
        <w:t xml:space="preserve">Melius </w:t>
      </w:r>
      <w:r w:rsidRPr="00C95AD1">
        <w:rPr>
          <w:color w:val="000000" w:themeColor="text1"/>
        </w:rPr>
        <w:t xml:space="preserve">would also require authorisation from TGA before the trial commences. Clinical trials conducted in Australia must also be conducted in accordance with the </w:t>
      </w:r>
      <w:hyperlink r:id="rId17" w:history="1">
        <w:r w:rsidRPr="00C95AD1">
          <w:rPr>
            <w:rStyle w:val="Hyperlink"/>
            <w:i/>
            <w:color w:val="000000" w:themeColor="text1"/>
          </w:rPr>
          <w:t>National Statement on Ethical Conduct in Human Research</w:t>
        </w:r>
      </w:hyperlink>
      <w:r w:rsidRPr="00C95AD1">
        <w:rPr>
          <w:i/>
          <w:color w:val="000000" w:themeColor="text1"/>
        </w:rPr>
        <w:t xml:space="preserve"> </w:t>
      </w:r>
      <w:r w:rsidRPr="00C95AD1">
        <w:rPr>
          <w:color w:val="000000" w:themeColor="text1"/>
        </w:rPr>
        <w:t xml:space="preserve">and with the </w:t>
      </w:r>
      <w:hyperlink r:id="rId18" w:history="1">
        <w:r w:rsidRPr="00C95AD1">
          <w:rPr>
            <w:rStyle w:val="Hyperlink"/>
            <w:i/>
            <w:color w:val="000000" w:themeColor="text1"/>
          </w:rPr>
          <w:t>Guidelines for Good Clinical</w:t>
        </w:r>
        <w:r w:rsidRPr="00C95AD1">
          <w:rPr>
            <w:rStyle w:val="Hyperlink"/>
            <w:color w:val="000000" w:themeColor="text1"/>
          </w:rPr>
          <w:t xml:space="preserve"> </w:t>
        </w:r>
        <w:r w:rsidRPr="00C95AD1">
          <w:rPr>
            <w:rStyle w:val="Hyperlink"/>
            <w:i/>
            <w:color w:val="000000" w:themeColor="text1"/>
          </w:rPr>
          <w:t>Practice</w:t>
        </w:r>
      </w:hyperlink>
      <w:r w:rsidRPr="00C95AD1">
        <w:rPr>
          <w:color w:val="000000" w:themeColor="text1"/>
        </w:rPr>
        <w:t xml:space="preserve"> of the International Council for Harmoni</w:t>
      </w:r>
      <w:r w:rsidRPr="00A51210">
        <w:t xml:space="preserve">sation of Technical Requirements for Registration of Pharmaceuticals for Human Use. </w:t>
      </w:r>
      <w:r w:rsidR="00C73384">
        <w:t xml:space="preserve">Melius </w:t>
      </w:r>
      <w:r w:rsidRPr="00A51210">
        <w:t>would also require approval from the</w:t>
      </w:r>
      <w:r>
        <w:t xml:space="preserve"> </w:t>
      </w:r>
      <w:r w:rsidRPr="00CD5087">
        <w:t>Department of Agriculture, Fisheries and Forestry</w:t>
      </w:r>
      <w:r>
        <w:t xml:space="preserve"> (DAFF) for</w:t>
      </w:r>
      <w:r w:rsidRPr="00A51210">
        <w:t xml:space="preserve"> import of the GMO</w:t>
      </w:r>
      <w:r>
        <w:t xml:space="preserve"> into Australia</w:t>
      </w:r>
      <w:r w:rsidRPr="00A51210">
        <w:t>.</w:t>
      </w:r>
    </w:p>
    <w:p w14:paraId="078F97F9" w14:textId="77777777" w:rsidR="00495868" w:rsidRDefault="00495868" w:rsidP="00495868">
      <w:r w:rsidRPr="00A51210">
        <w:t xml:space="preserve">The Regulator has prepared a Risk Assessment and Risk Management Plan (RARMP) for this application, which concludes that the proposed </w:t>
      </w:r>
      <w:r>
        <w:t xml:space="preserve">clinical trial </w:t>
      </w:r>
      <w:r w:rsidRPr="00994355">
        <w:t xml:space="preserve">poses </w:t>
      </w:r>
      <w:r w:rsidRPr="00F07B32">
        <w:t>negligible</w:t>
      </w:r>
      <w:r w:rsidRPr="00994355">
        <w:t xml:space="preserve"> risks to</w:t>
      </w:r>
      <w:r w:rsidRPr="00A51210">
        <w:t xml:space="preserve"> human health and safety and the environment. Licence conditions have been drafted for the proposed </w:t>
      </w:r>
      <w:r>
        <w:t>clinical trial</w:t>
      </w:r>
      <w:r w:rsidRPr="00A51210">
        <w:t>. The Regulator invites submissions on the RARMP, including draft licence conditions, to inform the decision on whether to issue a licence.</w:t>
      </w:r>
    </w:p>
    <w:p w14:paraId="7D248385" w14:textId="33E78356" w:rsidR="00DB5481" w:rsidRPr="00DB5481" w:rsidRDefault="00302CAD" w:rsidP="000D2884">
      <w:pPr>
        <w:pStyle w:val="Heading2"/>
        <w:numPr>
          <w:ilvl w:val="0"/>
          <w:numId w:val="0"/>
        </w:numPr>
      </w:pPr>
      <w:bookmarkStart w:id="20" w:name="_Toc214523840"/>
      <w:r w:rsidRPr="0000143A">
        <w:t>The application</w:t>
      </w:r>
      <w:bookmarkEnd w:id="15"/>
      <w:bookmarkEnd w:id="16"/>
      <w:bookmarkEnd w:id="20"/>
    </w:p>
    <w:tbl>
      <w:tblPr>
        <w:tblW w:w="9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81"/>
        <w:gridCol w:w="7214"/>
      </w:tblGrid>
      <w:tr w:rsidR="0075514A" w:rsidRPr="00224EE9" w14:paraId="53EBE785" w14:textId="77777777" w:rsidTr="00387093">
        <w:trPr>
          <w:jc w:val="center"/>
        </w:trPr>
        <w:tc>
          <w:tcPr>
            <w:tcW w:w="2681" w:type="dxa"/>
            <w:vAlign w:val="center"/>
          </w:tcPr>
          <w:p w14:paraId="3722F38A" w14:textId="77777777" w:rsidR="0075514A" w:rsidRPr="0096596B" w:rsidRDefault="0075514A" w:rsidP="00387093">
            <w:pPr>
              <w:rPr>
                <w:b/>
                <w:bCs/>
              </w:rPr>
            </w:pPr>
            <w:bookmarkStart w:id="21" w:name="_Hlk193704864"/>
            <w:bookmarkStart w:id="22" w:name="_Toc342042136"/>
            <w:bookmarkStart w:id="23" w:name="_Toc47536736"/>
            <w:r w:rsidRPr="0096596B">
              <w:rPr>
                <w:b/>
                <w:bCs/>
              </w:rPr>
              <w:t>Project Title</w:t>
            </w:r>
          </w:p>
        </w:tc>
        <w:tc>
          <w:tcPr>
            <w:tcW w:w="7214" w:type="dxa"/>
          </w:tcPr>
          <w:p w14:paraId="52E5C60E" w14:textId="7F2F76D2" w:rsidR="0075514A" w:rsidRPr="00224EE9" w:rsidRDefault="009E33EE" w:rsidP="00387093">
            <w:r w:rsidRPr="009E33EE">
              <w:rPr>
                <w:bCs/>
              </w:rPr>
              <w:t xml:space="preserve">Clinical trial with genetically modified </w:t>
            </w:r>
            <w:r w:rsidRPr="009E33EE">
              <w:rPr>
                <w:bCs/>
                <w:i/>
                <w:iCs/>
              </w:rPr>
              <w:t>Escherichia Coli</w:t>
            </w:r>
            <w:r w:rsidRPr="009E33EE">
              <w:rPr>
                <w:bCs/>
              </w:rPr>
              <w:t xml:space="preserve"> for the treatment of ulcerative colitis.</w:t>
            </w:r>
          </w:p>
        </w:tc>
      </w:tr>
      <w:tr w:rsidR="0075514A" w:rsidRPr="00224EE9" w14:paraId="63145A12" w14:textId="77777777" w:rsidTr="00387093">
        <w:trPr>
          <w:jc w:val="center"/>
        </w:trPr>
        <w:tc>
          <w:tcPr>
            <w:tcW w:w="2681" w:type="dxa"/>
            <w:vAlign w:val="center"/>
          </w:tcPr>
          <w:p w14:paraId="1C1DAA64" w14:textId="77777777" w:rsidR="0075514A" w:rsidRPr="0096596B" w:rsidRDefault="0075514A" w:rsidP="00387093">
            <w:pPr>
              <w:rPr>
                <w:b/>
                <w:bCs/>
              </w:rPr>
            </w:pPr>
            <w:r w:rsidRPr="0096596B">
              <w:rPr>
                <w:b/>
                <w:bCs/>
              </w:rPr>
              <w:t>Parent organism</w:t>
            </w:r>
          </w:p>
        </w:tc>
        <w:tc>
          <w:tcPr>
            <w:tcW w:w="7214" w:type="dxa"/>
          </w:tcPr>
          <w:p w14:paraId="391E8656" w14:textId="357D6A6B" w:rsidR="0075514A" w:rsidRPr="00224EE9" w:rsidRDefault="00B81A63" w:rsidP="00387093">
            <w:r w:rsidRPr="00B81A63">
              <w:rPr>
                <w:i/>
              </w:rPr>
              <w:t>Escherichia coli</w:t>
            </w:r>
            <w:r w:rsidRPr="00B81A63">
              <w:t xml:space="preserve"> (Nissle strain).</w:t>
            </w:r>
          </w:p>
        </w:tc>
      </w:tr>
      <w:tr w:rsidR="0075514A" w:rsidRPr="006543A6" w14:paraId="2A552A3C" w14:textId="77777777" w:rsidTr="00387093">
        <w:trPr>
          <w:jc w:val="center"/>
        </w:trPr>
        <w:tc>
          <w:tcPr>
            <w:tcW w:w="2681" w:type="dxa"/>
            <w:vAlign w:val="center"/>
          </w:tcPr>
          <w:p w14:paraId="1ED053A9" w14:textId="77777777" w:rsidR="0075514A" w:rsidRPr="0096596B" w:rsidRDefault="0075514A" w:rsidP="00387093">
            <w:pPr>
              <w:rPr>
                <w:b/>
                <w:bCs/>
              </w:rPr>
            </w:pPr>
            <w:r w:rsidRPr="0096596B">
              <w:rPr>
                <w:b/>
                <w:bCs/>
              </w:rPr>
              <w:t>Genetic modifications</w:t>
            </w:r>
          </w:p>
        </w:tc>
        <w:tc>
          <w:tcPr>
            <w:tcW w:w="7214" w:type="dxa"/>
            <w:vAlign w:val="center"/>
          </w:tcPr>
          <w:p w14:paraId="4B9BC5C5" w14:textId="77777777" w:rsidR="005E2AAD" w:rsidRPr="005E2AAD" w:rsidRDefault="005E2AAD" w:rsidP="005E2AAD">
            <w:pPr>
              <w:pStyle w:val="RIGHTLIST"/>
              <w:widowControl w:val="0"/>
              <w:spacing w:before="60" w:after="60"/>
              <w:rPr>
                <w:rFonts w:ascii="Calibri" w:hAnsi="Calibri"/>
              </w:rPr>
            </w:pPr>
            <w:r w:rsidRPr="00346AE0">
              <w:rPr>
                <w:rFonts w:ascii="Calibri" w:hAnsi="Calibri"/>
                <w:i/>
                <w:iCs/>
              </w:rPr>
              <w:t>E. coli</w:t>
            </w:r>
            <w:r w:rsidRPr="005E2AAD">
              <w:rPr>
                <w:rFonts w:ascii="Calibri" w:hAnsi="Calibri"/>
              </w:rPr>
              <w:t xml:space="preserve"> has been modified by the:</w:t>
            </w:r>
          </w:p>
          <w:p w14:paraId="1FC37024" w14:textId="2639C917" w:rsidR="005E2AAD" w:rsidRPr="00371FE4" w:rsidRDefault="005E2AAD">
            <w:pPr>
              <w:pStyle w:val="RIGHTLIST"/>
              <w:widowControl w:val="0"/>
              <w:numPr>
                <w:ilvl w:val="0"/>
                <w:numId w:val="78"/>
              </w:numPr>
              <w:spacing w:before="60" w:after="60"/>
              <w:ind w:left="330" w:hanging="284"/>
              <w:rPr>
                <w:rFonts w:ascii="Calibri" w:hAnsi="Calibri"/>
                <w:u w:val="single"/>
              </w:rPr>
            </w:pPr>
            <w:r w:rsidRPr="00371FE4">
              <w:rPr>
                <w:rFonts w:ascii="Calibri" w:hAnsi="Calibri"/>
              </w:rPr>
              <w:t>Insertion of</w:t>
            </w:r>
            <w:r w:rsidR="00E43309">
              <w:rPr>
                <w:rFonts w:ascii="Calibri" w:hAnsi="Calibri"/>
              </w:rPr>
              <w:t xml:space="preserve"> 2 copies of</w:t>
            </w:r>
            <w:r w:rsidR="00CC09B9">
              <w:rPr>
                <w:rFonts w:ascii="Calibri" w:hAnsi="Calibri"/>
              </w:rPr>
              <w:t xml:space="preserve"> the</w:t>
            </w:r>
            <w:r w:rsidR="00371FE4" w:rsidRPr="00371FE4">
              <w:rPr>
                <w:rFonts w:ascii="Calibri" w:hAnsi="Calibri"/>
              </w:rPr>
              <w:t xml:space="preserve"> t</w:t>
            </w:r>
            <w:r w:rsidRPr="00371FE4">
              <w:rPr>
                <w:rFonts w:ascii="Calibri" w:hAnsi="Calibri"/>
              </w:rPr>
              <w:t>etrathionate</w:t>
            </w:r>
            <w:r w:rsidRPr="005E2AAD">
              <w:rPr>
                <w:rFonts w:ascii="Calibri" w:hAnsi="Calibri"/>
              </w:rPr>
              <w:t xml:space="preserve"> reductase (</w:t>
            </w:r>
            <w:r w:rsidRPr="00A51AC6">
              <w:rPr>
                <w:rFonts w:ascii="Calibri" w:hAnsi="Calibri"/>
                <w:i/>
                <w:iCs/>
              </w:rPr>
              <w:t>ttr</w:t>
            </w:r>
            <w:r w:rsidRPr="005E2AAD">
              <w:rPr>
                <w:rFonts w:ascii="Calibri" w:hAnsi="Calibri"/>
              </w:rPr>
              <w:t xml:space="preserve">) </w:t>
            </w:r>
            <w:r w:rsidR="00E43309">
              <w:rPr>
                <w:rFonts w:ascii="Calibri" w:hAnsi="Calibri"/>
              </w:rPr>
              <w:t>operon</w:t>
            </w:r>
            <w:r w:rsidR="00E43309" w:rsidRPr="005E2AAD">
              <w:rPr>
                <w:rFonts w:ascii="Calibri" w:hAnsi="Calibri"/>
              </w:rPr>
              <w:t xml:space="preserve"> </w:t>
            </w:r>
            <w:r w:rsidRPr="005E2AAD">
              <w:rPr>
                <w:rFonts w:ascii="Calibri" w:hAnsi="Calibri"/>
              </w:rPr>
              <w:t xml:space="preserve">from </w:t>
            </w:r>
            <w:r w:rsidRPr="00A51AC6">
              <w:rPr>
                <w:rFonts w:ascii="Calibri" w:hAnsi="Calibri"/>
                <w:i/>
                <w:iCs/>
              </w:rPr>
              <w:t>Salmonella enterica</w:t>
            </w:r>
            <w:r w:rsidRPr="005E2AAD">
              <w:rPr>
                <w:rFonts w:ascii="Calibri" w:hAnsi="Calibri"/>
              </w:rPr>
              <w:t xml:space="preserve"> – survival advantage in inflammatory environment. </w:t>
            </w:r>
          </w:p>
          <w:p w14:paraId="631A1D93" w14:textId="77777777" w:rsidR="00024804" w:rsidRDefault="005E2AAD">
            <w:pPr>
              <w:pStyle w:val="RIGHTLIST"/>
              <w:widowControl w:val="0"/>
              <w:numPr>
                <w:ilvl w:val="0"/>
                <w:numId w:val="78"/>
              </w:numPr>
              <w:spacing w:before="60" w:after="60"/>
              <w:ind w:left="330" w:hanging="284"/>
              <w:rPr>
                <w:rFonts w:ascii="Calibri" w:hAnsi="Calibri"/>
              </w:rPr>
            </w:pPr>
            <w:r w:rsidRPr="005E2AAD">
              <w:rPr>
                <w:rFonts w:ascii="Calibri" w:hAnsi="Calibri"/>
              </w:rPr>
              <w:t>Deletion of</w:t>
            </w:r>
            <w:r w:rsidR="00371FE4">
              <w:rPr>
                <w:rFonts w:ascii="Calibri" w:hAnsi="Calibri"/>
              </w:rPr>
              <w:t xml:space="preserve"> </w:t>
            </w:r>
            <w:r w:rsidR="001E13A2">
              <w:rPr>
                <w:rFonts w:ascii="Calibri" w:hAnsi="Calibri"/>
              </w:rPr>
              <w:t>2</w:t>
            </w:r>
            <w:r w:rsidRPr="005E2AAD">
              <w:rPr>
                <w:rFonts w:ascii="Calibri" w:hAnsi="Calibri"/>
              </w:rPr>
              <w:t xml:space="preserve"> genes</w:t>
            </w:r>
            <w:r w:rsidR="00346AE0" w:rsidRPr="00843FEA">
              <w:rPr>
                <w:rStyle w:val="FootnoteReference"/>
                <w:rFonts w:ascii="Calibri" w:hAnsi="Calibri"/>
              </w:rPr>
              <w:footnoteReference w:id="1"/>
            </w:r>
            <w:r w:rsidR="00346AE0">
              <w:rPr>
                <w:rFonts w:ascii="Calibri" w:hAnsi="Calibri"/>
                <w:iCs/>
              </w:rPr>
              <w:t xml:space="preserve"> </w:t>
            </w:r>
          </w:p>
          <w:p w14:paraId="72839B57" w14:textId="6AD910CB" w:rsidR="00B80D19" w:rsidRDefault="00024804" w:rsidP="00B80D19">
            <w:pPr>
              <w:pStyle w:val="RIGHTLIST"/>
              <w:widowControl w:val="0"/>
              <w:numPr>
                <w:ilvl w:val="1"/>
                <w:numId w:val="78"/>
              </w:numPr>
              <w:spacing w:before="60" w:after="60"/>
              <w:ind w:left="755" w:hanging="425"/>
              <w:rPr>
                <w:rFonts w:ascii="Calibri" w:hAnsi="Calibri"/>
              </w:rPr>
            </w:pPr>
            <w:r>
              <w:rPr>
                <w:rFonts w:ascii="Calibri" w:hAnsi="Calibri"/>
              </w:rPr>
              <w:t xml:space="preserve">Gene A - </w:t>
            </w:r>
            <w:r w:rsidR="005E2AAD" w:rsidRPr="005E2AAD">
              <w:rPr>
                <w:rFonts w:ascii="Calibri" w:hAnsi="Calibri"/>
              </w:rPr>
              <w:t xml:space="preserve">reduced survivability in the </w:t>
            </w:r>
            <w:r w:rsidR="00954C13">
              <w:rPr>
                <w:rFonts w:ascii="Calibri" w:hAnsi="Calibri"/>
              </w:rPr>
              <w:t xml:space="preserve">broader </w:t>
            </w:r>
            <w:r w:rsidR="005E2AAD" w:rsidRPr="005E2AAD">
              <w:rPr>
                <w:rFonts w:ascii="Calibri" w:hAnsi="Calibri"/>
              </w:rPr>
              <w:t>environment</w:t>
            </w:r>
            <w:r>
              <w:rPr>
                <w:rFonts w:ascii="Calibri" w:hAnsi="Calibri"/>
              </w:rPr>
              <w:t>;</w:t>
            </w:r>
            <w:r w:rsidR="005D0F93">
              <w:rPr>
                <w:rFonts w:ascii="Calibri" w:hAnsi="Calibri"/>
              </w:rPr>
              <w:t xml:space="preserve"> and </w:t>
            </w:r>
          </w:p>
          <w:p w14:paraId="007F2FB0" w14:textId="017E265F" w:rsidR="0084718D" w:rsidRPr="00BB4EDF" w:rsidRDefault="00B80D19" w:rsidP="00B80D19">
            <w:pPr>
              <w:pStyle w:val="RIGHTLIST"/>
              <w:widowControl w:val="0"/>
              <w:numPr>
                <w:ilvl w:val="1"/>
                <w:numId w:val="78"/>
              </w:numPr>
              <w:spacing w:before="60" w:after="60"/>
              <w:ind w:left="755" w:hanging="425"/>
              <w:rPr>
                <w:rFonts w:ascii="Calibri" w:hAnsi="Calibri"/>
              </w:rPr>
            </w:pPr>
            <w:r>
              <w:rPr>
                <w:rFonts w:ascii="Calibri" w:hAnsi="Calibri"/>
              </w:rPr>
              <w:t xml:space="preserve">Gene B - </w:t>
            </w:r>
            <w:r w:rsidR="00E43309">
              <w:rPr>
                <w:rFonts w:ascii="Calibri" w:hAnsi="Calibri"/>
              </w:rPr>
              <w:t>potential</w:t>
            </w:r>
            <w:r w:rsidR="00A64C10">
              <w:rPr>
                <w:rFonts w:ascii="Calibri" w:hAnsi="Calibri"/>
              </w:rPr>
              <w:t>ly</w:t>
            </w:r>
            <w:r w:rsidR="00E43309">
              <w:rPr>
                <w:rFonts w:ascii="Calibri" w:hAnsi="Calibri"/>
              </w:rPr>
              <w:t xml:space="preserve"> </w:t>
            </w:r>
            <w:r w:rsidR="005D0F93">
              <w:rPr>
                <w:rFonts w:ascii="Calibri" w:hAnsi="Calibri"/>
              </w:rPr>
              <w:t>reduce</w:t>
            </w:r>
            <w:r w:rsidR="00AC6BD9">
              <w:rPr>
                <w:rFonts w:ascii="Calibri" w:hAnsi="Calibri"/>
              </w:rPr>
              <w:t>d</w:t>
            </w:r>
            <w:r w:rsidR="005D0F93">
              <w:rPr>
                <w:rFonts w:ascii="Calibri" w:hAnsi="Calibri"/>
              </w:rPr>
              <w:t xml:space="preserve"> ability to colonise the healthy gut</w:t>
            </w:r>
            <w:r>
              <w:rPr>
                <w:rFonts w:ascii="Calibri" w:hAnsi="Calibri"/>
              </w:rPr>
              <w:t xml:space="preserve"> compared to </w:t>
            </w:r>
            <w:r w:rsidR="00B23557">
              <w:rPr>
                <w:rFonts w:ascii="Calibri" w:hAnsi="Calibri"/>
              </w:rPr>
              <w:t>wild type (</w:t>
            </w:r>
            <w:r>
              <w:rPr>
                <w:rFonts w:ascii="Calibri" w:hAnsi="Calibri"/>
              </w:rPr>
              <w:t>WT</w:t>
            </w:r>
            <w:r w:rsidR="00B23557">
              <w:rPr>
                <w:rFonts w:ascii="Calibri" w:hAnsi="Calibri"/>
              </w:rPr>
              <w:t>)</w:t>
            </w:r>
            <w:r>
              <w:rPr>
                <w:rFonts w:ascii="Calibri" w:hAnsi="Calibri"/>
              </w:rPr>
              <w:t xml:space="preserve"> </w:t>
            </w:r>
          </w:p>
        </w:tc>
      </w:tr>
      <w:tr w:rsidR="0075514A" w:rsidRPr="002E3104" w14:paraId="7B250228" w14:textId="77777777" w:rsidTr="00387093">
        <w:trPr>
          <w:jc w:val="center"/>
        </w:trPr>
        <w:tc>
          <w:tcPr>
            <w:tcW w:w="2681" w:type="dxa"/>
            <w:vAlign w:val="center"/>
          </w:tcPr>
          <w:p w14:paraId="20421B96" w14:textId="77777777" w:rsidR="0075514A" w:rsidRPr="0096596B" w:rsidRDefault="0075514A" w:rsidP="00387093">
            <w:pPr>
              <w:rPr>
                <w:b/>
                <w:bCs/>
              </w:rPr>
            </w:pPr>
            <w:r w:rsidRPr="0096596B">
              <w:rPr>
                <w:b/>
                <w:bCs/>
              </w:rPr>
              <w:lastRenderedPageBreak/>
              <w:t>Principal purpose</w:t>
            </w:r>
          </w:p>
        </w:tc>
        <w:tc>
          <w:tcPr>
            <w:tcW w:w="7214" w:type="dxa"/>
            <w:vAlign w:val="center"/>
          </w:tcPr>
          <w:p w14:paraId="23291C07" w14:textId="1CB98B0B" w:rsidR="0075514A" w:rsidRPr="002E3104" w:rsidRDefault="001460F8" w:rsidP="00387093">
            <w:r w:rsidRPr="001460F8">
              <w:rPr>
                <w:rFonts w:asciiTheme="minorHAnsi" w:hAnsiTheme="minorHAnsi" w:cstheme="minorHAnsi"/>
              </w:rPr>
              <w:t xml:space="preserve">The proposed trial is a Phase 1 study designed to evaluate the safety and efficacy of </w:t>
            </w:r>
            <w:r w:rsidR="002B2978">
              <w:rPr>
                <w:rFonts w:asciiTheme="minorHAnsi" w:hAnsiTheme="minorHAnsi" w:cstheme="minorHAnsi"/>
              </w:rPr>
              <w:t>GM</w:t>
            </w:r>
            <w:r w:rsidRPr="001460F8">
              <w:rPr>
                <w:rFonts w:asciiTheme="minorHAnsi" w:hAnsiTheme="minorHAnsi" w:cstheme="minorHAnsi"/>
              </w:rPr>
              <w:t xml:space="preserve"> </w:t>
            </w:r>
            <w:r w:rsidRPr="001460F8">
              <w:rPr>
                <w:rFonts w:asciiTheme="minorHAnsi" w:hAnsiTheme="minorHAnsi" w:cstheme="minorHAnsi"/>
                <w:i/>
                <w:iCs/>
              </w:rPr>
              <w:t>E. coli</w:t>
            </w:r>
            <w:r w:rsidRPr="001460F8">
              <w:rPr>
                <w:rFonts w:asciiTheme="minorHAnsi" w:hAnsiTheme="minorHAnsi" w:cstheme="minorHAnsi"/>
              </w:rPr>
              <w:t>, for the treatment of Australian patients with ulcerative colitis.</w:t>
            </w:r>
          </w:p>
        </w:tc>
      </w:tr>
      <w:tr w:rsidR="0075514A" w:rsidRPr="00224EE9" w14:paraId="5D5AD043" w14:textId="77777777" w:rsidTr="00387093">
        <w:trPr>
          <w:jc w:val="center"/>
        </w:trPr>
        <w:tc>
          <w:tcPr>
            <w:tcW w:w="2681" w:type="dxa"/>
            <w:vAlign w:val="center"/>
          </w:tcPr>
          <w:p w14:paraId="55D0B745" w14:textId="77777777" w:rsidR="0075514A" w:rsidRPr="0096596B" w:rsidRDefault="0075514A" w:rsidP="00387093">
            <w:pPr>
              <w:rPr>
                <w:b/>
                <w:bCs/>
              </w:rPr>
            </w:pPr>
            <w:r w:rsidRPr="0096596B">
              <w:rPr>
                <w:b/>
                <w:bCs/>
              </w:rPr>
              <w:t>Previous clinical trials</w:t>
            </w:r>
          </w:p>
        </w:tc>
        <w:tc>
          <w:tcPr>
            <w:tcW w:w="7214" w:type="dxa"/>
            <w:vAlign w:val="center"/>
          </w:tcPr>
          <w:p w14:paraId="6900C38C" w14:textId="5813468A" w:rsidR="0075514A" w:rsidRPr="00224EE9" w:rsidRDefault="00D10BE3" w:rsidP="00387093">
            <w:r>
              <w:t xml:space="preserve">None, this </w:t>
            </w:r>
            <w:r w:rsidR="0075514A">
              <w:t>is a first in human clinical trial</w:t>
            </w:r>
            <w:r w:rsidR="00D86607">
              <w:t>.</w:t>
            </w:r>
          </w:p>
        </w:tc>
      </w:tr>
      <w:tr w:rsidR="0075514A" w:rsidRPr="00224EE9" w14:paraId="628F5E0F" w14:textId="77777777" w:rsidTr="00387093">
        <w:trPr>
          <w:jc w:val="center"/>
        </w:trPr>
        <w:tc>
          <w:tcPr>
            <w:tcW w:w="9895" w:type="dxa"/>
            <w:gridSpan w:val="2"/>
          </w:tcPr>
          <w:p w14:paraId="7FF48496" w14:textId="77777777" w:rsidR="0075514A" w:rsidRPr="00224EE9" w:rsidRDefault="0075514A" w:rsidP="00387093">
            <w:pPr>
              <w:jc w:val="center"/>
              <w:rPr>
                <w:b/>
                <w:bCs/>
              </w:rPr>
            </w:pPr>
            <w:r w:rsidRPr="00224EE9">
              <w:rPr>
                <w:b/>
                <w:bCs/>
              </w:rPr>
              <w:t>Proposed limits and controls</w:t>
            </w:r>
          </w:p>
        </w:tc>
      </w:tr>
      <w:tr w:rsidR="0075514A" w:rsidRPr="00224EE9" w14:paraId="784451F3" w14:textId="77777777" w:rsidTr="00387093">
        <w:trPr>
          <w:jc w:val="center"/>
        </w:trPr>
        <w:tc>
          <w:tcPr>
            <w:tcW w:w="2681" w:type="dxa"/>
            <w:vAlign w:val="center"/>
          </w:tcPr>
          <w:p w14:paraId="3118511F" w14:textId="77777777" w:rsidR="0075514A" w:rsidRPr="0096596B" w:rsidRDefault="0075514A" w:rsidP="00387093">
            <w:pPr>
              <w:rPr>
                <w:b/>
                <w:bCs/>
              </w:rPr>
            </w:pPr>
            <w:r w:rsidRPr="0096596B">
              <w:rPr>
                <w:b/>
                <w:bCs/>
              </w:rPr>
              <w:t>Proposed duration</w:t>
            </w:r>
          </w:p>
        </w:tc>
        <w:tc>
          <w:tcPr>
            <w:tcW w:w="7214" w:type="dxa"/>
            <w:vAlign w:val="center"/>
          </w:tcPr>
          <w:p w14:paraId="0CECECC7" w14:textId="7D6E552A" w:rsidR="0075514A" w:rsidRPr="00224EE9" w:rsidRDefault="00D86607" w:rsidP="00387093">
            <w:r>
              <w:t xml:space="preserve">5 </w:t>
            </w:r>
            <w:r w:rsidR="0075514A" w:rsidRPr="00224EE9">
              <w:t>years</w:t>
            </w:r>
          </w:p>
        </w:tc>
      </w:tr>
      <w:tr w:rsidR="0075514A" w:rsidRPr="00224EE9" w14:paraId="3CACD810" w14:textId="77777777" w:rsidTr="00387093">
        <w:trPr>
          <w:jc w:val="center"/>
        </w:trPr>
        <w:tc>
          <w:tcPr>
            <w:tcW w:w="2681" w:type="dxa"/>
            <w:vAlign w:val="center"/>
          </w:tcPr>
          <w:p w14:paraId="7008D84D" w14:textId="77777777" w:rsidR="0075514A" w:rsidRPr="0096596B" w:rsidRDefault="0075514A" w:rsidP="00387093">
            <w:pPr>
              <w:rPr>
                <w:b/>
                <w:bCs/>
              </w:rPr>
            </w:pPr>
            <w:r w:rsidRPr="0096596B">
              <w:rPr>
                <w:b/>
                <w:bCs/>
              </w:rPr>
              <w:t>Proposed release size</w:t>
            </w:r>
          </w:p>
        </w:tc>
        <w:tc>
          <w:tcPr>
            <w:tcW w:w="7214" w:type="dxa"/>
            <w:vAlign w:val="center"/>
          </w:tcPr>
          <w:p w14:paraId="1E5EFA16" w14:textId="18BC0E68" w:rsidR="0075514A" w:rsidRPr="00224EE9" w:rsidRDefault="0075514A" w:rsidP="00387093">
            <w:r>
              <w:t xml:space="preserve">Up to </w:t>
            </w:r>
            <w:r w:rsidR="00EA447D">
              <w:t>3</w:t>
            </w:r>
            <w:r w:rsidR="00D86607">
              <w:t>6</w:t>
            </w:r>
            <w:r w:rsidRPr="00224EE9">
              <w:t xml:space="preserve"> participants in Australia</w:t>
            </w:r>
            <w:r w:rsidR="00D86607">
              <w:t xml:space="preserve"> (including placebo).</w:t>
            </w:r>
          </w:p>
        </w:tc>
      </w:tr>
      <w:tr w:rsidR="0075514A" w:rsidRPr="00FD1C8B" w14:paraId="7156A4C9" w14:textId="77777777" w:rsidTr="00387093">
        <w:trPr>
          <w:jc w:val="center"/>
        </w:trPr>
        <w:tc>
          <w:tcPr>
            <w:tcW w:w="2681" w:type="dxa"/>
            <w:vAlign w:val="center"/>
          </w:tcPr>
          <w:p w14:paraId="4DE9AEE2" w14:textId="77777777" w:rsidR="0075514A" w:rsidRPr="0096596B" w:rsidRDefault="0075514A" w:rsidP="00387093">
            <w:pPr>
              <w:rPr>
                <w:b/>
                <w:bCs/>
              </w:rPr>
            </w:pPr>
            <w:r w:rsidRPr="0096596B">
              <w:rPr>
                <w:b/>
                <w:bCs/>
              </w:rPr>
              <w:t>Proposed locations</w:t>
            </w:r>
          </w:p>
        </w:tc>
        <w:tc>
          <w:tcPr>
            <w:tcW w:w="7214" w:type="dxa"/>
            <w:vAlign w:val="center"/>
          </w:tcPr>
          <w:p w14:paraId="18E70279" w14:textId="42F17318" w:rsidR="0075514A" w:rsidRPr="00FD1C8B" w:rsidRDefault="0075514A" w:rsidP="00387093">
            <w:pPr>
              <w:spacing w:after="240"/>
              <w:rPr>
                <w:szCs w:val="22"/>
                <w:highlight w:val="yellow"/>
              </w:rPr>
            </w:pPr>
            <w:r w:rsidRPr="00EB3F18">
              <w:rPr>
                <w:rFonts w:cs="Calibri"/>
              </w:rPr>
              <w:t xml:space="preserve">This </w:t>
            </w:r>
            <w:r>
              <w:rPr>
                <w:rFonts w:cs="Calibri"/>
              </w:rPr>
              <w:t xml:space="preserve">clinical </w:t>
            </w:r>
            <w:r w:rsidRPr="00EB3F18">
              <w:rPr>
                <w:rFonts w:cs="Calibri"/>
              </w:rPr>
              <w:t xml:space="preserve">trial </w:t>
            </w:r>
            <w:r>
              <w:rPr>
                <w:rFonts w:cs="Calibri"/>
              </w:rPr>
              <w:t xml:space="preserve">would be conducted within Australia at </w:t>
            </w:r>
            <w:r w:rsidR="00A87F53">
              <w:rPr>
                <w:rFonts w:cs="Calibri"/>
              </w:rPr>
              <w:t xml:space="preserve">a hospital or </w:t>
            </w:r>
            <w:r>
              <w:rPr>
                <w:rFonts w:cs="Calibri"/>
              </w:rPr>
              <w:t>clinical trial sites</w:t>
            </w:r>
            <w:r w:rsidR="00AC6BD9">
              <w:rPr>
                <w:rFonts w:cs="Calibri"/>
              </w:rPr>
              <w:t xml:space="preserve"> (medical facilities)</w:t>
            </w:r>
            <w:r>
              <w:rPr>
                <w:rFonts w:cs="Calibri"/>
              </w:rPr>
              <w:t>. The specific clinical trial sites are yet to be identified.</w:t>
            </w:r>
          </w:p>
        </w:tc>
      </w:tr>
      <w:tr w:rsidR="0075514A" w:rsidRPr="00044BBD" w14:paraId="279835C5" w14:textId="77777777" w:rsidTr="00387093">
        <w:trPr>
          <w:jc w:val="center"/>
        </w:trPr>
        <w:tc>
          <w:tcPr>
            <w:tcW w:w="2681" w:type="dxa"/>
          </w:tcPr>
          <w:p w14:paraId="23FCA224" w14:textId="77777777" w:rsidR="0075514A" w:rsidRPr="0096596B" w:rsidRDefault="0075514A" w:rsidP="00387093">
            <w:pPr>
              <w:rPr>
                <w:b/>
                <w:bCs/>
              </w:rPr>
            </w:pPr>
            <w:r w:rsidRPr="0096596B">
              <w:rPr>
                <w:b/>
                <w:bCs/>
              </w:rPr>
              <w:t>Proposed controls</w:t>
            </w:r>
          </w:p>
        </w:tc>
        <w:tc>
          <w:tcPr>
            <w:tcW w:w="7214" w:type="dxa"/>
          </w:tcPr>
          <w:p w14:paraId="764B44E2" w14:textId="014AD984" w:rsidR="00712955" w:rsidRPr="00252FAB" w:rsidRDefault="00712955">
            <w:pPr>
              <w:pStyle w:val="RIGHTLIST"/>
              <w:keepNext w:val="0"/>
              <w:widowControl w:val="0"/>
              <w:numPr>
                <w:ilvl w:val="0"/>
                <w:numId w:val="75"/>
              </w:numPr>
              <w:spacing w:before="60" w:after="60"/>
              <w:ind w:left="317" w:hanging="283"/>
              <w:rPr>
                <w:rFonts w:ascii="Calibri" w:hAnsi="Calibri"/>
                <w:iCs/>
              </w:rPr>
            </w:pPr>
            <w:r w:rsidRPr="00252FAB">
              <w:rPr>
                <w:rFonts w:ascii="Calibri" w:hAnsi="Calibri"/>
                <w:iCs/>
              </w:rPr>
              <w:t xml:space="preserve">The GMO </w:t>
            </w:r>
            <w:r w:rsidR="00954C13" w:rsidRPr="00252FAB">
              <w:rPr>
                <w:rFonts w:ascii="Calibri" w:hAnsi="Calibri"/>
                <w:iCs/>
              </w:rPr>
              <w:t>w</w:t>
            </w:r>
            <w:r w:rsidR="00954C13">
              <w:rPr>
                <w:rFonts w:ascii="Calibri" w:hAnsi="Calibri"/>
                <w:iCs/>
              </w:rPr>
              <w:t>ould</w:t>
            </w:r>
            <w:r w:rsidR="00954C13" w:rsidRPr="00252FAB">
              <w:rPr>
                <w:rFonts w:ascii="Calibri" w:hAnsi="Calibri"/>
                <w:iCs/>
              </w:rPr>
              <w:t xml:space="preserve"> </w:t>
            </w:r>
            <w:r w:rsidRPr="00252FAB">
              <w:rPr>
                <w:rFonts w:ascii="Calibri" w:hAnsi="Calibri"/>
                <w:iCs/>
              </w:rPr>
              <w:t xml:space="preserve">be administered to trial participants within </w:t>
            </w:r>
            <w:r>
              <w:rPr>
                <w:rFonts w:ascii="Calibri" w:hAnsi="Calibri"/>
                <w:iCs/>
              </w:rPr>
              <w:t>clinical trial sites.</w:t>
            </w:r>
          </w:p>
          <w:p w14:paraId="409E8617" w14:textId="55E487C8" w:rsidR="00712955" w:rsidRPr="00252FAB" w:rsidRDefault="00712955">
            <w:pPr>
              <w:pStyle w:val="RIGHTLIST"/>
              <w:keepNext w:val="0"/>
              <w:widowControl w:val="0"/>
              <w:numPr>
                <w:ilvl w:val="0"/>
                <w:numId w:val="75"/>
              </w:numPr>
              <w:spacing w:before="60" w:after="60"/>
              <w:ind w:left="317" w:hanging="283"/>
              <w:rPr>
                <w:rFonts w:ascii="Calibri" w:hAnsi="Calibri"/>
                <w:iCs/>
              </w:rPr>
            </w:pPr>
            <w:r w:rsidRPr="00252FAB">
              <w:rPr>
                <w:rFonts w:ascii="Calibri" w:hAnsi="Calibri"/>
                <w:iCs/>
              </w:rPr>
              <w:t xml:space="preserve">Staff handling the GMO </w:t>
            </w:r>
            <w:r w:rsidR="00954C13" w:rsidRPr="00252FAB">
              <w:rPr>
                <w:rFonts w:ascii="Calibri" w:hAnsi="Calibri"/>
                <w:iCs/>
              </w:rPr>
              <w:t>w</w:t>
            </w:r>
            <w:r w:rsidR="00954C13">
              <w:rPr>
                <w:rFonts w:ascii="Calibri" w:hAnsi="Calibri"/>
                <w:iCs/>
              </w:rPr>
              <w:t>ould</w:t>
            </w:r>
            <w:r w:rsidR="00954C13" w:rsidRPr="00252FAB">
              <w:rPr>
                <w:rFonts w:ascii="Calibri" w:hAnsi="Calibri"/>
                <w:iCs/>
              </w:rPr>
              <w:t xml:space="preserve"> </w:t>
            </w:r>
            <w:r w:rsidRPr="00252FAB">
              <w:rPr>
                <w:rFonts w:ascii="Calibri" w:hAnsi="Calibri"/>
                <w:iCs/>
              </w:rPr>
              <w:t xml:space="preserve">be trained and </w:t>
            </w:r>
            <w:r w:rsidR="00954C13">
              <w:rPr>
                <w:rFonts w:ascii="Calibri" w:hAnsi="Calibri"/>
                <w:iCs/>
              </w:rPr>
              <w:t xml:space="preserve">would </w:t>
            </w:r>
            <w:r w:rsidRPr="00252FAB">
              <w:rPr>
                <w:rFonts w:ascii="Calibri" w:hAnsi="Calibri"/>
                <w:iCs/>
              </w:rPr>
              <w:t>wear personal protective equipment</w:t>
            </w:r>
            <w:r>
              <w:rPr>
                <w:rFonts w:ascii="Calibri" w:hAnsi="Calibri"/>
                <w:iCs/>
              </w:rPr>
              <w:t>.</w:t>
            </w:r>
          </w:p>
          <w:p w14:paraId="1C8B0117" w14:textId="7AE5EA61" w:rsidR="00712955" w:rsidRDefault="00712955">
            <w:pPr>
              <w:pStyle w:val="RIGHTLIST"/>
              <w:keepNext w:val="0"/>
              <w:widowControl w:val="0"/>
              <w:numPr>
                <w:ilvl w:val="0"/>
                <w:numId w:val="75"/>
              </w:numPr>
              <w:spacing w:before="60" w:after="60"/>
              <w:ind w:left="317" w:hanging="283"/>
              <w:rPr>
                <w:rFonts w:ascii="Calibri" w:hAnsi="Calibri"/>
                <w:iCs/>
              </w:rPr>
            </w:pPr>
            <w:r w:rsidRPr="00252FAB">
              <w:rPr>
                <w:rFonts w:ascii="Calibri" w:hAnsi="Calibri"/>
                <w:iCs/>
              </w:rPr>
              <w:t xml:space="preserve">Waste that may contain the GMO </w:t>
            </w:r>
            <w:r w:rsidR="00954C13" w:rsidRPr="00252FAB">
              <w:rPr>
                <w:rFonts w:ascii="Calibri" w:hAnsi="Calibri"/>
                <w:iCs/>
              </w:rPr>
              <w:t>w</w:t>
            </w:r>
            <w:r w:rsidR="00954C13">
              <w:rPr>
                <w:rFonts w:ascii="Calibri" w:hAnsi="Calibri"/>
                <w:iCs/>
              </w:rPr>
              <w:t>ould</w:t>
            </w:r>
            <w:r w:rsidR="00954C13" w:rsidRPr="00252FAB">
              <w:rPr>
                <w:rFonts w:ascii="Calibri" w:hAnsi="Calibri"/>
                <w:iCs/>
              </w:rPr>
              <w:t xml:space="preserve"> </w:t>
            </w:r>
            <w:r w:rsidRPr="00252FAB">
              <w:rPr>
                <w:rFonts w:ascii="Calibri" w:hAnsi="Calibri"/>
                <w:iCs/>
              </w:rPr>
              <w:t xml:space="preserve">be disposed of via the </w:t>
            </w:r>
            <w:r w:rsidR="001E13A2">
              <w:rPr>
                <w:rFonts w:ascii="Calibri" w:hAnsi="Calibri"/>
                <w:iCs/>
              </w:rPr>
              <w:t xml:space="preserve">facility </w:t>
            </w:r>
            <w:r>
              <w:rPr>
                <w:rFonts w:ascii="Calibri" w:hAnsi="Calibri"/>
                <w:iCs/>
              </w:rPr>
              <w:t xml:space="preserve">standard practices for disposal of biological waste. </w:t>
            </w:r>
          </w:p>
          <w:p w14:paraId="1BB595F1" w14:textId="2A728EE8" w:rsidR="00712955" w:rsidRDefault="00712955">
            <w:pPr>
              <w:pStyle w:val="RIGHTLIST"/>
              <w:keepNext w:val="0"/>
              <w:widowControl w:val="0"/>
              <w:numPr>
                <w:ilvl w:val="0"/>
                <w:numId w:val="75"/>
              </w:numPr>
              <w:spacing w:before="60" w:after="60"/>
              <w:ind w:left="317" w:hanging="283"/>
              <w:rPr>
                <w:rFonts w:ascii="Calibri" w:hAnsi="Calibri"/>
                <w:iCs/>
              </w:rPr>
            </w:pPr>
            <w:r>
              <w:rPr>
                <w:rFonts w:ascii="Calibri" w:hAnsi="Calibri"/>
                <w:iCs/>
              </w:rPr>
              <w:t xml:space="preserve">Any unused doses of GMO </w:t>
            </w:r>
            <w:r w:rsidR="00954C13">
              <w:rPr>
                <w:rFonts w:ascii="Calibri" w:hAnsi="Calibri"/>
                <w:iCs/>
              </w:rPr>
              <w:t xml:space="preserve">would </w:t>
            </w:r>
            <w:r>
              <w:rPr>
                <w:rFonts w:ascii="Calibri" w:hAnsi="Calibri"/>
                <w:iCs/>
              </w:rPr>
              <w:t xml:space="preserve">be disposed </w:t>
            </w:r>
            <w:r w:rsidR="0052652B">
              <w:rPr>
                <w:rFonts w:ascii="Calibri" w:hAnsi="Calibri"/>
                <w:iCs/>
              </w:rPr>
              <w:t xml:space="preserve">of </w:t>
            </w:r>
            <w:r>
              <w:rPr>
                <w:rFonts w:ascii="Calibri" w:hAnsi="Calibri"/>
                <w:iCs/>
              </w:rPr>
              <w:t xml:space="preserve">at the clinical trial site at the end of the trial, in accordance with the </w:t>
            </w:r>
            <w:r w:rsidRPr="00BE4AAA">
              <w:rPr>
                <w:rFonts w:ascii="Calibri" w:hAnsi="Calibri"/>
                <w:i/>
              </w:rPr>
              <w:t>Transport, Storage and Disposal Guidelines</w:t>
            </w:r>
            <w:r>
              <w:rPr>
                <w:rFonts w:ascii="Calibri" w:hAnsi="Calibri"/>
                <w:iCs/>
              </w:rPr>
              <w:t xml:space="preserve">. </w:t>
            </w:r>
          </w:p>
          <w:p w14:paraId="2045F613" w14:textId="7EE601D7" w:rsidR="00712955" w:rsidRDefault="00712955">
            <w:pPr>
              <w:pStyle w:val="RIGHTLIST"/>
              <w:keepNext w:val="0"/>
              <w:widowControl w:val="0"/>
              <w:numPr>
                <w:ilvl w:val="0"/>
                <w:numId w:val="75"/>
              </w:numPr>
              <w:spacing w:before="60" w:after="60"/>
              <w:ind w:left="317" w:hanging="283"/>
              <w:rPr>
                <w:rFonts w:ascii="Calibri" w:hAnsi="Calibri"/>
                <w:iCs/>
              </w:rPr>
            </w:pPr>
            <w:r>
              <w:rPr>
                <w:rFonts w:ascii="Calibri" w:hAnsi="Calibri"/>
                <w:iCs/>
              </w:rPr>
              <w:t xml:space="preserve">Participants would be instructed: </w:t>
            </w:r>
          </w:p>
          <w:p w14:paraId="36FE013B" w14:textId="77777777" w:rsidR="00712955" w:rsidRDefault="00712955">
            <w:pPr>
              <w:pStyle w:val="RIGHTLIST"/>
              <w:keepNext w:val="0"/>
              <w:widowControl w:val="0"/>
              <w:numPr>
                <w:ilvl w:val="1"/>
                <w:numId w:val="75"/>
              </w:numPr>
              <w:spacing w:before="60" w:after="60"/>
              <w:ind w:left="612" w:hanging="283"/>
              <w:rPr>
                <w:rFonts w:ascii="Calibri" w:hAnsi="Calibri"/>
                <w:iCs/>
              </w:rPr>
            </w:pPr>
            <w:r>
              <w:rPr>
                <w:rFonts w:ascii="Calibri" w:hAnsi="Calibri"/>
                <w:iCs/>
              </w:rPr>
              <w:t xml:space="preserve">on appropriate hygiene practices, including proper hand washing procedures following toilet use. </w:t>
            </w:r>
          </w:p>
          <w:p w14:paraId="49821577" w14:textId="77777777" w:rsidR="00712955" w:rsidRPr="00D803A6" w:rsidRDefault="00712955">
            <w:pPr>
              <w:pStyle w:val="RIGHTLIST"/>
              <w:keepNext w:val="0"/>
              <w:widowControl w:val="0"/>
              <w:numPr>
                <w:ilvl w:val="1"/>
                <w:numId w:val="75"/>
              </w:numPr>
              <w:spacing w:before="60" w:after="60"/>
              <w:ind w:left="612" w:hanging="283"/>
              <w:rPr>
                <w:rFonts w:ascii="Calibri" w:hAnsi="Calibri"/>
                <w:iCs/>
              </w:rPr>
            </w:pPr>
            <w:r>
              <w:rPr>
                <w:rFonts w:ascii="Calibri" w:hAnsi="Calibri"/>
                <w:iCs/>
              </w:rPr>
              <w:t>to abstain from unprotected sex and to use a double barrier method.</w:t>
            </w:r>
          </w:p>
          <w:p w14:paraId="33A6F881" w14:textId="40E7E350" w:rsidR="0075514A" w:rsidRPr="00044BBD" w:rsidRDefault="00712955" w:rsidP="00712955">
            <w:pPr>
              <w:pStyle w:val="D1stlevelbullets"/>
            </w:pPr>
            <w:r w:rsidRPr="00252FAB">
              <w:rPr>
                <w:iCs/>
              </w:rPr>
              <w:t xml:space="preserve">The GMO </w:t>
            </w:r>
            <w:r w:rsidR="00954C13" w:rsidRPr="00252FAB">
              <w:rPr>
                <w:iCs/>
              </w:rPr>
              <w:t>w</w:t>
            </w:r>
            <w:r w:rsidR="00954C13">
              <w:rPr>
                <w:iCs/>
              </w:rPr>
              <w:t>ould</w:t>
            </w:r>
            <w:r w:rsidR="00954C13" w:rsidRPr="00252FAB">
              <w:rPr>
                <w:iCs/>
              </w:rPr>
              <w:t xml:space="preserve"> </w:t>
            </w:r>
            <w:r w:rsidRPr="00252FAB">
              <w:rPr>
                <w:iCs/>
              </w:rPr>
              <w:t xml:space="preserve">be transported and stored according to </w:t>
            </w:r>
            <w:r w:rsidRPr="00BE4AAA">
              <w:rPr>
                <w:i/>
              </w:rPr>
              <w:t>Transport, Storage and Disposal Guidelines</w:t>
            </w:r>
            <w:r>
              <w:rPr>
                <w:iCs/>
              </w:rPr>
              <w:t>.</w:t>
            </w:r>
          </w:p>
        </w:tc>
      </w:tr>
    </w:tbl>
    <w:p w14:paraId="12BE047F" w14:textId="61224E19" w:rsidR="00302CAD" w:rsidRPr="0000143A" w:rsidRDefault="00302CAD" w:rsidP="00BE23F9">
      <w:pPr>
        <w:pStyle w:val="Heading2"/>
        <w:numPr>
          <w:ilvl w:val="0"/>
          <w:numId w:val="0"/>
        </w:numPr>
      </w:pPr>
      <w:bookmarkStart w:id="24" w:name="_Toc214523841"/>
      <w:bookmarkEnd w:id="21"/>
      <w:r w:rsidRPr="0000143A">
        <w:t>Risk assessment</w:t>
      </w:r>
      <w:bookmarkEnd w:id="17"/>
      <w:bookmarkEnd w:id="18"/>
      <w:bookmarkEnd w:id="19"/>
      <w:bookmarkEnd w:id="22"/>
      <w:bookmarkEnd w:id="23"/>
      <w:bookmarkEnd w:id="24"/>
    </w:p>
    <w:p w14:paraId="154B584C" w14:textId="77777777" w:rsidR="00F979FC" w:rsidRPr="000A29BE" w:rsidRDefault="00F979FC" w:rsidP="00F979FC">
      <w:pPr>
        <w:pStyle w:val="RARMPnumberedparagraphs"/>
        <w:numPr>
          <w:ilvl w:val="0"/>
          <w:numId w:val="0"/>
        </w:numPr>
      </w:pPr>
      <w:r>
        <w:rPr>
          <w:rFonts w:cs="Calibri"/>
        </w:rPr>
        <w:t xml:space="preserve">The risk assessment </w:t>
      </w:r>
      <w:r w:rsidRPr="000A29BE">
        <w:rPr>
          <w:rFonts w:cs="Calibri"/>
        </w:rPr>
        <w:t xml:space="preserve">process considers how the genetic modification and </w:t>
      </w:r>
      <w:r>
        <w:rPr>
          <w:rFonts w:cs="Calibri"/>
        </w:rPr>
        <w:t xml:space="preserve">proposed </w:t>
      </w:r>
      <w:r w:rsidRPr="000A29BE">
        <w:rPr>
          <w:rFonts w:cs="Calibri"/>
        </w:rPr>
        <w:t>activities conducted with the GM</w:t>
      </w:r>
      <w:r>
        <w:rPr>
          <w:rFonts w:cs="Calibri"/>
        </w:rPr>
        <w:t>O</w:t>
      </w:r>
      <w:r w:rsidRPr="000A29BE">
        <w:rPr>
          <w:rFonts w:cs="Calibri"/>
        </w:rPr>
        <w:t xml:space="preserve"> </w:t>
      </w:r>
      <w:r>
        <w:rPr>
          <w:rFonts w:cs="Calibri"/>
        </w:rPr>
        <w:t>might lead to harm to people or the environment</w:t>
      </w:r>
      <w:r w:rsidRPr="000A29BE">
        <w:rPr>
          <w:rFonts w:cs="Calibri"/>
        </w:rPr>
        <w:t>. Risks are characterised in relation to both</w:t>
      </w:r>
      <w:r w:rsidRPr="000A29BE">
        <w:rPr>
          <w:rFonts w:cs="Calibri"/>
          <w:szCs w:val="22"/>
        </w:rPr>
        <w:t xml:space="preserve"> the seriousness and likelihood of harm, taking into account information in the application</w:t>
      </w:r>
      <w:r>
        <w:rPr>
          <w:rFonts w:cs="Calibri"/>
          <w:szCs w:val="22"/>
        </w:rPr>
        <w:t xml:space="preserve"> (including proposed controls)</w:t>
      </w:r>
      <w:r w:rsidRPr="000A29BE">
        <w:rPr>
          <w:rFonts w:cs="Calibri"/>
          <w:szCs w:val="22"/>
        </w:rPr>
        <w:t>, relevant previous approvals</w:t>
      </w:r>
      <w:r>
        <w:rPr>
          <w:rFonts w:cs="Calibri"/>
          <w:szCs w:val="22"/>
        </w:rPr>
        <w:t xml:space="preserve"> and</w:t>
      </w:r>
      <w:r w:rsidRPr="000A29BE">
        <w:rPr>
          <w:rFonts w:cs="Calibri"/>
          <w:szCs w:val="22"/>
        </w:rPr>
        <w:t xml:space="preserve"> current scientific</w:t>
      </w:r>
      <w:r>
        <w:rPr>
          <w:rFonts w:cs="Calibri"/>
          <w:szCs w:val="22"/>
        </w:rPr>
        <w:t>/technical</w:t>
      </w:r>
      <w:r w:rsidRPr="000A29BE">
        <w:rPr>
          <w:rFonts w:cs="Calibri"/>
          <w:szCs w:val="22"/>
        </w:rPr>
        <w:t xml:space="preserve"> knowledge. Both the short- and long-term risks </w:t>
      </w:r>
      <w:r>
        <w:rPr>
          <w:rFonts w:cs="Calibri"/>
          <w:szCs w:val="22"/>
        </w:rPr>
        <w:t>are</w:t>
      </w:r>
      <w:r w:rsidRPr="000A29BE">
        <w:rPr>
          <w:rFonts w:cs="Calibri"/>
          <w:szCs w:val="22"/>
        </w:rPr>
        <w:t xml:space="preserve"> considered. </w:t>
      </w:r>
    </w:p>
    <w:p w14:paraId="6D671B97" w14:textId="77777777" w:rsidR="00F979FC" w:rsidRDefault="00F979FC" w:rsidP="00F979FC">
      <w:pPr>
        <w:pStyle w:val="Paranonumbers"/>
        <w:rPr>
          <w:rFonts w:ascii="Calibri" w:hAnsi="Calibri" w:cs="Calibri"/>
          <w:sz w:val="22"/>
          <w:szCs w:val="22"/>
        </w:rPr>
      </w:pPr>
      <w:r w:rsidRPr="000A29BE">
        <w:rPr>
          <w:rFonts w:ascii="Calibri" w:hAnsi="Calibri" w:cs="Calibri"/>
          <w:sz w:val="22"/>
          <w:szCs w:val="22"/>
        </w:rPr>
        <w:t>Credible pathways to potential harm that were considered include the potential exposure of people</w:t>
      </w:r>
      <w:r>
        <w:rPr>
          <w:rFonts w:ascii="Calibri" w:hAnsi="Calibri" w:cs="Calibri"/>
          <w:sz w:val="22"/>
          <w:szCs w:val="22"/>
        </w:rPr>
        <w:t xml:space="preserve"> and animals</w:t>
      </w:r>
      <w:r w:rsidRPr="000A29BE">
        <w:rPr>
          <w:rFonts w:ascii="Calibri" w:hAnsi="Calibri" w:cs="Calibri"/>
          <w:sz w:val="22"/>
          <w:szCs w:val="22"/>
        </w:rPr>
        <w:t xml:space="preserve"> to the GM</w:t>
      </w:r>
      <w:r>
        <w:rPr>
          <w:rFonts w:ascii="Calibri" w:hAnsi="Calibri" w:cs="Calibri"/>
          <w:sz w:val="22"/>
          <w:szCs w:val="22"/>
        </w:rPr>
        <w:t>O and</w:t>
      </w:r>
      <w:r w:rsidRPr="000A29BE">
        <w:rPr>
          <w:rFonts w:ascii="Calibri" w:hAnsi="Calibri" w:cs="Calibri"/>
          <w:sz w:val="22"/>
          <w:szCs w:val="22"/>
        </w:rPr>
        <w:t xml:space="preserve"> the potential for </w:t>
      </w:r>
      <w:r>
        <w:rPr>
          <w:rFonts w:ascii="Calibri" w:hAnsi="Calibri" w:cs="Calibri"/>
          <w:sz w:val="22"/>
          <w:szCs w:val="22"/>
        </w:rPr>
        <w:t xml:space="preserve">transfer of genetic material to and from </w:t>
      </w:r>
      <w:r w:rsidRPr="000A29BE">
        <w:rPr>
          <w:rFonts w:ascii="Calibri" w:hAnsi="Calibri" w:cs="Calibri"/>
          <w:sz w:val="22"/>
          <w:szCs w:val="22"/>
        </w:rPr>
        <w:t>the GMO</w:t>
      </w:r>
      <w:r>
        <w:rPr>
          <w:rFonts w:ascii="Calibri" w:hAnsi="Calibri" w:cs="Calibri"/>
          <w:sz w:val="22"/>
          <w:szCs w:val="22"/>
        </w:rPr>
        <w:t xml:space="preserve">. The potential for the GMO to be released into the environment and its effects was also considered. </w:t>
      </w:r>
    </w:p>
    <w:p w14:paraId="6C0479D9" w14:textId="77777777" w:rsidR="00351FD6" w:rsidRDefault="00351FD6" w:rsidP="00351FD6">
      <w:pPr>
        <w:pStyle w:val="RARMPnumberedparagraphs"/>
        <w:numPr>
          <w:ilvl w:val="0"/>
          <w:numId w:val="0"/>
        </w:numPr>
        <w:rPr>
          <w:rFonts w:cs="Calibri"/>
        </w:rPr>
      </w:pPr>
      <w:r w:rsidRPr="000A29BE">
        <w:rPr>
          <w:rFonts w:cs="Calibri"/>
        </w:rPr>
        <w:t xml:space="preserve">The risk assessment </w:t>
      </w:r>
      <w:r>
        <w:rPr>
          <w:rFonts w:cs="Calibri"/>
        </w:rPr>
        <w:t xml:space="preserve">concludes that the trial </w:t>
      </w:r>
      <w:r w:rsidRPr="004B442C">
        <w:rPr>
          <w:rFonts w:cs="Calibri"/>
        </w:rPr>
        <w:t xml:space="preserve">poses negligible risks to human </w:t>
      </w:r>
      <w:r>
        <w:rPr>
          <w:rFonts w:cs="Calibri"/>
        </w:rPr>
        <w:t xml:space="preserve">health and safety and to the environment. No specific risk treatment measures are required to manage these negligible risks. </w:t>
      </w:r>
    </w:p>
    <w:p w14:paraId="3FE7D051" w14:textId="77777777" w:rsidR="00477E1A" w:rsidRDefault="00351FD6" w:rsidP="00351FD6">
      <w:pPr>
        <w:pStyle w:val="Paranonumbers"/>
        <w:rPr>
          <w:rFonts w:ascii="Calibri" w:hAnsi="Calibri" w:cs="Calibri"/>
          <w:sz w:val="22"/>
          <w:szCs w:val="22"/>
        </w:rPr>
      </w:pPr>
      <w:r>
        <w:rPr>
          <w:rFonts w:ascii="Calibri" w:hAnsi="Calibri" w:cs="Calibri"/>
          <w:sz w:val="22"/>
          <w:szCs w:val="22"/>
        </w:rPr>
        <w:t>Important factors in reaching the conclusions of the risk assessment included that</w:t>
      </w:r>
      <w:r w:rsidR="00477E1A">
        <w:rPr>
          <w:rFonts w:ascii="Calibri" w:hAnsi="Calibri" w:cs="Calibri"/>
          <w:sz w:val="22"/>
          <w:szCs w:val="22"/>
        </w:rPr>
        <w:t>:</w:t>
      </w:r>
      <w:r>
        <w:rPr>
          <w:rFonts w:ascii="Calibri" w:hAnsi="Calibri" w:cs="Calibri"/>
          <w:sz w:val="22"/>
          <w:szCs w:val="22"/>
        </w:rPr>
        <w:t xml:space="preserve"> </w:t>
      </w:r>
    </w:p>
    <w:p w14:paraId="50D527E3" w14:textId="77777777" w:rsidR="00477E1A" w:rsidRDefault="00351FD6" w:rsidP="00477E1A">
      <w:pPr>
        <w:pStyle w:val="Paranonumbers"/>
        <w:numPr>
          <w:ilvl w:val="0"/>
          <w:numId w:val="88"/>
        </w:numPr>
        <w:rPr>
          <w:rFonts w:ascii="Calibri" w:hAnsi="Calibri" w:cs="Calibri"/>
          <w:sz w:val="22"/>
          <w:szCs w:val="22"/>
        </w:rPr>
      </w:pPr>
      <w:r>
        <w:rPr>
          <w:rFonts w:ascii="Calibri" w:hAnsi="Calibri" w:cs="Calibri"/>
          <w:sz w:val="22"/>
          <w:szCs w:val="22"/>
        </w:rPr>
        <w:t xml:space="preserve">the </w:t>
      </w:r>
      <w:r w:rsidR="00A317E9">
        <w:rPr>
          <w:rFonts w:ascii="Calibri" w:hAnsi="Calibri" w:cs="Calibri"/>
          <w:sz w:val="22"/>
          <w:szCs w:val="22"/>
        </w:rPr>
        <w:t>parent organism</w:t>
      </w:r>
      <w:r w:rsidR="00112F2F">
        <w:rPr>
          <w:rFonts w:ascii="Calibri" w:hAnsi="Calibri" w:cs="Calibri"/>
          <w:sz w:val="22"/>
          <w:szCs w:val="22"/>
        </w:rPr>
        <w:t xml:space="preserve"> </w:t>
      </w:r>
      <w:r w:rsidR="008F7833">
        <w:rPr>
          <w:rFonts w:ascii="Calibri" w:hAnsi="Calibri" w:cs="Calibri"/>
          <w:sz w:val="22"/>
          <w:szCs w:val="22"/>
        </w:rPr>
        <w:t>has a long history of safe use</w:t>
      </w:r>
      <w:r w:rsidR="00A317E9">
        <w:rPr>
          <w:rFonts w:ascii="Calibri" w:hAnsi="Calibri" w:cs="Calibri"/>
          <w:sz w:val="22"/>
          <w:szCs w:val="22"/>
        </w:rPr>
        <w:t xml:space="preserve"> as a probiotic</w:t>
      </w:r>
      <w:r w:rsidR="008F7833">
        <w:rPr>
          <w:rFonts w:ascii="Calibri" w:hAnsi="Calibri" w:cs="Calibri"/>
          <w:sz w:val="22"/>
          <w:szCs w:val="22"/>
        </w:rPr>
        <w:t xml:space="preserve">, </w:t>
      </w:r>
    </w:p>
    <w:p w14:paraId="5DA953A7" w14:textId="77777777" w:rsidR="00477E1A" w:rsidRDefault="00F979FC" w:rsidP="00477E1A">
      <w:pPr>
        <w:pStyle w:val="Paranonumbers"/>
        <w:numPr>
          <w:ilvl w:val="0"/>
          <w:numId w:val="88"/>
        </w:numPr>
        <w:rPr>
          <w:rFonts w:ascii="Calibri" w:hAnsi="Calibri" w:cs="Calibri"/>
          <w:sz w:val="22"/>
          <w:szCs w:val="22"/>
        </w:rPr>
      </w:pPr>
      <w:r>
        <w:rPr>
          <w:rFonts w:ascii="Calibri" w:hAnsi="Calibri" w:cs="Calibri"/>
          <w:sz w:val="22"/>
          <w:szCs w:val="22"/>
        </w:rPr>
        <w:t xml:space="preserve">the GMO has </w:t>
      </w:r>
      <w:r w:rsidR="008F7833">
        <w:rPr>
          <w:rFonts w:ascii="Calibri" w:hAnsi="Calibri" w:cs="Calibri"/>
          <w:sz w:val="22"/>
          <w:szCs w:val="22"/>
        </w:rPr>
        <w:t>selective replication in patient</w:t>
      </w:r>
      <w:r w:rsidR="0052652B">
        <w:rPr>
          <w:rFonts w:ascii="Calibri" w:hAnsi="Calibri" w:cs="Calibri"/>
          <w:sz w:val="22"/>
          <w:szCs w:val="22"/>
        </w:rPr>
        <w:t>s</w:t>
      </w:r>
      <w:r w:rsidR="008F7833">
        <w:rPr>
          <w:rFonts w:ascii="Calibri" w:hAnsi="Calibri" w:cs="Calibri"/>
          <w:sz w:val="22"/>
          <w:szCs w:val="22"/>
        </w:rPr>
        <w:t xml:space="preserve"> with inflammatory bowel disease, </w:t>
      </w:r>
    </w:p>
    <w:p w14:paraId="0C84FD72" w14:textId="77777777" w:rsidR="00477E1A" w:rsidRDefault="00351FD6" w:rsidP="00477E1A">
      <w:pPr>
        <w:pStyle w:val="Paranonumbers"/>
        <w:numPr>
          <w:ilvl w:val="0"/>
          <w:numId w:val="88"/>
        </w:numPr>
        <w:rPr>
          <w:rFonts w:ascii="Calibri" w:hAnsi="Calibri" w:cs="Calibri"/>
          <w:sz w:val="22"/>
          <w:szCs w:val="22"/>
        </w:rPr>
      </w:pPr>
      <w:r>
        <w:rPr>
          <w:rFonts w:ascii="Calibri" w:hAnsi="Calibri" w:cs="Calibri"/>
          <w:sz w:val="22"/>
          <w:szCs w:val="22"/>
        </w:rPr>
        <w:lastRenderedPageBreak/>
        <w:t xml:space="preserve">unintended exposure to the GMO would be minimised by the </w:t>
      </w:r>
      <w:r w:rsidR="007E2F9E">
        <w:rPr>
          <w:rFonts w:ascii="Calibri" w:hAnsi="Calibri" w:cs="Calibri"/>
          <w:sz w:val="22"/>
          <w:szCs w:val="22"/>
        </w:rPr>
        <w:t xml:space="preserve">proposed </w:t>
      </w:r>
      <w:r>
        <w:rPr>
          <w:rFonts w:ascii="Calibri" w:hAnsi="Calibri" w:cs="Calibri"/>
          <w:sz w:val="22"/>
          <w:szCs w:val="22"/>
        </w:rPr>
        <w:t>limits and controls</w:t>
      </w:r>
      <w:r w:rsidR="007E2F9E">
        <w:rPr>
          <w:rFonts w:ascii="Calibri" w:hAnsi="Calibri" w:cs="Calibri"/>
          <w:sz w:val="22"/>
          <w:szCs w:val="22"/>
        </w:rPr>
        <w:t xml:space="preserve"> outlined in the </w:t>
      </w:r>
      <w:r w:rsidR="00BD5FBA">
        <w:rPr>
          <w:rFonts w:ascii="Calibri" w:hAnsi="Calibri" w:cs="Calibri"/>
          <w:sz w:val="22"/>
          <w:szCs w:val="22"/>
        </w:rPr>
        <w:t xml:space="preserve">draft </w:t>
      </w:r>
      <w:r w:rsidR="007E2F9E">
        <w:rPr>
          <w:rFonts w:ascii="Calibri" w:hAnsi="Calibri" w:cs="Calibri"/>
          <w:sz w:val="22"/>
          <w:szCs w:val="22"/>
        </w:rPr>
        <w:t>risk management plan</w:t>
      </w:r>
      <w:r w:rsidR="00F979FC">
        <w:rPr>
          <w:rFonts w:ascii="Calibri" w:hAnsi="Calibri" w:cs="Calibri"/>
          <w:sz w:val="22"/>
          <w:szCs w:val="22"/>
        </w:rPr>
        <w:t>,</w:t>
      </w:r>
      <w:r>
        <w:rPr>
          <w:rFonts w:ascii="Calibri" w:hAnsi="Calibri" w:cs="Calibri"/>
          <w:sz w:val="22"/>
          <w:szCs w:val="22"/>
        </w:rPr>
        <w:t xml:space="preserve"> and</w:t>
      </w:r>
      <w:r w:rsidR="00D43C3D">
        <w:rPr>
          <w:rFonts w:ascii="Calibri" w:hAnsi="Calibri" w:cs="Calibri"/>
          <w:sz w:val="22"/>
          <w:szCs w:val="22"/>
        </w:rPr>
        <w:t xml:space="preserve"> </w:t>
      </w:r>
    </w:p>
    <w:p w14:paraId="29A228A1" w14:textId="384AA028" w:rsidR="00351FD6" w:rsidRPr="000A29BE" w:rsidRDefault="00351FD6" w:rsidP="00477E1A">
      <w:pPr>
        <w:pStyle w:val="Paranonumbers"/>
        <w:numPr>
          <w:ilvl w:val="0"/>
          <w:numId w:val="88"/>
        </w:numPr>
        <w:rPr>
          <w:rFonts w:ascii="Calibri" w:hAnsi="Calibri" w:cs="Calibri"/>
          <w:sz w:val="22"/>
          <w:szCs w:val="22"/>
        </w:rPr>
      </w:pPr>
      <w:r>
        <w:rPr>
          <w:rFonts w:ascii="Calibri" w:hAnsi="Calibri" w:cs="Calibri"/>
          <w:sz w:val="22"/>
          <w:szCs w:val="22"/>
        </w:rPr>
        <w:t xml:space="preserve">the likelihood of complementation and recombination of the GMO with other </w:t>
      </w:r>
      <w:r w:rsidR="008F7833">
        <w:rPr>
          <w:rFonts w:ascii="Calibri" w:hAnsi="Calibri" w:cs="Calibri"/>
          <w:sz w:val="22"/>
          <w:szCs w:val="22"/>
        </w:rPr>
        <w:t>bacteria is unlikely to result in bacteria that is more pathogenic than the parent organism</w:t>
      </w:r>
      <w:r>
        <w:rPr>
          <w:rFonts w:ascii="Calibri" w:hAnsi="Calibri" w:cs="Calibri"/>
          <w:sz w:val="22"/>
          <w:szCs w:val="22"/>
        </w:rPr>
        <w:t xml:space="preserve">. </w:t>
      </w:r>
    </w:p>
    <w:p w14:paraId="0E4916A3" w14:textId="53391F5F" w:rsidR="00A35744" w:rsidRPr="001C0B7C" w:rsidRDefault="009F5A5E" w:rsidP="001C0B7C">
      <w:r>
        <w:t>Therefore</w:t>
      </w:r>
      <w:r w:rsidR="00351FD6" w:rsidRPr="005D5B4C">
        <w:t xml:space="preserve">, the Regulator considers that the dealings involved do not pose a significant risk to either people or the environment. </w:t>
      </w:r>
    </w:p>
    <w:p w14:paraId="4E82D840" w14:textId="0CB4157C" w:rsidR="00302CAD" w:rsidRPr="0000143A" w:rsidRDefault="00302CAD" w:rsidP="00DB5481">
      <w:pPr>
        <w:pStyle w:val="Heading2"/>
        <w:numPr>
          <w:ilvl w:val="0"/>
          <w:numId w:val="0"/>
        </w:numPr>
      </w:pPr>
      <w:bookmarkStart w:id="25" w:name="_Toc47536737"/>
      <w:bookmarkStart w:id="26" w:name="_Toc214523842"/>
      <w:r w:rsidRPr="009842DD">
        <w:t>Risk ma</w:t>
      </w:r>
      <w:bookmarkStart w:id="27" w:name="_Toc209859549"/>
      <w:bookmarkStart w:id="28" w:name="_Toc342042137"/>
      <w:bookmarkStart w:id="29" w:name="_Toc291151778"/>
      <w:bookmarkStart w:id="30" w:name="_Toc274904728"/>
      <w:r w:rsidRPr="009842DD">
        <w:t>nagement</w:t>
      </w:r>
      <w:bookmarkEnd w:id="25"/>
      <w:bookmarkEnd w:id="26"/>
      <w:bookmarkEnd w:id="27"/>
      <w:bookmarkEnd w:id="28"/>
      <w:bookmarkEnd w:id="29"/>
      <w:bookmarkEnd w:id="30"/>
    </w:p>
    <w:p w14:paraId="539F7711" w14:textId="5D4EE0BF" w:rsidR="00A35744" w:rsidRPr="00961290" w:rsidRDefault="00A35744" w:rsidP="00A35744">
      <w:pPr>
        <w:rPr>
          <w:rFonts w:eastAsia="SimSun"/>
          <w:szCs w:val="22"/>
        </w:rPr>
      </w:pPr>
      <w:r w:rsidRPr="00961290">
        <w:rPr>
          <w:rFonts w:eastAsia="SimSun"/>
          <w:szCs w:val="22"/>
        </w:rPr>
        <w:t xml:space="preserve">The risk management plan describes measures to protect the health and safety of people and to protect the environment by controlling or mitigating risk. The risk management plan is given effect through licence conditions. Draft licence conditions are detailed in </w:t>
      </w:r>
      <w:r w:rsidR="00D04AEF">
        <w:rPr>
          <w:rFonts w:eastAsia="SimSun"/>
          <w:szCs w:val="22"/>
        </w:rPr>
        <w:fldChar w:fldCharType="begin"/>
      </w:r>
      <w:r w:rsidR="00D04AEF">
        <w:rPr>
          <w:rFonts w:eastAsia="SimSun"/>
          <w:szCs w:val="22"/>
        </w:rPr>
        <w:instrText xml:space="preserve"> REF _Ref67989492 \r \h </w:instrText>
      </w:r>
      <w:r w:rsidR="00D04AEF">
        <w:rPr>
          <w:rFonts w:eastAsia="SimSun"/>
          <w:szCs w:val="22"/>
        </w:rPr>
      </w:r>
      <w:r w:rsidR="00D04AEF">
        <w:rPr>
          <w:rFonts w:eastAsia="SimSun"/>
          <w:szCs w:val="22"/>
        </w:rPr>
        <w:fldChar w:fldCharType="separate"/>
      </w:r>
      <w:r w:rsidR="008453F1">
        <w:rPr>
          <w:rFonts w:eastAsia="SimSun"/>
          <w:szCs w:val="22"/>
        </w:rPr>
        <w:t>Chapter 4</w:t>
      </w:r>
      <w:r w:rsidR="00D04AEF">
        <w:rPr>
          <w:rFonts w:eastAsia="SimSun"/>
          <w:szCs w:val="22"/>
        </w:rPr>
        <w:fldChar w:fldCharType="end"/>
      </w:r>
      <w:r w:rsidRPr="00961290">
        <w:rPr>
          <w:rFonts w:eastAsia="SimSun"/>
          <w:szCs w:val="22"/>
        </w:rPr>
        <w:t xml:space="preserve"> of the RARMP.</w:t>
      </w:r>
    </w:p>
    <w:p w14:paraId="078DDCC6" w14:textId="6F70E582" w:rsidR="00815DA9" w:rsidRDefault="00A35744" w:rsidP="00A35744">
      <w:pPr>
        <w:rPr>
          <w:rFonts w:eastAsia="SimSun"/>
          <w:szCs w:val="22"/>
        </w:rPr>
      </w:pPr>
      <w:r w:rsidRPr="00961290">
        <w:rPr>
          <w:rFonts w:eastAsia="SimSun"/>
          <w:szCs w:val="22"/>
        </w:rPr>
        <w:t xml:space="preserve">As </w:t>
      </w:r>
      <w:r w:rsidRPr="004B442C">
        <w:rPr>
          <w:rFonts w:eastAsia="SimSun"/>
          <w:szCs w:val="22"/>
        </w:rPr>
        <w:t>the level of risk is considered negligible,</w:t>
      </w:r>
      <w:r w:rsidRPr="004B442C" w:rsidDel="00DB4CC6">
        <w:rPr>
          <w:rFonts w:eastAsia="SimSun"/>
          <w:szCs w:val="22"/>
        </w:rPr>
        <w:t xml:space="preserve"> </w:t>
      </w:r>
      <w:r w:rsidRPr="004B442C">
        <w:rPr>
          <w:rFonts w:eastAsia="SimSun"/>
          <w:szCs w:val="22"/>
        </w:rPr>
        <w:t>specific risk treatment is not required. However, since this is a clinical trial</w:t>
      </w:r>
      <w:r w:rsidR="009F5A5E">
        <w:rPr>
          <w:rFonts w:eastAsia="SimSun"/>
          <w:szCs w:val="22"/>
        </w:rPr>
        <w:t>,</w:t>
      </w:r>
      <w:r w:rsidRPr="004B442C">
        <w:rPr>
          <w:rFonts w:eastAsia="SimSun"/>
          <w:szCs w:val="22"/>
        </w:rPr>
        <w:t xml:space="preserve"> the draft licence includes limits on the number </w:t>
      </w:r>
      <w:r>
        <w:rPr>
          <w:rFonts w:eastAsia="SimSun"/>
          <w:szCs w:val="22"/>
        </w:rPr>
        <w:t>of trial participan</w:t>
      </w:r>
      <w:r w:rsidRPr="00970547">
        <w:rPr>
          <w:rFonts w:eastAsia="SimSun"/>
          <w:szCs w:val="22"/>
        </w:rPr>
        <w:t>ts</w:t>
      </w:r>
      <w:r w:rsidR="00043FDC">
        <w:rPr>
          <w:rFonts w:eastAsia="SimSun"/>
          <w:szCs w:val="22"/>
        </w:rPr>
        <w:t xml:space="preserve"> and trial duration</w:t>
      </w:r>
      <w:r w:rsidRPr="00970547">
        <w:rPr>
          <w:rFonts w:eastAsia="SimSun"/>
          <w:szCs w:val="22"/>
        </w:rPr>
        <w:t xml:space="preserve">, </w:t>
      </w:r>
      <w:r w:rsidR="00043FDC">
        <w:rPr>
          <w:rFonts w:eastAsia="SimSun"/>
          <w:szCs w:val="22"/>
        </w:rPr>
        <w:t xml:space="preserve">with treatment </w:t>
      </w:r>
      <w:r w:rsidRPr="00970547">
        <w:rPr>
          <w:rFonts w:eastAsia="SimSun"/>
          <w:szCs w:val="22"/>
        </w:rPr>
        <w:t>location</w:t>
      </w:r>
      <w:r w:rsidR="000D7987">
        <w:rPr>
          <w:rFonts w:eastAsia="SimSun"/>
          <w:szCs w:val="22"/>
        </w:rPr>
        <w:t>s</w:t>
      </w:r>
      <w:r w:rsidRPr="00970547">
        <w:rPr>
          <w:rFonts w:eastAsia="SimSun"/>
          <w:szCs w:val="22"/>
        </w:rPr>
        <w:t xml:space="preserve"> limited to hospitals and clinical trial sites</w:t>
      </w:r>
      <w:r w:rsidR="00043FDC">
        <w:rPr>
          <w:rFonts w:eastAsia="SimSun"/>
          <w:szCs w:val="22"/>
        </w:rPr>
        <w:t>, and</w:t>
      </w:r>
      <w:r w:rsidRPr="00970547">
        <w:rPr>
          <w:rFonts w:eastAsia="SimSun"/>
          <w:szCs w:val="22"/>
        </w:rPr>
        <w:t xml:space="preserve"> controls to minimise the</w:t>
      </w:r>
      <w:r w:rsidRPr="00961290">
        <w:rPr>
          <w:rFonts w:eastAsia="SimSun"/>
          <w:szCs w:val="22"/>
        </w:rPr>
        <w:t xml:space="preserve"> potential for the GMO to spread in the environment. </w:t>
      </w:r>
      <w:r w:rsidR="00043FDC">
        <w:rPr>
          <w:rFonts w:eastAsia="SimSun"/>
          <w:szCs w:val="22"/>
        </w:rPr>
        <w:t>Additionally</w:t>
      </w:r>
      <w:r w:rsidRPr="00961290">
        <w:rPr>
          <w:rFonts w:eastAsia="SimSun"/>
          <w:szCs w:val="22"/>
        </w:rPr>
        <w:t>, there are several general conditions relating to ongoing licence holder suitability, auditing and monitoring, and reporting requirements which include an obligation to report any unintended effects.</w:t>
      </w:r>
    </w:p>
    <w:p w14:paraId="1CBE5C3C" w14:textId="77777777" w:rsidR="00815DA9" w:rsidRPr="004F7C78" w:rsidRDefault="00815DA9" w:rsidP="001156D4">
      <w:pPr>
        <w:rPr>
          <w:rFonts w:eastAsia="SimSun"/>
          <w:szCs w:val="22"/>
        </w:rPr>
        <w:sectPr w:rsidR="00815DA9" w:rsidRPr="004F7C78" w:rsidSect="00F274FC">
          <w:headerReference w:type="default" r:id="rId19"/>
          <w:footerReference w:type="default" r:id="rId20"/>
          <w:pgSz w:w="11909" w:h="16834" w:code="9"/>
          <w:pgMar w:top="1418" w:right="1134" w:bottom="1134" w:left="1134" w:header="567" w:footer="567" w:gutter="0"/>
          <w:pgNumType w:fmt="upperRoman" w:start="1"/>
          <w:cols w:space="720"/>
        </w:sectPr>
      </w:pPr>
    </w:p>
    <w:p w14:paraId="5A7D17BD" w14:textId="07138879" w:rsidR="00FC503D" w:rsidRPr="0000143A" w:rsidRDefault="00F56FE9" w:rsidP="004D2EFE">
      <w:pPr>
        <w:pStyle w:val="Heading1"/>
      </w:pPr>
      <w:bookmarkStart w:id="31" w:name="_Toc47536738"/>
      <w:bookmarkStart w:id="32" w:name="_Toc214523843"/>
      <w:r w:rsidRPr="0000143A">
        <w:lastRenderedPageBreak/>
        <w:t>Table of contents</w:t>
      </w:r>
      <w:bookmarkEnd w:id="31"/>
      <w:bookmarkEnd w:id="32"/>
    </w:p>
    <w:p w14:paraId="1680843D" w14:textId="4BAC30D5" w:rsidR="00151BDE" w:rsidRDefault="00887AC7">
      <w:pPr>
        <w:pStyle w:val="TOC1"/>
        <w:rPr>
          <w:rFonts w:asciiTheme="minorHAnsi" w:eastAsiaTheme="minorEastAsia" w:hAnsiTheme="minorHAnsi" w:cstheme="minorBidi"/>
          <w:b w:val="0"/>
          <w:bCs w:val="0"/>
          <w:caps w:val="0"/>
          <w:color w:val="auto"/>
          <w:kern w:val="2"/>
          <w:sz w:val="24"/>
          <w:szCs w:val="24"/>
          <w14:ligatures w14:val="standardContextual"/>
        </w:rPr>
      </w:pPr>
      <w:r w:rsidRPr="0000143A">
        <w:rPr>
          <w:color w:val="auto"/>
        </w:rPr>
        <w:fldChar w:fldCharType="begin"/>
      </w:r>
      <w:r w:rsidRPr="0000143A">
        <w:rPr>
          <w:color w:val="auto"/>
        </w:rPr>
        <w:instrText xml:space="preserve"> TOC \o "1-3" \h \z \u </w:instrText>
      </w:r>
      <w:r w:rsidRPr="0000143A">
        <w:rPr>
          <w:color w:val="auto"/>
        </w:rPr>
        <w:fldChar w:fldCharType="separate"/>
      </w:r>
      <w:hyperlink w:anchor="_Toc214523838" w:history="1">
        <w:r w:rsidR="00151BDE" w:rsidRPr="00314363">
          <w:rPr>
            <w:rStyle w:val="Hyperlink"/>
          </w:rPr>
          <w:t>Summary of the Risk Assessment and Risk Management Plan</w:t>
        </w:r>
        <w:r w:rsidR="00151BDE">
          <w:rPr>
            <w:webHidden/>
          </w:rPr>
          <w:tab/>
        </w:r>
        <w:r w:rsidR="00151BDE">
          <w:rPr>
            <w:webHidden/>
          </w:rPr>
          <w:fldChar w:fldCharType="begin"/>
        </w:r>
        <w:r w:rsidR="00151BDE">
          <w:rPr>
            <w:webHidden/>
          </w:rPr>
          <w:instrText xml:space="preserve"> PAGEREF _Toc214523838 \h </w:instrText>
        </w:r>
        <w:r w:rsidR="00151BDE">
          <w:rPr>
            <w:webHidden/>
          </w:rPr>
        </w:r>
        <w:r w:rsidR="00151BDE">
          <w:rPr>
            <w:webHidden/>
          </w:rPr>
          <w:fldChar w:fldCharType="separate"/>
        </w:r>
        <w:r w:rsidR="008453F1">
          <w:rPr>
            <w:webHidden/>
          </w:rPr>
          <w:t>I</w:t>
        </w:r>
        <w:r w:rsidR="00151BDE">
          <w:rPr>
            <w:webHidden/>
          </w:rPr>
          <w:fldChar w:fldCharType="end"/>
        </w:r>
      </w:hyperlink>
    </w:p>
    <w:p w14:paraId="5B5DE689" w14:textId="76F6B102"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839" w:history="1">
        <w:r w:rsidRPr="00314363">
          <w:rPr>
            <w:rStyle w:val="Hyperlink"/>
          </w:rPr>
          <w:t>Introduction</w:t>
        </w:r>
        <w:r>
          <w:rPr>
            <w:webHidden/>
          </w:rPr>
          <w:tab/>
        </w:r>
        <w:r>
          <w:rPr>
            <w:webHidden/>
          </w:rPr>
          <w:fldChar w:fldCharType="begin"/>
        </w:r>
        <w:r>
          <w:rPr>
            <w:webHidden/>
          </w:rPr>
          <w:instrText xml:space="preserve"> PAGEREF _Toc214523839 \h </w:instrText>
        </w:r>
        <w:r>
          <w:rPr>
            <w:webHidden/>
          </w:rPr>
        </w:r>
        <w:r>
          <w:rPr>
            <w:webHidden/>
          </w:rPr>
          <w:fldChar w:fldCharType="separate"/>
        </w:r>
        <w:r w:rsidR="008453F1">
          <w:rPr>
            <w:webHidden/>
          </w:rPr>
          <w:t>I</w:t>
        </w:r>
        <w:r>
          <w:rPr>
            <w:webHidden/>
          </w:rPr>
          <w:fldChar w:fldCharType="end"/>
        </w:r>
      </w:hyperlink>
    </w:p>
    <w:p w14:paraId="3C61EF76" w14:textId="7D410CEF"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840" w:history="1">
        <w:r w:rsidRPr="00314363">
          <w:rPr>
            <w:rStyle w:val="Hyperlink"/>
          </w:rPr>
          <w:t>The application</w:t>
        </w:r>
        <w:r>
          <w:rPr>
            <w:webHidden/>
          </w:rPr>
          <w:tab/>
        </w:r>
        <w:r>
          <w:rPr>
            <w:webHidden/>
          </w:rPr>
          <w:fldChar w:fldCharType="begin"/>
        </w:r>
        <w:r>
          <w:rPr>
            <w:webHidden/>
          </w:rPr>
          <w:instrText xml:space="preserve"> PAGEREF _Toc214523840 \h </w:instrText>
        </w:r>
        <w:r>
          <w:rPr>
            <w:webHidden/>
          </w:rPr>
        </w:r>
        <w:r>
          <w:rPr>
            <w:webHidden/>
          </w:rPr>
          <w:fldChar w:fldCharType="separate"/>
        </w:r>
        <w:r w:rsidR="008453F1">
          <w:rPr>
            <w:webHidden/>
          </w:rPr>
          <w:t>I</w:t>
        </w:r>
        <w:r>
          <w:rPr>
            <w:webHidden/>
          </w:rPr>
          <w:fldChar w:fldCharType="end"/>
        </w:r>
      </w:hyperlink>
    </w:p>
    <w:p w14:paraId="142C459B" w14:textId="0D3CB19A"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841" w:history="1">
        <w:r w:rsidRPr="00314363">
          <w:rPr>
            <w:rStyle w:val="Hyperlink"/>
          </w:rPr>
          <w:t>Risk assessment</w:t>
        </w:r>
        <w:r>
          <w:rPr>
            <w:webHidden/>
          </w:rPr>
          <w:tab/>
        </w:r>
        <w:r>
          <w:rPr>
            <w:webHidden/>
          </w:rPr>
          <w:fldChar w:fldCharType="begin"/>
        </w:r>
        <w:r>
          <w:rPr>
            <w:webHidden/>
          </w:rPr>
          <w:instrText xml:space="preserve"> PAGEREF _Toc214523841 \h </w:instrText>
        </w:r>
        <w:r>
          <w:rPr>
            <w:webHidden/>
          </w:rPr>
        </w:r>
        <w:r>
          <w:rPr>
            <w:webHidden/>
          </w:rPr>
          <w:fldChar w:fldCharType="separate"/>
        </w:r>
        <w:r w:rsidR="008453F1">
          <w:rPr>
            <w:webHidden/>
          </w:rPr>
          <w:t>II</w:t>
        </w:r>
        <w:r>
          <w:rPr>
            <w:webHidden/>
          </w:rPr>
          <w:fldChar w:fldCharType="end"/>
        </w:r>
      </w:hyperlink>
    </w:p>
    <w:p w14:paraId="01770695" w14:textId="0B86C78E"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842" w:history="1">
        <w:r w:rsidRPr="00314363">
          <w:rPr>
            <w:rStyle w:val="Hyperlink"/>
          </w:rPr>
          <w:t>Risk management</w:t>
        </w:r>
        <w:r>
          <w:rPr>
            <w:webHidden/>
          </w:rPr>
          <w:tab/>
        </w:r>
        <w:r>
          <w:rPr>
            <w:webHidden/>
          </w:rPr>
          <w:fldChar w:fldCharType="begin"/>
        </w:r>
        <w:r>
          <w:rPr>
            <w:webHidden/>
          </w:rPr>
          <w:instrText xml:space="preserve"> PAGEREF _Toc214523842 \h </w:instrText>
        </w:r>
        <w:r>
          <w:rPr>
            <w:webHidden/>
          </w:rPr>
        </w:r>
        <w:r>
          <w:rPr>
            <w:webHidden/>
          </w:rPr>
          <w:fldChar w:fldCharType="separate"/>
        </w:r>
        <w:r w:rsidR="008453F1">
          <w:rPr>
            <w:webHidden/>
          </w:rPr>
          <w:t>III</w:t>
        </w:r>
        <w:r>
          <w:rPr>
            <w:webHidden/>
          </w:rPr>
          <w:fldChar w:fldCharType="end"/>
        </w:r>
      </w:hyperlink>
    </w:p>
    <w:p w14:paraId="4E44293E" w14:textId="0621FF9D" w:rsidR="00151BDE" w:rsidRDefault="00151BDE">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14523843" w:history="1">
        <w:r w:rsidRPr="00314363">
          <w:rPr>
            <w:rStyle w:val="Hyperlink"/>
          </w:rPr>
          <w:t>Table of contents</w:t>
        </w:r>
        <w:r>
          <w:rPr>
            <w:webHidden/>
          </w:rPr>
          <w:tab/>
        </w:r>
        <w:r>
          <w:rPr>
            <w:webHidden/>
          </w:rPr>
          <w:fldChar w:fldCharType="begin"/>
        </w:r>
        <w:r>
          <w:rPr>
            <w:webHidden/>
          </w:rPr>
          <w:instrText xml:space="preserve"> PAGEREF _Toc214523843 \h </w:instrText>
        </w:r>
        <w:r>
          <w:rPr>
            <w:webHidden/>
          </w:rPr>
        </w:r>
        <w:r>
          <w:rPr>
            <w:webHidden/>
          </w:rPr>
          <w:fldChar w:fldCharType="separate"/>
        </w:r>
        <w:r w:rsidR="008453F1">
          <w:rPr>
            <w:webHidden/>
          </w:rPr>
          <w:t>iv</w:t>
        </w:r>
        <w:r>
          <w:rPr>
            <w:webHidden/>
          </w:rPr>
          <w:fldChar w:fldCharType="end"/>
        </w:r>
      </w:hyperlink>
    </w:p>
    <w:p w14:paraId="27EF0252" w14:textId="010DD0F5" w:rsidR="00151BDE" w:rsidRDefault="00151BDE">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14523844" w:history="1">
        <w:r w:rsidRPr="00314363">
          <w:rPr>
            <w:rStyle w:val="Hyperlink"/>
          </w:rPr>
          <w:t>Abbreviations</w:t>
        </w:r>
        <w:r>
          <w:rPr>
            <w:webHidden/>
          </w:rPr>
          <w:tab/>
        </w:r>
        <w:r>
          <w:rPr>
            <w:webHidden/>
          </w:rPr>
          <w:fldChar w:fldCharType="begin"/>
        </w:r>
        <w:r>
          <w:rPr>
            <w:webHidden/>
          </w:rPr>
          <w:instrText xml:space="preserve"> PAGEREF _Toc214523844 \h </w:instrText>
        </w:r>
        <w:r>
          <w:rPr>
            <w:webHidden/>
          </w:rPr>
        </w:r>
        <w:r>
          <w:rPr>
            <w:webHidden/>
          </w:rPr>
          <w:fldChar w:fldCharType="separate"/>
        </w:r>
        <w:r w:rsidR="008453F1">
          <w:rPr>
            <w:webHidden/>
          </w:rPr>
          <w:t>VI</w:t>
        </w:r>
        <w:r>
          <w:rPr>
            <w:webHidden/>
          </w:rPr>
          <w:fldChar w:fldCharType="end"/>
        </w:r>
      </w:hyperlink>
    </w:p>
    <w:p w14:paraId="1738DE15" w14:textId="0939C6B9" w:rsidR="00151BDE" w:rsidRDefault="00151BDE">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14523845" w:history="1">
        <w:r w:rsidRPr="00314363">
          <w:rPr>
            <w:rStyle w:val="Hyperlink"/>
          </w:rPr>
          <w:t>Chapter 1</w:t>
        </w:r>
        <w:r>
          <w:rPr>
            <w:rFonts w:asciiTheme="minorHAnsi" w:eastAsiaTheme="minorEastAsia" w:hAnsiTheme="minorHAnsi" w:cstheme="minorBidi"/>
            <w:b w:val="0"/>
            <w:bCs w:val="0"/>
            <w:caps w:val="0"/>
            <w:color w:val="auto"/>
            <w:kern w:val="2"/>
            <w:sz w:val="24"/>
            <w:szCs w:val="24"/>
            <w14:ligatures w14:val="standardContextual"/>
          </w:rPr>
          <w:tab/>
        </w:r>
        <w:r w:rsidRPr="00314363">
          <w:rPr>
            <w:rStyle w:val="Hyperlink"/>
          </w:rPr>
          <w:t>Risk assessment context</w:t>
        </w:r>
        <w:r>
          <w:rPr>
            <w:webHidden/>
          </w:rPr>
          <w:tab/>
        </w:r>
        <w:r>
          <w:rPr>
            <w:webHidden/>
          </w:rPr>
          <w:fldChar w:fldCharType="begin"/>
        </w:r>
        <w:r>
          <w:rPr>
            <w:webHidden/>
          </w:rPr>
          <w:instrText xml:space="preserve"> PAGEREF _Toc214523845 \h </w:instrText>
        </w:r>
        <w:r>
          <w:rPr>
            <w:webHidden/>
          </w:rPr>
        </w:r>
        <w:r>
          <w:rPr>
            <w:webHidden/>
          </w:rPr>
          <w:fldChar w:fldCharType="separate"/>
        </w:r>
        <w:r w:rsidR="008453F1">
          <w:rPr>
            <w:webHidden/>
          </w:rPr>
          <w:t>7</w:t>
        </w:r>
        <w:r>
          <w:rPr>
            <w:webHidden/>
          </w:rPr>
          <w:fldChar w:fldCharType="end"/>
        </w:r>
      </w:hyperlink>
    </w:p>
    <w:p w14:paraId="7BAC7A61" w14:textId="1639A667"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846" w:history="1">
        <w:r w:rsidRPr="00314363">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314363">
          <w:rPr>
            <w:rStyle w:val="Hyperlink"/>
          </w:rPr>
          <w:t>Background</w:t>
        </w:r>
        <w:r>
          <w:rPr>
            <w:webHidden/>
          </w:rPr>
          <w:tab/>
        </w:r>
        <w:r>
          <w:rPr>
            <w:webHidden/>
          </w:rPr>
          <w:fldChar w:fldCharType="begin"/>
        </w:r>
        <w:r>
          <w:rPr>
            <w:webHidden/>
          </w:rPr>
          <w:instrText xml:space="preserve"> PAGEREF _Toc214523846 \h </w:instrText>
        </w:r>
        <w:r>
          <w:rPr>
            <w:webHidden/>
          </w:rPr>
        </w:r>
        <w:r>
          <w:rPr>
            <w:webHidden/>
          </w:rPr>
          <w:fldChar w:fldCharType="separate"/>
        </w:r>
        <w:r w:rsidR="008453F1">
          <w:rPr>
            <w:webHidden/>
          </w:rPr>
          <w:t>7</w:t>
        </w:r>
        <w:r>
          <w:rPr>
            <w:webHidden/>
          </w:rPr>
          <w:fldChar w:fldCharType="end"/>
        </w:r>
      </w:hyperlink>
    </w:p>
    <w:p w14:paraId="22DFE8A1" w14:textId="0076C996"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47" w:history="1">
        <w:r w:rsidRPr="00314363">
          <w:rPr>
            <w:rStyle w:val="Hyperlink"/>
          </w:rPr>
          <w:t>1.1</w:t>
        </w:r>
        <w:r>
          <w:rPr>
            <w:rFonts w:asciiTheme="minorHAnsi" w:eastAsiaTheme="minorEastAsia" w:hAnsiTheme="minorHAnsi" w:cstheme="minorBidi"/>
            <w:iCs w:val="0"/>
            <w:kern w:val="2"/>
            <w:sz w:val="24"/>
            <w:szCs w:val="24"/>
            <w14:ligatures w14:val="standardContextual"/>
          </w:rPr>
          <w:tab/>
        </w:r>
        <w:r w:rsidRPr="00314363">
          <w:rPr>
            <w:rStyle w:val="Hyperlink"/>
          </w:rPr>
          <w:t>Interface with other regulatory schemes</w:t>
        </w:r>
        <w:r>
          <w:rPr>
            <w:webHidden/>
          </w:rPr>
          <w:tab/>
        </w:r>
        <w:r>
          <w:rPr>
            <w:webHidden/>
          </w:rPr>
          <w:fldChar w:fldCharType="begin"/>
        </w:r>
        <w:r>
          <w:rPr>
            <w:webHidden/>
          </w:rPr>
          <w:instrText xml:space="preserve"> PAGEREF _Toc214523847 \h </w:instrText>
        </w:r>
        <w:r>
          <w:rPr>
            <w:webHidden/>
          </w:rPr>
        </w:r>
        <w:r>
          <w:rPr>
            <w:webHidden/>
          </w:rPr>
          <w:fldChar w:fldCharType="separate"/>
        </w:r>
        <w:r w:rsidR="008453F1">
          <w:rPr>
            <w:webHidden/>
          </w:rPr>
          <w:t>7</w:t>
        </w:r>
        <w:r>
          <w:rPr>
            <w:webHidden/>
          </w:rPr>
          <w:fldChar w:fldCharType="end"/>
        </w:r>
      </w:hyperlink>
    </w:p>
    <w:p w14:paraId="02EC390A" w14:textId="335C27C8"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848" w:history="1">
        <w:r w:rsidRPr="00314363">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314363">
          <w:rPr>
            <w:rStyle w:val="Hyperlink"/>
          </w:rPr>
          <w:t>The proposed dealings</w:t>
        </w:r>
        <w:r>
          <w:rPr>
            <w:webHidden/>
          </w:rPr>
          <w:tab/>
        </w:r>
        <w:r>
          <w:rPr>
            <w:webHidden/>
          </w:rPr>
          <w:fldChar w:fldCharType="begin"/>
        </w:r>
        <w:r>
          <w:rPr>
            <w:webHidden/>
          </w:rPr>
          <w:instrText xml:space="preserve"> PAGEREF _Toc214523848 \h </w:instrText>
        </w:r>
        <w:r>
          <w:rPr>
            <w:webHidden/>
          </w:rPr>
        </w:r>
        <w:r>
          <w:rPr>
            <w:webHidden/>
          </w:rPr>
          <w:fldChar w:fldCharType="separate"/>
        </w:r>
        <w:r w:rsidR="008453F1">
          <w:rPr>
            <w:webHidden/>
          </w:rPr>
          <w:t>9</w:t>
        </w:r>
        <w:r>
          <w:rPr>
            <w:webHidden/>
          </w:rPr>
          <w:fldChar w:fldCharType="end"/>
        </w:r>
      </w:hyperlink>
    </w:p>
    <w:p w14:paraId="3B54F239" w14:textId="47596154"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49" w:history="1">
        <w:r w:rsidRPr="00314363">
          <w:rPr>
            <w:rStyle w:val="Hyperlink"/>
            <w:bCs/>
          </w:rPr>
          <w:t>2.1</w:t>
        </w:r>
        <w:r>
          <w:rPr>
            <w:rFonts w:asciiTheme="minorHAnsi" w:eastAsiaTheme="minorEastAsia" w:hAnsiTheme="minorHAnsi" w:cstheme="minorBidi"/>
            <w:iCs w:val="0"/>
            <w:kern w:val="2"/>
            <w:sz w:val="24"/>
            <w:szCs w:val="24"/>
            <w14:ligatures w14:val="standardContextual"/>
          </w:rPr>
          <w:tab/>
        </w:r>
        <w:r w:rsidRPr="00314363">
          <w:rPr>
            <w:rStyle w:val="Hyperlink"/>
          </w:rPr>
          <w:t>The proposed limits of the trial</w:t>
        </w:r>
        <w:r>
          <w:rPr>
            <w:webHidden/>
          </w:rPr>
          <w:tab/>
        </w:r>
        <w:r>
          <w:rPr>
            <w:webHidden/>
          </w:rPr>
          <w:fldChar w:fldCharType="begin"/>
        </w:r>
        <w:r>
          <w:rPr>
            <w:webHidden/>
          </w:rPr>
          <w:instrText xml:space="preserve"> PAGEREF _Toc214523849 \h </w:instrText>
        </w:r>
        <w:r>
          <w:rPr>
            <w:webHidden/>
          </w:rPr>
        </w:r>
        <w:r>
          <w:rPr>
            <w:webHidden/>
          </w:rPr>
          <w:fldChar w:fldCharType="separate"/>
        </w:r>
        <w:r w:rsidR="008453F1">
          <w:rPr>
            <w:webHidden/>
          </w:rPr>
          <w:t>9</w:t>
        </w:r>
        <w:r>
          <w:rPr>
            <w:webHidden/>
          </w:rPr>
          <w:fldChar w:fldCharType="end"/>
        </w:r>
      </w:hyperlink>
    </w:p>
    <w:p w14:paraId="44DD5A63" w14:textId="1CBC36F9"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50" w:history="1">
        <w:r w:rsidRPr="00314363">
          <w:rPr>
            <w:rStyle w:val="Hyperlink"/>
            <w:bCs/>
          </w:rPr>
          <w:t>2.2</w:t>
        </w:r>
        <w:r>
          <w:rPr>
            <w:rFonts w:asciiTheme="minorHAnsi" w:eastAsiaTheme="minorEastAsia" w:hAnsiTheme="minorHAnsi" w:cstheme="minorBidi"/>
            <w:iCs w:val="0"/>
            <w:kern w:val="2"/>
            <w:sz w:val="24"/>
            <w:szCs w:val="24"/>
            <w14:ligatures w14:val="standardContextual"/>
          </w:rPr>
          <w:tab/>
        </w:r>
        <w:r w:rsidRPr="00314363">
          <w:rPr>
            <w:rStyle w:val="Hyperlink"/>
          </w:rPr>
          <w:t>The proposed controls to restrict the spread and persistence of the GMO in the environment</w:t>
        </w:r>
        <w:r>
          <w:rPr>
            <w:webHidden/>
          </w:rPr>
          <w:tab/>
        </w:r>
        <w:r>
          <w:rPr>
            <w:webHidden/>
          </w:rPr>
          <w:fldChar w:fldCharType="begin"/>
        </w:r>
        <w:r>
          <w:rPr>
            <w:webHidden/>
          </w:rPr>
          <w:instrText xml:space="preserve"> PAGEREF _Toc214523850 \h </w:instrText>
        </w:r>
        <w:r>
          <w:rPr>
            <w:webHidden/>
          </w:rPr>
        </w:r>
        <w:r>
          <w:rPr>
            <w:webHidden/>
          </w:rPr>
          <w:fldChar w:fldCharType="separate"/>
        </w:r>
        <w:r w:rsidR="008453F1">
          <w:rPr>
            <w:webHidden/>
          </w:rPr>
          <w:t>10</w:t>
        </w:r>
        <w:r>
          <w:rPr>
            <w:webHidden/>
          </w:rPr>
          <w:fldChar w:fldCharType="end"/>
        </w:r>
      </w:hyperlink>
    </w:p>
    <w:p w14:paraId="7AE16519" w14:textId="36EADA11"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51" w:history="1">
        <w:r w:rsidRPr="00314363">
          <w:rPr>
            <w:rStyle w:val="Hyperlink"/>
          </w:rPr>
          <w:t>2.3</w:t>
        </w:r>
        <w:r>
          <w:rPr>
            <w:rFonts w:asciiTheme="minorHAnsi" w:eastAsiaTheme="minorEastAsia" w:hAnsiTheme="minorHAnsi" w:cstheme="minorBidi"/>
            <w:iCs w:val="0"/>
            <w:kern w:val="2"/>
            <w:sz w:val="24"/>
            <w:szCs w:val="24"/>
            <w14:ligatures w14:val="standardContextual"/>
          </w:rPr>
          <w:tab/>
        </w:r>
        <w:r w:rsidRPr="00314363">
          <w:rPr>
            <w:rStyle w:val="Hyperlink"/>
          </w:rPr>
          <w:t>Details of the proposed dealings</w:t>
        </w:r>
        <w:r>
          <w:rPr>
            <w:webHidden/>
          </w:rPr>
          <w:tab/>
        </w:r>
        <w:r>
          <w:rPr>
            <w:webHidden/>
          </w:rPr>
          <w:fldChar w:fldCharType="begin"/>
        </w:r>
        <w:r>
          <w:rPr>
            <w:webHidden/>
          </w:rPr>
          <w:instrText xml:space="preserve"> PAGEREF _Toc214523851 \h </w:instrText>
        </w:r>
        <w:r>
          <w:rPr>
            <w:webHidden/>
          </w:rPr>
        </w:r>
        <w:r>
          <w:rPr>
            <w:webHidden/>
          </w:rPr>
          <w:fldChar w:fldCharType="separate"/>
        </w:r>
        <w:r w:rsidR="008453F1">
          <w:rPr>
            <w:webHidden/>
          </w:rPr>
          <w:t>10</w:t>
        </w:r>
        <w:r>
          <w:rPr>
            <w:webHidden/>
          </w:rPr>
          <w:fldChar w:fldCharType="end"/>
        </w:r>
      </w:hyperlink>
    </w:p>
    <w:p w14:paraId="33F067D2" w14:textId="5D1E45C8"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852" w:history="1">
        <w:r w:rsidRPr="00314363">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314363">
          <w:rPr>
            <w:rStyle w:val="Hyperlink"/>
          </w:rPr>
          <w:t>Parent organism</w:t>
        </w:r>
        <w:r>
          <w:rPr>
            <w:webHidden/>
          </w:rPr>
          <w:tab/>
        </w:r>
        <w:r>
          <w:rPr>
            <w:webHidden/>
          </w:rPr>
          <w:fldChar w:fldCharType="begin"/>
        </w:r>
        <w:r>
          <w:rPr>
            <w:webHidden/>
          </w:rPr>
          <w:instrText xml:space="preserve"> PAGEREF _Toc214523852 \h </w:instrText>
        </w:r>
        <w:r>
          <w:rPr>
            <w:webHidden/>
          </w:rPr>
        </w:r>
        <w:r>
          <w:rPr>
            <w:webHidden/>
          </w:rPr>
          <w:fldChar w:fldCharType="separate"/>
        </w:r>
        <w:r w:rsidR="008453F1">
          <w:rPr>
            <w:webHidden/>
          </w:rPr>
          <w:t>13</w:t>
        </w:r>
        <w:r>
          <w:rPr>
            <w:webHidden/>
          </w:rPr>
          <w:fldChar w:fldCharType="end"/>
        </w:r>
      </w:hyperlink>
    </w:p>
    <w:p w14:paraId="28CBA0F5" w14:textId="4A075D56"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53" w:history="1">
        <w:r w:rsidRPr="00314363">
          <w:rPr>
            <w:rStyle w:val="Hyperlink"/>
          </w:rPr>
          <w:t>3.1</w:t>
        </w:r>
        <w:r>
          <w:rPr>
            <w:rFonts w:asciiTheme="minorHAnsi" w:eastAsiaTheme="minorEastAsia" w:hAnsiTheme="minorHAnsi" w:cstheme="minorBidi"/>
            <w:iCs w:val="0"/>
            <w:kern w:val="2"/>
            <w:sz w:val="24"/>
            <w:szCs w:val="24"/>
            <w14:ligatures w14:val="standardContextual"/>
          </w:rPr>
          <w:tab/>
        </w:r>
        <w:r w:rsidRPr="00314363">
          <w:rPr>
            <w:rStyle w:val="Hyperlink"/>
          </w:rPr>
          <w:t xml:space="preserve">Commensal </w:t>
        </w:r>
        <w:r w:rsidRPr="00314363">
          <w:rPr>
            <w:rStyle w:val="Hyperlink"/>
            <w:i/>
          </w:rPr>
          <w:t>E. coli</w:t>
        </w:r>
        <w:r>
          <w:rPr>
            <w:webHidden/>
          </w:rPr>
          <w:tab/>
        </w:r>
        <w:r>
          <w:rPr>
            <w:webHidden/>
          </w:rPr>
          <w:fldChar w:fldCharType="begin"/>
        </w:r>
        <w:r>
          <w:rPr>
            <w:webHidden/>
          </w:rPr>
          <w:instrText xml:space="preserve"> PAGEREF _Toc214523853 \h </w:instrText>
        </w:r>
        <w:r>
          <w:rPr>
            <w:webHidden/>
          </w:rPr>
        </w:r>
        <w:r>
          <w:rPr>
            <w:webHidden/>
          </w:rPr>
          <w:fldChar w:fldCharType="separate"/>
        </w:r>
        <w:r w:rsidR="008453F1">
          <w:rPr>
            <w:webHidden/>
          </w:rPr>
          <w:t>13</w:t>
        </w:r>
        <w:r>
          <w:rPr>
            <w:webHidden/>
          </w:rPr>
          <w:fldChar w:fldCharType="end"/>
        </w:r>
      </w:hyperlink>
    </w:p>
    <w:p w14:paraId="26EA9D4A" w14:textId="394195C8"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54" w:history="1">
        <w:r w:rsidRPr="00314363">
          <w:rPr>
            <w:rStyle w:val="Hyperlink"/>
          </w:rPr>
          <w:t>3.2</w:t>
        </w:r>
        <w:r>
          <w:rPr>
            <w:rFonts w:asciiTheme="minorHAnsi" w:eastAsiaTheme="minorEastAsia" w:hAnsiTheme="minorHAnsi" w:cstheme="minorBidi"/>
            <w:iCs w:val="0"/>
            <w:kern w:val="2"/>
            <w:sz w:val="24"/>
            <w:szCs w:val="24"/>
            <w14:ligatures w14:val="standardContextual"/>
          </w:rPr>
          <w:tab/>
        </w:r>
        <w:r w:rsidRPr="00314363">
          <w:rPr>
            <w:rStyle w:val="Hyperlink"/>
          </w:rPr>
          <w:t xml:space="preserve">Pathogenic </w:t>
        </w:r>
        <w:r w:rsidRPr="00314363">
          <w:rPr>
            <w:rStyle w:val="Hyperlink"/>
            <w:i/>
          </w:rPr>
          <w:t>E. coli</w:t>
        </w:r>
        <w:r>
          <w:rPr>
            <w:webHidden/>
          </w:rPr>
          <w:tab/>
        </w:r>
        <w:r>
          <w:rPr>
            <w:webHidden/>
          </w:rPr>
          <w:fldChar w:fldCharType="begin"/>
        </w:r>
        <w:r>
          <w:rPr>
            <w:webHidden/>
          </w:rPr>
          <w:instrText xml:space="preserve"> PAGEREF _Toc214523854 \h </w:instrText>
        </w:r>
        <w:r>
          <w:rPr>
            <w:webHidden/>
          </w:rPr>
        </w:r>
        <w:r>
          <w:rPr>
            <w:webHidden/>
          </w:rPr>
          <w:fldChar w:fldCharType="separate"/>
        </w:r>
        <w:r w:rsidR="008453F1">
          <w:rPr>
            <w:webHidden/>
          </w:rPr>
          <w:t>14</w:t>
        </w:r>
        <w:r>
          <w:rPr>
            <w:webHidden/>
          </w:rPr>
          <w:fldChar w:fldCharType="end"/>
        </w:r>
      </w:hyperlink>
    </w:p>
    <w:p w14:paraId="11A0E1E6" w14:textId="5FE8DA57"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55" w:history="1">
        <w:r w:rsidRPr="00314363">
          <w:rPr>
            <w:rStyle w:val="Hyperlink"/>
          </w:rPr>
          <w:t>3.3</w:t>
        </w:r>
        <w:r>
          <w:rPr>
            <w:rFonts w:asciiTheme="minorHAnsi" w:eastAsiaTheme="minorEastAsia" w:hAnsiTheme="minorHAnsi" w:cstheme="minorBidi"/>
            <w:iCs w:val="0"/>
            <w:kern w:val="2"/>
            <w:sz w:val="24"/>
            <w:szCs w:val="24"/>
            <w14:ligatures w14:val="standardContextual"/>
          </w:rPr>
          <w:tab/>
        </w:r>
        <w:r w:rsidRPr="00314363">
          <w:rPr>
            <w:rStyle w:val="Hyperlink"/>
          </w:rPr>
          <w:t xml:space="preserve">Free-living </w:t>
        </w:r>
        <w:r w:rsidRPr="00314363">
          <w:rPr>
            <w:rStyle w:val="Hyperlink"/>
            <w:i/>
          </w:rPr>
          <w:t>E. coli</w:t>
        </w:r>
        <w:r>
          <w:rPr>
            <w:webHidden/>
          </w:rPr>
          <w:tab/>
        </w:r>
        <w:r>
          <w:rPr>
            <w:webHidden/>
          </w:rPr>
          <w:fldChar w:fldCharType="begin"/>
        </w:r>
        <w:r>
          <w:rPr>
            <w:webHidden/>
          </w:rPr>
          <w:instrText xml:space="preserve"> PAGEREF _Toc214523855 \h </w:instrText>
        </w:r>
        <w:r>
          <w:rPr>
            <w:webHidden/>
          </w:rPr>
        </w:r>
        <w:r>
          <w:rPr>
            <w:webHidden/>
          </w:rPr>
          <w:fldChar w:fldCharType="separate"/>
        </w:r>
        <w:r w:rsidR="008453F1">
          <w:rPr>
            <w:webHidden/>
          </w:rPr>
          <w:t>14</w:t>
        </w:r>
        <w:r>
          <w:rPr>
            <w:webHidden/>
          </w:rPr>
          <w:fldChar w:fldCharType="end"/>
        </w:r>
      </w:hyperlink>
    </w:p>
    <w:p w14:paraId="6406E901" w14:textId="2B88DF38"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56" w:history="1">
        <w:r w:rsidRPr="00314363">
          <w:rPr>
            <w:rStyle w:val="Hyperlink"/>
          </w:rPr>
          <w:t>3.4</w:t>
        </w:r>
        <w:r>
          <w:rPr>
            <w:rFonts w:asciiTheme="minorHAnsi" w:eastAsiaTheme="minorEastAsia" w:hAnsiTheme="minorHAnsi" w:cstheme="minorBidi"/>
            <w:iCs w:val="0"/>
            <w:kern w:val="2"/>
            <w:sz w:val="24"/>
            <w:szCs w:val="24"/>
            <w14:ligatures w14:val="standardContextual"/>
          </w:rPr>
          <w:tab/>
        </w:r>
        <w:r w:rsidRPr="00314363">
          <w:rPr>
            <w:rStyle w:val="Hyperlink"/>
            <w:i/>
          </w:rPr>
          <w:t>E. coli</w:t>
        </w:r>
        <w:r w:rsidRPr="00314363">
          <w:rPr>
            <w:rStyle w:val="Hyperlink"/>
          </w:rPr>
          <w:t xml:space="preserve"> Nissle strain</w:t>
        </w:r>
        <w:r>
          <w:rPr>
            <w:webHidden/>
          </w:rPr>
          <w:tab/>
        </w:r>
        <w:r>
          <w:rPr>
            <w:webHidden/>
          </w:rPr>
          <w:fldChar w:fldCharType="begin"/>
        </w:r>
        <w:r>
          <w:rPr>
            <w:webHidden/>
          </w:rPr>
          <w:instrText xml:space="preserve"> PAGEREF _Toc214523856 \h </w:instrText>
        </w:r>
        <w:r>
          <w:rPr>
            <w:webHidden/>
          </w:rPr>
        </w:r>
        <w:r>
          <w:rPr>
            <w:webHidden/>
          </w:rPr>
          <w:fldChar w:fldCharType="separate"/>
        </w:r>
        <w:r w:rsidR="008453F1">
          <w:rPr>
            <w:webHidden/>
          </w:rPr>
          <w:t>14</w:t>
        </w:r>
        <w:r>
          <w:rPr>
            <w:webHidden/>
          </w:rPr>
          <w:fldChar w:fldCharType="end"/>
        </w:r>
      </w:hyperlink>
    </w:p>
    <w:p w14:paraId="7825AAE5" w14:textId="3558CDE8"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57" w:history="1">
        <w:r w:rsidRPr="00314363">
          <w:rPr>
            <w:rStyle w:val="Hyperlink"/>
          </w:rPr>
          <w:t>3.5</w:t>
        </w:r>
        <w:r>
          <w:rPr>
            <w:rFonts w:asciiTheme="minorHAnsi" w:eastAsiaTheme="minorEastAsia" w:hAnsiTheme="minorHAnsi" w:cstheme="minorBidi"/>
            <w:iCs w:val="0"/>
            <w:kern w:val="2"/>
            <w:sz w:val="24"/>
            <w:szCs w:val="24"/>
            <w14:ligatures w14:val="standardContextual"/>
          </w:rPr>
          <w:tab/>
        </w:r>
        <w:r w:rsidRPr="00314363">
          <w:rPr>
            <w:rStyle w:val="Hyperlink"/>
          </w:rPr>
          <w:t xml:space="preserve">Genetics of </w:t>
        </w:r>
        <w:r w:rsidRPr="00314363">
          <w:rPr>
            <w:rStyle w:val="Hyperlink"/>
            <w:i/>
          </w:rPr>
          <w:t>E. coli</w:t>
        </w:r>
        <w:r>
          <w:rPr>
            <w:webHidden/>
          </w:rPr>
          <w:tab/>
        </w:r>
        <w:r>
          <w:rPr>
            <w:webHidden/>
          </w:rPr>
          <w:fldChar w:fldCharType="begin"/>
        </w:r>
        <w:r>
          <w:rPr>
            <w:webHidden/>
          </w:rPr>
          <w:instrText xml:space="preserve"> PAGEREF _Toc214523857 \h </w:instrText>
        </w:r>
        <w:r>
          <w:rPr>
            <w:webHidden/>
          </w:rPr>
        </w:r>
        <w:r>
          <w:rPr>
            <w:webHidden/>
          </w:rPr>
          <w:fldChar w:fldCharType="separate"/>
        </w:r>
        <w:r w:rsidR="008453F1">
          <w:rPr>
            <w:webHidden/>
          </w:rPr>
          <w:t>15</w:t>
        </w:r>
        <w:r>
          <w:rPr>
            <w:webHidden/>
          </w:rPr>
          <w:fldChar w:fldCharType="end"/>
        </w:r>
      </w:hyperlink>
    </w:p>
    <w:p w14:paraId="581A03BC" w14:textId="6E601A69"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58" w:history="1">
        <w:r w:rsidRPr="00314363">
          <w:rPr>
            <w:rStyle w:val="Hyperlink"/>
          </w:rPr>
          <w:t>3.6</w:t>
        </w:r>
        <w:r>
          <w:rPr>
            <w:rFonts w:asciiTheme="minorHAnsi" w:eastAsiaTheme="minorEastAsia" w:hAnsiTheme="minorHAnsi" w:cstheme="minorBidi"/>
            <w:iCs w:val="0"/>
            <w:kern w:val="2"/>
            <w:sz w:val="24"/>
            <w:szCs w:val="24"/>
            <w14:ligatures w14:val="standardContextual"/>
          </w:rPr>
          <w:tab/>
        </w:r>
        <w:r w:rsidRPr="00314363">
          <w:rPr>
            <w:rStyle w:val="Hyperlink"/>
            <w:shd w:val="clear" w:color="auto" w:fill="FFFFFF"/>
          </w:rPr>
          <w:t>Bio-distribution and shedding</w:t>
        </w:r>
        <w:r>
          <w:rPr>
            <w:webHidden/>
          </w:rPr>
          <w:tab/>
        </w:r>
        <w:r>
          <w:rPr>
            <w:webHidden/>
          </w:rPr>
          <w:fldChar w:fldCharType="begin"/>
        </w:r>
        <w:r>
          <w:rPr>
            <w:webHidden/>
          </w:rPr>
          <w:instrText xml:space="preserve"> PAGEREF _Toc214523858 \h </w:instrText>
        </w:r>
        <w:r>
          <w:rPr>
            <w:webHidden/>
          </w:rPr>
        </w:r>
        <w:r>
          <w:rPr>
            <w:webHidden/>
          </w:rPr>
          <w:fldChar w:fldCharType="separate"/>
        </w:r>
        <w:r w:rsidR="008453F1">
          <w:rPr>
            <w:webHidden/>
          </w:rPr>
          <w:t>17</w:t>
        </w:r>
        <w:r>
          <w:rPr>
            <w:webHidden/>
          </w:rPr>
          <w:fldChar w:fldCharType="end"/>
        </w:r>
      </w:hyperlink>
    </w:p>
    <w:p w14:paraId="790E168A" w14:textId="38DCD7BE"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59" w:history="1">
        <w:r w:rsidRPr="00314363">
          <w:rPr>
            <w:rStyle w:val="Hyperlink"/>
          </w:rPr>
          <w:t>3.7</w:t>
        </w:r>
        <w:r>
          <w:rPr>
            <w:rFonts w:asciiTheme="minorHAnsi" w:eastAsiaTheme="minorEastAsia" w:hAnsiTheme="minorHAnsi" w:cstheme="minorBidi"/>
            <w:iCs w:val="0"/>
            <w:kern w:val="2"/>
            <w:sz w:val="24"/>
            <w:szCs w:val="24"/>
            <w14:ligatures w14:val="standardContextual"/>
          </w:rPr>
          <w:tab/>
        </w:r>
        <w:r w:rsidRPr="00314363">
          <w:rPr>
            <w:rStyle w:val="Hyperlink"/>
            <w:shd w:val="clear" w:color="auto" w:fill="FFFFFF"/>
          </w:rPr>
          <w:t>Control, environmental stability and decontamination methods</w:t>
        </w:r>
        <w:r>
          <w:rPr>
            <w:webHidden/>
          </w:rPr>
          <w:tab/>
        </w:r>
        <w:r>
          <w:rPr>
            <w:webHidden/>
          </w:rPr>
          <w:fldChar w:fldCharType="begin"/>
        </w:r>
        <w:r>
          <w:rPr>
            <w:webHidden/>
          </w:rPr>
          <w:instrText xml:space="preserve"> PAGEREF _Toc214523859 \h </w:instrText>
        </w:r>
        <w:r>
          <w:rPr>
            <w:webHidden/>
          </w:rPr>
        </w:r>
        <w:r>
          <w:rPr>
            <w:webHidden/>
          </w:rPr>
          <w:fldChar w:fldCharType="separate"/>
        </w:r>
        <w:r w:rsidR="008453F1">
          <w:rPr>
            <w:webHidden/>
          </w:rPr>
          <w:t>18</w:t>
        </w:r>
        <w:r>
          <w:rPr>
            <w:webHidden/>
          </w:rPr>
          <w:fldChar w:fldCharType="end"/>
        </w:r>
      </w:hyperlink>
    </w:p>
    <w:p w14:paraId="2C83A4C5" w14:textId="30D932DC"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860" w:history="1">
        <w:r w:rsidRPr="00314363">
          <w:rPr>
            <w:rStyle w:val="Hyperlink"/>
          </w:rPr>
          <w:t>Section 4</w:t>
        </w:r>
        <w:r>
          <w:rPr>
            <w:rFonts w:asciiTheme="minorHAnsi" w:eastAsiaTheme="minorEastAsia" w:hAnsiTheme="minorHAnsi" w:cstheme="minorBidi"/>
            <w:smallCaps w:val="0"/>
            <w:kern w:val="2"/>
            <w:sz w:val="24"/>
            <w:szCs w:val="24"/>
            <w:lang w:eastAsia="en-AU"/>
            <w14:ligatures w14:val="standardContextual"/>
          </w:rPr>
          <w:tab/>
        </w:r>
        <w:r w:rsidRPr="00314363">
          <w:rPr>
            <w:rStyle w:val="Hyperlink"/>
          </w:rPr>
          <w:t>The GMO - nature and effect of the genetic modification</w:t>
        </w:r>
        <w:r>
          <w:rPr>
            <w:webHidden/>
          </w:rPr>
          <w:tab/>
        </w:r>
        <w:r>
          <w:rPr>
            <w:webHidden/>
          </w:rPr>
          <w:fldChar w:fldCharType="begin"/>
        </w:r>
        <w:r>
          <w:rPr>
            <w:webHidden/>
          </w:rPr>
          <w:instrText xml:space="preserve"> PAGEREF _Toc214523860 \h </w:instrText>
        </w:r>
        <w:r>
          <w:rPr>
            <w:webHidden/>
          </w:rPr>
        </w:r>
        <w:r>
          <w:rPr>
            <w:webHidden/>
          </w:rPr>
          <w:fldChar w:fldCharType="separate"/>
        </w:r>
        <w:r w:rsidR="008453F1">
          <w:rPr>
            <w:webHidden/>
          </w:rPr>
          <w:t>18</w:t>
        </w:r>
        <w:r>
          <w:rPr>
            <w:webHidden/>
          </w:rPr>
          <w:fldChar w:fldCharType="end"/>
        </w:r>
      </w:hyperlink>
    </w:p>
    <w:p w14:paraId="5154DE20" w14:textId="49168738"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61" w:history="1">
        <w:r w:rsidRPr="00314363">
          <w:rPr>
            <w:rStyle w:val="Hyperlink"/>
          </w:rPr>
          <w:t>4.1</w:t>
        </w:r>
        <w:r>
          <w:rPr>
            <w:rFonts w:asciiTheme="minorHAnsi" w:eastAsiaTheme="minorEastAsia" w:hAnsiTheme="minorHAnsi" w:cstheme="minorBidi"/>
            <w:iCs w:val="0"/>
            <w:kern w:val="2"/>
            <w:sz w:val="24"/>
            <w:szCs w:val="24"/>
            <w14:ligatures w14:val="standardContextual"/>
          </w:rPr>
          <w:tab/>
        </w:r>
        <w:r w:rsidRPr="00314363">
          <w:rPr>
            <w:rStyle w:val="Hyperlink"/>
          </w:rPr>
          <w:t>Tetrathionate reductase operon</w:t>
        </w:r>
        <w:r>
          <w:rPr>
            <w:webHidden/>
          </w:rPr>
          <w:tab/>
        </w:r>
        <w:r>
          <w:rPr>
            <w:webHidden/>
          </w:rPr>
          <w:fldChar w:fldCharType="begin"/>
        </w:r>
        <w:r>
          <w:rPr>
            <w:webHidden/>
          </w:rPr>
          <w:instrText xml:space="preserve"> PAGEREF _Toc214523861 \h </w:instrText>
        </w:r>
        <w:r>
          <w:rPr>
            <w:webHidden/>
          </w:rPr>
        </w:r>
        <w:r>
          <w:rPr>
            <w:webHidden/>
          </w:rPr>
          <w:fldChar w:fldCharType="separate"/>
        </w:r>
        <w:r w:rsidR="008453F1">
          <w:rPr>
            <w:webHidden/>
          </w:rPr>
          <w:t>19</w:t>
        </w:r>
        <w:r>
          <w:rPr>
            <w:webHidden/>
          </w:rPr>
          <w:fldChar w:fldCharType="end"/>
        </w:r>
      </w:hyperlink>
    </w:p>
    <w:p w14:paraId="3FDA532F" w14:textId="588248EA"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62" w:history="1">
        <w:r w:rsidRPr="00314363">
          <w:rPr>
            <w:rStyle w:val="Hyperlink"/>
          </w:rPr>
          <w:t>4.2</w:t>
        </w:r>
        <w:r>
          <w:rPr>
            <w:rFonts w:asciiTheme="minorHAnsi" w:eastAsiaTheme="minorEastAsia" w:hAnsiTheme="minorHAnsi" w:cstheme="minorBidi"/>
            <w:iCs w:val="0"/>
            <w:kern w:val="2"/>
            <w:sz w:val="24"/>
            <w:szCs w:val="24"/>
            <w14:ligatures w14:val="standardContextual"/>
          </w:rPr>
          <w:tab/>
        </w:r>
        <w:r w:rsidRPr="00314363">
          <w:rPr>
            <w:rStyle w:val="Hyperlink"/>
          </w:rPr>
          <w:t>Other genes</w:t>
        </w:r>
        <w:r>
          <w:rPr>
            <w:webHidden/>
          </w:rPr>
          <w:tab/>
        </w:r>
        <w:r>
          <w:rPr>
            <w:webHidden/>
          </w:rPr>
          <w:fldChar w:fldCharType="begin"/>
        </w:r>
        <w:r>
          <w:rPr>
            <w:webHidden/>
          </w:rPr>
          <w:instrText xml:space="preserve"> PAGEREF _Toc214523862 \h </w:instrText>
        </w:r>
        <w:r>
          <w:rPr>
            <w:webHidden/>
          </w:rPr>
        </w:r>
        <w:r>
          <w:rPr>
            <w:webHidden/>
          </w:rPr>
          <w:fldChar w:fldCharType="separate"/>
        </w:r>
        <w:r w:rsidR="008453F1">
          <w:rPr>
            <w:webHidden/>
          </w:rPr>
          <w:t>19</w:t>
        </w:r>
        <w:r>
          <w:rPr>
            <w:webHidden/>
          </w:rPr>
          <w:fldChar w:fldCharType="end"/>
        </w:r>
      </w:hyperlink>
    </w:p>
    <w:p w14:paraId="35B5F895" w14:textId="7FDA96D5"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63" w:history="1">
        <w:r w:rsidRPr="00314363">
          <w:rPr>
            <w:rStyle w:val="Hyperlink"/>
          </w:rPr>
          <w:t>4.3</w:t>
        </w:r>
        <w:r>
          <w:rPr>
            <w:rFonts w:asciiTheme="minorHAnsi" w:eastAsiaTheme="minorEastAsia" w:hAnsiTheme="minorHAnsi" w:cstheme="minorBidi"/>
            <w:iCs w:val="0"/>
            <w:kern w:val="2"/>
            <w:sz w:val="24"/>
            <w:szCs w:val="24"/>
            <w14:ligatures w14:val="standardContextual"/>
          </w:rPr>
          <w:tab/>
        </w:r>
        <w:r w:rsidRPr="00314363">
          <w:rPr>
            <w:rStyle w:val="Hyperlink"/>
          </w:rPr>
          <w:t>Characterisation of the GMO</w:t>
        </w:r>
        <w:r>
          <w:rPr>
            <w:webHidden/>
          </w:rPr>
          <w:tab/>
        </w:r>
        <w:r>
          <w:rPr>
            <w:webHidden/>
          </w:rPr>
          <w:fldChar w:fldCharType="begin"/>
        </w:r>
        <w:r>
          <w:rPr>
            <w:webHidden/>
          </w:rPr>
          <w:instrText xml:space="preserve"> PAGEREF _Toc214523863 \h </w:instrText>
        </w:r>
        <w:r>
          <w:rPr>
            <w:webHidden/>
          </w:rPr>
        </w:r>
        <w:r>
          <w:rPr>
            <w:webHidden/>
          </w:rPr>
          <w:fldChar w:fldCharType="separate"/>
        </w:r>
        <w:r w:rsidR="008453F1">
          <w:rPr>
            <w:webHidden/>
          </w:rPr>
          <w:t>19</w:t>
        </w:r>
        <w:r>
          <w:rPr>
            <w:webHidden/>
          </w:rPr>
          <w:fldChar w:fldCharType="end"/>
        </w:r>
      </w:hyperlink>
    </w:p>
    <w:p w14:paraId="210E430C" w14:textId="5207D2A2"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864" w:history="1">
        <w:r w:rsidRPr="00314363">
          <w:rPr>
            <w:rStyle w:val="Hyperlink"/>
          </w:rPr>
          <w:t>Section 5</w:t>
        </w:r>
        <w:r>
          <w:rPr>
            <w:rFonts w:asciiTheme="minorHAnsi" w:eastAsiaTheme="minorEastAsia" w:hAnsiTheme="minorHAnsi" w:cstheme="minorBidi"/>
            <w:smallCaps w:val="0"/>
            <w:kern w:val="2"/>
            <w:sz w:val="24"/>
            <w:szCs w:val="24"/>
            <w:lang w:eastAsia="en-AU"/>
            <w14:ligatures w14:val="standardContextual"/>
          </w:rPr>
          <w:tab/>
        </w:r>
        <w:r w:rsidRPr="00314363">
          <w:rPr>
            <w:rStyle w:val="Hyperlink"/>
          </w:rPr>
          <w:t>The receiving environment</w:t>
        </w:r>
        <w:r>
          <w:rPr>
            <w:webHidden/>
          </w:rPr>
          <w:tab/>
        </w:r>
        <w:r>
          <w:rPr>
            <w:webHidden/>
          </w:rPr>
          <w:fldChar w:fldCharType="begin"/>
        </w:r>
        <w:r>
          <w:rPr>
            <w:webHidden/>
          </w:rPr>
          <w:instrText xml:space="preserve"> PAGEREF _Toc214523864 \h </w:instrText>
        </w:r>
        <w:r>
          <w:rPr>
            <w:webHidden/>
          </w:rPr>
        </w:r>
        <w:r>
          <w:rPr>
            <w:webHidden/>
          </w:rPr>
          <w:fldChar w:fldCharType="separate"/>
        </w:r>
        <w:r w:rsidR="008453F1">
          <w:rPr>
            <w:webHidden/>
          </w:rPr>
          <w:t>20</w:t>
        </w:r>
        <w:r>
          <w:rPr>
            <w:webHidden/>
          </w:rPr>
          <w:fldChar w:fldCharType="end"/>
        </w:r>
      </w:hyperlink>
    </w:p>
    <w:p w14:paraId="3B2EF1CF" w14:textId="5A1E311B"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65" w:history="1">
        <w:r w:rsidRPr="00314363">
          <w:rPr>
            <w:rStyle w:val="Hyperlink"/>
          </w:rPr>
          <w:t>5.1</w:t>
        </w:r>
        <w:r>
          <w:rPr>
            <w:rFonts w:asciiTheme="minorHAnsi" w:eastAsiaTheme="minorEastAsia" w:hAnsiTheme="minorHAnsi" w:cstheme="minorBidi"/>
            <w:iCs w:val="0"/>
            <w:kern w:val="2"/>
            <w:sz w:val="24"/>
            <w:szCs w:val="24"/>
            <w14:ligatures w14:val="standardContextual"/>
          </w:rPr>
          <w:tab/>
        </w:r>
        <w:r w:rsidRPr="00314363">
          <w:rPr>
            <w:rStyle w:val="Hyperlink"/>
          </w:rPr>
          <w:t>Site of administration (Gastrointestinal tract)</w:t>
        </w:r>
        <w:r>
          <w:rPr>
            <w:webHidden/>
          </w:rPr>
          <w:tab/>
        </w:r>
        <w:r>
          <w:rPr>
            <w:webHidden/>
          </w:rPr>
          <w:fldChar w:fldCharType="begin"/>
        </w:r>
        <w:r>
          <w:rPr>
            <w:webHidden/>
          </w:rPr>
          <w:instrText xml:space="preserve"> PAGEREF _Toc214523865 \h </w:instrText>
        </w:r>
        <w:r>
          <w:rPr>
            <w:webHidden/>
          </w:rPr>
        </w:r>
        <w:r>
          <w:rPr>
            <w:webHidden/>
          </w:rPr>
          <w:fldChar w:fldCharType="separate"/>
        </w:r>
        <w:r w:rsidR="008453F1">
          <w:rPr>
            <w:webHidden/>
          </w:rPr>
          <w:t>20</w:t>
        </w:r>
        <w:r>
          <w:rPr>
            <w:webHidden/>
          </w:rPr>
          <w:fldChar w:fldCharType="end"/>
        </w:r>
      </w:hyperlink>
    </w:p>
    <w:p w14:paraId="12FF72DC" w14:textId="0D679923"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66" w:history="1">
        <w:r w:rsidRPr="00314363">
          <w:rPr>
            <w:rStyle w:val="Hyperlink"/>
          </w:rPr>
          <w:t>5.2</w:t>
        </w:r>
        <w:r>
          <w:rPr>
            <w:rFonts w:asciiTheme="minorHAnsi" w:eastAsiaTheme="minorEastAsia" w:hAnsiTheme="minorHAnsi" w:cstheme="minorBidi"/>
            <w:iCs w:val="0"/>
            <w:kern w:val="2"/>
            <w:sz w:val="24"/>
            <w:szCs w:val="24"/>
            <w14:ligatures w14:val="standardContextual"/>
          </w:rPr>
          <w:tab/>
        </w:r>
        <w:r w:rsidRPr="00314363">
          <w:rPr>
            <w:rStyle w:val="Hyperlink"/>
          </w:rPr>
          <w:t>Presence of related bacterial species in the receiving environment</w:t>
        </w:r>
        <w:r>
          <w:rPr>
            <w:webHidden/>
          </w:rPr>
          <w:tab/>
        </w:r>
        <w:r>
          <w:rPr>
            <w:webHidden/>
          </w:rPr>
          <w:fldChar w:fldCharType="begin"/>
        </w:r>
        <w:r>
          <w:rPr>
            <w:webHidden/>
          </w:rPr>
          <w:instrText xml:space="preserve"> PAGEREF _Toc214523866 \h </w:instrText>
        </w:r>
        <w:r>
          <w:rPr>
            <w:webHidden/>
          </w:rPr>
        </w:r>
        <w:r>
          <w:rPr>
            <w:webHidden/>
          </w:rPr>
          <w:fldChar w:fldCharType="separate"/>
        </w:r>
        <w:r w:rsidR="008453F1">
          <w:rPr>
            <w:webHidden/>
          </w:rPr>
          <w:t>21</w:t>
        </w:r>
        <w:r>
          <w:rPr>
            <w:webHidden/>
          </w:rPr>
          <w:fldChar w:fldCharType="end"/>
        </w:r>
      </w:hyperlink>
    </w:p>
    <w:p w14:paraId="6CE62189" w14:textId="41A94D4E"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67" w:history="1">
        <w:r w:rsidRPr="00314363">
          <w:rPr>
            <w:rStyle w:val="Hyperlink"/>
          </w:rPr>
          <w:t>5.3</w:t>
        </w:r>
        <w:r>
          <w:rPr>
            <w:rFonts w:asciiTheme="minorHAnsi" w:eastAsiaTheme="minorEastAsia" w:hAnsiTheme="minorHAnsi" w:cstheme="minorBidi"/>
            <w:iCs w:val="0"/>
            <w:kern w:val="2"/>
            <w:sz w:val="24"/>
            <w:szCs w:val="24"/>
            <w14:ligatures w14:val="standardContextual"/>
          </w:rPr>
          <w:tab/>
        </w:r>
        <w:r w:rsidRPr="00314363">
          <w:rPr>
            <w:rStyle w:val="Hyperlink"/>
          </w:rPr>
          <w:t>Presence of similar genetic material in the environment</w:t>
        </w:r>
        <w:r>
          <w:rPr>
            <w:webHidden/>
          </w:rPr>
          <w:tab/>
        </w:r>
        <w:r>
          <w:rPr>
            <w:webHidden/>
          </w:rPr>
          <w:fldChar w:fldCharType="begin"/>
        </w:r>
        <w:r>
          <w:rPr>
            <w:webHidden/>
          </w:rPr>
          <w:instrText xml:space="preserve"> PAGEREF _Toc214523867 \h </w:instrText>
        </w:r>
        <w:r>
          <w:rPr>
            <w:webHidden/>
          </w:rPr>
        </w:r>
        <w:r>
          <w:rPr>
            <w:webHidden/>
          </w:rPr>
          <w:fldChar w:fldCharType="separate"/>
        </w:r>
        <w:r w:rsidR="008453F1">
          <w:rPr>
            <w:webHidden/>
          </w:rPr>
          <w:t>21</w:t>
        </w:r>
        <w:r>
          <w:rPr>
            <w:webHidden/>
          </w:rPr>
          <w:fldChar w:fldCharType="end"/>
        </w:r>
      </w:hyperlink>
    </w:p>
    <w:p w14:paraId="53A166C6" w14:textId="140700A1"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868" w:history="1">
        <w:r w:rsidRPr="00314363">
          <w:rPr>
            <w:rStyle w:val="Hyperlink"/>
          </w:rPr>
          <w:t>Section 6</w:t>
        </w:r>
        <w:r>
          <w:rPr>
            <w:rFonts w:asciiTheme="minorHAnsi" w:eastAsiaTheme="minorEastAsia" w:hAnsiTheme="minorHAnsi" w:cstheme="minorBidi"/>
            <w:smallCaps w:val="0"/>
            <w:kern w:val="2"/>
            <w:sz w:val="24"/>
            <w:szCs w:val="24"/>
            <w:lang w:eastAsia="en-AU"/>
            <w14:ligatures w14:val="standardContextual"/>
          </w:rPr>
          <w:tab/>
        </w:r>
        <w:r w:rsidRPr="00314363">
          <w:rPr>
            <w:rStyle w:val="Hyperlink"/>
          </w:rPr>
          <w:t>Previous authorisations</w:t>
        </w:r>
        <w:r>
          <w:rPr>
            <w:webHidden/>
          </w:rPr>
          <w:tab/>
        </w:r>
        <w:r>
          <w:rPr>
            <w:webHidden/>
          </w:rPr>
          <w:fldChar w:fldCharType="begin"/>
        </w:r>
        <w:r>
          <w:rPr>
            <w:webHidden/>
          </w:rPr>
          <w:instrText xml:space="preserve"> PAGEREF _Toc214523868 \h </w:instrText>
        </w:r>
        <w:r>
          <w:rPr>
            <w:webHidden/>
          </w:rPr>
        </w:r>
        <w:r>
          <w:rPr>
            <w:webHidden/>
          </w:rPr>
          <w:fldChar w:fldCharType="separate"/>
        </w:r>
        <w:r w:rsidR="008453F1">
          <w:rPr>
            <w:webHidden/>
          </w:rPr>
          <w:t>22</w:t>
        </w:r>
        <w:r>
          <w:rPr>
            <w:webHidden/>
          </w:rPr>
          <w:fldChar w:fldCharType="end"/>
        </w:r>
      </w:hyperlink>
    </w:p>
    <w:p w14:paraId="71F0AA3F" w14:textId="54DEEB55" w:rsidR="00151BDE" w:rsidRDefault="00151BDE">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14523869" w:history="1">
        <w:r w:rsidRPr="00314363">
          <w:rPr>
            <w:rStyle w:val="Hyperlink"/>
          </w:rPr>
          <w:t>Chapter 2</w:t>
        </w:r>
        <w:r>
          <w:rPr>
            <w:rFonts w:asciiTheme="minorHAnsi" w:eastAsiaTheme="minorEastAsia" w:hAnsiTheme="minorHAnsi" w:cstheme="minorBidi"/>
            <w:b w:val="0"/>
            <w:bCs w:val="0"/>
            <w:caps w:val="0"/>
            <w:color w:val="auto"/>
            <w:kern w:val="2"/>
            <w:sz w:val="24"/>
            <w:szCs w:val="24"/>
            <w14:ligatures w14:val="standardContextual"/>
          </w:rPr>
          <w:tab/>
        </w:r>
        <w:r w:rsidRPr="00314363">
          <w:rPr>
            <w:rStyle w:val="Hyperlink"/>
          </w:rPr>
          <w:t>Risk assessment</w:t>
        </w:r>
        <w:r>
          <w:rPr>
            <w:webHidden/>
          </w:rPr>
          <w:tab/>
        </w:r>
        <w:r>
          <w:rPr>
            <w:webHidden/>
          </w:rPr>
          <w:fldChar w:fldCharType="begin"/>
        </w:r>
        <w:r>
          <w:rPr>
            <w:webHidden/>
          </w:rPr>
          <w:instrText xml:space="preserve"> PAGEREF _Toc214523869 \h </w:instrText>
        </w:r>
        <w:r>
          <w:rPr>
            <w:webHidden/>
          </w:rPr>
        </w:r>
        <w:r>
          <w:rPr>
            <w:webHidden/>
          </w:rPr>
          <w:fldChar w:fldCharType="separate"/>
        </w:r>
        <w:r w:rsidR="008453F1">
          <w:rPr>
            <w:webHidden/>
          </w:rPr>
          <w:t>23</w:t>
        </w:r>
        <w:r>
          <w:rPr>
            <w:webHidden/>
          </w:rPr>
          <w:fldChar w:fldCharType="end"/>
        </w:r>
      </w:hyperlink>
    </w:p>
    <w:p w14:paraId="38C01771" w14:textId="4A2971EE"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870" w:history="1">
        <w:r w:rsidRPr="00314363">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314363">
          <w:rPr>
            <w:rStyle w:val="Hyperlink"/>
          </w:rPr>
          <w:t>Introduction</w:t>
        </w:r>
        <w:r>
          <w:rPr>
            <w:webHidden/>
          </w:rPr>
          <w:tab/>
        </w:r>
        <w:r>
          <w:rPr>
            <w:webHidden/>
          </w:rPr>
          <w:fldChar w:fldCharType="begin"/>
        </w:r>
        <w:r>
          <w:rPr>
            <w:webHidden/>
          </w:rPr>
          <w:instrText xml:space="preserve"> PAGEREF _Toc214523870 \h </w:instrText>
        </w:r>
        <w:r>
          <w:rPr>
            <w:webHidden/>
          </w:rPr>
        </w:r>
        <w:r>
          <w:rPr>
            <w:webHidden/>
          </w:rPr>
          <w:fldChar w:fldCharType="separate"/>
        </w:r>
        <w:r w:rsidR="008453F1">
          <w:rPr>
            <w:webHidden/>
          </w:rPr>
          <w:t>23</w:t>
        </w:r>
        <w:r>
          <w:rPr>
            <w:webHidden/>
          </w:rPr>
          <w:fldChar w:fldCharType="end"/>
        </w:r>
      </w:hyperlink>
    </w:p>
    <w:p w14:paraId="3C501AE6" w14:textId="5301B4BA"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871" w:history="1">
        <w:r w:rsidRPr="00314363">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314363">
          <w:rPr>
            <w:rStyle w:val="Hyperlink"/>
          </w:rPr>
          <w:t>Risk identification</w:t>
        </w:r>
        <w:r>
          <w:rPr>
            <w:webHidden/>
          </w:rPr>
          <w:tab/>
        </w:r>
        <w:r>
          <w:rPr>
            <w:webHidden/>
          </w:rPr>
          <w:fldChar w:fldCharType="begin"/>
        </w:r>
        <w:r>
          <w:rPr>
            <w:webHidden/>
          </w:rPr>
          <w:instrText xml:space="preserve"> PAGEREF _Toc214523871 \h </w:instrText>
        </w:r>
        <w:r>
          <w:rPr>
            <w:webHidden/>
          </w:rPr>
        </w:r>
        <w:r>
          <w:rPr>
            <w:webHidden/>
          </w:rPr>
          <w:fldChar w:fldCharType="separate"/>
        </w:r>
        <w:r w:rsidR="008453F1">
          <w:rPr>
            <w:webHidden/>
          </w:rPr>
          <w:t>24</w:t>
        </w:r>
        <w:r>
          <w:rPr>
            <w:webHidden/>
          </w:rPr>
          <w:fldChar w:fldCharType="end"/>
        </w:r>
      </w:hyperlink>
    </w:p>
    <w:p w14:paraId="6824C304" w14:textId="41277955"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72" w:history="1">
        <w:r w:rsidRPr="00314363">
          <w:rPr>
            <w:rStyle w:val="Hyperlink"/>
          </w:rPr>
          <w:t>2.1</w:t>
        </w:r>
        <w:r>
          <w:rPr>
            <w:rFonts w:asciiTheme="minorHAnsi" w:eastAsiaTheme="minorEastAsia" w:hAnsiTheme="minorHAnsi" w:cstheme="minorBidi"/>
            <w:iCs w:val="0"/>
            <w:kern w:val="2"/>
            <w:sz w:val="24"/>
            <w:szCs w:val="24"/>
            <w14:ligatures w14:val="standardContextual"/>
          </w:rPr>
          <w:tab/>
        </w:r>
        <w:r w:rsidRPr="00314363">
          <w:rPr>
            <w:rStyle w:val="Hyperlink"/>
          </w:rPr>
          <w:t>Risk source</w:t>
        </w:r>
        <w:r>
          <w:rPr>
            <w:webHidden/>
          </w:rPr>
          <w:tab/>
        </w:r>
        <w:r>
          <w:rPr>
            <w:webHidden/>
          </w:rPr>
          <w:fldChar w:fldCharType="begin"/>
        </w:r>
        <w:r>
          <w:rPr>
            <w:webHidden/>
          </w:rPr>
          <w:instrText xml:space="preserve"> PAGEREF _Toc214523872 \h </w:instrText>
        </w:r>
        <w:r>
          <w:rPr>
            <w:webHidden/>
          </w:rPr>
        </w:r>
        <w:r>
          <w:rPr>
            <w:webHidden/>
          </w:rPr>
          <w:fldChar w:fldCharType="separate"/>
        </w:r>
        <w:r w:rsidR="008453F1">
          <w:rPr>
            <w:webHidden/>
          </w:rPr>
          <w:t>24</w:t>
        </w:r>
        <w:r>
          <w:rPr>
            <w:webHidden/>
          </w:rPr>
          <w:fldChar w:fldCharType="end"/>
        </w:r>
      </w:hyperlink>
    </w:p>
    <w:p w14:paraId="655A6C02" w14:textId="502544E2"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73" w:history="1">
        <w:r w:rsidRPr="00314363">
          <w:rPr>
            <w:rStyle w:val="Hyperlink"/>
          </w:rPr>
          <w:t>2.2</w:t>
        </w:r>
        <w:r>
          <w:rPr>
            <w:rFonts w:asciiTheme="minorHAnsi" w:eastAsiaTheme="minorEastAsia" w:hAnsiTheme="minorHAnsi" w:cstheme="minorBidi"/>
            <w:iCs w:val="0"/>
            <w:kern w:val="2"/>
            <w:sz w:val="24"/>
            <w:szCs w:val="24"/>
            <w14:ligatures w14:val="standardContextual"/>
          </w:rPr>
          <w:tab/>
        </w:r>
        <w:r w:rsidRPr="00314363">
          <w:rPr>
            <w:rStyle w:val="Hyperlink"/>
          </w:rPr>
          <w:t>Causal pathway</w:t>
        </w:r>
        <w:r>
          <w:rPr>
            <w:webHidden/>
          </w:rPr>
          <w:tab/>
        </w:r>
        <w:r>
          <w:rPr>
            <w:webHidden/>
          </w:rPr>
          <w:fldChar w:fldCharType="begin"/>
        </w:r>
        <w:r>
          <w:rPr>
            <w:webHidden/>
          </w:rPr>
          <w:instrText xml:space="preserve"> PAGEREF _Toc214523873 \h </w:instrText>
        </w:r>
        <w:r>
          <w:rPr>
            <w:webHidden/>
          </w:rPr>
        </w:r>
        <w:r>
          <w:rPr>
            <w:webHidden/>
          </w:rPr>
          <w:fldChar w:fldCharType="separate"/>
        </w:r>
        <w:r w:rsidR="008453F1">
          <w:rPr>
            <w:webHidden/>
          </w:rPr>
          <w:t>25</w:t>
        </w:r>
        <w:r>
          <w:rPr>
            <w:webHidden/>
          </w:rPr>
          <w:fldChar w:fldCharType="end"/>
        </w:r>
      </w:hyperlink>
    </w:p>
    <w:p w14:paraId="58EE76B8" w14:textId="1514E1E2"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74" w:history="1">
        <w:r w:rsidRPr="00314363">
          <w:rPr>
            <w:rStyle w:val="Hyperlink"/>
          </w:rPr>
          <w:t>2.3</w:t>
        </w:r>
        <w:r>
          <w:rPr>
            <w:rFonts w:asciiTheme="minorHAnsi" w:eastAsiaTheme="minorEastAsia" w:hAnsiTheme="minorHAnsi" w:cstheme="minorBidi"/>
            <w:iCs w:val="0"/>
            <w:kern w:val="2"/>
            <w:sz w:val="24"/>
            <w:szCs w:val="24"/>
            <w14:ligatures w14:val="standardContextual"/>
          </w:rPr>
          <w:tab/>
        </w:r>
        <w:r w:rsidRPr="00314363">
          <w:rPr>
            <w:rStyle w:val="Hyperlink"/>
          </w:rPr>
          <w:t>Potential harms</w:t>
        </w:r>
        <w:r>
          <w:rPr>
            <w:webHidden/>
          </w:rPr>
          <w:tab/>
        </w:r>
        <w:r>
          <w:rPr>
            <w:webHidden/>
          </w:rPr>
          <w:fldChar w:fldCharType="begin"/>
        </w:r>
        <w:r>
          <w:rPr>
            <w:webHidden/>
          </w:rPr>
          <w:instrText xml:space="preserve"> PAGEREF _Toc214523874 \h </w:instrText>
        </w:r>
        <w:r>
          <w:rPr>
            <w:webHidden/>
          </w:rPr>
        </w:r>
        <w:r>
          <w:rPr>
            <w:webHidden/>
          </w:rPr>
          <w:fldChar w:fldCharType="separate"/>
        </w:r>
        <w:r w:rsidR="008453F1">
          <w:rPr>
            <w:webHidden/>
          </w:rPr>
          <w:t>25</w:t>
        </w:r>
        <w:r>
          <w:rPr>
            <w:webHidden/>
          </w:rPr>
          <w:fldChar w:fldCharType="end"/>
        </w:r>
      </w:hyperlink>
    </w:p>
    <w:p w14:paraId="4F4D638F" w14:textId="3CE7007D"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75" w:history="1">
        <w:r w:rsidRPr="00314363">
          <w:rPr>
            <w:rStyle w:val="Hyperlink"/>
          </w:rPr>
          <w:t>2.4</w:t>
        </w:r>
        <w:r>
          <w:rPr>
            <w:rFonts w:asciiTheme="minorHAnsi" w:eastAsiaTheme="minorEastAsia" w:hAnsiTheme="minorHAnsi" w:cstheme="minorBidi"/>
            <w:iCs w:val="0"/>
            <w:kern w:val="2"/>
            <w:sz w:val="24"/>
            <w:szCs w:val="24"/>
            <w14:ligatures w14:val="standardContextual"/>
          </w:rPr>
          <w:tab/>
        </w:r>
        <w:r w:rsidRPr="00314363">
          <w:rPr>
            <w:rStyle w:val="Hyperlink"/>
          </w:rPr>
          <w:t>Postulated risk scenarios</w:t>
        </w:r>
        <w:r>
          <w:rPr>
            <w:webHidden/>
          </w:rPr>
          <w:tab/>
        </w:r>
        <w:r>
          <w:rPr>
            <w:webHidden/>
          </w:rPr>
          <w:fldChar w:fldCharType="begin"/>
        </w:r>
        <w:r>
          <w:rPr>
            <w:webHidden/>
          </w:rPr>
          <w:instrText xml:space="preserve"> PAGEREF _Toc214523875 \h </w:instrText>
        </w:r>
        <w:r>
          <w:rPr>
            <w:webHidden/>
          </w:rPr>
        </w:r>
        <w:r>
          <w:rPr>
            <w:webHidden/>
          </w:rPr>
          <w:fldChar w:fldCharType="separate"/>
        </w:r>
        <w:r w:rsidR="008453F1">
          <w:rPr>
            <w:webHidden/>
          </w:rPr>
          <w:t>25</w:t>
        </w:r>
        <w:r>
          <w:rPr>
            <w:webHidden/>
          </w:rPr>
          <w:fldChar w:fldCharType="end"/>
        </w:r>
      </w:hyperlink>
    </w:p>
    <w:p w14:paraId="66F1424F" w14:textId="7FAB2556"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876" w:history="1">
        <w:r w:rsidRPr="00314363">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314363">
          <w:rPr>
            <w:rStyle w:val="Hyperlink"/>
          </w:rPr>
          <w:t>Uncertainty</w:t>
        </w:r>
        <w:r>
          <w:rPr>
            <w:webHidden/>
          </w:rPr>
          <w:tab/>
        </w:r>
        <w:r>
          <w:rPr>
            <w:webHidden/>
          </w:rPr>
          <w:fldChar w:fldCharType="begin"/>
        </w:r>
        <w:r>
          <w:rPr>
            <w:webHidden/>
          </w:rPr>
          <w:instrText xml:space="preserve"> PAGEREF _Toc214523876 \h </w:instrText>
        </w:r>
        <w:r>
          <w:rPr>
            <w:webHidden/>
          </w:rPr>
        </w:r>
        <w:r>
          <w:rPr>
            <w:webHidden/>
          </w:rPr>
          <w:fldChar w:fldCharType="separate"/>
        </w:r>
        <w:r w:rsidR="008453F1">
          <w:rPr>
            <w:webHidden/>
          </w:rPr>
          <w:t>37</w:t>
        </w:r>
        <w:r>
          <w:rPr>
            <w:webHidden/>
          </w:rPr>
          <w:fldChar w:fldCharType="end"/>
        </w:r>
      </w:hyperlink>
    </w:p>
    <w:p w14:paraId="5089B6FA" w14:textId="7C89BAEF"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877" w:history="1">
        <w:r w:rsidRPr="00314363">
          <w:rPr>
            <w:rStyle w:val="Hyperlink"/>
          </w:rPr>
          <w:t>Section 4</w:t>
        </w:r>
        <w:r>
          <w:rPr>
            <w:rFonts w:asciiTheme="minorHAnsi" w:eastAsiaTheme="minorEastAsia" w:hAnsiTheme="minorHAnsi" w:cstheme="minorBidi"/>
            <w:smallCaps w:val="0"/>
            <w:kern w:val="2"/>
            <w:sz w:val="24"/>
            <w:szCs w:val="24"/>
            <w:lang w:eastAsia="en-AU"/>
            <w14:ligatures w14:val="standardContextual"/>
          </w:rPr>
          <w:tab/>
        </w:r>
        <w:r w:rsidRPr="00314363">
          <w:rPr>
            <w:rStyle w:val="Hyperlink"/>
          </w:rPr>
          <w:t>Risk evaluation</w:t>
        </w:r>
        <w:r>
          <w:rPr>
            <w:webHidden/>
          </w:rPr>
          <w:tab/>
        </w:r>
        <w:r>
          <w:rPr>
            <w:webHidden/>
          </w:rPr>
          <w:fldChar w:fldCharType="begin"/>
        </w:r>
        <w:r>
          <w:rPr>
            <w:webHidden/>
          </w:rPr>
          <w:instrText xml:space="preserve"> PAGEREF _Toc214523877 \h </w:instrText>
        </w:r>
        <w:r>
          <w:rPr>
            <w:webHidden/>
          </w:rPr>
        </w:r>
        <w:r>
          <w:rPr>
            <w:webHidden/>
          </w:rPr>
          <w:fldChar w:fldCharType="separate"/>
        </w:r>
        <w:r w:rsidR="008453F1">
          <w:rPr>
            <w:webHidden/>
          </w:rPr>
          <w:t>37</w:t>
        </w:r>
        <w:r>
          <w:rPr>
            <w:webHidden/>
          </w:rPr>
          <w:fldChar w:fldCharType="end"/>
        </w:r>
      </w:hyperlink>
    </w:p>
    <w:p w14:paraId="4E3D6C56" w14:textId="78DA22FA" w:rsidR="00151BDE" w:rsidRDefault="00151BDE">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14523878" w:history="1">
        <w:r w:rsidRPr="00314363">
          <w:rPr>
            <w:rStyle w:val="Hyperlink"/>
          </w:rPr>
          <w:t>Chapter 3</w:t>
        </w:r>
        <w:r>
          <w:rPr>
            <w:rFonts w:asciiTheme="minorHAnsi" w:eastAsiaTheme="minorEastAsia" w:hAnsiTheme="minorHAnsi" w:cstheme="minorBidi"/>
            <w:b w:val="0"/>
            <w:bCs w:val="0"/>
            <w:caps w:val="0"/>
            <w:color w:val="auto"/>
            <w:kern w:val="2"/>
            <w:sz w:val="24"/>
            <w:szCs w:val="24"/>
            <w14:ligatures w14:val="standardContextual"/>
          </w:rPr>
          <w:tab/>
        </w:r>
        <w:r w:rsidRPr="00314363">
          <w:rPr>
            <w:rStyle w:val="Hyperlink"/>
          </w:rPr>
          <w:t>Risk management plan</w:t>
        </w:r>
        <w:r>
          <w:rPr>
            <w:webHidden/>
          </w:rPr>
          <w:tab/>
        </w:r>
        <w:r>
          <w:rPr>
            <w:webHidden/>
          </w:rPr>
          <w:fldChar w:fldCharType="begin"/>
        </w:r>
        <w:r>
          <w:rPr>
            <w:webHidden/>
          </w:rPr>
          <w:instrText xml:space="preserve"> PAGEREF _Toc214523878 \h </w:instrText>
        </w:r>
        <w:r>
          <w:rPr>
            <w:webHidden/>
          </w:rPr>
        </w:r>
        <w:r>
          <w:rPr>
            <w:webHidden/>
          </w:rPr>
          <w:fldChar w:fldCharType="separate"/>
        </w:r>
        <w:r w:rsidR="008453F1">
          <w:rPr>
            <w:webHidden/>
          </w:rPr>
          <w:t>39</w:t>
        </w:r>
        <w:r>
          <w:rPr>
            <w:webHidden/>
          </w:rPr>
          <w:fldChar w:fldCharType="end"/>
        </w:r>
      </w:hyperlink>
    </w:p>
    <w:p w14:paraId="2571FF14" w14:textId="4582CF7A"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879" w:history="1">
        <w:r w:rsidRPr="00314363">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314363">
          <w:rPr>
            <w:rStyle w:val="Hyperlink"/>
          </w:rPr>
          <w:t>Background</w:t>
        </w:r>
        <w:r>
          <w:rPr>
            <w:webHidden/>
          </w:rPr>
          <w:tab/>
        </w:r>
        <w:r>
          <w:rPr>
            <w:webHidden/>
          </w:rPr>
          <w:fldChar w:fldCharType="begin"/>
        </w:r>
        <w:r>
          <w:rPr>
            <w:webHidden/>
          </w:rPr>
          <w:instrText xml:space="preserve"> PAGEREF _Toc214523879 \h </w:instrText>
        </w:r>
        <w:r>
          <w:rPr>
            <w:webHidden/>
          </w:rPr>
        </w:r>
        <w:r>
          <w:rPr>
            <w:webHidden/>
          </w:rPr>
          <w:fldChar w:fldCharType="separate"/>
        </w:r>
        <w:r w:rsidR="008453F1">
          <w:rPr>
            <w:webHidden/>
          </w:rPr>
          <w:t>39</w:t>
        </w:r>
        <w:r>
          <w:rPr>
            <w:webHidden/>
          </w:rPr>
          <w:fldChar w:fldCharType="end"/>
        </w:r>
      </w:hyperlink>
    </w:p>
    <w:p w14:paraId="215361F5" w14:textId="2C437413"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880" w:history="1">
        <w:r w:rsidRPr="00314363">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314363">
          <w:rPr>
            <w:rStyle w:val="Hyperlink"/>
          </w:rPr>
          <w:t>Risk treatment measures for substantive risks</w:t>
        </w:r>
        <w:r>
          <w:rPr>
            <w:webHidden/>
          </w:rPr>
          <w:tab/>
        </w:r>
        <w:r>
          <w:rPr>
            <w:webHidden/>
          </w:rPr>
          <w:fldChar w:fldCharType="begin"/>
        </w:r>
        <w:r>
          <w:rPr>
            <w:webHidden/>
          </w:rPr>
          <w:instrText xml:space="preserve"> PAGEREF _Toc214523880 \h </w:instrText>
        </w:r>
        <w:r>
          <w:rPr>
            <w:webHidden/>
          </w:rPr>
        </w:r>
        <w:r>
          <w:rPr>
            <w:webHidden/>
          </w:rPr>
          <w:fldChar w:fldCharType="separate"/>
        </w:r>
        <w:r w:rsidR="008453F1">
          <w:rPr>
            <w:webHidden/>
          </w:rPr>
          <w:t>39</w:t>
        </w:r>
        <w:r>
          <w:rPr>
            <w:webHidden/>
          </w:rPr>
          <w:fldChar w:fldCharType="end"/>
        </w:r>
      </w:hyperlink>
    </w:p>
    <w:p w14:paraId="16E1B69E" w14:textId="5E6462E0"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881" w:history="1">
        <w:r w:rsidRPr="00314363">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314363">
          <w:rPr>
            <w:rStyle w:val="Hyperlink"/>
          </w:rPr>
          <w:t>General risk management</w:t>
        </w:r>
        <w:r>
          <w:rPr>
            <w:webHidden/>
          </w:rPr>
          <w:tab/>
        </w:r>
        <w:r>
          <w:rPr>
            <w:webHidden/>
          </w:rPr>
          <w:fldChar w:fldCharType="begin"/>
        </w:r>
        <w:r>
          <w:rPr>
            <w:webHidden/>
          </w:rPr>
          <w:instrText xml:space="preserve"> PAGEREF _Toc214523881 \h </w:instrText>
        </w:r>
        <w:r>
          <w:rPr>
            <w:webHidden/>
          </w:rPr>
        </w:r>
        <w:r>
          <w:rPr>
            <w:webHidden/>
          </w:rPr>
          <w:fldChar w:fldCharType="separate"/>
        </w:r>
        <w:r w:rsidR="008453F1">
          <w:rPr>
            <w:webHidden/>
          </w:rPr>
          <w:t>39</w:t>
        </w:r>
        <w:r>
          <w:rPr>
            <w:webHidden/>
          </w:rPr>
          <w:fldChar w:fldCharType="end"/>
        </w:r>
      </w:hyperlink>
    </w:p>
    <w:p w14:paraId="6C27913B" w14:textId="36E1F670"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82" w:history="1">
        <w:r w:rsidRPr="00314363">
          <w:rPr>
            <w:rStyle w:val="Hyperlink"/>
            <w:bCs/>
          </w:rPr>
          <w:t>3.1</w:t>
        </w:r>
        <w:r>
          <w:rPr>
            <w:rFonts w:asciiTheme="minorHAnsi" w:eastAsiaTheme="minorEastAsia" w:hAnsiTheme="minorHAnsi" w:cstheme="minorBidi"/>
            <w:iCs w:val="0"/>
            <w:kern w:val="2"/>
            <w:sz w:val="24"/>
            <w:szCs w:val="24"/>
            <w14:ligatures w14:val="standardContextual"/>
          </w:rPr>
          <w:tab/>
        </w:r>
        <w:r w:rsidRPr="00314363">
          <w:rPr>
            <w:rStyle w:val="Hyperlink"/>
          </w:rPr>
          <w:t>Limits and controls on the clinical trial</w:t>
        </w:r>
        <w:r>
          <w:rPr>
            <w:webHidden/>
          </w:rPr>
          <w:tab/>
        </w:r>
        <w:r>
          <w:rPr>
            <w:webHidden/>
          </w:rPr>
          <w:fldChar w:fldCharType="begin"/>
        </w:r>
        <w:r>
          <w:rPr>
            <w:webHidden/>
          </w:rPr>
          <w:instrText xml:space="preserve"> PAGEREF _Toc214523882 \h </w:instrText>
        </w:r>
        <w:r>
          <w:rPr>
            <w:webHidden/>
          </w:rPr>
        </w:r>
        <w:r>
          <w:rPr>
            <w:webHidden/>
          </w:rPr>
          <w:fldChar w:fldCharType="separate"/>
        </w:r>
        <w:r w:rsidR="008453F1">
          <w:rPr>
            <w:webHidden/>
          </w:rPr>
          <w:t>39</w:t>
        </w:r>
        <w:r>
          <w:rPr>
            <w:webHidden/>
          </w:rPr>
          <w:fldChar w:fldCharType="end"/>
        </w:r>
      </w:hyperlink>
    </w:p>
    <w:p w14:paraId="44FB695D" w14:textId="4C1C0DB1" w:rsidR="00151BDE" w:rsidRDefault="00151BDE">
      <w:pPr>
        <w:pStyle w:val="TOC3"/>
        <w:rPr>
          <w:rFonts w:asciiTheme="minorHAnsi" w:eastAsiaTheme="minorEastAsia" w:hAnsiTheme="minorHAnsi" w:cstheme="minorBidi"/>
          <w:iCs w:val="0"/>
          <w:kern w:val="2"/>
          <w:sz w:val="24"/>
          <w:szCs w:val="24"/>
          <w14:ligatures w14:val="standardContextual"/>
        </w:rPr>
      </w:pPr>
      <w:hyperlink w:anchor="_Toc214523883" w:history="1">
        <w:r w:rsidRPr="00314363">
          <w:rPr>
            <w:rStyle w:val="Hyperlink"/>
            <w:bCs/>
          </w:rPr>
          <w:t>3.2</w:t>
        </w:r>
        <w:r>
          <w:rPr>
            <w:rFonts w:asciiTheme="minorHAnsi" w:eastAsiaTheme="minorEastAsia" w:hAnsiTheme="minorHAnsi" w:cstheme="minorBidi"/>
            <w:iCs w:val="0"/>
            <w:kern w:val="2"/>
            <w:sz w:val="24"/>
            <w:szCs w:val="24"/>
            <w14:ligatures w14:val="standardContextual"/>
          </w:rPr>
          <w:tab/>
        </w:r>
        <w:r w:rsidRPr="00314363">
          <w:rPr>
            <w:rStyle w:val="Hyperlink"/>
          </w:rPr>
          <w:t>Other risk management considerations</w:t>
        </w:r>
        <w:r>
          <w:rPr>
            <w:webHidden/>
          </w:rPr>
          <w:tab/>
        </w:r>
        <w:r>
          <w:rPr>
            <w:webHidden/>
          </w:rPr>
          <w:fldChar w:fldCharType="begin"/>
        </w:r>
        <w:r>
          <w:rPr>
            <w:webHidden/>
          </w:rPr>
          <w:instrText xml:space="preserve"> PAGEREF _Toc214523883 \h </w:instrText>
        </w:r>
        <w:r>
          <w:rPr>
            <w:webHidden/>
          </w:rPr>
        </w:r>
        <w:r>
          <w:rPr>
            <w:webHidden/>
          </w:rPr>
          <w:fldChar w:fldCharType="separate"/>
        </w:r>
        <w:r w:rsidR="008453F1">
          <w:rPr>
            <w:webHidden/>
          </w:rPr>
          <w:t>43</w:t>
        </w:r>
        <w:r>
          <w:rPr>
            <w:webHidden/>
          </w:rPr>
          <w:fldChar w:fldCharType="end"/>
        </w:r>
      </w:hyperlink>
    </w:p>
    <w:p w14:paraId="7C05E208" w14:textId="7D6FD287"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884" w:history="1">
        <w:r w:rsidRPr="00314363">
          <w:rPr>
            <w:rStyle w:val="Hyperlink"/>
            <w:bCs/>
            <w:iCs/>
          </w:rPr>
          <w:t>Section 4</w:t>
        </w:r>
        <w:r>
          <w:rPr>
            <w:rFonts w:asciiTheme="minorHAnsi" w:eastAsiaTheme="minorEastAsia" w:hAnsiTheme="minorHAnsi" w:cstheme="minorBidi"/>
            <w:smallCaps w:val="0"/>
            <w:kern w:val="2"/>
            <w:sz w:val="24"/>
            <w:szCs w:val="24"/>
            <w:lang w:eastAsia="en-AU"/>
            <w14:ligatures w14:val="standardContextual"/>
          </w:rPr>
          <w:tab/>
        </w:r>
        <w:r w:rsidRPr="00314363">
          <w:rPr>
            <w:rStyle w:val="Hyperlink"/>
          </w:rPr>
          <w:t>Issues to be addressed for future releases</w:t>
        </w:r>
        <w:r>
          <w:rPr>
            <w:webHidden/>
          </w:rPr>
          <w:tab/>
        </w:r>
        <w:r>
          <w:rPr>
            <w:webHidden/>
          </w:rPr>
          <w:fldChar w:fldCharType="begin"/>
        </w:r>
        <w:r>
          <w:rPr>
            <w:webHidden/>
          </w:rPr>
          <w:instrText xml:space="preserve"> PAGEREF _Toc214523884 \h </w:instrText>
        </w:r>
        <w:r>
          <w:rPr>
            <w:webHidden/>
          </w:rPr>
        </w:r>
        <w:r>
          <w:rPr>
            <w:webHidden/>
          </w:rPr>
          <w:fldChar w:fldCharType="separate"/>
        </w:r>
        <w:r w:rsidR="008453F1">
          <w:rPr>
            <w:webHidden/>
          </w:rPr>
          <w:t>44</w:t>
        </w:r>
        <w:r>
          <w:rPr>
            <w:webHidden/>
          </w:rPr>
          <w:fldChar w:fldCharType="end"/>
        </w:r>
      </w:hyperlink>
    </w:p>
    <w:p w14:paraId="08BD5787" w14:textId="1DFFD0CA"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885" w:history="1">
        <w:r w:rsidRPr="00314363">
          <w:rPr>
            <w:rStyle w:val="Hyperlink"/>
            <w:bCs/>
            <w:iCs/>
          </w:rPr>
          <w:t>Section 5</w:t>
        </w:r>
        <w:r>
          <w:rPr>
            <w:rFonts w:asciiTheme="minorHAnsi" w:eastAsiaTheme="minorEastAsia" w:hAnsiTheme="minorHAnsi" w:cstheme="minorBidi"/>
            <w:smallCaps w:val="0"/>
            <w:kern w:val="2"/>
            <w:sz w:val="24"/>
            <w:szCs w:val="24"/>
            <w:lang w:eastAsia="en-AU"/>
            <w14:ligatures w14:val="standardContextual"/>
          </w:rPr>
          <w:tab/>
        </w:r>
        <w:r w:rsidRPr="00314363">
          <w:rPr>
            <w:rStyle w:val="Hyperlink"/>
          </w:rPr>
          <w:t>Conclusions of the consultation RARMP</w:t>
        </w:r>
        <w:r>
          <w:rPr>
            <w:webHidden/>
          </w:rPr>
          <w:tab/>
        </w:r>
        <w:r>
          <w:rPr>
            <w:webHidden/>
          </w:rPr>
          <w:fldChar w:fldCharType="begin"/>
        </w:r>
        <w:r>
          <w:rPr>
            <w:webHidden/>
          </w:rPr>
          <w:instrText xml:space="preserve"> PAGEREF _Toc214523885 \h </w:instrText>
        </w:r>
        <w:r>
          <w:rPr>
            <w:webHidden/>
          </w:rPr>
        </w:r>
        <w:r>
          <w:rPr>
            <w:webHidden/>
          </w:rPr>
          <w:fldChar w:fldCharType="separate"/>
        </w:r>
        <w:r w:rsidR="008453F1">
          <w:rPr>
            <w:webHidden/>
          </w:rPr>
          <w:t>44</w:t>
        </w:r>
        <w:r>
          <w:rPr>
            <w:webHidden/>
          </w:rPr>
          <w:fldChar w:fldCharType="end"/>
        </w:r>
      </w:hyperlink>
    </w:p>
    <w:p w14:paraId="62D38B04" w14:textId="79A75C2E" w:rsidR="00151BDE" w:rsidRDefault="00151BDE">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14523886" w:history="1">
        <w:r w:rsidRPr="00314363">
          <w:rPr>
            <w:rStyle w:val="Hyperlink"/>
          </w:rPr>
          <w:t>Chapter 4</w:t>
        </w:r>
        <w:r>
          <w:rPr>
            <w:rFonts w:asciiTheme="minorHAnsi" w:eastAsiaTheme="minorEastAsia" w:hAnsiTheme="minorHAnsi" w:cstheme="minorBidi"/>
            <w:b w:val="0"/>
            <w:bCs w:val="0"/>
            <w:caps w:val="0"/>
            <w:color w:val="auto"/>
            <w:kern w:val="2"/>
            <w:sz w:val="24"/>
            <w:szCs w:val="24"/>
            <w14:ligatures w14:val="standardContextual"/>
          </w:rPr>
          <w:tab/>
        </w:r>
        <w:r w:rsidRPr="00314363">
          <w:rPr>
            <w:rStyle w:val="Hyperlink"/>
          </w:rPr>
          <w:t>Draft licence conditions</w:t>
        </w:r>
        <w:r>
          <w:rPr>
            <w:webHidden/>
          </w:rPr>
          <w:tab/>
        </w:r>
        <w:r>
          <w:rPr>
            <w:webHidden/>
          </w:rPr>
          <w:fldChar w:fldCharType="begin"/>
        </w:r>
        <w:r>
          <w:rPr>
            <w:webHidden/>
          </w:rPr>
          <w:instrText xml:space="preserve"> PAGEREF _Toc214523886 \h </w:instrText>
        </w:r>
        <w:r>
          <w:rPr>
            <w:webHidden/>
          </w:rPr>
        </w:r>
        <w:r>
          <w:rPr>
            <w:webHidden/>
          </w:rPr>
          <w:fldChar w:fldCharType="separate"/>
        </w:r>
        <w:r w:rsidR="008453F1">
          <w:rPr>
            <w:webHidden/>
          </w:rPr>
          <w:t>45</w:t>
        </w:r>
        <w:r>
          <w:rPr>
            <w:webHidden/>
          </w:rPr>
          <w:fldChar w:fldCharType="end"/>
        </w:r>
      </w:hyperlink>
    </w:p>
    <w:p w14:paraId="68890266" w14:textId="1A6D0B96"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887" w:history="1">
        <w:r w:rsidRPr="00314363">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314363">
          <w:rPr>
            <w:rStyle w:val="Hyperlink"/>
          </w:rPr>
          <w:t>Interpretations and definitions</w:t>
        </w:r>
        <w:r>
          <w:rPr>
            <w:webHidden/>
          </w:rPr>
          <w:tab/>
        </w:r>
        <w:r>
          <w:rPr>
            <w:webHidden/>
          </w:rPr>
          <w:fldChar w:fldCharType="begin"/>
        </w:r>
        <w:r>
          <w:rPr>
            <w:webHidden/>
          </w:rPr>
          <w:instrText xml:space="preserve"> PAGEREF _Toc214523887 \h </w:instrText>
        </w:r>
        <w:r>
          <w:rPr>
            <w:webHidden/>
          </w:rPr>
        </w:r>
        <w:r>
          <w:rPr>
            <w:webHidden/>
          </w:rPr>
          <w:fldChar w:fldCharType="separate"/>
        </w:r>
        <w:r w:rsidR="008453F1">
          <w:rPr>
            <w:webHidden/>
          </w:rPr>
          <w:t>45</w:t>
        </w:r>
        <w:r>
          <w:rPr>
            <w:webHidden/>
          </w:rPr>
          <w:fldChar w:fldCharType="end"/>
        </w:r>
      </w:hyperlink>
    </w:p>
    <w:p w14:paraId="6B2DFD1C" w14:textId="29F5E322"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888" w:history="1">
        <w:r w:rsidRPr="00314363">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314363">
          <w:rPr>
            <w:rStyle w:val="Hyperlink"/>
          </w:rPr>
          <w:t>General conditions and obligations</w:t>
        </w:r>
        <w:r>
          <w:rPr>
            <w:webHidden/>
          </w:rPr>
          <w:tab/>
        </w:r>
        <w:r>
          <w:rPr>
            <w:webHidden/>
          </w:rPr>
          <w:fldChar w:fldCharType="begin"/>
        </w:r>
        <w:r>
          <w:rPr>
            <w:webHidden/>
          </w:rPr>
          <w:instrText xml:space="preserve"> PAGEREF _Toc214523888 \h </w:instrText>
        </w:r>
        <w:r>
          <w:rPr>
            <w:webHidden/>
          </w:rPr>
        </w:r>
        <w:r>
          <w:rPr>
            <w:webHidden/>
          </w:rPr>
          <w:fldChar w:fldCharType="separate"/>
        </w:r>
        <w:r w:rsidR="008453F1">
          <w:rPr>
            <w:webHidden/>
          </w:rPr>
          <w:t>46</w:t>
        </w:r>
        <w:r>
          <w:rPr>
            <w:webHidden/>
          </w:rPr>
          <w:fldChar w:fldCharType="end"/>
        </w:r>
      </w:hyperlink>
    </w:p>
    <w:p w14:paraId="0E5AA45A" w14:textId="6DF55EF8"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898" w:history="1">
        <w:r w:rsidRPr="00314363">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314363">
          <w:rPr>
            <w:rStyle w:val="Hyperlink"/>
          </w:rPr>
          <w:t>Limits and control measures</w:t>
        </w:r>
        <w:r>
          <w:rPr>
            <w:webHidden/>
          </w:rPr>
          <w:tab/>
        </w:r>
        <w:r>
          <w:rPr>
            <w:webHidden/>
          </w:rPr>
          <w:fldChar w:fldCharType="begin"/>
        </w:r>
        <w:r>
          <w:rPr>
            <w:webHidden/>
          </w:rPr>
          <w:instrText xml:space="preserve"> PAGEREF _Toc214523898 \h </w:instrText>
        </w:r>
        <w:r>
          <w:rPr>
            <w:webHidden/>
          </w:rPr>
        </w:r>
        <w:r>
          <w:rPr>
            <w:webHidden/>
          </w:rPr>
          <w:fldChar w:fldCharType="separate"/>
        </w:r>
        <w:r w:rsidR="008453F1">
          <w:rPr>
            <w:webHidden/>
          </w:rPr>
          <w:t>49</w:t>
        </w:r>
        <w:r>
          <w:rPr>
            <w:webHidden/>
          </w:rPr>
          <w:fldChar w:fldCharType="end"/>
        </w:r>
      </w:hyperlink>
    </w:p>
    <w:p w14:paraId="2EFF8274" w14:textId="086A15AC"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906" w:history="1">
        <w:r w:rsidRPr="00314363">
          <w:rPr>
            <w:rStyle w:val="Hyperlink"/>
          </w:rPr>
          <w:t>Section 4</w:t>
        </w:r>
        <w:r>
          <w:rPr>
            <w:rFonts w:asciiTheme="minorHAnsi" w:eastAsiaTheme="minorEastAsia" w:hAnsiTheme="minorHAnsi" w:cstheme="minorBidi"/>
            <w:smallCaps w:val="0"/>
            <w:kern w:val="2"/>
            <w:sz w:val="24"/>
            <w:szCs w:val="24"/>
            <w:lang w:eastAsia="en-AU"/>
            <w14:ligatures w14:val="standardContextual"/>
          </w:rPr>
          <w:tab/>
        </w:r>
        <w:r w:rsidRPr="00314363">
          <w:rPr>
            <w:rStyle w:val="Hyperlink"/>
          </w:rPr>
          <w:t>Reporting and Documentation</w:t>
        </w:r>
        <w:r>
          <w:rPr>
            <w:webHidden/>
          </w:rPr>
          <w:tab/>
        </w:r>
        <w:r>
          <w:rPr>
            <w:webHidden/>
          </w:rPr>
          <w:fldChar w:fldCharType="begin"/>
        </w:r>
        <w:r>
          <w:rPr>
            <w:webHidden/>
          </w:rPr>
          <w:instrText xml:space="preserve"> PAGEREF _Toc214523906 \h </w:instrText>
        </w:r>
        <w:r>
          <w:rPr>
            <w:webHidden/>
          </w:rPr>
        </w:r>
        <w:r>
          <w:rPr>
            <w:webHidden/>
          </w:rPr>
          <w:fldChar w:fldCharType="separate"/>
        </w:r>
        <w:r w:rsidR="008453F1">
          <w:rPr>
            <w:webHidden/>
          </w:rPr>
          <w:t>52</w:t>
        </w:r>
        <w:r>
          <w:rPr>
            <w:webHidden/>
          </w:rPr>
          <w:fldChar w:fldCharType="end"/>
        </w:r>
      </w:hyperlink>
    </w:p>
    <w:p w14:paraId="1B3C7289" w14:textId="485A051B"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907" w:history="1">
        <w:r w:rsidRPr="00314363">
          <w:rPr>
            <w:rStyle w:val="Hyperlink"/>
          </w:rPr>
          <w:t>Attachment A</w:t>
        </w:r>
        <w:r>
          <w:rPr>
            <w:webHidden/>
          </w:rPr>
          <w:tab/>
        </w:r>
        <w:r>
          <w:rPr>
            <w:webHidden/>
          </w:rPr>
          <w:fldChar w:fldCharType="begin"/>
        </w:r>
        <w:r>
          <w:rPr>
            <w:webHidden/>
          </w:rPr>
          <w:instrText xml:space="preserve"> PAGEREF _Toc214523907 \h </w:instrText>
        </w:r>
        <w:r>
          <w:rPr>
            <w:webHidden/>
          </w:rPr>
        </w:r>
        <w:r>
          <w:rPr>
            <w:webHidden/>
          </w:rPr>
          <w:fldChar w:fldCharType="separate"/>
        </w:r>
        <w:r w:rsidR="008453F1">
          <w:rPr>
            <w:webHidden/>
          </w:rPr>
          <w:t>54</w:t>
        </w:r>
        <w:r>
          <w:rPr>
            <w:webHidden/>
          </w:rPr>
          <w:fldChar w:fldCharType="end"/>
        </w:r>
      </w:hyperlink>
    </w:p>
    <w:p w14:paraId="7902B5CD" w14:textId="70699E33" w:rsidR="00151BDE" w:rsidRDefault="00151BDE">
      <w:pPr>
        <w:pStyle w:val="TOC2"/>
        <w:rPr>
          <w:rFonts w:asciiTheme="minorHAnsi" w:eastAsiaTheme="minorEastAsia" w:hAnsiTheme="minorHAnsi" w:cstheme="minorBidi"/>
          <w:smallCaps w:val="0"/>
          <w:kern w:val="2"/>
          <w:sz w:val="24"/>
          <w:szCs w:val="24"/>
          <w:lang w:eastAsia="en-AU"/>
          <w14:ligatures w14:val="standardContextual"/>
        </w:rPr>
      </w:pPr>
      <w:hyperlink w:anchor="_Toc214523908" w:history="1">
        <w:r w:rsidRPr="00314363">
          <w:rPr>
            <w:rStyle w:val="Hyperlink"/>
          </w:rPr>
          <w:t>Attachment B</w:t>
        </w:r>
        <w:r>
          <w:rPr>
            <w:webHidden/>
          </w:rPr>
          <w:tab/>
        </w:r>
        <w:r>
          <w:rPr>
            <w:webHidden/>
          </w:rPr>
          <w:fldChar w:fldCharType="begin"/>
        </w:r>
        <w:r>
          <w:rPr>
            <w:webHidden/>
          </w:rPr>
          <w:instrText xml:space="preserve"> PAGEREF _Toc214523908 \h </w:instrText>
        </w:r>
        <w:r>
          <w:rPr>
            <w:webHidden/>
          </w:rPr>
        </w:r>
        <w:r>
          <w:rPr>
            <w:webHidden/>
          </w:rPr>
          <w:fldChar w:fldCharType="separate"/>
        </w:r>
        <w:r w:rsidR="008453F1">
          <w:rPr>
            <w:webHidden/>
          </w:rPr>
          <w:t>55</w:t>
        </w:r>
        <w:r>
          <w:rPr>
            <w:webHidden/>
          </w:rPr>
          <w:fldChar w:fldCharType="end"/>
        </w:r>
      </w:hyperlink>
    </w:p>
    <w:p w14:paraId="780576F9" w14:textId="1F74069E" w:rsidR="00151BDE" w:rsidRDefault="00151BDE">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14523909" w:history="1">
        <w:r w:rsidRPr="00314363">
          <w:rPr>
            <w:rStyle w:val="Hyperlink"/>
          </w:rPr>
          <w:t>References</w:t>
        </w:r>
        <w:r w:rsidR="007D6059">
          <w:rPr>
            <w:rStyle w:val="Hyperlink"/>
          </w:rPr>
          <w:t>..</w:t>
        </w:r>
        <w:r>
          <w:rPr>
            <w:webHidden/>
          </w:rPr>
          <w:tab/>
        </w:r>
        <w:r>
          <w:rPr>
            <w:webHidden/>
          </w:rPr>
          <w:fldChar w:fldCharType="begin"/>
        </w:r>
        <w:r>
          <w:rPr>
            <w:webHidden/>
          </w:rPr>
          <w:instrText xml:space="preserve"> PAGEREF _Toc214523909 \h </w:instrText>
        </w:r>
        <w:r>
          <w:rPr>
            <w:webHidden/>
          </w:rPr>
        </w:r>
        <w:r>
          <w:rPr>
            <w:webHidden/>
          </w:rPr>
          <w:fldChar w:fldCharType="separate"/>
        </w:r>
        <w:r w:rsidR="008453F1">
          <w:rPr>
            <w:webHidden/>
          </w:rPr>
          <w:t>57</w:t>
        </w:r>
        <w:r>
          <w:rPr>
            <w:webHidden/>
          </w:rPr>
          <w:fldChar w:fldCharType="end"/>
        </w:r>
      </w:hyperlink>
    </w:p>
    <w:p w14:paraId="21D474A3" w14:textId="04B23841" w:rsidR="00FC503D" w:rsidRPr="0000143A" w:rsidRDefault="00887AC7" w:rsidP="00F56FE9">
      <w:r w:rsidRPr="0000143A">
        <w:rPr>
          <w:b/>
          <w:bCs/>
          <w:caps/>
          <w:noProof/>
          <w:sz w:val="20"/>
        </w:rPr>
        <w:fldChar w:fldCharType="end"/>
      </w:r>
    </w:p>
    <w:p w14:paraId="6E8B47E9" w14:textId="77777777" w:rsidR="00FC503D" w:rsidRPr="0000143A" w:rsidRDefault="00FC503D" w:rsidP="00F56FE9">
      <w:pPr>
        <w:sectPr w:rsidR="00FC503D" w:rsidRPr="0000143A" w:rsidSect="00112F2F">
          <w:footerReference w:type="default" r:id="rId21"/>
          <w:pgSz w:w="11909" w:h="16834" w:code="9"/>
          <w:pgMar w:top="1247" w:right="1361" w:bottom="1247" w:left="1361" w:header="567" w:footer="567" w:gutter="0"/>
          <w:pgNumType w:fmt="lowerRoman"/>
          <w:cols w:space="720"/>
        </w:sectPr>
      </w:pPr>
    </w:p>
    <w:p w14:paraId="7052A669" w14:textId="124F2986" w:rsidR="0042710A" w:rsidRPr="0000143A" w:rsidRDefault="00F56FE9" w:rsidP="004D2EFE">
      <w:pPr>
        <w:pStyle w:val="Heading1"/>
      </w:pPr>
      <w:bookmarkStart w:id="33" w:name="_Toc127695704"/>
      <w:bookmarkStart w:id="34" w:name="_Toc142471133"/>
      <w:bookmarkStart w:id="35" w:name="_Toc142987500"/>
      <w:bookmarkStart w:id="36" w:name="_Toc143058789"/>
      <w:bookmarkStart w:id="37" w:name="_Toc47536739"/>
      <w:bookmarkStart w:id="38" w:name="_Toc214523844"/>
      <w:r w:rsidRPr="0000143A">
        <w:lastRenderedPageBreak/>
        <w:t>Abbreviations</w:t>
      </w:r>
      <w:bookmarkEnd w:id="33"/>
      <w:bookmarkEnd w:id="34"/>
      <w:bookmarkEnd w:id="35"/>
      <w:bookmarkEnd w:id="36"/>
      <w:bookmarkEnd w:id="37"/>
      <w:bookmarkEnd w:id="38"/>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000" w:firstRow="0" w:lastRow="0" w:firstColumn="0" w:lastColumn="0" w:noHBand="0" w:noVBand="0"/>
      </w:tblPr>
      <w:tblGrid>
        <w:gridCol w:w="1967"/>
        <w:gridCol w:w="7667"/>
      </w:tblGrid>
      <w:tr w:rsidR="00984C69" w:rsidRPr="00707A27" w14:paraId="6E738CF7" w14:textId="77777777" w:rsidTr="003A58BA">
        <w:trPr>
          <w:trHeight w:val="20"/>
        </w:trPr>
        <w:tc>
          <w:tcPr>
            <w:tcW w:w="1967" w:type="dxa"/>
            <w:tcBorders>
              <w:top w:val="single" w:sz="4" w:space="0" w:color="auto"/>
              <w:left w:val="single" w:sz="4" w:space="0" w:color="auto"/>
              <w:bottom w:val="single" w:sz="4" w:space="0" w:color="auto"/>
              <w:right w:val="single" w:sz="4" w:space="0" w:color="auto"/>
            </w:tcBorders>
          </w:tcPr>
          <w:p w14:paraId="0B1133FD" w14:textId="69A9C16B" w:rsidR="00984C69" w:rsidRPr="00B55EDD" w:rsidRDefault="00984C69" w:rsidP="003A58BA">
            <w:pPr>
              <w:spacing w:before="0" w:after="0"/>
              <w:contextualSpacing/>
              <w:rPr>
                <w:rFonts w:asciiTheme="minorHAnsi" w:hAnsiTheme="minorHAnsi" w:cstheme="minorHAnsi"/>
                <w:szCs w:val="22"/>
              </w:rPr>
            </w:pPr>
            <w:r>
              <w:rPr>
                <w:rFonts w:asciiTheme="minorHAnsi" w:hAnsiTheme="minorHAnsi" w:cstheme="minorHAnsi"/>
                <w:szCs w:val="22"/>
              </w:rPr>
              <w:t>AICIS</w:t>
            </w:r>
          </w:p>
        </w:tc>
        <w:tc>
          <w:tcPr>
            <w:tcW w:w="7667" w:type="dxa"/>
            <w:tcBorders>
              <w:top w:val="single" w:sz="4" w:space="0" w:color="auto"/>
              <w:left w:val="single" w:sz="4" w:space="0" w:color="auto"/>
              <w:bottom w:val="single" w:sz="4" w:space="0" w:color="auto"/>
              <w:right w:val="single" w:sz="4" w:space="0" w:color="auto"/>
            </w:tcBorders>
          </w:tcPr>
          <w:p w14:paraId="2E041A59" w14:textId="6DBA13F1" w:rsidR="00984C69" w:rsidRPr="00707A27" w:rsidRDefault="00984C69" w:rsidP="003A58BA">
            <w:pPr>
              <w:spacing w:before="0" w:after="0"/>
              <w:contextualSpacing/>
              <w:rPr>
                <w:rFonts w:asciiTheme="minorHAnsi" w:hAnsiTheme="minorHAnsi" w:cstheme="minorHAnsi"/>
                <w:szCs w:val="22"/>
              </w:rPr>
            </w:pPr>
            <w:r w:rsidRPr="00F364D2">
              <w:t>Australian Industrial Chemicals Introduction Scheme</w:t>
            </w:r>
          </w:p>
        </w:tc>
      </w:tr>
      <w:tr w:rsidR="009C63C9" w:rsidRPr="00707A27" w14:paraId="64B47E18" w14:textId="77777777" w:rsidTr="003A58BA">
        <w:trPr>
          <w:trHeight w:val="20"/>
        </w:trPr>
        <w:tc>
          <w:tcPr>
            <w:tcW w:w="1967" w:type="dxa"/>
            <w:tcBorders>
              <w:top w:val="single" w:sz="4" w:space="0" w:color="auto"/>
              <w:left w:val="single" w:sz="4" w:space="0" w:color="auto"/>
              <w:bottom w:val="single" w:sz="4" w:space="0" w:color="auto"/>
              <w:right w:val="single" w:sz="4" w:space="0" w:color="auto"/>
            </w:tcBorders>
          </w:tcPr>
          <w:p w14:paraId="063C59A6" w14:textId="77777777" w:rsidR="009C63C9" w:rsidRPr="00B55EDD" w:rsidRDefault="009C63C9" w:rsidP="003A58BA">
            <w:pPr>
              <w:spacing w:before="0" w:after="0"/>
              <w:contextualSpacing/>
              <w:rPr>
                <w:rFonts w:asciiTheme="minorHAnsi" w:hAnsiTheme="minorHAnsi" w:cstheme="minorHAnsi"/>
                <w:szCs w:val="22"/>
              </w:rPr>
            </w:pPr>
            <w:r w:rsidRPr="00B55EDD">
              <w:rPr>
                <w:rFonts w:asciiTheme="minorHAnsi" w:hAnsiTheme="minorHAnsi" w:cstheme="minorHAnsi"/>
                <w:szCs w:val="22"/>
              </w:rPr>
              <w:t>APVMA</w:t>
            </w:r>
          </w:p>
        </w:tc>
        <w:tc>
          <w:tcPr>
            <w:tcW w:w="7667" w:type="dxa"/>
            <w:tcBorders>
              <w:top w:val="single" w:sz="4" w:space="0" w:color="auto"/>
              <w:left w:val="single" w:sz="4" w:space="0" w:color="auto"/>
              <w:bottom w:val="single" w:sz="4" w:space="0" w:color="auto"/>
              <w:right w:val="single" w:sz="4" w:space="0" w:color="auto"/>
            </w:tcBorders>
          </w:tcPr>
          <w:p w14:paraId="5447E1F6"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Australian Pesticides and Veterinary Medicines Authority</w:t>
            </w:r>
          </w:p>
        </w:tc>
      </w:tr>
      <w:tr w:rsidR="009C63C9" w:rsidRPr="00707A27" w14:paraId="3F85437A"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7B5655DA" w14:textId="77777777" w:rsidR="009C63C9" w:rsidRPr="00B55EDD" w:rsidRDefault="009C63C9" w:rsidP="003A58BA">
            <w:pPr>
              <w:spacing w:before="0" w:after="0"/>
              <w:ind w:right="-30"/>
              <w:rPr>
                <w:rFonts w:asciiTheme="minorHAnsi" w:hAnsiTheme="minorHAnsi" w:cstheme="minorHAnsi"/>
                <w:szCs w:val="22"/>
              </w:rPr>
            </w:pPr>
            <w:r w:rsidRPr="00B55EDD">
              <w:rPr>
                <w:rFonts w:asciiTheme="minorHAnsi" w:hAnsiTheme="minorHAnsi" w:cstheme="minorHAnsi"/>
                <w:szCs w:val="22"/>
              </w:rPr>
              <w:t>CDC</w:t>
            </w:r>
          </w:p>
        </w:tc>
        <w:tc>
          <w:tcPr>
            <w:tcW w:w="7667" w:type="dxa"/>
            <w:tcBorders>
              <w:top w:val="single" w:sz="4" w:space="0" w:color="auto"/>
              <w:left w:val="single" w:sz="4" w:space="0" w:color="auto"/>
              <w:bottom w:val="single" w:sz="4" w:space="0" w:color="auto"/>
              <w:right w:val="single" w:sz="4" w:space="0" w:color="auto"/>
            </w:tcBorders>
          </w:tcPr>
          <w:p w14:paraId="3A28850E" w14:textId="77777777" w:rsidR="009C63C9" w:rsidRPr="00707A27" w:rsidRDefault="009C63C9" w:rsidP="003A58BA">
            <w:pPr>
              <w:spacing w:before="0" w:after="0"/>
              <w:ind w:right="-30"/>
              <w:rPr>
                <w:rFonts w:asciiTheme="minorHAnsi" w:hAnsiTheme="minorHAnsi" w:cstheme="minorHAnsi"/>
                <w:szCs w:val="22"/>
              </w:rPr>
            </w:pPr>
            <w:r w:rsidRPr="00707A27">
              <w:rPr>
                <w:rFonts w:asciiTheme="minorHAnsi" w:hAnsiTheme="minorHAnsi" w:cstheme="minorHAnsi"/>
                <w:szCs w:val="22"/>
              </w:rPr>
              <w:t>Centers for Disease Control and Prevention</w:t>
            </w:r>
          </w:p>
        </w:tc>
      </w:tr>
      <w:tr w:rsidR="00984C69" w:rsidRPr="00707A27" w14:paraId="5B8FBB6B"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5CE1E3DC" w14:textId="10265517" w:rsidR="00984C69" w:rsidRPr="00B55EDD" w:rsidRDefault="00984C69" w:rsidP="003A58BA">
            <w:pPr>
              <w:spacing w:before="0" w:after="0"/>
              <w:ind w:right="-30"/>
              <w:rPr>
                <w:rFonts w:asciiTheme="minorHAnsi" w:hAnsiTheme="minorHAnsi" w:cstheme="minorHAnsi"/>
                <w:szCs w:val="22"/>
              </w:rPr>
            </w:pPr>
            <w:r>
              <w:rPr>
                <w:rFonts w:asciiTheme="minorHAnsi" w:hAnsiTheme="minorHAnsi" w:cstheme="minorHAnsi"/>
                <w:szCs w:val="22"/>
              </w:rPr>
              <w:t>CFU</w:t>
            </w:r>
          </w:p>
        </w:tc>
        <w:tc>
          <w:tcPr>
            <w:tcW w:w="7667" w:type="dxa"/>
            <w:tcBorders>
              <w:top w:val="single" w:sz="4" w:space="0" w:color="auto"/>
              <w:left w:val="single" w:sz="4" w:space="0" w:color="auto"/>
              <w:bottom w:val="single" w:sz="4" w:space="0" w:color="auto"/>
              <w:right w:val="single" w:sz="4" w:space="0" w:color="auto"/>
            </w:tcBorders>
          </w:tcPr>
          <w:p w14:paraId="60EF68AE" w14:textId="64AA9255" w:rsidR="00984C69" w:rsidRPr="00707A27" w:rsidRDefault="00984C69" w:rsidP="003A58BA">
            <w:pPr>
              <w:spacing w:before="0" w:after="0"/>
              <w:ind w:right="-30"/>
              <w:rPr>
                <w:rFonts w:asciiTheme="minorHAnsi" w:hAnsiTheme="minorHAnsi" w:cstheme="minorHAnsi"/>
                <w:szCs w:val="22"/>
              </w:rPr>
            </w:pPr>
            <w:r>
              <w:rPr>
                <w:rFonts w:asciiTheme="minorHAnsi" w:hAnsiTheme="minorHAnsi" w:cstheme="minorHAnsi"/>
                <w:szCs w:val="22"/>
              </w:rPr>
              <w:t>Colony forming units</w:t>
            </w:r>
          </w:p>
        </w:tc>
      </w:tr>
      <w:tr w:rsidR="00984C69" w:rsidRPr="00707A27" w14:paraId="11CC7340"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5277A250" w14:textId="00EBBAC8" w:rsidR="00984C69" w:rsidRDefault="00984C69" w:rsidP="003A58BA">
            <w:pPr>
              <w:spacing w:before="0" w:after="0"/>
              <w:ind w:right="-30"/>
              <w:rPr>
                <w:rFonts w:asciiTheme="minorHAnsi" w:hAnsiTheme="minorHAnsi" w:cstheme="minorHAnsi"/>
                <w:szCs w:val="22"/>
              </w:rPr>
            </w:pPr>
            <w:r>
              <w:rPr>
                <w:rFonts w:asciiTheme="minorHAnsi" w:hAnsiTheme="minorHAnsi" w:cstheme="minorHAnsi"/>
                <w:szCs w:val="22"/>
              </w:rPr>
              <w:t>CTA</w:t>
            </w:r>
          </w:p>
        </w:tc>
        <w:tc>
          <w:tcPr>
            <w:tcW w:w="7667" w:type="dxa"/>
            <w:tcBorders>
              <w:top w:val="single" w:sz="4" w:space="0" w:color="auto"/>
              <w:left w:val="single" w:sz="4" w:space="0" w:color="auto"/>
              <w:bottom w:val="single" w:sz="4" w:space="0" w:color="auto"/>
              <w:right w:val="single" w:sz="4" w:space="0" w:color="auto"/>
            </w:tcBorders>
          </w:tcPr>
          <w:p w14:paraId="529AA583" w14:textId="5A2DBFD3" w:rsidR="00984C69" w:rsidRDefault="00984C69" w:rsidP="003A58BA">
            <w:pPr>
              <w:spacing w:before="0" w:after="0"/>
              <w:ind w:right="-30"/>
              <w:rPr>
                <w:rFonts w:asciiTheme="minorHAnsi" w:hAnsiTheme="minorHAnsi" w:cstheme="minorHAnsi"/>
                <w:szCs w:val="22"/>
              </w:rPr>
            </w:pPr>
            <w:r w:rsidRPr="00F364D2">
              <w:t>Clinical Trial Approval</w:t>
            </w:r>
          </w:p>
        </w:tc>
      </w:tr>
      <w:tr w:rsidR="00984C69" w:rsidRPr="00707A27" w14:paraId="545DC732"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16ABCC34" w14:textId="6BE087EF" w:rsidR="00984C69" w:rsidRDefault="00984C69" w:rsidP="003A58BA">
            <w:pPr>
              <w:spacing w:before="0" w:after="0"/>
              <w:ind w:right="-30"/>
              <w:rPr>
                <w:rFonts w:asciiTheme="minorHAnsi" w:hAnsiTheme="minorHAnsi" w:cstheme="minorHAnsi"/>
                <w:szCs w:val="22"/>
              </w:rPr>
            </w:pPr>
            <w:r>
              <w:rPr>
                <w:rFonts w:asciiTheme="minorHAnsi" w:hAnsiTheme="minorHAnsi" w:cstheme="minorHAnsi"/>
                <w:szCs w:val="22"/>
              </w:rPr>
              <w:t>CTN</w:t>
            </w:r>
          </w:p>
        </w:tc>
        <w:tc>
          <w:tcPr>
            <w:tcW w:w="7667" w:type="dxa"/>
            <w:tcBorders>
              <w:top w:val="single" w:sz="4" w:space="0" w:color="auto"/>
              <w:left w:val="single" w:sz="4" w:space="0" w:color="auto"/>
              <w:bottom w:val="single" w:sz="4" w:space="0" w:color="auto"/>
              <w:right w:val="single" w:sz="4" w:space="0" w:color="auto"/>
            </w:tcBorders>
          </w:tcPr>
          <w:p w14:paraId="57C5A528" w14:textId="75296B33" w:rsidR="00984C69" w:rsidRDefault="00984C69" w:rsidP="003A58BA">
            <w:pPr>
              <w:spacing w:before="0" w:after="0"/>
              <w:ind w:right="-30"/>
              <w:rPr>
                <w:rFonts w:asciiTheme="minorHAnsi" w:hAnsiTheme="minorHAnsi" w:cstheme="minorHAnsi"/>
                <w:szCs w:val="22"/>
              </w:rPr>
            </w:pPr>
            <w:r w:rsidRPr="00F364D2">
              <w:t xml:space="preserve">Clinical Trial </w:t>
            </w:r>
            <w:r>
              <w:t>Notification</w:t>
            </w:r>
          </w:p>
        </w:tc>
      </w:tr>
      <w:tr w:rsidR="00984C69" w:rsidRPr="00707A27" w14:paraId="299398A0"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5A77A4F9" w14:textId="7781FC5D" w:rsidR="00984C69" w:rsidRPr="00707A27" w:rsidRDefault="00984C69" w:rsidP="003A58BA">
            <w:pPr>
              <w:spacing w:before="0" w:after="0"/>
              <w:contextualSpacing/>
              <w:rPr>
                <w:rFonts w:asciiTheme="minorHAnsi" w:hAnsiTheme="minorHAnsi" w:cstheme="minorHAnsi"/>
                <w:szCs w:val="22"/>
              </w:rPr>
            </w:pPr>
            <w:r>
              <w:rPr>
                <w:rFonts w:asciiTheme="minorHAnsi" w:hAnsiTheme="minorHAnsi" w:cstheme="minorHAnsi"/>
                <w:szCs w:val="22"/>
              </w:rPr>
              <w:t>DAFF</w:t>
            </w:r>
          </w:p>
        </w:tc>
        <w:tc>
          <w:tcPr>
            <w:tcW w:w="7667" w:type="dxa"/>
            <w:tcBorders>
              <w:top w:val="single" w:sz="4" w:space="0" w:color="auto"/>
              <w:left w:val="single" w:sz="4" w:space="0" w:color="auto"/>
              <w:bottom w:val="single" w:sz="4" w:space="0" w:color="auto"/>
              <w:right w:val="single" w:sz="4" w:space="0" w:color="auto"/>
            </w:tcBorders>
          </w:tcPr>
          <w:p w14:paraId="3B00D261" w14:textId="088A28B0" w:rsidR="00984C69" w:rsidRPr="00707A27" w:rsidRDefault="00984C69" w:rsidP="003A58BA">
            <w:pPr>
              <w:spacing w:before="0" w:after="0"/>
              <w:contextualSpacing/>
              <w:rPr>
                <w:rFonts w:asciiTheme="minorHAnsi" w:hAnsiTheme="minorHAnsi" w:cstheme="minorHAnsi"/>
                <w:szCs w:val="22"/>
              </w:rPr>
            </w:pPr>
            <w:r w:rsidRPr="00F364D2">
              <w:t xml:space="preserve">Department of </w:t>
            </w:r>
            <w:r w:rsidRPr="009D5274">
              <w:t>Agriculture, Fisheries and Forestry</w:t>
            </w:r>
          </w:p>
        </w:tc>
      </w:tr>
      <w:tr w:rsidR="009C63C9" w:rsidRPr="00707A27" w14:paraId="3565D617"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767A6D8B"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DIR</w:t>
            </w:r>
          </w:p>
        </w:tc>
        <w:tc>
          <w:tcPr>
            <w:tcW w:w="7667" w:type="dxa"/>
            <w:tcBorders>
              <w:top w:val="single" w:sz="4" w:space="0" w:color="auto"/>
              <w:left w:val="single" w:sz="4" w:space="0" w:color="auto"/>
              <w:bottom w:val="single" w:sz="4" w:space="0" w:color="auto"/>
              <w:right w:val="single" w:sz="4" w:space="0" w:color="auto"/>
            </w:tcBorders>
          </w:tcPr>
          <w:p w14:paraId="51C95F9C"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 xml:space="preserve">Dealings </w:t>
            </w:r>
            <w:r>
              <w:rPr>
                <w:rFonts w:asciiTheme="minorHAnsi" w:hAnsiTheme="minorHAnsi" w:cstheme="minorHAnsi"/>
                <w:szCs w:val="22"/>
              </w:rPr>
              <w:t>I</w:t>
            </w:r>
            <w:r w:rsidRPr="00707A27">
              <w:rPr>
                <w:rFonts w:asciiTheme="minorHAnsi" w:hAnsiTheme="minorHAnsi" w:cstheme="minorHAnsi"/>
                <w:szCs w:val="22"/>
              </w:rPr>
              <w:t>nvolving Intentional Release</w:t>
            </w:r>
          </w:p>
        </w:tc>
      </w:tr>
      <w:tr w:rsidR="009C63C9" w:rsidRPr="00707A27" w14:paraId="6DF809AA"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1ED2F1D8"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DNA</w:t>
            </w:r>
          </w:p>
        </w:tc>
        <w:tc>
          <w:tcPr>
            <w:tcW w:w="7667" w:type="dxa"/>
            <w:tcBorders>
              <w:top w:val="single" w:sz="4" w:space="0" w:color="auto"/>
              <w:left w:val="single" w:sz="4" w:space="0" w:color="auto"/>
              <w:bottom w:val="single" w:sz="4" w:space="0" w:color="auto"/>
              <w:right w:val="single" w:sz="4" w:space="0" w:color="auto"/>
            </w:tcBorders>
          </w:tcPr>
          <w:p w14:paraId="1D94BBDF"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Deoxyribonucleic acid</w:t>
            </w:r>
          </w:p>
        </w:tc>
      </w:tr>
      <w:tr w:rsidR="00984C69" w:rsidRPr="00707A27" w14:paraId="2F684415"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713729A1" w14:textId="67F804E3" w:rsidR="00984C69" w:rsidRPr="00707A27" w:rsidRDefault="00984C69" w:rsidP="003A58BA">
            <w:pPr>
              <w:spacing w:before="0" w:after="0"/>
              <w:contextualSpacing/>
              <w:rPr>
                <w:rFonts w:asciiTheme="minorHAnsi" w:hAnsiTheme="minorHAnsi" w:cstheme="minorHAnsi"/>
                <w:szCs w:val="22"/>
              </w:rPr>
            </w:pPr>
            <w:r>
              <w:rPr>
                <w:rFonts w:asciiTheme="minorHAnsi" w:hAnsiTheme="minorHAnsi" w:cstheme="minorHAnsi"/>
                <w:szCs w:val="22"/>
              </w:rPr>
              <w:t>EcN</w:t>
            </w:r>
          </w:p>
        </w:tc>
        <w:tc>
          <w:tcPr>
            <w:tcW w:w="7667" w:type="dxa"/>
            <w:tcBorders>
              <w:top w:val="single" w:sz="4" w:space="0" w:color="auto"/>
              <w:left w:val="single" w:sz="4" w:space="0" w:color="auto"/>
              <w:bottom w:val="single" w:sz="4" w:space="0" w:color="auto"/>
              <w:right w:val="single" w:sz="4" w:space="0" w:color="auto"/>
            </w:tcBorders>
          </w:tcPr>
          <w:p w14:paraId="6C45089C" w14:textId="1FCC816E" w:rsidR="00984C69" w:rsidRPr="00707A27" w:rsidRDefault="00984C69" w:rsidP="003A58BA">
            <w:pPr>
              <w:spacing w:before="0" w:after="0"/>
              <w:contextualSpacing/>
              <w:rPr>
                <w:rFonts w:asciiTheme="minorHAnsi" w:hAnsiTheme="minorHAnsi" w:cstheme="minorHAnsi"/>
                <w:szCs w:val="22"/>
              </w:rPr>
            </w:pPr>
            <w:r w:rsidRPr="00984C69">
              <w:rPr>
                <w:rFonts w:asciiTheme="minorHAnsi" w:hAnsiTheme="minorHAnsi" w:cstheme="minorHAnsi"/>
                <w:i/>
                <w:iCs/>
                <w:szCs w:val="22"/>
              </w:rPr>
              <w:t>E</w:t>
            </w:r>
            <w:r>
              <w:rPr>
                <w:rFonts w:asciiTheme="minorHAnsi" w:hAnsiTheme="minorHAnsi" w:cstheme="minorHAnsi"/>
                <w:i/>
                <w:iCs/>
                <w:szCs w:val="22"/>
              </w:rPr>
              <w:t>scherichia</w:t>
            </w:r>
            <w:r w:rsidRPr="00984C69">
              <w:rPr>
                <w:rFonts w:asciiTheme="minorHAnsi" w:hAnsiTheme="minorHAnsi" w:cstheme="minorHAnsi"/>
                <w:i/>
                <w:iCs/>
                <w:szCs w:val="22"/>
              </w:rPr>
              <w:t xml:space="preserve"> coli</w:t>
            </w:r>
            <w:r>
              <w:rPr>
                <w:rFonts w:asciiTheme="minorHAnsi" w:hAnsiTheme="minorHAnsi" w:cstheme="minorHAnsi"/>
                <w:szCs w:val="22"/>
              </w:rPr>
              <w:t xml:space="preserve"> Nissle strain 1917</w:t>
            </w:r>
          </w:p>
        </w:tc>
      </w:tr>
      <w:tr w:rsidR="00984C69" w:rsidRPr="00707A27" w14:paraId="08E62D23"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1737018B" w14:textId="19188CBE" w:rsidR="00984C69" w:rsidRDefault="00984C69" w:rsidP="003A58BA">
            <w:pPr>
              <w:spacing w:before="0" w:after="0"/>
              <w:contextualSpacing/>
              <w:rPr>
                <w:rFonts w:asciiTheme="minorHAnsi" w:hAnsiTheme="minorHAnsi" w:cstheme="minorHAnsi"/>
                <w:szCs w:val="22"/>
              </w:rPr>
            </w:pPr>
            <w:r>
              <w:rPr>
                <w:rFonts w:asciiTheme="minorHAnsi" w:hAnsiTheme="minorHAnsi" w:cstheme="minorHAnsi"/>
                <w:szCs w:val="22"/>
              </w:rPr>
              <w:t>EU</w:t>
            </w:r>
          </w:p>
        </w:tc>
        <w:tc>
          <w:tcPr>
            <w:tcW w:w="7667" w:type="dxa"/>
            <w:tcBorders>
              <w:top w:val="single" w:sz="4" w:space="0" w:color="auto"/>
              <w:left w:val="single" w:sz="4" w:space="0" w:color="auto"/>
              <w:bottom w:val="single" w:sz="4" w:space="0" w:color="auto"/>
              <w:right w:val="single" w:sz="4" w:space="0" w:color="auto"/>
            </w:tcBorders>
          </w:tcPr>
          <w:p w14:paraId="3442FCBA" w14:textId="21B06E95" w:rsidR="00984C69" w:rsidRPr="00984C69" w:rsidRDefault="00984C69" w:rsidP="003A58BA">
            <w:pPr>
              <w:spacing w:before="0" w:after="0"/>
              <w:contextualSpacing/>
              <w:rPr>
                <w:rFonts w:asciiTheme="minorHAnsi" w:hAnsiTheme="minorHAnsi" w:cstheme="minorHAnsi"/>
                <w:szCs w:val="22"/>
              </w:rPr>
            </w:pPr>
            <w:r>
              <w:rPr>
                <w:rFonts w:asciiTheme="minorHAnsi" w:hAnsiTheme="minorHAnsi" w:cstheme="minorHAnsi"/>
                <w:szCs w:val="22"/>
              </w:rPr>
              <w:t>European Union</w:t>
            </w:r>
          </w:p>
        </w:tc>
      </w:tr>
      <w:tr w:rsidR="009C63C9" w:rsidRPr="00707A27" w14:paraId="18650C93"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5F97ACAD" w14:textId="77777777" w:rsidR="009C63C9" w:rsidRPr="00FE0ADF" w:rsidRDefault="009C63C9" w:rsidP="003A58BA">
            <w:pPr>
              <w:spacing w:before="0" w:after="0"/>
              <w:contextualSpacing/>
              <w:rPr>
                <w:rFonts w:asciiTheme="minorHAnsi" w:hAnsiTheme="minorHAnsi" w:cstheme="minorHAnsi"/>
                <w:szCs w:val="22"/>
              </w:rPr>
            </w:pPr>
            <w:r w:rsidRPr="00FE0ADF">
              <w:rPr>
                <w:rFonts w:asciiTheme="minorHAnsi" w:hAnsiTheme="minorHAnsi" w:cstheme="minorHAnsi"/>
                <w:szCs w:val="22"/>
              </w:rPr>
              <w:t>FSANZ</w:t>
            </w:r>
          </w:p>
        </w:tc>
        <w:tc>
          <w:tcPr>
            <w:tcW w:w="7667" w:type="dxa"/>
            <w:tcBorders>
              <w:top w:val="single" w:sz="4" w:space="0" w:color="auto"/>
              <w:left w:val="single" w:sz="4" w:space="0" w:color="auto"/>
              <w:bottom w:val="single" w:sz="4" w:space="0" w:color="auto"/>
              <w:right w:val="single" w:sz="4" w:space="0" w:color="auto"/>
            </w:tcBorders>
          </w:tcPr>
          <w:p w14:paraId="58C854AB"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Food Standards Australia New Zealand</w:t>
            </w:r>
          </w:p>
        </w:tc>
      </w:tr>
      <w:tr w:rsidR="009C63C9" w:rsidRPr="00707A27" w14:paraId="137178F3"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77A01ED1"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GTTAC</w:t>
            </w:r>
          </w:p>
        </w:tc>
        <w:tc>
          <w:tcPr>
            <w:tcW w:w="7667" w:type="dxa"/>
            <w:tcBorders>
              <w:top w:val="single" w:sz="4" w:space="0" w:color="auto"/>
              <w:left w:val="single" w:sz="4" w:space="0" w:color="auto"/>
              <w:bottom w:val="single" w:sz="4" w:space="0" w:color="auto"/>
              <w:right w:val="single" w:sz="4" w:space="0" w:color="auto"/>
            </w:tcBorders>
          </w:tcPr>
          <w:p w14:paraId="54CB39B3"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Gene Technology Technical Advisory Committee</w:t>
            </w:r>
          </w:p>
        </w:tc>
      </w:tr>
      <w:tr w:rsidR="009C63C9" w:rsidRPr="00707A27" w14:paraId="55A41364"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0339AB7E"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GM</w:t>
            </w:r>
          </w:p>
        </w:tc>
        <w:tc>
          <w:tcPr>
            <w:tcW w:w="7667" w:type="dxa"/>
            <w:tcBorders>
              <w:top w:val="single" w:sz="4" w:space="0" w:color="auto"/>
              <w:left w:val="single" w:sz="4" w:space="0" w:color="auto"/>
              <w:bottom w:val="single" w:sz="4" w:space="0" w:color="auto"/>
              <w:right w:val="single" w:sz="4" w:space="0" w:color="auto"/>
            </w:tcBorders>
          </w:tcPr>
          <w:p w14:paraId="5674B080"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Genetically modified</w:t>
            </w:r>
          </w:p>
        </w:tc>
      </w:tr>
      <w:tr w:rsidR="009C63C9" w:rsidRPr="00707A27" w14:paraId="452822EE"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1288BB99"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GMO</w:t>
            </w:r>
          </w:p>
        </w:tc>
        <w:tc>
          <w:tcPr>
            <w:tcW w:w="7667" w:type="dxa"/>
            <w:tcBorders>
              <w:top w:val="single" w:sz="4" w:space="0" w:color="auto"/>
              <w:left w:val="single" w:sz="4" w:space="0" w:color="auto"/>
              <w:bottom w:val="single" w:sz="4" w:space="0" w:color="auto"/>
              <w:right w:val="single" w:sz="4" w:space="0" w:color="auto"/>
            </w:tcBorders>
          </w:tcPr>
          <w:p w14:paraId="22918F03"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Genetically modified organism</w:t>
            </w:r>
          </w:p>
        </w:tc>
      </w:tr>
      <w:tr w:rsidR="009C63C9" w14:paraId="7EB52CC6"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2FD0F12F" w14:textId="77777777" w:rsidR="009C63C9" w:rsidRDefault="009C63C9" w:rsidP="003A58BA">
            <w:pPr>
              <w:spacing w:before="0" w:after="0"/>
              <w:contextualSpacing/>
              <w:rPr>
                <w:rFonts w:asciiTheme="minorHAnsi" w:hAnsiTheme="minorHAnsi" w:cstheme="minorHAnsi"/>
                <w:szCs w:val="22"/>
              </w:rPr>
            </w:pPr>
            <w:r>
              <w:rPr>
                <w:rFonts w:asciiTheme="minorHAnsi" w:hAnsiTheme="minorHAnsi" w:cstheme="minorHAnsi"/>
                <w:szCs w:val="22"/>
              </w:rPr>
              <w:t>HREC</w:t>
            </w:r>
          </w:p>
        </w:tc>
        <w:tc>
          <w:tcPr>
            <w:tcW w:w="7667" w:type="dxa"/>
            <w:tcBorders>
              <w:top w:val="single" w:sz="4" w:space="0" w:color="auto"/>
              <w:left w:val="single" w:sz="4" w:space="0" w:color="auto"/>
              <w:bottom w:val="single" w:sz="4" w:space="0" w:color="auto"/>
              <w:right w:val="single" w:sz="4" w:space="0" w:color="auto"/>
            </w:tcBorders>
          </w:tcPr>
          <w:p w14:paraId="7DC1610D" w14:textId="77777777" w:rsidR="009C63C9" w:rsidRDefault="009C63C9" w:rsidP="003A58BA">
            <w:pPr>
              <w:spacing w:before="0" w:after="0"/>
              <w:contextualSpacing/>
              <w:rPr>
                <w:rFonts w:asciiTheme="minorHAnsi" w:hAnsiTheme="minorHAnsi" w:cstheme="minorHAnsi"/>
                <w:szCs w:val="22"/>
              </w:rPr>
            </w:pPr>
            <w:r>
              <w:rPr>
                <w:rFonts w:asciiTheme="minorHAnsi" w:hAnsiTheme="minorHAnsi" w:cstheme="minorHAnsi"/>
                <w:szCs w:val="22"/>
              </w:rPr>
              <w:t>Human Research Ethics Committee</w:t>
            </w:r>
          </w:p>
        </w:tc>
      </w:tr>
      <w:tr w:rsidR="009C63C9" w14:paraId="5D437479"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0783AE48" w14:textId="77777777" w:rsidR="009C63C9" w:rsidRDefault="009C63C9" w:rsidP="003A58BA">
            <w:pPr>
              <w:spacing w:before="0" w:after="0"/>
              <w:contextualSpacing/>
              <w:rPr>
                <w:rFonts w:asciiTheme="minorHAnsi" w:hAnsiTheme="minorHAnsi" w:cstheme="minorHAnsi"/>
                <w:szCs w:val="22"/>
              </w:rPr>
            </w:pPr>
            <w:r>
              <w:rPr>
                <w:rFonts w:asciiTheme="minorHAnsi" w:hAnsiTheme="minorHAnsi" w:cstheme="minorHAnsi"/>
                <w:szCs w:val="22"/>
              </w:rPr>
              <w:t>IATA</w:t>
            </w:r>
          </w:p>
        </w:tc>
        <w:tc>
          <w:tcPr>
            <w:tcW w:w="7667" w:type="dxa"/>
            <w:tcBorders>
              <w:top w:val="single" w:sz="4" w:space="0" w:color="auto"/>
              <w:left w:val="single" w:sz="4" w:space="0" w:color="auto"/>
              <w:bottom w:val="single" w:sz="4" w:space="0" w:color="auto"/>
              <w:right w:val="single" w:sz="4" w:space="0" w:color="auto"/>
            </w:tcBorders>
          </w:tcPr>
          <w:p w14:paraId="61C1A77E" w14:textId="77777777" w:rsidR="009C63C9" w:rsidRDefault="009C63C9" w:rsidP="003A58BA">
            <w:pPr>
              <w:spacing w:before="0" w:after="0"/>
              <w:contextualSpacing/>
              <w:rPr>
                <w:rFonts w:asciiTheme="minorHAnsi" w:hAnsiTheme="minorHAnsi" w:cstheme="minorHAnsi"/>
                <w:szCs w:val="22"/>
              </w:rPr>
            </w:pPr>
            <w:r>
              <w:rPr>
                <w:rFonts w:asciiTheme="minorHAnsi" w:hAnsiTheme="minorHAnsi" w:cstheme="minorHAnsi"/>
                <w:szCs w:val="22"/>
              </w:rPr>
              <w:t>International Air Transport Association</w:t>
            </w:r>
          </w:p>
        </w:tc>
      </w:tr>
      <w:tr w:rsidR="009C63C9" w:rsidRPr="00707A27" w14:paraId="2235DA55"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7FD82EC7" w14:textId="77777777" w:rsidR="009C63C9" w:rsidRPr="00707A27" w:rsidRDefault="009C63C9" w:rsidP="003A58BA">
            <w:pPr>
              <w:spacing w:before="0" w:after="0"/>
              <w:contextualSpacing/>
              <w:rPr>
                <w:rFonts w:asciiTheme="minorHAnsi" w:hAnsiTheme="minorHAnsi" w:cstheme="minorHAnsi"/>
                <w:szCs w:val="22"/>
              </w:rPr>
            </w:pPr>
            <w:r>
              <w:rPr>
                <w:rFonts w:asciiTheme="minorHAnsi" w:hAnsiTheme="minorHAnsi" w:cstheme="minorHAnsi"/>
                <w:szCs w:val="22"/>
              </w:rPr>
              <w:t>IBC</w:t>
            </w:r>
          </w:p>
        </w:tc>
        <w:tc>
          <w:tcPr>
            <w:tcW w:w="7667" w:type="dxa"/>
            <w:tcBorders>
              <w:top w:val="single" w:sz="4" w:space="0" w:color="auto"/>
              <w:left w:val="single" w:sz="4" w:space="0" w:color="auto"/>
              <w:bottom w:val="single" w:sz="4" w:space="0" w:color="auto"/>
              <w:right w:val="single" w:sz="4" w:space="0" w:color="auto"/>
            </w:tcBorders>
          </w:tcPr>
          <w:p w14:paraId="23878CEB" w14:textId="77777777" w:rsidR="009C63C9" w:rsidRPr="00707A27" w:rsidRDefault="009C63C9" w:rsidP="003A58BA">
            <w:pPr>
              <w:spacing w:before="0" w:after="0"/>
              <w:contextualSpacing/>
              <w:rPr>
                <w:rFonts w:asciiTheme="minorHAnsi" w:hAnsiTheme="minorHAnsi" w:cstheme="minorHAnsi"/>
                <w:szCs w:val="22"/>
              </w:rPr>
            </w:pPr>
            <w:r>
              <w:rPr>
                <w:rFonts w:asciiTheme="minorHAnsi" w:hAnsiTheme="minorHAnsi" w:cstheme="minorHAnsi"/>
                <w:szCs w:val="22"/>
              </w:rPr>
              <w:t>Institutional Biosafety Committee</w:t>
            </w:r>
          </w:p>
        </w:tc>
      </w:tr>
      <w:tr w:rsidR="009C63C9" w:rsidRPr="00707A27" w14:paraId="6EF01A8E"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0705A2E2" w14:textId="77777777" w:rsidR="009C63C9" w:rsidRPr="00B55EDD" w:rsidRDefault="009C63C9" w:rsidP="003A58BA">
            <w:pPr>
              <w:spacing w:before="0" w:after="0"/>
              <w:contextualSpacing/>
              <w:rPr>
                <w:rFonts w:asciiTheme="minorHAnsi" w:hAnsiTheme="minorHAnsi" w:cstheme="minorHAnsi"/>
                <w:szCs w:val="22"/>
              </w:rPr>
            </w:pPr>
            <w:r w:rsidRPr="00B55EDD">
              <w:rPr>
                <w:rFonts w:asciiTheme="minorHAnsi" w:hAnsiTheme="minorHAnsi" w:cstheme="minorHAnsi"/>
                <w:szCs w:val="22"/>
              </w:rPr>
              <w:t>ICH-GCP</w:t>
            </w:r>
          </w:p>
        </w:tc>
        <w:tc>
          <w:tcPr>
            <w:tcW w:w="7667" w:type="dxa"/>
            <w:tcBorders>
              <w:top w:val="single" w:sz="4" w:space="0" w:color="auto"/>
              <w:left w:val="single" w:sz="4" w:space="0" w:color="auto"/>
              <w:bottom w:val="single" w:sz="4" w:space="0" w:color="auto"/>
              <w:right w:val="single" w:sz="4" w:space="0" w:color="auto"/>
            </w:tcBorders>
          </w:tcPr>
          <w:p w14:paraId="7E466DD2" w14:textId="3ECAB47E"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International Council for Harmonisation of Technical Requirements for Registration of Pharmaceuticals for Human Use</w:t>
            </w:r>
            <w:r w:rsidR="003D1E7D">
              <w:rPr>
                <w:rFonts w:asciiTheme="minorHAnsi" w:hAnsiTheme="minorHAnsi" w:cstheme="minorHAnsi"/>
                <w:szCs w:val="22"/>
              </w:rPr>
              <w:t xml:space="preserve"> – Guidelines for Good Clinical Practice </w:t>
            </w:r>
          </w:p>
        </w:tc>
      </w:tr>
      <w:tr w:rsidR="00984C69" w:rsidRPr="00707A27" w14:paraId="4531CD06"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163CD94A" w14:textId="7F818CD3" w:rsidR="00984C69" w:rsidRPr="00707A27" w:rsidRDefault="00984C69" w:rsidP="003A58BA">
            <w:pPr>
              <w:spacing w:before="0" w:after="0"/>
              <w:contextualSpacing/>
              <w:rPr>
                <w:rFonts w:asciiTheme="minorHAnsi" w:hAnsiTheme="minorHAnsi" w:cstheme="minorHAnsi"/>
                <w:szCs w:val="22"/>
              </w:rPr>
            </w:pPr>
            <w:r>
              <w:rPr>
                <w:rFonts w:asciiTheme="minorHAnsi" w:hAnsiTheme="minorHAnsi" w:cstheme="minorHAnsi"/>
                <w:szCs w:val="22"/>
              </w:rPr>
              <w:t>NATA</w:t>
            </w:r>
          </w:p>
        </w:tc>
        <w:tc>
          <w:tcPr>
            <w:tcW w:w="7667" w:type="dxa"/>
            <w:tcBorders>
              <w:top w:val="single" w:sz="4" w:space="0" w:color="auto"/>
              <w:left w:val="single" w:sz="4" w:space="0" w:color="auto"/>
              <w:bottom w:val="single" w:sz="4" w:space="0" w:color="auto"/>
              <w:right w:val="single" w:sz="4" w:space="0" w:color="auto"/>
            </w:tcBorders>
          </w:tcPr>
          <w:p w14:paraId="3768A940" w14:textId="2831FA78" w:rsidR="00984C69" w:rsidRPr="00707A27" w:rsidRDefault="00984C69" w:rsidP="003A58BA">
            <w:pPr>
              <w:spacing w:before="0" w:after="0"/>
              <w:contextualSpacing/>
              <w:rPr>
                <w:rFonts w:asciiTheme="minorHAnsi" w:hAnsiTheme="minorHAnsi" w:cstheme="minorHAnsi"/>
                <w:szCs w:val="22"/>
              </w:rPr>
            </w:pPr>
            <w:r w:rsidRPr="00273E51">
              <w:t>National Association of Testing Authorities</w:t>
            </w:r>
          </w:p>
        </w:tc>
      </w:tr>
      <w:tr w:rsidR="009C63C9" w:rsidRPr="00707A27" w14:paraId="1537D905"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271CE73C"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NHMRC</w:t>
            </w:r>
          </w:p>
        </w:tc>
        <w:tc>
          <w:tcPr>
            <w:tcW w:w="7667" w:type="dxa"/>
            <w:tcBorders>
              <w:top w:val="single" w:sz="4" w:space="0" w:color="auto"/>
              <w:left w:val="single" w:sz="4" w:space="0" w:color="auto"/>
              <w:bottom w:val="single" w:sz="4" w:space="0" w:color="auto"/>
              <w:right w:val="single" w:sz="4" w:space="0" w:color="auto"/>
            </w:tcBorders>
          </w:tcPr>
          <w:p w14:paraId="1ADFC290"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National Health and Medical Research Council</w:t>
            </w:r>
          </w:p>
        </w:tc>
      </w:tr>
      <w:tr w:rsidR="00AE01C1" w:rsidRPr="00707A27" w14:paraId="5072412F"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30E482AE" w14:textId="2BD61415" w:rsidR="00AE01C1" w:rsidRPr="00707A27" w:rsidRDefault="00AE01C1" w:rsidP="003A58BA">
            <w:pPr>
              <w:spacing w:before="0" w:after="0"/>
              <w:contextualSpacing/>
              <w:rPr>
                <w:rFonts w:asciiTheme="minorHAnsi" w:hAnsiTheme="minorHAnsi" w:cstheme="minorHAnsi"/>
                <w:szCs w:val="22"/>
              </w:rPr>
            </w:pPr>
            <w:r>
              <w:rPr>
                <w:rFonts w:asciiTheme="minorHAnsi" w:hAnsiTheme="minorHAnsi" w:cstheme="minorHAnsi"/>
                <w:szCs w:val="22"/>
              </w:rPr>
              <w:t>NPAAC</w:t>
            </w:r>
          </w:p>
        </w:tc>
        <w:tc>
          <w:tcPr>
            <w:tcW w:w="7667" w:type="dxa"/>
            <w:tcBorders>
              <w:top w:val="single" w:sz="4" w:space="0" w:color="auto"/>
              <w:left w:val="single" w:sz="4" w:space="0" w:color="auto"/>
              <w:bottom w:val="single" w:sz="4" w:space="0" w:color="auto"/>
              <w:right w:val="single" w:sz="4" w:space="0" w:color="auto"/>
            </w:tcBorders>
          </w:tcPr>
          <w:p w14:paraId="49760A34" w14:textId="64745A6D" w:rsidR="00AE01C1" w:rsidRPr="00707A27" w:rsidRDefault="00AE01C1" w:rsidP="003A58BA">
            <w:pPr>
              <w:spacing w:before="0" w:after="0"/>
              <w:contextualSpacing/>
              <w:rPr>
                <w:rFonts w:asciiTheme="minorHAnsi" w:hAnsiTheme="minorHAnsi" w:cstheme="minorHAnsi"/>
                <w:szCs w:val="22"/>
              </w:rPr>
            </w:pPr>
            <w:r>
              <w:rPr>
                <w:rFonts w:asciiTheme="minorHAnsi" w:hAnsiTheme="minorHAnsi" w:cstheme="minorHAnsi"/>
                <w:szCs w:val="22"/>
              </w:rPr>
              <w:t xml:space="preserve">National Pathology Accreditation Advisory Council </w:t>
            </w:r>
          </w:p>
        </w:tc>
      </w:tr>
      <w:tr w:rsidR="00AE01C1" w:rsidRPr="00707A27" w14:paraId="63A36D0C"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4BBC863F" w14:textId="5998B379" w:rsidR="00AE01C1" w:rsidRPr="00707A27" w:rsidRDefault="00AE01C1" w:rsidP="003A58BA">
            <w:pPr>
              <w:spacing w:before="0" w:after="0"/>
              <w:contextualSpacing/>
              <w:rPr>
                <w:rFonts w:asciiTheme="minorHAnsi" w:hAnsiTheme="minorHAnsi" w:cstheme="minorHAnsi"/>
                <w:szCs w:val="22"/>
              </w:rPr>
            </w:pPr>
            <w:r>
              <w:rPr>
                <w:rFonts w:asciiTheme="minorHAnsi" w:hAnsiTheme="minorHAnsi" w:cstheme="minorHAnsi"/>
                <w:szCs w:val="22"/>
              </w:rPr>
              <w:t>NSQHS</w:t>
            </w:r>
          </w:p>
        </w:tc>
        <w:tc>
          <w:tcPr>
            <w:tcW w:w="7667" w:type="dxa"/>
            <w:tcBorders>
              <w:top w:val="single" w:sz="4" w:space="0" w:color="auto"/>
              <w:left w:val="single" w:sz="4" w:space="0" w:color="auto"/>
              <w:bottom w:val="single" w:sz="4" w:space="0" w:color="auto"/>
              <w:right w:val="single" w:sz="4" w:space="0" w:color="auto"/>
            </w:tcBorders>
          </w:tcPr>
          <w:p w14:paraId="1A770910" w14:textId="187A0F64" w:rsidR="00AE01C1" w:rsidRPr="00707A27" w:rsidRDefault="00AE01C1" w:rsidP="003A58BA">
            <w:pPr>
              <w:spacing w:before="0" w:after="0"/>
              <w:contextualSpacing/>
              <w:rPr>
                <w:rFonts w:asciiTheme="minorHAnsi" w:hAnsiTheme="minorHAnsi" w:cstheme="minorHAnsi"/>
                <w:szCs w:val="22"/>
              </w:rPr>
            </w:pPr>
            <w:r>
              <w:rPr>
                <w:rFonts w:asciiTheme="minorHAnsi" w:hAnsiTheme="minorHAnsi" w:cstheme="minorHAnsi"/>
                <w:szCs w:val="22"/>
              </w:rPr>
              <w:t>National Safety and Quality Health Service Standards</w:t>
            </w:r>
          </w:p>
        </w:tc>
      </w:tr>
      <w:tr w:rsidR="009C63C9" w:rsidRPr="00707A27" w14:paraId="7F90F366"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1A8D4BF7"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OGTR</w:t>
            </w:r>
          </w:p>
        </w:tc>
        <w:tc>
          <w:tcPr>
            <w:tcW w:w="7667" w:type="dxa"/>
            <w:tcBorders>
              <w:top w:val="single" w:sz="4" w:space="0" w:color="auto"/>
              <w:left w:val="single" w:sz="4" w:space="0" w:color="auto"/>
              <w:bottom w:val="single" w:sz="4" w:space="0" w:color="auto"/>
              <w:right w:val="single" w:sz="4" w:space="0" w:color="auto"/>
            </w:tcBorders>
          </w:tcPr>
          <w:p w14:paraId="39A81095"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Office of the Gene Technology Regulator</w:t>
            </w:r>
          </w:p>
        </w:tc>
      </w:tr>
      <w:tr w:rsidR="009C63C9" w:rsidRPr="00707A27" w14:paraId="3CCEA4CD"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76D696FF"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PPE</w:t>
            </w:r>
          </w:p>
        </w:tc>
        <w:tc>
          <w:tcPr>
            <w:tcW w:w="7667" w:type="dxa"/>
            <w:tcBorders>
              <w:top w:val="single" w:sz="4" w:space="0" w:color="auto"/>
              <w:left w:val="single" w:sz="4" w:space="0" w:color="auto"/>
              <w:bottom w:val="single" w:sz="4" w:space="0" w:color="auto"/>
              <w:right w:val="single" w:sz="4" w:space="0" w:color="auto"/>
            </w:tcBorders>
          </w:tcPr>
          <w:p w14:paraId="216BBA16" w14:textId="77777777" w:rsidR="009C63C9" w:rsidRPr="00707A27" w:rsidRDefault="009C63C9" w:rsidP="003A58BA">
            <w:pPr>
              <w:spacing w:before="0" w:after="0"/>
              <w:contextualSpacing/>
              <w:rPr>
                <w:rFonts w:asciiTheme="minorHAnsi" w:hAnsiTheme="minorHAnsi" w:cstheme="minorHAnsi"/>
                <w:szCs w:val="22"/>
              </w:rPr>
            </w:pPr>
            <w:r>
              <w:rPr>
                <w:rFonts w:asciiTheme="minorHAnsi" w:hAnsiTheme="minorHAnsi" w:cstheme="minorHAnsi"/>
                <w:noProof/>
                <w:szCs w:val="22"/>
              </w:rPr>
              <w:t>P</w:t>
            </w:r>
            <w:r w:rsidRPr="00707A27">
              <w:rPr>
                <w:rFonts w:asciiTheme="minorHAnsi" w:hAnsiTheme="minorHAnsi" w:cstheme="minorHAnsi"/>
                <w:noProof/>
                <w:szCs w:val="22"/>
              </w:rPr>
              <w:t>ersonal Protective Equipment</w:t>
            </w:r>
          </w:p>
        </w:tc>
      </w:tr>
      <w:tr w:rsidR="009C63C9" w:rsidRPr="00707A27" w14:paraId="307264D1"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3A9966DE"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PCR</w:t>
            </w:r>
          </w:p>
        </w:tc>
        <w:tc>
          <w:tcPr>
            <w:tcW w:w="7667" w:type="dxa"/>
            <w:tcBorders>
              <w:top w:val="single" w:sz="4" w:space="0" w:color="auto"/>
              <w:left w:val="single" w:sz="4" w:space="0" w:color="auto"/>
              <w:bottom w:val="single" w:sz="4" w:space="0" w:color="auto"/>
              <w:right w:val="single" w:sz="4" w:space="0" w:color="auto"/>
            </w:tcBorders>
          </w:tcPr>
          <w:p w14:paraId="2A0C2EF6"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Polymerase chain reaction</w:t>
            </w:r>
          </w:p>
        </w:tc>
      </w:tr>
      <w:tr w:rsidR="009C63C9" w:rsidRPr="00633AAB" w14:paraId="3B06AEED"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2F926A69"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RAF</w:t>
            </w:r>
          </w:p>
        </w:tc>
        <w:tc>
          <w:tcPr>
            <w:tcW w:w="7667" w:type="dxa"/>
            <w:tcBorders>
              <w:top w:val="single" w:sz="4" w:space="0" w:color="auto"/>
              <w:left w:val="single" w:sz="4" w:space="0" w:color="auto"/>
              <w:bottom w:val="single" w:sz="4" w:space="0" w:color="auto"/>
              <w:right w:val="single" w:sz="4" w:space="0" w:color="auto"/>
            </w:tcBorders>
          </w:tcPr>
          <w:p w14:paraId="1F0918BC" w14:textId="77777777" w:rsidR="009C63C9" w:rsidRPr="00633AAB" w:rsidRDefault="009C63C9" w:rsidP="003A58BA">
            <w:pPr>
              <w:spacing w:before="0" w:after="0"/>
              <w:contextualSpacing/>
              <w:rPr>
                <w:rFonts w:asciiTheme="minorHAnsi" w:hAnsiTheme="minorHAnsi" w:cstheme="minorHAnsi"/>
                <w:iCs/>
                <w:szCs w:val="22"/>
              </w:rPr>
            </w:pPr>
            <w:r w:rsidRPr="00533C8D">
              <w:rPr>
                <w:rFonts w:asciiTheme="minorHAnsi" w:hAnsiTheme="minorHAnsi" w:cstheme="minorHAnsi"/>
                <w:iCs/>
                <w:szCs w:val="22"/>
              </w:rPr>
              <w:t>Risk Analysis Framework</w:t>
            </w:r>
          </w:p>
        </w:tc>
      </w:tr>
      <w:tr w:rsidR="009C63C9" w:rsidRPr="00707A27" w14:paraId="7F2FB11E"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0A7190A5" w14:textId="77777777" w:rsidR="009C63C9" w:rsidRPr="00707A27" w:rsidRDefault="009C63C9" w:rsidP="003A58BA">
            <w:pPr>
              <w:spacing w:before="0" w:after="0"/>
              <w:contextualSpacing/>
              <w:rPr>
                <w:rFonts w:asciiTheme="minorHAnsi" w:hAnsiTheme="minorHAnsi" w:cstheme="minorHAnsi"/>
                <w:szCs w:val="22"/>
                <w:lang w:eastAsia="nl-NL"/>
              </w:rPr>
            </w:pPr>
            <w:r w:rsidRPr="00707A27">
              <w:rPr>
                <w:rFonts w:asciiTheme="minorHAnsi" w:hAnsiTheme="minorHAnsi" w:cstheme="minorHAnsi"/>
                <w:szCs w:val="22"/>
              </w:rPr>
              <w:t>RARMP</w:t>
            </w:r>
          </w:p>
        </w:tc>
        <w:tc>
          <w:tcPr>
            <w:tcW w:w="7667" w:type="dxa"/>
            <w:tcBorders>
              <w:top w:val="single" w:sz="4" w:space="0" w:color="auto"/>
              <w:left w:val="single" w:sz="4" w:space="0" w:color="auto"/>
              <w:bottom w:val="single" w:sz="4" w:space="0" w:color="auto"/>
              <w:right w:val="single" w:sz="4" w:space="0" w:color="auto"/>
            </w:tcBorders>
          </w:tcPr>
          <w:p w14:paraId="41C6B58D"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Risk Assessment and Risk Management Plan</w:t>
            </w:r>
          </w:p>
        </w:tc>
      </w:tr>
      <w:tr w:rsidR="009C63C9" w:rsidRPr="00707A27" w14:paraId="7CB2AA4E"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63AAD65D"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SOP</w:t>
            </w:r>
          </w:p>
        </w:tc>
        <w:tc>
          <w:tcPr>
            <w:tcW w:w="7667" w:type="dxa"/>
            <w:tcBorders>
              <w:top w:val="single" w:sz="4" w:space="0" w:color="auto"/>
              <w:left w:val="single" w:sz="4" w:space="0" w:color="auto"/>
              <w:bottom w:val="single" w:sz="4" w:space="0" w:color="auto"/>
              <w:right w:val="single" w:sz="4" w:space="0" w:color="auto"/>
            </w:tcBorders>
          </w:tcPr>
          <w:p w14:paraId="2BEEA167"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Standard Operating Procedure</w:t>
            </w:r>
          </w:p>
        </w:tc>
      </w:tr>
      <w:tr w:rsidR="009C63C9" w:rsidRPr="00707A27" w14:paraId="675932A6"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3B3C35B5" w14:textId="77777777" w:rsidR="009C63C9" w:rsidRPr="004C5445" w:rsidRDefault="009C63C9" w:rsidP="003A58BA">
            <w:pPr>
              <w:spacing w:before="0" w:after="0"/>
              <w:contextualSpacing/>
              <w:rPr>
                <w:rFonts w:asciiTheme="minorHAnsi" w:hAnsiTheme="minorHAnsi" w:cstheme="minorHAnsi"/>
                <w:i/>
                <w:iCs/>
                <w:szCs w:val="22"/>
              </w:rPr>
            </w:pPr>
            <w:r w:rsidRPr="004C5445">
              <w:rPr>
                <w:rFonts w:asciiTheme="minorHAnsi" w:hAnsiTheme="minorHAnsi" w:cstheme="minorHAnsi"/>
                <w:i/>
                <w:iCs/>
                <w:szCs w:val="22"/>
              </w:rPr>
              <w:t>the Act</w:t>
            </w:r>
          </w:p>
        </w:tc>
        <w:tc>
          <w:tcPr>
            <w:tcW w:w="7667" w:type="dxa"/>
            <w:tcBorders>
              <w:top w:val="single" w:sz="4" w:space="0" w:color="auto"/>
              <w:left w:val="single" w:sz="4" w:space="0" w:color="auto"/>
              <w:bottom w:val="single" w:sz="4" w:space="0" w:color="auto"/>
              <w:right w:val="single" w:sz="4" w:space="0" w:color="auto"/>
            </w:tcBorders>
          </w:tcPr>
          <w:p w14:paraId="0FE5361A"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 xml:space="preserve">The </w:t>
            </w:r>
            <w:r w:rsidRPr="00707A27">
              <w:rPr>
                <w:rFonts w:asciiTheme="minorHAnsi" w:hAnsiTheme="minorHAnsi" w:cstheme="minorHAnsi"/>
                <w:i/>
                <w:szCs w:val="22"/>
              </w:rPr>
              <w:t>Gene Technology Act 2000</w:t>
            </w:r>
          </w:p>
        </w:tc>
      </w:tr>
      <w:tr w:rsidR="009C63C9" w:rsidRPr="00633AAB" w14:paraId="2659D2A7"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63F8F4C7"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the Regulations</w:t>
            </w:r>
          </w:p>
        </w:tc>
        <w:tc>
          <w:tcPr>
            <w:tcW w:w="7667" w:type="dxa"/>
            <w:tcBorders>
              <w:top w:val="single" w:sz="4" w:space="0" w:color="auto"/>
              <w:left w:val="single" w:sz="4" w:space="0" w:color="auto"/>
              <w:bottom w:val="single" w:sz="4" w:space="0" w:color="auto"/>
              <w:right w:val="single" w:sz="4" w:space="0" w:color="auto"/>
            </w:tcBorders>
          </w:tcPr>
          <w:p w14:paraId="60D35467" w14:textId="77777777" w:rsidR="009C63C9" w:rsidRPr="00633AAB" w:rsidRDefault="009C63C9" w:rsidP="003A58BA">
            <w:pPr>
              <w:spacing w:before="0" w:after="0"/>
              <w:contextualSpacing/>
              <w:rPr>
                <w:rFonts w:asciiTheme="minorHAnsi" w:hAnsiTheme="minorHAnsi" w:cstheme="minorHAnsi"/>
                <w:szCs w:val="22"/>
              </w:rPr>
            </w:pPr>
            <w:r w:rsidRPr="00633AAB">
              <w:rPr>
                <w:rFonts w:asciiTheme="minorHAnsi" w:hAnsiTheme="minorHAnsi" w:cstheme="minorHAnsi"/>
                <w:szCs w:val="22"/>
              </w:rPr>
              <w:t xml:space="preserve">The </w:t>
            </w:r>
            <w:r w:rsidRPr="00533C8D">
              <w:rPr>
                <w:rFonts w:asciiTheme="minorHAnsi" w:hAnsiTheme="minorHAnsi" w:cstheme="minorHAnsi"/>
                <w:szCs w:val="22"/>
              </w:rPr>
              <w:t>Gene Technology Regulations 2001</w:t>
            </w:r>
          </w:p>
        </w:tc>
      </w:tr>
      <w:tr w:rsidR="009C63C9" w:rsidRPr="00707A27" w14:paraId="71265C7C"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5EF32556"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the Regulator</w:t>
            </w:r>
          </w:p>
        </w:tc>
        <w:tc>
          <w:tcPr>
            <w:tcW w:w="7667" w:type="dxa"/>
            <w:tcBorders>
              <w:top w:val="single" w:sz="4" w:space="0" w:color="auto"/>
              <w:left w:val="single" w:sz="4" w:space="0" w:color="auto"/>
              <w:bottom w:val="single" w:sz="4" w:space="0" w:color="auto"/>
              <w:right w:val="single" w:sz="4" w:space="0" w:color="auto"/>
            </w:tcBorders>
          </w:tcPr>
          <w:p w14:paraId="30EC37D3"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The Gene Technology Regulator</w:t>
            </w:r>
          </w:p>
        </w:tc>
      </w:tr>
      <w:tr w:rsidR="009C63C9" w:rsidRPr="00707A27" w14:paraId="3A809EAF"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67B70225"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TGA</w:t>
            </w:r>
          </w:p>
        </w:tc>
        <w:tc>
          <w:tcPr>
            <w:tcW w:w="7667" w:type="dxa"/>
            <w:tcBorders>
              <w:top w:val="single" w:sz="4" w:space="0" w:color="auto"/>
              <w:left w:val="single" w:sz="4" w:space="0" w:color="auto"/>
              <w:bottom w:val="single" w:sz="4" w:space="0" w:color="auto"/>
              <w:right w:val="single" w:sz="4" w:space="0" w:color="auto"/>
            </w:tcBorders>
          </w:tcPr>
          <w:p w14:paraId="72DA4471"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Therapeutic Goods Administration</w:t>
            </w:r>
          </w:p>
        </w:tc>
      </w:tr>
      <w:tr w:rsidR="009C63C9" w:rsidRPr="00707A27" w14:paraId="282BEB6F"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73546E52" w14:textId="77777777" w:rsidR="009C63C9" w:rsidRPr="00707A27" w:rsidRDefault="009C63C9" w:rsidP="003A58BA">
            <w:pPr>
              <w:spacing w:before="0" w:after="0"/>
              <w:contextualSpacing/>
              <w:rPr>
                <w:rFonts w:asciiTheme="minorHAnsi" w:hAnsiTheme="minorHAnsi" w:cstheme="minorHAnsi"/>
                <w:szCs w:val="22"/>
              </w:rPr>
            </w:pPr>
            <w:r>
              <w:rPr>
                <w:rFonts w:asciiTheme="minorHAnsi" w:hAnsiTheme="minorHAnsi" w:cstheme="minorHAnsi"/>
                <w:szCs w:val="22"/>
              </w:rPr>
              <w:t>TSDs</w:t>
            </w:r>
          </w:p>
        </w:tc>
        <w:tc>
          <w:tcPr>
            <w:tcW w:w="7667" w:type="dxa"/>
            <w:tcBorders>
              <w:top w:val="single" w:sz="4" w:space="0" w:color="auto"/>
              <w:left w:val="single" w:sz="4" w:space="0" w:color="auto"/>
              <w:bottom w:val="single" w:sz="4" w:space="0" w:color="auto"/>
              <w:right w:val="single" w:sz="4" w:space="0" w:color="auto"/>
            </w:tcBorders>
          </w:tcPr>
          <w:p w14:paraId="09193C53" w14:textId="77777777" w:rsidR="009C63C9" w:rsidRPr="00707A27" w:rsidRDefault="009C63C9" w:rsidP="003A58BA">
            <w:pPr>
              <w:spacing w:before="0" w:after="0"/>
              <w:contextualSpacing/>
              <w:rPr>
                <w:rFonts w:asciiTheme="minorHAnsi" w:hAnsiTheme="minorHAnsi" w:cstheme="minorHAnsi"/>
                <w:szCs w:val="22"/>
              </w:rPr>
            </w:pPr>
            <w:r>
              <w:rPr>
                <w:rFonts w:asciiTheme="minorHAnsi" w:hAnsiTheme="minorHAnsi" w:cstheme="minorHAnsi"/>
                <w:szCs w:val="22"/>
              </w:rPr>
              <w:t xml:space="preserve">The Regulator’s </w:t>
            </w:r>
            <w:r w:rsidRPr="00675801">
              <w:rPr>
                <w:rFonts w:asciiTheme="minorHAnsi" w:hAnsiTheme="minorHAnsi" w:cstheme="minorHAnsi"/>
                <w:i/>
                <w:iCs/>
                <w:szCs w:val="22"/>
              </w:rPr>
              <w:t>Guidelines for Transport, Storage and Disposal</w:t>
            </w:r>
          </w:p>
        </w:tc>
      </w:tr>
      <w:tr w:rsidR="009C63C9" w:rsidRPr="00707A27" w14:paraId="47402664"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37F3CC67"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USA</w:t>
            </w:r>
          </w:p>
        </w:tc>
        <w:tc>
          <w:tcPr>
            <w:tcW w:w="7667" w:type="dxa"/>
            <w:tcBorders>
              <w:top w:val="single" w:sz="4" w:space="0" w:color="auto"/>
              <w:left w:val="single" w:sz="4" w:space="0" w:color="auto"/>
              <w:bottom w:val="single" w:sz="4" w:space="0" w:color="auto"/>
              <w:right w:val="single" w:sz="4" w:space="0" w:color="auto"/>
            </w:tcBorders>
          </w:tcPr>
          <w:p w14:paraId="1EF56569"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United States of America</w:t>
            </w:r>
          </w:p>
        </w:tc>
      </w:tr>
      <w:tr w:rsidR="009C63C9" w:rsidRPr="00707A27" w14:paraId="28EB3653"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030D9B7B"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WHO</w:t>
            </w:r>
          </w:p>
        </w:tc>
        <w:tc>
          <w:tcPr>
            <w:tcW w:w="7667" w:type="dxa"/>
            <w:tcBorders>
              <w:top w:val="single" w:sz="4" w:space="0" w:color="auto"/>
              <w:left w:val="single" w:sz="4" w:space="0" w:color="auto"/>
              <w:bottom w:val="single" w:sz="4" w:space="0" w:color="auto"/>
              <w:right w:val="single" w:sz="4" w:space="0" w:color="auto"/>
            </w:tcBorders>
          </w:tcPr>
          <w:p w14:paraId="3C12664C" w14:textId="77777777" w:rsidR="009C63C9" w:rsidRPr="00707A27" w:rsidRDefault="009C63C9" w:rsidP="003A58BA">
            <w:pPr>
              <w:spacing w:before="0" w:after="0"/>
              <w:contextualSpacing/>
              <w:rPr>
                <w:rFonts w:asciiTheme="minorHAnsi" w:hAnsiTheme="minorHAnsi" w:cstheme="minorHAnsi"/>
                <w:szCs w:val="22"/>
              </w:rPr>
            </w:pPr>
            <w:r w:rsidRPr="00707A27">
              <w:rPr>
                <w:rFonts w:asciiTheme="minorHAnsi" w:hAnsiTheme="minorHAnsi" w:cstheme="minorHAnsi"/>
                <w:szCs w:val="22"/>
              </w:rPr>
              <w:t>World Health Organization</w:t>
            </w:r>
          </w:p>
        </w:tc>
      </w:tr>
      <w:tr w:rsidR="003A58BA" w:rsidRPr="00707A27" w14:paraId="6C2F2D8C" w14:textId="77777777" w:rsidTr="003A58BA">
        <w:trPr>
          <w:trHeight w:val="283"/>
        </w:trPr>
        <w:tc>
          <w:tcPr>
            <w:tcW w:w="1967" w:type="dxa"/>
            <w:tcBorders>
              <w:top w:val="single" w:sz="4" w:space="0" w:color="auto"/>
              <w:left w:val="single" w:sz="4" w:space="0" w:color="auto"/>
              <w:bottom w:val="single" w:sz="4" w:space="0" w:color="auto"/>
              <w:right w:val="single" w:sz="4" w:space="0" w:color="auto"/>
            </w:tcBorders>
          </w:tcPr>
          <w:p w14:paraId="6A5C7343" w14:textId="6DBBE00A" w:rsidR="003A58BA" w:rsidRPr="00707A27" w:rsidRDefault="003A58BA" w:rsidP="003A58BA">
            <w:pPr>
              <w:spacing w:before="0" w:after="0"/>
              <w:contextualSpacing/>
              <w:rPr>
                <w:rFonts w:asciiTheme="minorHAnsi" w:hAnsiTheme="minorHAnsi" w:cstheme="minorHAnsi"/>
                <w:szCs w:val="22"/>
              </w:rPr>
            </w:pPr>
            <w:r>
              <w:rPr>
                <w:rFonts w:asciiTheme="minorHAnsi" w:hAnsiTheme="minorHAnsi" w:cstheme="minorHAnsi"/>
                <w:szCs w:val="22"/>
              </w:rPr>
              <w:t>WT</w:t>
            </w:r>
          </w:p>
        </w:tc>
        <w:tc>
          <w:tcPr>
            <w:tcW w:w="7667" w:type="dxa"/>
            <w:tcBorders>
              <w:top w:val="single" w:sz="4" w:space="0" w:color="auto"/>
              <w:left w:val="single" w:sz="4" w:space="0" w:color="auto"/>
              <w:bottom w:val="single" w:sz="4" w:space="0" w:color="auto"/>
              <w:right w:val="single" w:sz="4" w:space="0" w:color="auto"/>
            </w:tcBorders>
          </w:tcPr>
          <w:p w14:paraId="77BEC241" w14:textId="305CDB4D" w:rsidR="003A58BA" w:rsidRPr="00707A27" w:rsidRDefault="003A58BA" w:rsidP="003A58BA">
            <w:pPr>
              <w:spacing w:before="0" w:after="0"/>
              <w:contextualSpacing/>
              <w:rPr>
                <w:rFonts w:asciiTheme="minorHAnsi" w:hAnsiTheme="minorHAnsi" w:cstheme="minorHAnsi"/>
                <w:szCs w:val="22"/>
              </w:rPr>
            </w:pPr>
            <w:r>
              <w:rPr>
                <w:rFonts w:asciiTheme="minorHAnsi" w:hAnsiTheme="minorHAnsi" w:cstheme="minorHAnsi"/>
                <w:szCs w:val="22"/>
              </w:rPr>
              <w:t>Wild type</w:t>
            </w:r>
          </w:p>
        </w:tc>
      </w:tr>
    </w:tbl>
    <w:p w14:paraId="3CF9F3C0" w14:textId="05EBDC96" w:rsidR="00F24F57" w:rsidRPr="0000143A" w:rsidRDefault="00F24F57" w:rsidP="00F56FE9">
      <w:pPr>
        <w:sectPr w:rsidR="00F24F57" w:rsidRPr="0000143A" w:rsidSect="00406E1A">
          <w:footerReference w:type="default" r:id="rId22"/>
          <w:pgSz w:w="11909" w:h="16834" w:code="9"/>
          <w:pgMar w:top="1418" w:right="1361" w:bottom="1418" w:left="1361" w:header="720" w:footer="720" w:gutter="0"/>
          <w:pgNumType w:fmt="upperRoman"/>
          <w:cols w:space="720"/>
        </w:sectPr>
      </w:pPr>
    </w:p>
    <w:p w14:paraId="5C08D714" w14:textId="5CB6EE91" w:rsidR="00533D84" w:rsidRPr="0000143A" w:rsidRDefault="00533D84" w:rsidP="00297C6E">
      <w:pPr>
        <w:pStyle w:val="1RARMP"/>
      </w:pPr>
      <w:bookmarkStart w:id="39" w:name="_Toc301341824"/>
      <w:bookmarkStart w:id="40" w:name="_Toc47536740"/>
      <w:bookmarkStart w:id="41" w:name="_Ref57107670"/>
      <w:bookmarkStart w:id="42" w:name="_Ref57107703"/>
      <w:bookmarkStart w:id="43" w:name="_Ref57107745"/>
      <w:bookmarkStart w:id="44" w:name="_Ref57107833"/>
      <w:bookmarkStart w:id="45" w:name="_Ref57107847"/>
      <w:bookmarkStart w:id="46" w:name="_Ref57118890"/>
      <w:bookmarkStart w:id="47" w:name="_Ref57118926"/>
      <w:bookmarkStart w:id="48" w:name="_Ref57118937"/>
      <w:bookmarkStart w:id="49" w:name="_Ref57118949"/>
      <w:bookmarkStart w:id="50" w:name="_Ref57118962"/>
      <w:bookmarkStart w:id="51" w:name="_Ref57119022"/>
      <w:bookmarkStart w:id="52" w:name="_Ref57119079"/>
      <w:bookmarkStart w:id="53" w:name="_Ref57119151"/>
      <w:bookmarkStart w:id="54" w:name="_Ref57119245"/>
      <w:bookmarkStart w:id="55" w:name="_Ref58589090"/>
      <w:bookmarkStart w:id="56" w:name="_Ref58589095"/>
      <w:bookmarkStart w:id="57" w:name="_Ref58746019"/>
      <w:bookmarkStart w:id="58" w:name="_Ref61526715"/>
      <w:bookmarkStart w:id="59" w:name="_Ref61527328"/>
      <w:bookmarkStart w:id="60" w:name="_Ref67313083"/>
      <w:bookmarkStart w:id="61" w:name="_Ref67319228"/>
      <w:bookmarkStart w:id="62" w:name="_Ref67475058"/>
      <w:bookmarkStart w:id="63" w:name="_Ref67481049"/>
      <w:bookmarkStart w:id="64" w:name="_Ref67492375"/>
      <w:bookmarkStart w:id="65" w:name="_Ref67492394"/>
      <w:bookmarkStart w:id="66" w:name="_Ref67492471"/>
      <w:bookmarkStart w:id="67" w:name="_Ref67493429"/>
      <w:bookmarkStart w:id="68" w:name="_Ref68594429"/>
      <w:bookmarkStart w:id="69" w:name="_Ref68612879"/>
      <w:bookmarkStart w:id="70" w:name="_Ref68615635"/>
      <w:bookmarkStart w:id="71" w:name="_Ref68615652"/>
      <w:bookmarkStart w:id="72" w:name="_Ref210394072"/>
      <w:bookmarkStart w:id="73" w:name="_Ref211519425"/>
      <w:bookmarkStart w:id="74" w:name="_Ref211521352"/>
      <w:bookmarkStart w:id="75" w:name="_Ref211583851"/>
      <w:bookmarkStart w:id="76" w:name="_Ref211591924"/>
      <w:bookmarkStart w:id="77" w:name="_Ref211592992"/>
      <w:bookmarkStart w:id="78" w:name="_Ref211595332"/>
      <w:bookmarkStart w:id="79" w:name="_Ref211605735"/>
      <w:bookmarkStart w:id="80" w:name="_Ref211845027"/>
      <w:bookmarkStart w:id="81" w:name="_Ref211860226"/>
      <w:bookmarkStart w:id="82" w:name="_Ref211866055"/>
      <w:bookmarkStart w:id="83" w:name="_Ref211926511"/>
      <w:bookmarkStart w:id="84" w:name="_Ref212452305"/>
      <w:bookmarkStart w:id="85" w:name="_Ref212452372"/>
      <w:bookmarkStart w:id="86" w:name="_Ref212453199"/>
      <w:bookmarkStart w:id="87" w:name="_Ref212453875"/>
      <w:bookmarkStart w:id="88" w:name="_Ref212454113"/>
      <w:bookmarkStart w:id="89" w:name="_Ref212454659"/>
      <w:bookmarkStart w:id="90" w:name="_Ref212459645"/>
      <w:bookmarkStart w:id="91" w:name="_Ref212462906"/>
      <w:bookmarkStart w:id="92" w:name="_Ref213659252"/>
      <w:bookmarkStart w:id="93" w:name="_Toc214523845"/>
      <w:bookmarkStart w:id="94" w:name="_Toc142471144"/>
      <w:bookmarkStart w:id="95" w:name="_Toc142987511"/>
      <w:bookmarkStart w:id="96" w:name="_Toc143058800"/>
      <w:bookmarkStart w:id="97" w:name="_Toc94337984"/>
      <w:bookmarkStart w:id="98" w:name="_Toc97019206"/>
      <w:r w:rsidRPr="0000143A">
        <w:lastRenderedPageBreak/>
        <w:t>Risk assessment context</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5A30124D" w14:textId="77777777" w:rsidR="00F4070C" w:rsidRPr="0000143A" w:rsidRDefault="00F4070C" w:rsidP="00E1104A">
      <w:pPr>
        <w:pStyle w:val="2RARMP"/>
      </w:pPr>
      <w:bookmarkStart w:id="99" w:name="_Toc202859546"/>
      <w:bookmarkStart w:id="100" w:name="_Toc301341825"/>
      <w:bookmarkStart w:id="101" w:name="_Toc446425382"/>
      <w:bookmarkStart w:id="102" w:name="_Toc47536741"/>
      <w:bookmarkStart w:id="103" w:name="_Ref62051078"/>
      <w:bookmarkStart w:id="104" w:name="_Toc214523846"/>
      <w:r w:rsidRPr="0000143A">
        <w:t>Background</w:t>
      </w:r>
      <w:bookmarkEnd w:id="99"/>
      <w:bookmarkEnd w:id="100"/>
      <w:bookmarkEnd w:id="101"/>
      <w:bookmarkEnd w:id="102"/>
      <w:bookmarkEnd w:id="103"/>
      <w:bookmarkEnd w:id="104"/>
    </w:p>
    <w:p w14:paraId="013AED5E" w14:textId="77777777" w:rsidR="00B15FE0" w:rsidRPr="0000143A" w:rsidRDefault="00F54D39" w:rsidP="001156D4">
      <w:pPr>
        <w:pStyle w:val="RARMPnumberedparagraphs"/>
      </w:pPr>
      <w:r w:rsidRPr="0000143A">
        <w:t xml:space="preserve">An application has been made under the </w:t>
      </w:r>
      <w:r w:rsidRPr="0000143A">
        <w:rPr>
          <w:i/>
          <w:iCs/>
        </w:rPr>
        <w:t>Gene Technology Act 2000</w:t>
      </w:r>
      <w:r w:rsidRPr="0000143A">
        <w:t xml:space="preserve"> (the Act) for Dealings involving the Intentional Release (DIR) of genetically modified organisms (GMOs) into the Australian environment.</w:t>
      </w:r>
    </w:p>
    <w:p w14:paraId="4CB0D703" w14:textId="77777777" w:rsidR="00B15FE0" w:rsidRPr="004D4C8A" w:rsidRDefault="00F54D39" w:rsidP="001156D4">
      <w:pPr>
        <w:pStyle w:val="RARMPnumberedparagraphs"/>
      </w:pPr>
      <w:r w:rsidRPr="0000143A">
        <w:t xml:space="preserve">The </w:t>
      </w:r>
      <w:r w:rsidRPr="004D4C8A">
        <w:t xml:space="preserve">Act </w:t>
      </w:r>
      <w:r w:rsidR="002F6367" w:rsidRPr="004D4C8A">
        <w:t>and the Gene Technology Regulations 2001 (</w:t>
      </w:r>
      <w:r w:rsidR="00BE23F9">
        <w:t xml:space="preserve">the Regulations), together with </w:t>
      </w:r>
      <w:r w:rsidR="002F6367" w:rsidRPr="004D4C8A">
        <w:t>corresponding State and Territory legislation</w:t>
      </w:r>
      <w:r w:rsidRPr="004D4C8A">
        <w:t xml:space="preserve">, comprise </w:t>
      </w:r>
      <w:r w:rsidRPr="0000143A">
        <w:t xml:space="preserve">Australia’s national regulatory system for gene technology. Its </w:t>
      </w:r>
      <w:r w:rsidRPr="004D4C8A">
        <w:t>objective is to protect the health and safety of people, and to protect the environment, by identifying risks posed by or as a result of gene technology, and by managing those risks through regulating certain dealings with GMOs.</w:t>
      </w:r>
    </w:p>
    <w:p w14:paraId="373559D8" w14:textId="77777777" w:rsidR="002F6367" w:rsidRPr="004D4C8A" w:rsidRDefault="002F6367" w:rsidP="001156D4">
      <w:pPr>
        <w:pStyle w:val="RARMPnumberedparagraphs"/>
      </w:pPr>
      <w:r w:rsidRPr="004D4C8A">
        <w:t>Section 50 of the Act requires that the Gene Technology Regulator (the Regulator) must prepare a Risk Assessment and Risk Management Plan (RARMP) in response to an application for release of GMOs into the Australian environment. Sections 50, 50A and 51 of the Act and sections 9 and 10 of the Regulations outline the matters which the Regulator must take into account and who must be consulted when preparing the RARMP.</w:t>
      </w:r>
    </w:p>
    <w:p w14:paraId="14C48AEA" w14:textId="446B95E3" w:rsidR="002F6367" w:rsidRDefault="002F6367" w:rsidP="001156D4">
      <w:pPr>
        <w:pStyle w:val="RARMPnumberedparagraphs"/>
        <w:rPr>
          <w:rStyle w:val="Hyperlink"/>
          <w:u w:val="none"/>
        </w:rPr>
      </w:pPr>
      <w:r w:rsidRPr="004D4C8A">
        <w:t xml:space="preserve">The </w:t>
      </w:r>
      <w:r w:rsidRPr="004D4C8A">
        <w:rPr>
          <w:i/>
        </w:rPr>
        <w:t>Risk Analysis Framework</w:t>
      </w:r>
      <w:r w:rsidRPr="004D4C8A">
        <w:t xml:space="preserve"> </w:t>
      </w:r>
      <w:r w:rsidR="00A64F74" w:rsidRPr="004D4C8A">
        <w:t xml:space="preserve">(RAF) </w:t>
      </w:r>
      <w:r w:rsidR="00E5400F">
        <w:fldChar w:fldCharType="begin"/>
      </w:r>
      <w:r w:rsidR="009347F7">
        <w:instrText xml:space="preserve"> ADDIN EN.CITE &lt;EndNote&gt;&lt;Cite&gt;&lt;Author&gt;OGTR&lt;/Author&gt;&lt;Year&gt;2013&lt;/Year&gt;&lt;RecNum&gt;1&lt;/RecNum&gt;&lt;DisplayText&gt;(OGTR, 2013)&lt;/DisplayText&gt;&lt;record&gt;&lt;rec-number&gt;1&lt;/rec-number&gt;&lt;foreign-keys&gt;&lt;key app="EN" db-id="e2p5expr8xpzasea9ag5xrxnztseszre50vw" timestamp="1761605279"&gt;1&lt;/key&gt;&lt;/foreign-keys&gt;&lt;ref-type name="Web Page"&gt;12&lt;/ref-type&gt;&lt;contributors&gt;&lt;authors&gt;&lt;author&gt;OGTR &lt;/author&gt;&lt;/authors&gt;&lt;/contributors&gt;&lt;titles&gt;&lt;title&gt;Risk Analysis Framework 2013&lt;/title&gt;&lt;/titles&gt;&lt;number&gt;July 2020&lt;/number&gt;&lt;edition&gt;4&lt;/edition&gt;&lt;dates&gt;&lt;year&gt;2013&lt;/year&gt;&lt;pub-dates&gt;&lt;date&gt;2013&lt;/date&gt;&lt;/pub-dates&gt;&lt;/dates&gt;&lt;pub-location&gt;Canberra Australia&lt;/pub-location&gt;&lt;publisher&gt;Office of the Gene Technology Regulator&lt;/publisher&gt;&lt;urls&gt;&lt;related-urls&gt;&lt;url&gt;http://www.ogtr.gov.au/internet/ogtr/publishing.nsf/Content/raffinal5-toc&lt;/url&gt;&lt;/related-urls&gt;&lt;/urls&gt;&lt;/record&gt;&lt;/Cite&gt;&lt;/EndNote&gt;</w:instrText>
      </w:r>
      <w:r w:rsidR="00E5400F">
        <w:fldChar w:fldCharType="separate"/>
      </w:r>
      <w:r w:rsidR="0082001F">
        <w:rPr>
          <w:noProof/>
        </w:rPr>
        <w:t>(</w:t>
      </w:r>
      <w:hyperlink w:anchor="_ENREF_72" w:tooltip="OGTR, 2013 #1" w:history="1">
        <w:r w:rsidR="0028001F">
          <w:rPr>
            <w:noProof/>
          </w:rPr>
          <w:t>OGTR, 2013</w:t>
        </w:r>
      </w:hyperlink>
      <w:r w:rsidR="0082001F">
        <w:rPr>
          <w:noProof/>
        </w:rPr>
        <w:t>)</w:t>
      </w:r>
      <w:r w:rsidR="00E5400F">
        <w:fldChar w:fldCharType="end"/>
      </w:r>
      <w:r w:rsidR="00A64F74" w:rsidRPr="004D4C8A">
        <w:t xml:space="preserve"> </w:t>
      </w:r>
      <w:r w:rsidRPr="004D4C8A">
        <w:t xml:space="preserve">explains the Regulator's approach to the preparation of RARMPs in accordance with the Act and the Regulations. The Regulator has also developed operational policies and guidelines </w:t>
      </w:r>
      <w:r w:rsidRPr="00425DA7">
        <w:t>that are relevant to DIR licences. These documents are available from the Office of the Gene Technology Regulator (</w:t>
      </w:r>
      <w:hyperlink r:id="rId23" w:history="1">
        <w:r w:rsidR="00023B69" w:rsidRPr="00023B69">
          <w:rPr>
            <w:rStyle w:val="Hyperlink"/>
            <w:color w:val="0070C0"/>
          </w:rPr>
          <w:t>OGTR website</w:t>
        </w:r>
      </w:hyperlink>
      <w:r w:rsidR="00023B69">
        <w:rPr>
          <w:rStyle w:val="Hyperlink"/>
        </w:rPr>
        <w:t>)</w:t>
      </w:r>
      <w:r w:rsidRPr="00425DA7">
        <w:rPr>
          <w:rStyle w:val="Hyperlink"/>
          <w:u w:val="none"/>
        </w:rPr>
        <w:t>.</w:t>
      </w:r>
    </w:p>
    <w:p w14:paraId="3F14C6BE" w14:textId="40884406" w:rsidR="005A6602" w:rsidRPr="005A6602" w:rsidRDefault="00AE01C1" w:rsidP="005A6602">
      <w:pPr>
        <w:pStyle w:val="RARMPnumberedparagraphs"/>
        <w:rPr>
          <w:color w:val="0000FF"/>
        </w:rPr>
      </w:pPr>
      <w:r>
        <w:rPr>
          <w:szCs w:val="22"/>
        </w:rPr>
        <w:t xml:space="preserve">Figure 1 </w:t>
      </w:r>
      <w:r w:rsidR="005A6602" w:rsidRPr="002F0258">
        <w:rPr>
          <w:szCs w:val="22"/>
        </w:rPr>
        <w:t>shows the information that is considered, within the regulatory framework above, in establishing the risk assessment</w:t>
      </w:r>
      <w:r w:rsidR="005A6602" w:rsidRPr="002F0258">
        <w:t xml:space="preserve"> </w:t>
      </w:r>
      <w:r w:rsidR="005A6602" w:rsidRPr="004D4C8A">
        <w:t xml:space="preserve">context. This information is specific for each application. Risks to the health and safety of people or the environment posed by the proposed </w:t>
      </w:r>
      <w:r w:rsidR="00C66453">
        <w:t>supply</w:t>
      </w:r>
      <w:r w:rsidR="005A6602" w:rsidRPr="004D4C8A">
        <w:t xml:space="preserve"> are assesse</w:t>
      </w:r>
      <w:r w:rsidR="00472456">
        <w:t xml:space="preserve">d within this context. </w:t>
      </w:r>
      <w:r w:rsidR="00472456">
        <w:fldChar w:fldCharType="begin"/>
      </w:r>
      <w:r w:rsidR="00472456">
        <w:instrText xml:space="preserve"> REF _Ref57118890 \r \h </w:instrText>
      </w:r>
      <w:r w:rsidR="00472456">
        <w:fldChar w:fldCharType="separate"/>
      </w:r>
      <w:r w:rsidR="008453F1">
        <w:t>Chapter 1</w:t>
      </w:r>
      <w:r w:rsidR="00472456">
        <w:fldChar w:fldCharType="end"/>
      </w:r>
      <w:r w:rsidR="005A6602" w:rsidRPr="004D4C8A">
        <w:t xml:space="preserve"> describes the risk assessment context for this application.</w:t>
      </w:r>
    </w:p>
    <w:p w14:paraId="4A9D94AB" w14:textId="77777777" w:rsidR="005A6602" w:rsidRPr="005A6602" w:rsidRDefault="008C75CD" w:rsidP="005A6602">
      <w:pPr>
        <w:pStyle w:val="RARMPnumberedparagraphs"/>
        <w:numPr>
          <w:ilvl w:val="0"/>
          <w:numId w:val="0"/>
        </w:numPr>
        <w:jc w:val="center"/>
        <w:rPr>
          <w:color w:val="0000FF"/>
        </w:rPr>
      </w:pPr>
      <w:r w:rsidRPr="004D4C8A">
        <w:rPr>
          <w:rFonts w:eastAsia="Calibri"/>
          <w:noProof/>
        </w:rPr>
        <w:drawing>
          <wp:inline distT="0" distB="0" distL="0" distR="0" wp14:anchorId="7B3C3C9E" wp14:editId="68FDCC35">
            <wp:extent cx="4214495" cy="2613025"/>
            <wp:effectExtent l="0" t="0" r="0" b="0"/>
            <wp:docPr id="2" name="Picture 2" descr="A pictoral representation of the risk assessment context" title="Risk assessment con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14495" cy="2613025"/>
                    </a:xfrm>
                    <a:prstGeom prst="rect">
                      <a:avLst/>
                    </a:prstGeom>
                    <a:noFill/>
                  </pic:spPr>
                </pic:pic>
              </a:graphicData>
            </a:graphic>
          </wp:inline>
        </w:drawing>
      </w:r>
    </w:p>
    <w:p w14:paraId="709E9666" w14:textId="6F1464B7" w:rsidR="00533D84" w:rsidRPr="00C63E8D" w:rsidRDefault="00533D84" w:rsidP="006F72AC">
      <w:pPr>
        <w:pStyle w:val="Caption-Figure"/>
        <w:rPr>
          <w:b/>
        </w:rPr>
      </w:pPr>
      <w:bookmarkStart w:id="105" w:name="_Ref383596632"/>
      <w:r w:rsidRPr="00C63E8D">
        <w:t>Figure</w:t>
      </w:r>
      <w:bookmarkEnd w:id="105"/>
      <w:r w:rsidR="00AE01C1">
        <w:t xml:space="preserve"> 1</w:t>
      </w:r>
      <w:r w:rsidR="004D4C8A" w:rsidRPr="00C63E8D">
        <w:rPr>
          <w:noProof/>
        </w:rPr>
        <w:t>.</w:t>
      </w:r>
      <w:bookmarkStart w:id="106" w:name="_Ref256168805"/>
      <w:r w:rsidR="004D4C8A" w:rsidRPr="00C63E8D">
        <w:t xml:space="preserve"> </w:t>
      </w:r>
      <w:r w:rsidR="001266B9" w:rsidRPr="00C63E8D">
        <w:t xml:space="preserve">Summary of parameters </w:t>
      </w:r>
      <w:r w:rsidRPr="00C63E8D">
        <w:t>used to establish the risk assessment context</w:t>
      </w:r>
      <w:bookmarkEnd w:id="106"/>
      <w:r w:rsidR="004D4C8A" w:rsidRPr="00C63E8D">
        <w:t xml:space="preserve">, </w:t>
      </w:r>
      <w:r w:rsidR="004D4C8A" w:rsidRPr="00B37F6E">
        <w:t>within</w:t>
      </w:r>
      <w:r w:rsidR="004D4C8A" w:rsidRPr="00C63E8D">
        <w:t xml:space="preserve"> the </w:t>
      </w:r>
      <w:r w:rsidR="00A64F74" w:rsidRPr="00C63E8D">
        <w:t>legislative requirements, operational policies and guidelines of the OGTR and the RAF.</w:t>
      </w:r>
    </w:p>
    <w:p w14:paraId="0EFCAFA8" w14:textId="423BD917" w:rsidR="008C75CD" w:rsidRPr="00E52B4D" w:rsidRDefault="00C009AF" w:rsidP="008C75CD">
      <w:pPr>
        <w:pStyle w:val="RARMPnumberedparagraphs"/>
        <w:rPr>
          <w:szCs w:val="22"/>
        </w:rPr>
      </w:pPr>
      <w:r w:rsidRPr="00937960">
        <w:t>In accordance with Section 50A of the Act, this application is considered to be a limited and controlled release application, as the Regulator was satisfied that it meets the criteria prescribed by the Act. Therefore, the Regulator was not required to consult with prescribed experts, agencies and authorities before preparation of the RARMP</w:t>
      </w:r>
      <w:r w:rsidR="00897A3E" w:rsidRPr="00E52B4D">
        <w:rPr>
          <w:szCs w:val="22"/>
        </w:rPr>
        <w:t>.</w:t>
      </w:r>
    </w:p>
    <w:p w14:paraId="0EEB8964" w14:textId="77777777" w:rsidR="00BE23F9" w:rsidRPr="00503030" w:rsidRDefault="00BE23F9" w:rsidP="00BE23F9">
      <w:pPr>
        <w:pStyle w:val="3RARMP"/>
        <w:tabs>
          <w:tab w:val="clear" w:pos="284"/>
          <w:tab w:val="num" w:pos="567"/>
        </w:tabs>
        <w:spacing w:before="240"/>
      </w:pPr>
      <w:bookmarkStart w:id="107" w:name="_Ref425251282"/>
      <w:bookmarkStart w:id="108" w:name="_Toc475694691"/>
      <w:bookmarkStart w:id="109" w:name="_Toc47536742"/>
      <w:bookmarkStart w:id="110" w:name="_Toc214523847"/>
      <w:r w:rsidRPr="00503030">
        <w:t>Interface with other regulatory schemes</w:t>
      </w:r>
      <w:bookmarkEnd w:id="107"/>
      <w:bookmarkEnd w:id="108"/>
      <w:bookmarkEnd w:id="109"/>
      <w:bookmarkEnd w:id="110"/>
    </w:p>
    <w:p w14:paraId="103FA8E3" w14:textId="4249D172" w:rsidR="00F364D2" w:rsidRPr="00F364D2" w:rsidRDefault="0011547C" w:rsidP="00F364D2">
      <w:pPr>
        <w:pStyle w:val="RARMPnumberedparagraphs"/>
      </w:pPr>
      <w:r w:rsidRPr="00DC2DD2">
        <w:t xml:space="preserve"> </w:t>
      </w:r>
      <w:r w:rsidR="00F364D2" w:rsidRPr="00F364D2">
        <w:t xml:space="preserve">Gene technology </w:t>
      </w:r>
      <w:r w:rsidR="005E504D" w:rsidRPr="00F364D2">
        <w:t xml:space="preserve">legislation operates in conjunction with other regulatory schemes in Australia. The GMOs and any proposed dealings conducted under a licence issued by the Regulator may also be subject to </w:t>
      </w:r>
      <w:r w:rsidR="005E504D" w:rsidRPr="00F364D2">
        <w:lastRenderedPageBreak/>
        <w:t xml:space="preserve">regulation by other Australian government agencies that regulate GMOs or GM products, including Food Standards Australia New Zealand (FSANZ), the Australian Pesticides and Veterinary Medicines Authority (APVMA), the Therapeutic Goods Administration (TGA), the Australian Industrial Chemicals Introduction Scheme (AICIS) and the Department of </w:t>
      </w:r>
      <w:r w:rsidR="005E504D" w:rsidRPr="009D5274">
        <w:t>Agriculture, Fisheries and Forestry</w:t>
      </w:r>
      <w:r w:rsidR="005E504D">
        <w:t xml:space="preserve"> (DAFF)</w:t>
      </w:r>
      <w:r w:rsidR="00F364D2" w:rsidRPr="00F364D2">
        <w:t xml:space="preserve">. </w:t>
      </w:r>
    </w:p>
    <w:p w14:paraId="753EC7F4" w14:textId="77777777" w:rsidR="00F364D2" w:rsidRPr="00F364D2" w:rsidRDefault="00F364D2" w:rsidP="00F364D2">
      <w:pPr>
        <w:pStyle w:val="RARMPnumberedparagraphs"/>
      </w:pPr>
      <w:r w:rsidRPr="00F364D2">
        <w:t xml:space="preserve">Medicines and other therapeutic goods for use in Australia are required to be assessed for quality, safety and efficacy under the </w:t>
      </w:r>
      <w:r w:rsidRPr="00F364D2">
        <w:rPr>
          <w:i/>
        </w:rPr>
        <w:t>Therapeutic Goods Act 1989</w:t>
      </w:r>
      <w:r w:rsidRPr="00F364D2">
        <w:t xml:space="preserve"> and must be included in the Australian Register of Therapeutic Goods. The TGA is responsible for administering the provisions of this legislation. Clinical trials of therapeutic products that are experimental and under development, prior to a full evaluation and assessment, are also regulated by the TGA through the Clinical Trial Approval (CTA) scheme or the Clinical Trial Notification (CTN) scheme.</w:t>
      </w:r>
    </w:p>
    <w:p w14:paraId="0489E464" w14:textId="34B685ED" w:rsidR="00F364D2" w:rsidRPr="00F364D2" w:rsidRDefault="00F364D2" w:rsidP="00F364D2">
      <w:pPr>
        <w:pStyle w:val="RARMPnumberedparagraphs"/>
      </w:pPr>
      <w:r w:rsidRPr="00F364D2">
        <w:t xml:space="preserve">For clinical trials, the TGA has regulatory responsibility for the supply of unapproved therapeutic products. In terms of risk to individuals participating in a clinical trial, the TGA (as the primary regulatory agency), the trial sponsor, the investigators and the Human Research Ethics Committee (HREC) at each trial site all have roles in ensuring participants’ safety under the </w:t>
      </w:r>
      <w:r w:rsidRPr="00F364D2">
        <w:rPr>
          <w:i/>
        </w:rPr>
        <w:t>Therapeutic Goods Act 1989</w:t>
      </w:r>
      <w:r w:rsidRPr="00F364D2">
        <w:t xml:space="preserve">. However, where the trial involves a GMO, authorisation is also required under gene technology legislation. To avoid duplication of regulatory oversight, and as risks to trial participants are addressed through the above mechanisms, the Regulator’s focus is on assessing risks posed to people other than those participating in the clinical trial, and to the environment. This includes risks to people preparing and administering the GM </w:t>
      </w:r>
      <w:r w:rsidR="00E43309">
        <w:t>bacteria</w:t>
      </w:r>
      <w:r w:rsidRPr="00F364D2">
        <w:t>, and risks associated with import, transport and disposal of the GMO.</w:t>
      </w:r>
    </w:p>
    <w:p w14:paraId="390B7079" w14:textId="77777777" w:rsidR="00F364D2" w:rsidRPr="00F364D2" w:rsidRDefault="00F364D2" w:rsidP="00F364D2">
      <w:pPr>
        <w:pStyle w:val="RARMPnumberedparagraphs"/>
      </w:pPr>
      <w:r w:rsidRPr="00F364D2">
        <w:t>The International Council for Harmonisation of Technical Requirements for Registration of Pharmaceuticals for Human Use – Guidelines for Good Clinical Practice (ICH-GCP) is an international ethical and scientific quality standard for designing, conducting, recording and reporting trials that involve the participation of human subjects (ICH 1996). The guideline was developed with consideration of the current good clinical practices of the European Union (EU), Japan, and the United States of America (USA), as well as those of Australia, Canada, the Nordic countries and the World Health Organization (WHO). The TGA has adopted the ICH-GCP in principle as Note for Guidance on Good Clinical Practice (designated CPMP/ICH/135/95) (Therapeutic Goods Administration 2000), which provides overarching guidance for conducting clinical trials in Australia which fall under TGA regulation.</w:t>
      </w:r>
    </w:p>
    <w:p w14:paraId="06E6A8E1" w14:textId="28341875" w:rsidR="00F364D2" w:rsidRPr="00F364D2" w:rsidRDefault="00F364D2" w:rsidP="00F364D2">
      <w:pPr>
        <w:pStyle w:val="RARMPnumberedparagraphs"/>
      </w:pPr>
      <w:r w:rsidRPr="00F364D2">
        <w:t xml:space="preserve">The National Health and Medical Research Council (NHMRC) has issued the </w:t>
      </w:r>
      <w:r w:rsidRPr="00F364D2">
        <w:rPr>
          <w:i/>
        </w:rPr>
        <w:t xml:space="preserve">National Statement on Ethical Conduct in Human Research </w:t>
      </w:r>
      <w:r w:rsidRPr="00F364D2">
        <w:fldChar w:fldCharType="begin"/>
      </w:r>
      <w:r w:rsidR="009347F7">
        <w:instrText xml:space="preserve"> ADDIN EN.CITE &lt;EndNote&gt;&lt;Cite&gt;&lt;Author&gt;National Health and Medical Research Council&lt;/Author&gt;&lt;Year&gt;2018&lt;/Year&gt;&lt;RecNum&gt;2&lt;/RecNum&gt;&lt;DisplayText&gt;(National Health and Medical Research Council et al., 2018)&lt;/DisplayText&gt;&lt;record&gt;&lt;rec-number&gt;2&lt;/rec-number&gt;&lt;foreign-keys&gt;&lt;key app="EN" db-id="e2p5expr8xpzasea9ag5xrxnztseszre50vw" timestamp="1761605282"&gt;2&lt;/key&gt;&lt;/foreign-keys&gt;&lt;ref-type name="Report"&gt;27&lt;/ref-type&gt;&lt;contributors&gt;&lt;authors&gt;&lt;author&gt;National Health and Medical Research Council,&lt;/author&gt;&lt;author&gt;Australian Research Council,&lt;/author&gt;&lt;author&gt;Universities Australia,&lt;/author&gt;&lt;/authors&gt;&lt;/contributors&gt;&lt;titles&gt;&lt;title&gt;National Statement on Ethical Conduct in Human Research 2007 (Updated 2018)&lt;/title&gt;&lt;/titles&gt;&lt;dates&gt;&lt;year&gt;2018&lt;/year&gt;&lt;/dates&gt;&lt;pub-location&gt;Canberra&lt;/pub-location&gt;&lt;publisher&gt;Commonwealth of Australia, available online https://www.nhmrc.gov.au/about-us/publications/national-statement-ethical-conduct-human-research-2007-updated-2018&lt;/publisher&gt;&lt;urls&gt;&lt;related-urls&gt;&lt;url&gt;https://www.nhmrc.gov.au/about-us/publications/national-statement-ethical-conduct-human-research-2007-updated-2018&lt;/url&gt;&lt;/related-urls&gt;&lt;/urls&gt;&lt;/record&gt;&lt;/Cite&gt;&lt;/EndNote&gt;</w:instrText>
      </w:r>
      <w:r w:rsidRPr="00F364D2">
        <w:fldChar w:fldCharType="separate"/>
      </w:r>
      <w:r w:rsidRPr="00F364D2">
        <w:rPr>
          <w:noProof/>
        </w:rPr>
        <w:t>(</w:t>
      </w:r>
      <w:hyperlink w:anchor="_ENREF_67" w:tooltip="National Health and Medical Research Council, 2018 #2" w:history="1">
        <w:r w:rsidR="0028001F" w:rsidRPr="00F364D2">
          <w:rPr>
            <w:noProof/>
          </w:rPr>
          <w:t>National Health and Medical Research Council et al., 2018</w:t>
        </w:r>
      </w:hyperlink>
      <w:r w:rsidRPr="00F364D2">
        <w:rPr>
          <w:noProof/>
        </w:rPr>
        <w:t>)</w:t>
      </w:r>
      <w:r w:rsidRPr="00F364D2">
        <w:fldChar w:fldCharType="end"/>
      </w:r>
      <w:r w:rsidRPr="00F364D2">
        <w:t xml:space="preserve">. This document sets the Australian standard against which all research involving humans is reviewed. The </w:t>
      </w:r>
      <w:r w:rsidRPr="00F364D2">
        <w:rPr>
          <w:i/>
        </w:rPr>
        <w:t>Therapeutic Goods Act 1989</w:t>
      </w:r>
      <w:r w:rsidRPr="00F364D2">
        <w:t xml:space="preserve"> requires that the use of a therapeutic good in a clinical trial must be in accordance with the ethical standards set out in this document.</w:t>
      </w:r>
    </w:p>
    <w:p w14:paraId="59E967D3" w14:textId="12F41A49" w:rsidR="00F364D2" w:rsidRPr="00F364D2" w:rsidRDefault="00F364D2" w:rsidP="00F364D2">
      <w:pPr>
        <w:pStyle w:val="RARMPnumberedparagraphs"/>
      </w:pPr>
      <w:r w:rsidRPr="00F364D2">
        <w:t xml:space="preserve">Approval by a Human Research Ethics Committee (HREC) is also a fundamental requirement of a clinical trial. HRECs conduct both ethical and scientific assessment of the proposal and in addition often consider issues of research governance. Other elements of governance of clinical trials that are considered by HRECs include appropriate informed consent, specific inclusion and exclusion criteria, data monitoring and </w:t>
      </w:r>
      <w:r w:rsidR="003208BB">
        <w:t>GMO</w:t>
      </w:r>
      <w:r w:rsidR="003208BB" w:rsidRPr="00F364D2">
        <w:t xml:space="preserve"> </w:t>
      </w:r>
      <w:r w:rsidRPr="00F364D2">
        <w:t>accounting and reconciliation.</w:t>
      </w:r>
    </w:p>
    <w:p w14:paraId="6A40EA4F" w14:textId="0C72F983" w:rsidR="00F364D2" w:rsidRPr="00F364D2" w:rsidRDefault="00736347" w:rsidP="00F364D2">
      <w:pPr>
        <w:pStyle w:val="RARMPnumberedparagraphs"/>
      </w:pPr>
      <w:r>
        <w:t>DAFF</w:t>
      </w:r>
      <w:r w:rsidR="00F364D2" w:rsidRPr="00F364D2">
        <w:t xml:space="preserve"> </w:t>
      </w:r>
      <w:r w:rsidRPr="00F364D2">
        <w:t xml:space="preserve">administers Australian biosecurity conditions for the importation of biological products under the </w:t>
      </w:r>
      <w:r>
        <w:rPr>
          <w:i/>
        </w:rPr>
        <w:t>Biosecurity Act 2015</w:t>
      </w:r>
      <w:r w:rsidRPr="00F364D2">
        <w:t>. Biological products include animal or microbial derived products such as foods, therapeutics, laboratory materials and vaccines (including GM</w:t>
      </w:r>
      <w:r w:rsidR="003208BB">
        <w:t>O</w:t>
      </w:r>
      <w:r w:rsidR="000740AA">
        <w:t>s</w:t>
      </w:r>
      <w:r w:rsidRPr="00F364D2">
        <w:t>)</w:t>
      </w:r>
      <w:r w:rsidR="00F364D2" w:rsidRPr="00F364D2">
        <w:t>.</w:t>
      </w:r>
    </w:p>
    <w:p w14:paraId="6612A0BC" w14:textId="12E86077" w:rsidR="00E24D19" w:rsidRDefault="00F364D2" w:rsidP="00F364D2">
      <w:pPr>
        <w:pStyle w:val="RARMPnumberedparagraphs"/>
      </w:pPr>
      <w:r w:rsidRPr="00F364D2">
        <w:t xml:space="preserve">Analysis of biological samples collected from trial participants administered with the GMO </w:t>
      </w:r>
      <w:r w:rsidR="00E54946">
        <w:t>w</w:t>
      </w:r>
      <w:r w:rsidR="001D00C9">
        <w:t>ould</w:t>
      </w:r>
      <w:r w:rsidRPr="00F364D2">
        <w:t xml:space="preserve"> occur at clinical trial sites, or at pathology laboratories. These facilities are regulated by State and Territory governments and adhere to professional standards for safety, disease control (</w:t>
      </w:r>
      <w:hyperlink r:id="rId25" w:history="1">
        <w:r w:rsidRPr="00F364D2">
          <w:rPr>
            <w:rStyle w:val="Hyperlink"/>
          </w:rPr>
          <w:t>Australian Guidelines for the Prevention and Control of Infection in Healthcare (2019)</w:t>
        </w:r>
      </w:hyperlink>
      <w:r w:rsidRPr="00F364D2">
        <w:rPr>
          <w:u w:val="single"/>
        </w:rPr>
        <w:t xml:space="preserve"> </w:t>
      </w:r>
      <w:r w:rsidRPr="00F364D2">
        <w:t>and handling of pathology samples (</w:t>
      </w:r>
      <w:r w:rsidR="00AE01C1">
        <w:t xml:space="preserve">National Pathology Accreditation Advisory Council; </w:t>
      </w:r>
      <w:hyperlink r:id="rId26" w:history="1">
        <w:r w:rsidRPr="00F364D2">
          <w:rPr>
            <w:rStyle w:val="Hyperlink"/>
          </w:rPr>
          <w:t>NPAAC</w:t>
        </w:r>
      </w:hyperlink>
      <w:r>
        <w:t>).</w:t>
      </w:r>
    </w:p>
    <w:p w14:paraId="38E33D4F" w14:textId="67CF1876" w:rsidR="00E7463C" w:rsidRDefault="00A56FC0" w:rsidP="00B74ABD">
      <w:pPr>
        <w:pStyle w:val="RARMPnumberedparagraphs"/>
      </w:pPr>
      <w:r w:rsidRPr="00A56FC0">
        <w:t xml:space="preserve">The </w:t>
      </w:r>
      <w:hyperlink r:id="rId27" w:history="1">
        <w:r w:rsidR="00E7463C" w:rsidRPr="000D648E">
          <w:rPr>
            <w:rStyle w:val="Hyperlink"/>
            <w:szCs w:val="22"/>
          </w:rPr>
          <w:t>NPAAC</w:t>
        </w:r>
      </w:hyperlink>
      <w:r w:rsidR="00E7463C" w:rsidRPr="00273E51">
        <w:t xml:space="preserve"> advises </w:t>
      </w:r>
      <w:r w:rsidR="00E7463C">
        <w:t>C</w:t>
      </w:r>
      <w:r w:rsidR="00E7463C" w:rsidRPr="00273E51">
        <w:t xml:space="preserve">ommonwealth, </w:t>
      </w:r>
      <w:r w:rsidR="00E7463C">
        <w:t>State and T</w:t>
      </w:r>
      <w:r w:rsidR="00E7463C" w:rsidRPr="00273E51">
        <w:t xml:space="preserve">erritory health ministers on matters relating to the accreditation of pathology laboratories. NPAAC plays a key role in ensuring the quality of Australian pathology services and is responsible for the development and maintenance of standards and guidelines for pathology practices. The standards include safety precautions to protect the safety of workers from </w:t>
      </w:r>
      <w:r w:rsidR="00E7463C" w:rsidRPr="00273E51">
        <w:lastRenderedPageBreak/>
        <w:t>exposure to infectious microorganisms in pathology laboratories. While compliance with NPAAC standards and guidelines is not mandatory, there is a strong motivation for pathology services to comply, as Medicare benefits are only payable for pathology services if conducted in an appropriate Accredited Pathology Laboratory (APL) category, by an Approved Pathology Practitioner (APP) employed by an Approved Pathology Authority</w:t>
      </w:r>
      <w:r w:rsidR="00E7463C">
        <w:t xml:space="preserve"> (APA)</w:t>
      </w:r>
      <w:r w:rsidR="00E7463C" w:rsidRPr="00273E51">
        <w:t xml:space="preserve">. Accreditation of pathology services is overseen by </w:t>
      </w:r>
      <w:r w:rsidR="00E7463C">
        <w:t xml:space="preserve">Services Australia (formerly </w:t>
      </w:r>
      <w:r w:rsidR="00E7463C" w:rsidRPr="00273E51">
        <w:t>Department of Human Services</w:t>
      </w:r>
      <w:r w:rsidR="00E7463C">
        <w:t>)</w:t>
      </w:r>
      <w:r w:rsidR="00E7463C" w:rsidRPr="00273E51">
        <w:t>, and currently, the only endorsed assessing body for pathology accreditation is the National Association of Testing Authorities (</w:t>
      </w:r>
      <w:hyperlink r:id="rId28" w:history="1">
        <w:r w:rsidR="00E7463C" w:rsidRPr="00273E51">
          <w:t>NATA</w:t>
        </w:r>
      </w:hyperlink>
      <w:r w:rsidR="00E7463C">
        <w:t xml:space="preserve">). </w:t>
      </w:r>
    </w:p>
    <w:p w14:paraId="75B34058" w14:textId="4E1CD644" w:rsidR="00B74ABD" w:rsidRPr="00273E51" w:rsidRDefault="00B74ABD" w:rsidP="00E7463C">
      <w:pPr>
        <w:pStyle w:val="RARMPnumberedparagraphs"/>
      </w:pPr>
      <w:r w:rsidRPr="00273E51">
        <w:t>The state and territory governments regulate hospitals and other medical facilities in Australia. All public and private hospitals and day procedure services need to be accredited to the National Safety and Quality Health Service (</w:t>
      </w:r>
      <w:hyperlink r:id="rId29" w:history="1">
        <w:r w:rsidRPr="00273E51">
          <w:t>NSQHS</w:t>
        </w:r>
      </w:hyperlink>
      <w:r w:rsidRPr="00273E51">
        <w:t xml:space="preserve">) Standards developed by the Australian Commission on Safety and Quality in Healthcare (the Commission) and endorsed by the state and territory Health Ministers. The Commission coordinates accreditation processes via the Australian Health Service Safety and Quality Accreditation (AHSSQA) scheme. The NSQHS Standards provide a quality assurance mechanism that tests whether relevant systems are in place to ensure that the minimum standards of safety and quality are met. The safety aspects addressed by the NSQHS Standards include the safe use of sharps, disinfection, sterilisation and appropriate handling of potentially infectious substances. Additionally, the Commission has developed the National Model Clinical Guidance Framework, which is based on, and builds on NSQHS Standards to ensure that clinical governance systems are implemented effectively and to support better care for patients and consumers. </w:t>
      </w:r>
    </w:p>
    <w:p w14:paraId="004C94AB" w14:textId="2916B1B8" w:rsidR="00B74ABD" w:rsidRPr="00DC2DD2" w:rsidRDefault="00B74ABD" w:rsidP="00B74ABD">
      <w:pPr>
        <w:pStyle w:val="RARMPnumberedparagraphs"/>
      </w:pPr>
      <w:r w:rsidRPr="00273E51">
        <w:t xml:space="preserve">Hospitals and </w:t>
      </w:r>
      <w:r w:rsidRPr="00E40CF4">
        <w:t>pathology</w:t>
      </w:r>
      <w:r w:rsidRPr="00273E51">
        <w:t xml:space="preserve"> laboratories, including their workers, managers and executives, all have a role in making the workplace safe and managing the risks associated with handling potentially infectious </w:t>
      </w:r>
      <w:r w:rsidRPr="00E40CF4">
        <w:t>substances</w:t>
      </w:r>
      <w:r w:rsidRPr="00273E51">
        <w:t xml:space="preserve"> including the proposed GMO. There are minimum infection prevention practices that apply to all health care in any setting where health care is provided. These prevention practices were initially developed by the Centers for Disease Control and Prevention (CDC) and are known as the standard precautions for working with potentially infectious material. The standard precautions are described in the </w:t>
      </w:r>
      <w:hyperlink r:id="rId30" w:history="1">
        <w:r w:rsidRPr="00273E51">
          <w:rPr>
            <w:rStyle w:val="Hyperlink"/>
          </w:rPr>
          <w:t>Australian Guidelines for the Prevention and Control of Infection in Healthcare (2019)</w:t>
        </w:r>
      </w:hyperlink>
      <w:r w:rsidRPr="00273E51">
        <w:t>.</w:t>
      </w:r>
    </w:p>
    <w:p w14:paraId="23C90725" w14:textId="4F02E334" w:rsidR="000B3797" w:rsidRPr="0091295F" w:rsidRDefault="00E3313D" w:rsidP="0091295F">
      <w:pPr>
        <w:pStyle w:val="2RARMP"/>
      </w:pPr>
      <w:bookmarkStart w:id="111" w:name="_Toc202859548"/>
      <w:bookmarkStart w:id="112" w:name="_Ref233341201"/>
      <w:bookmarkStart w:id="113" w:name="_Toc301341827"/>
      <w:bookmarkStart w:id="114" w:name="_Toc47536743"/>
      <w:bookmarkStart w:id="115" w:name="_Ref57107423"/>
      <w:bookmarkStart w:id="116" w:name="_Toc214523848"/>
      <w:r w:rsidRPr="0000143A">
        <w:t xml:space="preserve">The proposed </w:t>
      </w:r>
      <w:bookmarkEnd w:id="111"/>
      <w:bookmarkEnd w:id="112"/>
      <w:bookmarkEnd w:id="113"/>
      <w:r w:rsidR="00AC5442">
        <w:t>dealings</w:t>
      </w:r>
      <w:bookmarkEnd w:id="114"/>
      <w:bookmarkEnd w:id="115"/>
      <w:bookmarkEnd w:id="116"/>
    </w:p>
    <w:p w14:paraId="0FEA1F95" w14:textId="06BB96BB" w:rsidR="00AD70A8" w:rsidRPr="00E52B4D" w:rsidRDefault="003B361E" w:rsidP="00A83B97">
      <w:pPr>
        <w:pStyle w:val="RARMPnumberedparagraphs"/>
        <w:rPr>
          <w:strike/>
          <w:szCs w:val="22"/>
        </w:rPr>
      </w:pPr>
      <w:r>
        <w:t>Melius</w:t>
      </w:r>
      <w:r w:rsidR="007C14CC">
        <w:t xml:space="preserve"> </w:t>
      </w:r>
      <w:r w:rsidR="00AE207E" w:rsidRPr="00AE2169">
        <w:t xml:space="preserve">is seeking authorisation to carry out a </w:t>
      </w:r>
      <w:r w:rsidR="00AE207E">
        <w:t xml:space="preserve">Phase 1 </w:t>
      </w:r>
      <w:r w:rsidR="00AE207E" w:rsidRPr="00AE2169">
        <w:t xml:space="preserve">clinical trial to assess the safety and efficacy of a genetically modified (GM) </w:t>
      </w:r>
      <w:r w:rsidR="007C14CC" w:rsidRPr="005E1DE6">
        <w:rPr>
          <w:i/>
          <w:iCs/>
        </w:rPr>
        <w:t>E. coli</w:t>
      </w:r>
      <w:r w:rsidR="00AE207E">
        <w:t xml:space="preserve"> that</w:t>
      </w:r>
      <w:r w:rsidR="00324C49">
        <w:t xml:space="preserve"> is modifie</w:t>
      </w:r>
      <w:r w:rsidR="00F978C6">
        <w:t xml:space="preserve">d to have a survival advantage in an inflammatory </w:t>
      </w:r>
      <w:r w:rsidR="005E1DE6">
        <w:t>environment</w:t>
      </w:r>
      <w:r w:rsidR="00D724BE">
        <w:t xml:space="preserve"> and a reduced survivability in the environment</w:t>
      </w:r>
      <w:r w:rsidR="00204367">
        <w:rPr>
          <w:szCs w:val="22"/>
        </w:rPr>
        <w:t>.</w:t>
      </w:r>
      <w:r w:rsidR="00AD70A8" w:rsidRPr="00E52B4D">
        <w:rPr>
          <w:szCs w:val="22"/>
        </w:rPr>
        <w:t xml:space="preserve"> </w:t>
      </w:r>
    </w:p>
    <w:p w14:paraId="40B31AAC" w14:textId="554134DD" w:rsidR="00520F69" w:rsidRPr="00E52B4D" w:rsidRDefault="00F364D2" w:rsidP="000C6B7A">
      <w:pPr>
        <w:pStyle w:val="RARMPnumberedparagraphs"/>
        <w:rPr>
          <w:szCs w:val="22"/>
        </w:rPr>
      </w:pPr>
      <w:r>
        <w:rPr>
          <w:szCs w:val="22"/>
        </w:rPr>
        <w:t>The dealings involved in the proposed clinical trial are</w:t>
      </w:r>
      <w:r w:rsidR="00E3313D" w:rsidRPr="00E52B4D">
        <w:rPr>
          <w:szCs w:val="22"/>
        </w:rPr>
        <w:t>:</w:t>
      </w:r>
    </w:p>
    <w:p w14:paraId="15FDF7D2" w14:textId="5934E77D" w:rsidR="00790EDC" w:rsidRDefault="00492E83" w:rsidP="00B50718">
      <w:pPr>
        <w:pStyle w:val="ListParagraph"/>
        <w:numPr>
          <w:ilvl w:val="0"/>
          <w:numId w:val="6"/>
        </w:numPr>
        <w:ind w:left="851" w:hanging="425"/>
        <w:rPr>
          <w:szCs w:val="22"/>
        </w:rPr>
      </w:pPr>
      <w:r>
        <w:rPr>
          <w:szCs w:val="22"/>
        </w:rPr>
        <w:t>i</w:t>
      </w:r>
      <w:r w:rsidR="00790EDC" w:rsidRPr="00E52B4D">
        <w:rPr>
          <w:szCs w:val="22"/>
        </w:rPr>
        <w:t>mport</w:t>
      </w:r>
      <w:r w:rsidR="00F364D2">
        <w:rPr>
          <w:szCs w:val="22"/>
        </w:rPr>
        <w:t xml:space="preserve"> the GMO</w:t>
      </w:r>
      <w:r w:rsidR="000A1DC3">
        <w:rPr>
          <w:szCs w:val="22"/>
        </w:rPr>
        <w:t>;</w:t>
      </w:r>
    </w:p>
    <w:p w14:paraId="738C812C" w14:textId="74A2FD2D" w:rsidR="00F364D2" w:rsidRDefault="00B81E89" w:rsidP="00B50718">
      <w:pPr>
        <w:pStyle w:val="ListParagraph"/>
        <w:numPr>
          <w:ilvl w:val="0"/>
          <w:numId w:val="6"/>
        </w:numPr>
        <w:ind w:left="851" w:hanging="425"/>
        <w:rPr>
          <w:szCs w:val="22"/>
        </w:rPr>
      </w:pPr>
      <w:r>
        <w:rPr>
          <w:szCs w:val="22"/>
        </w:rPr>
        <w:t xml:space="preserve">conduct the following </w:t>
      </w:r>
      <w:r w:rsidR="00AE01C1">
        <w:rPr>
          <w:szCs w:val="22"/>
        </w:rPr>
        <w:t xml:space="preserve">experiments </w:t>
      </w:r>
      <w:r>
        <w:rPr>
          <w:szCs w:val="22"/>
        </w:rPr>
        <w:t>with the GMO:</w:t>
      </w:r>
    </w:p>
    <w:p w14:paraId="06B26370" w14:textId="3C89D90F" w:rsidR="00B81E89" w:rsidRDefault="00B81E89" w:rsidP="00B50718">
      <w:pPr>
        <w:pStyle w:val="ListParagraph"/>
        <w:numPr>
          <w:ilvl w:val="1"/>
          <w:numId w:val="6"/>
        </w:numPr>
        <w:rPr>
          <w:szCs w:val="22"/>
        </w:rPr>
      </w:pPr>
      <w:r>
        <w:rPr>
          <w:szCs w:val="22"/>
        </w:rPr>
        <w:t>prepar</w:t>
      </w:r>
      <w:r w:rsidR="00AE207E">
        <w:rPr>
          <w:szCs w:val="22"/>
        </w:rPr>
        <w:t>e</w:t>
      </w:r>
      <w:r>
        <w:rPr>
          <w:szCs w:val="22"/>
        </w:rPr>
        <w:t xml:space="preserve"> the GMO for administration to trial participants;</w:t>
      </w:r>
    </w:p>
    <w:p w14:paraId="11A00352" w14:textId="5C5387A4" w:rsidR="00B81E89" w:rsidRDefault="00B81E89" w:rsidP="00B50718">
      <w:pPr>
        <w:pStyle w:val="ListParagraph"/>
        <w:numPr>
          <w:ilvl w:val="1"/>
          <w:numId w:val="6"/>
        </w:numPr>
        <w:rPr>
          <w:szCs w:val="22"/>
        </w:rPr>
      </w:pPr>
      <w:r>
        <w:rPr>
          <w:szCs w:val="22"/>
        </w:rPr>
        <w:t>administ</w:t>
      </w:r>
      <w:r w:rsidR="00061A01">
        <w:rPr>
          <w:szCs w:val="22"/>
        </w:rPr>
        <w:t>er</w:t>
      </w:r>
      <w:r>
        <w:rPr>
          <w:szCs w:val="22"/>
        </w:rPr>
        <w:t xml:space="preserve"> the GMO to clinical trial participants by </w:t>
      </w:r>
      <w:r w:rsidR="00183A10">
        <w:rPr>
          <w:szCs w:val="22"/>
        </w:rPr>
        <w:t>oral ingestion</w:t>
      </w:r>
      <w:r>
        <w:rPr>
          <w:szCs w:val="22"/>
        </w:rPr>
        <w:t>;</w:t>
      </w:r>
    </w:p>
    <w:p w14:paraId="5773E1A1" w14:textId="59511C79" w:rsidR="00B81E89" w:rsidRPr="00C901FC" w:rsidRDefault="00B81E89" w:rsidP="00B50718">
      <w:pPr>
        <w:pStyle w:val="ListParagraph"/>
        <w:numPr>
          <w:ilvl w:val="1"/>
          <w:numId w:val="6"/>
        </w:numPr>
        <w:rPr>
          <w:szCs w:val="22"/>
        </w:rPr>
      </w:pPr>
      <w:r w:rsidRPr="00C901FC">
        <w:rPr>
          <w:szCs w:val="22"/>
        </w:rPr>
        <w:t xml:space="preserve">collect </w:t>
      </w:r>
      <w:r w:rsidR="00C901FC" w:rsidRPr="00C901FC">
        <w:rPr>
          <w:szCs w:val="22"/>
        </w:rPr>
        <w:t>samples from trial participants</w:t>
      </w:r>
      <w:r w:rsidRPr="00C901FC">
        <w:rPr>
          <w:szCs w:val="22"/>
        </w:rPr>
        <w:t>;</w:t>
      </w:r>
    </w:p>
    <w:p w14:paraId="3F52C254" w14:textId="55CE9017" w:rsidR="00B81E89" w:rsidRPr="00C901FC" w:rsidRDefault="00C901FC" w:rsidP="00B50718">
      <w:pPr>
        <w:pStyle w:val="ListParagraph"/>
        <w:numPr>
          <w:ilvl w:val="1"/>
          <w:numId w:val="6"/>
        </w:numPr>
        <w:rPr>
          <w:szCs w:val="22"/>
        </w:rPr>
      </w:pPr>
      <w:r w:rsidRPr="00C901FC">
        <w:rPr>
          <w:szCs w:val="22"/>
        </w:rPr>
        <w:t xml:space="preserve">analyse </w:t>
      </w:r>
      <w:r w:rsidR="00061A01">
        <w:rPr>
          <w:szCs w:val="22"/>
        </w:rPr>
        <w:t>the samples</w:t>
      </w:r>
      <w:r w:rsidR="00B81E89" w:rsidRPr="00C901FC">
        <w:rPr>
          <w:szCs w:val="22"/>
        </w:rPr>
        <w:t>;</w:t>
      </w:r>
    </w:p>
    <w:p w14:paraId="32132129" w14:textId="6C5DDA3E" w:rsidR="00520F69" w:rsidRPr="00E52B4D" w:rsidRDefault="00F364D2" w:rsidP="00B50718">
      <w:pPr>
        <w:pStyle w:val="ListParagraph"/>
        <w:numPr>
          <w:ilvl w:val="0"/>
          <w:numId w:val="6"/>
        </w:numPr>
        <w:ind w:left="851" w:hanging="425"/>
        <w:rPr>
          <w:szCs w:val="22"/>
        </w:rPr>
      </w:pPr>
      <w:r>
        <w:rPr>
          <w:szCs w:val="22"/>
        </w:rPr>
        <w:t>t</w:t>
      </w:r>
      <w:r w:rsidR="00520F69" w:rsidRPr="00E52B4D">
        <w:rPr>
          <w:szCs w:val="22"/>
        </w:rPr>
        <w:t>ransport</w:t>
      </w:r>
      <w:r>
        <w:rPr>
          <w:szCs w:val="22"/>
        </w:rPr>
        <w:t xml:space="preserve"> the GMO</w:t>
      </w:r>
      <w:r w:rsidR="000A1DC3">
        <w:rPr>
          <w:szCs w:val="22"/>
        </w:rPr>
        <w:t>;</w:t>
      </w:r>
    </w:p>
    <w:p w14:paraId="22EBF238" w14:textId="461503AB" w:rsidR="00520F69" w:rsidRPr="00E52B4D" w:rsidRDefault="00520F69" w:rsidP="00B50718">
      <w:pPr>
        <w:pStyle w:val="ListParagraph"/>
        <w:numPr>
          <w:ilvl w:val="0"/>
          <w:numId w:val="6"/>
        </w:numPr>
        <w:ind w:left="851" w:hanging="425"/>
        <w:rPr>
          <w:szCs w:val="22"/>
        </w:rPr>
      </w:pPr>
      <w:r w:rsidRPr="00E52B4D">
        <w:rPr>
          <w:szCs w:val="22"/>
        </w:rPr>
        <w:t>dispos</w:t>
      </w:r>
      <w:r w:rsidR="00061A01">
        <w:rPr>
          <w:szCs w:val="22"/>
        </w:rPr>
        <w:t>e</w:t>
      </w:r>
      <w:r w:rsidR="00B81E89">
        <w:rPr>
          <w:szCs w:val="22"/>
        </w:rPr>
        <w:t xml:space="preserve"> of the GMO</w:t>
      </w:r>
      <w:r w:rsidR="00514965">
        <w:rPr>
          <w:szCs w:val="22"/>
        </w:rPr>
        <w:t>;</w:t>
      </w:r>
      <w:r w:rsidRPr="00E52B4D">
        <w:rPr>
          <w:szCs w:val="22"/>
        </w:rPr>
        <w:t xml:space="preserve"> </w:t>
      </w:r>
    </w:p>
    <w:p w14:paraId="50B81D64" w14:textId="272E1C7B" w:rsidR="00E3313D" w:rsidRPr="00E52B4D" w:rsidRDefault="00962DFB" w:rsidP="00E34FA0">
      <w:pPr>
        <w:rPr>
          <w:szCs w:val="22"/>
        </w:rPr>
      </w:pPr>
      <w:r w:rsidRPr="00E52B4D">
        <w:rPr>
          <w:szCs w:val="22"/>
        </w:rPr>
        <w:t xml:space="preserve">and </w:t>
      </w:r>
      <w:r w:rsidR="005C3118">
        <w:rPr>
          <w:szCs w:val="22"/>
        </w:rPr>
        <w:t xml:space="preserve">the </w:t>
      </w:r>
      <w:r w:rsidR="00E3313D" w:rsidRPr="00E52B4D">
        <w:rPr>
          <w:szCs w:val="22"/>
        </w:rPr>
        <w:t>possession</w:t>
      </w:r>
      <w:r w:rsidR="00AC5442" w:rsidRPr="00E52B4D">
        <w:rPr>
          <w:szCs w:val="22"/>
        </w:rPr>
        <w:t xml:space="preserve"> (including storage)</w:t>
      </w:r>
      <w:r w:rsidR="00E3313D" w:rsidRPr="00E52B4D">
        <w:rPr>
          <w:szCs w:val="22"/>
        </w:rPr>
        <w:t xml:space="preserve">, supply </w:t>
      </w:r>
      <w:r w:rsidR="00061A01">
        <w:rPr>
          <w:szCs w:val="22"/>
        </w:rPr>
        <w:t>and</w:t>
      </w:r>
      <w:r w:rsidR="00E3313D" w:rsidRPr="00E52B4D">
        <w:rPr>
          <w:szCs w:val="22"/>
        </w:rPr>
        <w:t xml:space="preserve"> use of the GMO for the purposes of, or in the course of, any of the</w:t>
      </w:r>
      <w:r w:rsidR="00061A01">
        <w:rPr>
          <w:szCs w:val="22"/>
        </w:rPr>
        <w:t>se dealings</w:t>
      </w:r>
      <w:r w:rsidR="00E3313D" w:rsidRPr="00E52B4D">
        <w:rPr>
          <w:szCs w:val="22"/>
        </w:rPr>
        <w:t>.</w:t>
      </w:r>
    </w:p>
    <w:p w14:paraId="4D22B748" w14:textId="7371AC96" w:rsidR="003D53C8" w:rsidRDefault="003D53C8" w:rsidP="003D53C8">
      <w:pPr>
        <w:pStyle w:val="Style3"/>
        <w:numPr>
          <w:ilvl w:val="2"/>
          <w:numId w:val="2"/>
        </w:numPr>
        <w:tabs>
          <w:tab w:val="clear" w:pos="284"/>
          <w:tab w:val="num" w:pos="1985"/>
        </w:tabs>
      </w:pPr>
      <w:bookmarkStart w:id="117" w:name="_Ref56778381"/>
      <w:bookmarkStart w:id="118" w:name="_Toc61015620"/>
      <w:bookmarkStart w:id="119" w:name="_Toc214523849"/>
      <w:bookmarkStart w:id="120" w:name="_Toc47536744"/>
      <w:bookmarkStart w:id="121" w:name="_Ref57107502"/>
      <w:bookmarkStart w:id="122" w:name="_Ref57107516"/>
      <w:bookmarkStart w:id="123" w:name="_Ref57107551"/>
      <w:bookmarkStart w:id="124" w:name="_Ref57107555"/>
      <w:bookmarkStart w:id="125" w:name="_Ref57107559"/>
      <w:bookmarkStart w:id="126" w:name="_Ref57107567"/>
      <w:bookmarkStart w:id="127" w:name="_Ref57107597"/>
      <w:bookmarkStart w:id="128" w:name="_Ref57107659"/>
      <w:bookmarkStart w:id="129" w:name="_Ref57107711"/>
      <w:bookmarkStart w:id="130" w:name="_Ref58746028"/>
      <w:bookmarkStart w:id="131" w:name="_Ref61527344"/>
      <w:bookmarkStart w:id="132" w:name="_Ref67313111"/>
      <w:r>
        <w:t>The proposed limits of the trial</w:t>
      </w:r>
      <w:bookmarkEnd w:id="117"/>
      <w:bookmarkEnd w:id="118"/>
      <w:bookmarkEnd w:id="119"/>
    </w:p>
    <w:p w14:paraId="47DE1F25" w14:textId="08463BBC" w:rsidR="003D53C8" w:rsidRPr="009A0410" w:rsidRDefault="003D53C8" w:rsidP="00423C2D">
      <w:pPr>
        <w:pStyle w:val="RARMPnumberedparagraphs"/>
        <w:rPr>
          <w:color w:val="0000FF"/>
        </w:rPr>
      </w:pPr>
      <w:r w:rsidRPr="00961290">
        <w:t xml:space="preserve">The </w:t>
      </w:r>
      <w:r w:rsidR="00612239" w:rsidRPr="00ED21FD">
        <w:t>clinical</w:t>
      </w:r>
      <w:r w:rsidR="00612239" w:rsidRPr="00796CCD">
        <w:t xml:space="preserve"> trial is proposed to take place over a </w:t>
      </w:r>
      <w:r w:rsidR="00183A10">
        <w:t>five</w:t>
      </w:r>
      <w:r w:rsidR="00612239" w:rsidRPr="00796CCD">
        <w:t xml:space="preserve">-year period from the date of issue of the licence. </w:t>
      </w:r>
      <w:r w:rsidR="00612239">
        <w:t>Up</w:t>
      </w:r>
      <w:r w:rsidR="00612239" w:rsidRPr="00796CCD">
        <w:t xml:space="preserve"> </w:t>
      </w:r>
      <w:r w:rsidR="00612239">
        <w:t>to 3</w:t>
      </w:r>
      <w:r w:rsidR="00183A10">
        <w:t>6</w:t>
      </w:r>
      <w:r w:rsidR="00612239" w:rsidRPr="00796CCD">
        <w:t xml:space="preserve"> </w:t>
      </w:r>
      <w:r w:rsidR="00612239">
        <w:t>participant</w:t>
      </w:r>
      <w:r w:rsidR="00612239" w:rsidRPr="00796CCD">
        <w:t xml:space="preserve">s in Australia would receive </w:t>
      </w:r>
      <w:r w:rsidR="00A56FC0">
        <w:t>one to four</w:t>
      </w:r>
      <w:r w:rsidR="00612239">
        <w:t xml:space="preserve"> </w:t>
      </w:r>
      <w:r w:rsidR="00612239" w:rsidRPr="00796CCD">
        <w:t>doses of the GMO</w:t>
      </w:r>
      <w:r w:rsidR="00A05D81">
        <w:t xml:space="preserve"> or a placebo</w:t>
      </w:r>
      <w:r w:rsidR="00612239">
        <w:t xml:space="preserve"> via </w:t>
      </w:r>
      <w:r w:rsidR="00183A10">
        <w:t>oral ingestion</w:t>
      </w:r>
      <w:r w:rsidR="000857B8" w:rsidRPr="000857B8">
        <w:t>.</w:t>
      </w:r>
      <w:r w:rsidRPr="000857B8">
        <w:t xml:space="preserve"> </w:t>
      </w:r>
    </w:p>
    <w:p w14:paraId="2F5DAE0D" w14:textId="78017928" w:rsidR="003D53C8" w:rsidRDefault="003D53C8" w:rsidP="00423C2D">
      <w:pPr>
        <w:pStyle w:val="RARMPnumberedparagraphs"/>
      </w:pPr>
      <w:r w:rsidRPr="00961290">
        <w:lastRenderedPageBreak/>
        <w:t xml:space="preserve">The </w:t>
      </w:r>
      <w:r w:rsidR="00A929CB" w:rsidRPr="00796CCD">
        <w:t xml:space="preserve">clinical trial </w:t>
      </w:r>
      <w:r w:rsidR="007348D5">
        <w:t>would</w:t>
      </w:r>
      <w:r w:rsidR="00FD6F90" w:rsidRPr="00796CCD">
        <w:t xml:space="preserve"> </w:t>
      </w:r>
      <w:r w:rsidR="00A929CB" w:rsidRPr="00796CCD">
        <w:t>take place at</w:t>
      </w:r>
      <w:r w:rsidR="006801A6">
        <w:t xml:space="preserve"> Mater Miseri</w:t>
      </w:r>
      <w:r w:rsidR="006E25F7">
        <w:t xml:space="preserve">cordiae Hospital Brisbane. </w:t>
      </w:r>
      <w:r w:rsidR="00A56FC0">
        <w:t>A</w:t>
      </w:r>
      <w:r w:rsidR="006E25F7">
        <w:t>dditional sites</w:t>
      </w:r>
      <w:r w:rsidR="00C65C9A">
        <w:t xml:space="preserve"> in Brisbane may be engaged for the recruitment of healthy volunteers if needed</w:t>
      </w:r>
      <w:r w:rsidR="00A56FC0">
        <w:t>,</w:t>
      </w:r>
      <w:r w:rsidR="00C65C9A">
        <w:t xml:space="preserve"> but </w:t>
      </w:r>
      <w:r w:rsidR="00A56FC0">
        <w:t xml:space="preserve">this </w:t>
      </w:r>
      <w:r w:rsidR="00C65C9A">
        <w:t>is</w:t>
      </w:r>
      <w:r w:rsidR="00FE2F65">
        <w:t xml:space="preserve"> not anticipated by the applicant</w:t>
      </w:r>
      <w:r w:rsidR="00C65C9A">
        <w:t>.</w:t>
      </w:r>
    </w:p>
    <w:p w14:paraId="4C80AEFC" w14:textId="6F9E637B" w:rsidR="003D53C8" w:rsidRPr="00C016CD" w:rsidRDefault="003D53C8" w:rsidP="003D53C8">
      <w:pPr>
        <w:pStyle w:val="Style3"/>
        <w:numPr>
          <w:ilvl w:val="2"/>
          <w:numId w:val="2"/>
        </w:numPr>
        <w:tabs>
          <w:tab w:val="clear" w:pos="284"/>
          <w:tab w:val="num" w:pos="1985"/>
        </w:tabs>
      </w:pPr>
      <w:bookmarkStart w:id="133" w:name="_Ref57040802"/>
      <w:bookmarkStart w:id="134" w:name="_Toc61015621"/>
      <w:bookmarkStart w:id="135" w:name="_Toc214523850"/>
      <w:r w:rsidRPr="00C016CD">
        <w:t>The proposed controls to restrict the spread and persistence of the GMO in the environment</w:t>
      </w:r>
      <w:bookmarkEnd w:id="133"/>
      <w:bookmarkEnd w:id="134"/>
      <w:bookmarkEnd w:id="135"/>
    </w:p>
    <w:p w14:paraId="7FC5E49E" w14:textId="04D87A77" w:rsidR="003D53C8" w:rsidRPr="00941480" w:rsidRDefault="003D53C8" w:rsidP="00423C2D">
      <w:pPr>
        <w:pStyle w:val="RARMPnumberedparagraphs"/>
      </w:pPr>
      <w:r w:rsidRPr="00941480">
        <w:t xml:space="preserve">The applicant has proposed </w:t>
      </w:r>
      <w:r w:rsidR="009F5A5E">
        <w:t>several</w:t>
      </w:r>
      <w:r w:rsidRPr="00941480">
        <w:t xml:space="preserve"> controls to minimise exposure to the GMO, and to restrict the spread and persistence of the GMO in the environment. These include:</w:t>
      </w:r>
    </w:p>
    <w:p w14:paraId="65E070E4" w14:textId="6908434E" w:rsidR="003D53C8" w:rsidRPr="007D6A58" w:rsidRDefault="00C961CD">
      <w:pPr>
        <w:pStyle w:val="ListParagraph"/>
        <w:numPr>
          <w:ilvl w:val="0"/>
          <w:numId w:val="55"/>
        </w:numPr>
        <w:ind w:left="714" w:hanging="357"/>
        <w:rPr>
          <w:rFonts w:asciiTheme="minorHAnsi" w:hAnsiTheme="minorHAnsi" w:cstheme="minorHAnsi"/>
        </w:rPr>
      </w:pPr>
      <w:r>
        <w:rPr>
          <w:rFonts w:asciiTheme="minorHAnsi" w:hAnsiTheme="minorHAnsi" w:cstheme="minorHAnsi"/>
        </w:rPr>
        <w:t>Only</w:t>
      </w:r>
      <w:r>
        <w:t xml:space="preserve"> trained personnel would conduct dealings with the GMO. </w:t>
      </w:r>
    </w:p>
    <w:p w14:paraId="3758C32C" w14:textId="685C879D" w:rsidR="003D53C8" w:rsidRPr="00807AE1" w:rsidRDefault="00C467D8">
      <w:pPr>
        <w:pStyle w:val="ListParagraph"/>
        <w:numPr>
          <w:ilvl w:val="0"/>
          <w:numId w:val="55"/>
        </w:numPr>
        <w:ind w:left="714" w:hanging="357"/>
        <w:rPr>
          <w:rFonts w:asciiTheme="minorHAnsi" w:hAnsiTheme="minorHAnsi" w:cstheme="minorHAnsi"/>
        </w:rPr>
      </w:pPr>
      <w:r>
        <w:t>Staff preparing the GMO would be required to wear appropriate PPE (e.g. gown</w:t>
      </w:r>
      <w:r w:rsidR="00CC2072">
        <w:t xml:space="preserve"> and</w:t>
      </w:r>
      <w:r>
        <w:t xml:space="preserve"> gloves) during the procedures</w:t>
      </w:r>
      <w:r>
        <w:rPr>
          <w:i/>
        </w:rPr>
        <w:t>.</w:t>
      </w:r>
    </w:p>
    <w:p w14:paraId="575DBD64" w14:textId="7B3F9EB4" w:rsidR="00807AE1" w:rsidRPr="007D6A58" w:rsidRDefault="00A56FC0">
      <w:pPr>
        <w:pStyle w:val="ListParagraph"/>
        <w:numPr>
          <w:ilvl w:val="0"/>
          <w:numId w:val="55"/>
        </w:numPr>
        <w:ind w:left="714" w:hanging="357"/>
        <w:rPr>
          <w:rFonts w:asciiTheme="minorHAnsi" w:hAnsiTheme="minorHAnsi" w:cstheme="minorHAnsi"/>
        </w:rPr>
      </w:pPr>
      <w:r>
        <w:rPr>
          <w:iCs/>
        </w:rPr>
        <w:t xml:space="preserve">Although the </w:t>
      </w:r>
      <w:r w:rsidR="00205726">
        <w:rPr>
          <w:iCs/>
        </w:rPr>
        <w:t xml:space="preserve">GMO </w:t>
      </w:r>
      <w:r>
        <w:rPr>
          <w:iCs/>
        </w:rPr>
        <w:t xml:space="preserve">would </w:t>
      </w:r>
      <w:r w:rsidR="00205726">
        <w:rPr>
          <w:iCs/>
        </w:rPr>
        <w:t xml:space="preserve">be self-administered orally, staff present would be required to also wear appropriate PPE (e.g. gloves). </w:t>
      </w:r>
    </w:p>
    <w:p w14:paraId="5EAFB95A" w14:textId="18B392C2" w:rsidR="003D53C8" w:rsidRDefault="00691BD4">
      <w:pPr>
        <w:pStyle w:val="ListParagraph"/>
        <w:numPr>
          <w:ilvl w:val="0"/>
          <w:numId w:val="55"/>
        </w:numPr>
        <w:ind w:left="714" w:hanging="357"/>
      </w:pPr>
      <w:r>
        <w:t xml:space="preserve">Transport </w:t>
      </w:r>
      <w:r w:rsidR="00F84856">
        <w:t xml:space="preserve">to </w:t>
      </w:r>
      <w:r w:rsidR="00833A21">
        <w:t xml:space="preserve">and </w:t>
      </w:r>
      <w:r w:rsidR="00833A21" w:rsidRPr="00C67316">
        <w:t xml:space="preserve">storage of the GMO </w:t>
      </w:r>
      <w:r w:rsidR="00F84856">
        <w:t xml:space="preserve">at </w:t>
      </w:r>
      <w:r w:rsidR="00833A21">
        <w:t xml:space="preserve">a </w:t>
      </w:r>
      <w:r w:rsidR="00833A21" w:rsidRPr="00C67316">
        <w:t xml:space="preserve">clinical trial </w:t>
      </w:r>
      <w:r w:rsidR="00604C0C">
        <w:t>facility</w:t>
      </w:r>
      <w:r w:rsidR="00604C0C" w:rsidRPr="00C67316">
        <w:t xml:space="preserve"> </w:t>
      </w:r>
      <w:r w:rsidR="00833A21">
        <w:t xml:space="preserve">where it </w:t>
      </w:r>
      <w:r w:rsidR="007348D5">
        <w:t>would</w:t>
      </w:r>
      <w:r w:rsidR="00833A21">
        <w:t xml:space="preserve"> be administered </w:t>
      </w:r>
      <w:r w:rsidR="007348D5">
        <w:t>would</w:t>
      </w:r>
      <w:r w:rsidR="00833A21" w:rsidRPr="00C67316">
        <w:t xml:space="preserve"> be in accordance with the Regulator’s </w:t>
      </w:r>
      <w:r w:rsidR="00833A21" w:rsidRPr="00252095">
        <w:rPr>
          <w:i/>
          <w:iCs/>
        </w:rPr>
        <w:t xml:space="preserve">Guidelines for the Transport, Storage and Disposal of GMOs </w:t>
      </w:r>
      <w:r w:rsidR="00833A21" w:rsidRPr="00AD6F2D">
        <w:t>(TSDs</w:t>
      </w:r>
      <w:r w:rsidR="00833A21">
        <w:t xml:space="preserve">). </w:t>
      </w:r>
    </w:p>
    <w:p w14:paraId="3784A42A" w14:textId="1BBCF7F8" w:rsidR="00833A21" w:rsidRDefault="00506498">
      <w:pPr>
        <w:pStyle w:val="ListParagraph"/>
        <w:numPr>
          <w:ilvl w:val="0"/>
          <w:numId w:val="55"/>
        </w:numPr>
        <w:ind w:left="714" w:hanging="357"/>
      </w:pPr>
      <w:r>
        <w:t>Disinfecting surfaces and equipment that come into contact with the GMO using an effective disinfectant (including</w:t>
      </w:r>
      <w:r w:rsidR="000119CA">
        <w:t>,</w:t>
      </w:r>
      <w:r>
        <w:t xml:space="preserve"> but not limited to</w:t>
      </w:r>
      <w:r w:rsidR="000119CA">
        <w:t>,</w:t>
      </w:r>
      <w:r>
        <w:t xml:space="preserve"> </w:t>
      </w:r>
      <w:r w:rsidR="00BA4F77">
        <w:t xml:space="preserve">bleach 1000-5000 ppm; 70% ethanol </w:t>
      </w:r>
      <w:r w:rsidR="00477E1A">
        <w:t>or</w:t>
      </w:r>
      <w:r w:rsidR="00BA4F77">
        <w:t xml:space="preserve"> 1% Virkon</w:t>
      </w:r>
      <w:r w:rsidR="00BA4F77" w:rsidRPr="003E5DA2">
        <w:rPr>
          <w:vertAlign w:val="superscript"/>
        </w:rPr>
        <w:t>TM</w:t>
      </w:r>
      <w:r>
        <w:t xml:space="preserve">). </w:t>
      </w:r>
    </w:p>
    <w:p w14:paraId="424C775F" w14:textId="4E84FB76" w:rsidR="0017137D" w:rsidRDefault="00143EA3" w:rsidP="0017137D">
      <w:pPr>
        <w:pStyle w:val="3RARMP"/>
      </w:pPr>
      <w:bookmarkStart w:id="136" w:name="_Ref211512704"/>
      <w:bookmarkStart w:id="137" w:name="_Ref211512720"/>
      <w:bookmarkStart w:id="138" w:name="_Ref211584155"/>
      <w:bookmarkStart w:id="139" w:name="_Toc214523851"/>
      <w:r w:rsidRPr="00EC16F0">
        <w:t>Details of the proposed dealings</w:t>
      </w:r>
      <w:bookmarkEnd w:id="120"/>
      <w:bookmarkEnd w:id="121"/>
      <w:bookmarkEnd w:id="122"/>
      <w:bookmarkEnd w:id="123"/>
      <w:bookmarkEnd w:id="124"/>
      <w:bookmarkEnd w:id="125"/>
      <w:bookmarkEnd w:id="126"/>
      <w:bookmarkEnd w:id="127"/>
      <w:bookmarkEnd w:id="128"/>
      <w:bookmarkEnd w:id="129"/>
      <w:bookmarkEnd w:id="130"/>
      <w:bookmarkEnd w:id="131"/>
      <w:bookmarkEnd w:id="132"/>
      <w:bookmarkEnd w:id="136"/>
      <w:bookmarkEnd w:id="137"/>
      <w:bookmarkEnd w:id="138"/>
      <w:bookmarkEnd w:id="139"/>
    </w:p>
    <w:p w14:paraId="40B9EEC9" w14:textId="44B676E1" w:rsidR="0066244D" w:rsidRDefault="0066244D" w:rsidP="00991711">
      <w:pPr>
        <w:pStyle w:val="4RARMP"/>
      </w:pPr>
      <w:r>
        <w:t>Manufacturing of the GMO</w:t>
      </w:r>
    </w:p>
    <w:p w14:paraId="0FD6CB96" w14:textId="11F65A3B" w:rsidR="0032563C" w:rsidRDefault="0066244D" w:rsidP="00541A4F">
      <w:pPr>
        <w:pStyle w:val="RARMPnumberedparagraphs"/>
      </w:pPr>
      <w:r>
        <w:t xml:space="preserve">The </w:t>
      </w:r>
      <w:r w:rsidR="007C4884" w:rsidRPr="00BB3621">
        <w:t xml:space="preserve">GMO </w:t>
      </w:r>
      <w:r w:rsidR="007348D5">
        <w:t>would</w:t>
      </w:r>
      <w:r w:rsidR="007C4884" w:rsidRPr="00BB3621">
        <w:t xml:space="preserve"> be manufactured</w:t>
      </w:r>
      <w:r w:rsidR="007C4884">
        <w:t xml:space="preserve"> </w:t>
      </w:r>
      <w:r w:rsidR="008E4063">
        <w:t>in Canada</w:t>
      </w:r>
      <w:r w:rsidR="007C4884">
        <w:t xml:space="preserve"> and imported into Australia</w:t>
      </w:r>
      <w:r w:rsidR="001961BB">
        <w:t xml:space="preserve">. </w:t>
      </w:r>
      <w:r w:rsidR="00A317E9">
        <w:t xml:space="preserve">The doses in the form of microbeads would be either packaged into blister packs, </w:t>
      </w:r>
      <w:r w:rsidR="00BC363D">
        <w:t xml:space="preserve">or </w:t>
      </w:r>
      <w:r w:rsidR="00A317E9">
        <w:t xml:space="preserve">in plastic vials or bottles composed of high-density polyethylene or equivalent materials. The applicant has stated that the type of primary packaging is still being finalised, and they would inform the OGTR when it has been finalised. The primary containers would then be enclosed within a secondary container of individual cartons with tamper-evident seals. </w:t>
      </w:r>
    </w:p>
    <w:p w14:paraId="496CDCE5" w14:textId="63DD642A" w:rsidR="0066244D" w:rsidRDefault="0066244D" w:rsidP="00991711">
      <w:pPr>
        <w:pStyle w:val="4RARMP"/>
      </w:pPr>
      <w:bookmarkStart w:id="140" w:name="_Ref66352797"/>
      <w:r>
        <w:t>Transport and storage of the GMO</w:t>
      </w:r>
      <w:bookmarkEnd w:id="140"/>
    </w:p>
    <w:p w14:paraId="5F16A93D" w14:textId="74FF9C00" w:rsidR="000C4A55" w:rsidRDefault="0092796C" w:rsidP="0066244D">
      <w:pPr>
        <w:pStyle w:val="RARMPnumberedparagraphs"/>
      </w:pPr>
      <w:r>
        <w:t xml:space="preserve">The GMO </w:t>
      </w:r>
      <w:r w:rsidR="00E54946">
        <w:t>w</w:t>
      </w:r>
      <w:r w:rsidR="00F219FD">
        <w:t>ou</w:t>
      </w:r>
      <w:r w:rsidR="00B03632">
        <w:t>l</w:t>
      </w:r>
      <w:r w:rsidR="00F219FD">
        <w:t>d</w:t>
      </w:r>
      <w:r>
        <w:t xml:space="preserve"> be imported </w:t>
      </w:r>
      <w:r w:rsidR="00541A4F">
        <w:t>according to the packaging and labelling requirements of the International Air Transport Association (IATA) code UN</w:t>
      </w:r>
      <w:r w:rsidR="0033584B">
        <w:t>3245</w:t>
      </w:r>
      <w:r w:rsidR="009078DA">
        <w:t xml:space="preserve">. </w:t>
      </w:r>
    </w:p>
    <w:p w14:paraId="42ABC41A" w14:textId="303EDD58" w:rsidR="00493ACD" w:rsidRDefault="00790B6F" w:rsidP="00891987">
      <w:pPr>
        <w:pStyle w:val="RARMPnumberedparagraphs"/>
      </w:pPr>
      <w:r>
        <w:t xml:space="preserve">Transport of the GMO from the Australian border would be directly to </w:t>
      </w:r>
      <w:r w:rsidR="00844251">
        <w:t>Mater Misericordiae Hospital Brisb</w:t>
      </w:r>
      <w:r w:rsidR="00257F2A">
        <w:t xml:space="preserve">ane or other </w:t>
      </w:r>
      <w:r w:rsidR="00532E5D">
        <w:t>clinical trial sites</w:t>
      </w:r>
      <w:r w:rsidR="00257F2A">
        <w:t xml:space="preserve"> if nee</w:t>
      </w:r>
      <w:r w:rsidR="00257F2A" w:rsidRPr="000A2DD7">
        <w:t>ded</w:t>
      </w:r>
      <w:r w:rsidR="00921FE3" w:rsidRPr="000A2DD7">
        <w:t xml:space="preserve">. </w:t>
      </w:r>
      <w:r w:rsidR="00BE666E" w:rsidRPr="000A2DD7">
        <w:t xml:space="preserve">The GMO </w:t>
      </w:r>
      <w:r w:rsidR="007348D5">
        <w:t>would</w:t>
      </w:r>
      <w:r w:rsidR="00BE666E" w:rsidRPr="000A2DD7">
        <w:t xml:space="preserve"> be</w:t>
      </w:r>
      <w:r w:rsidR="00DF15BC" w:rsidRPr="000A2DD7">
        <w:t xml:space="preserve"> packaged into blister packs, sealed</w:t>
      </w:r>
      <w:r w:rsidR="00A44B63" w:rsidRPr="000A2DD7">
        <w:t xml:space="preserve"> plastic vials or bottles composed of high-density polyethylene </w:t>
      </w:r>
      <w:r w:rsidR="00211063" w:rsidRPr="000A2DD7">
        <w:t xml:space="preserve">or equivalent material. They </w:t>
      </w:r>
      <w:r w:rsidR="007348D5">
        <w:t>would</w:t>
      </w:r>
      <w:r w:rsidR="00576696" w:rsidRPr="000A2DD7">
        <w:t xml:space="preserve"> then be placed into a container</w:t>
      </w:r>
      <w:r w:rsidR="003F4FAD" w:rsidRPr="000A2DD7">
        <w:t xml:space="preserve">, which </w:t>
      </w:r>
      <w:r w:rsidR="007348D5">
        <w:t>would</w:t>
      </w:r>
      <w:r w:rsidR="003F4FAD" w:rsidRPr="000A2DD7">
        <w:t xml:space="preserve"> be enclosed within secondary packaging</w:t>
      </w:r>
      <w:r w:rsidR="00AB037D" w:rsidRPr="000A2DD7">
        <w:t>, consisting of cartons with tamper-evident seals.</w:t>
      </w:r>
      <w:r w:rsidR="003F4FAD" w:rsidRPr="000A2DD7">
        <w:t xml:space="preserve"> </w:t>
      </w:r>
      <w:r w:rsidR="00BE666E" w:rsidRPr="000A2DD7">
        <w:t xml:space="preserve"> </w:t>
      </w:r>
    </w:p>
    <w:p w14:paraId="1B895207" w14:textId="6A422BA2" w:rsidR="0066244D" w:rsidRPr="0050101F" w:rsidRDefault="00D66F53" w:rsidP="0050101F">
      <w:pPr>
        <w:pStyle w:val="RARMPnumberedparagraphs"/>
      </w:pPr>
      <w:r w:rsidRPr="00E86880">
        <w:t xml:space="preserve">Procedures </w:t>
      </w:r>
      <w:r w:rsidR="007348D5">
        <w:t>would</w:t>
      </w:r>
      <w:r w:rsidRPr="00E86880">
        <w:t xml:space="preserve"> be in place to ensure that all transported GMOs can be accounted for, and that a loss of GMOs during transport can be detected; and</w:t>
      </w:r>
      <w:r>
        <w:t xml:space="preserve"> access to the GMOs </w:t>
      </w:r>
      <w:r w:rsidR="007348D5">
        <w:t>would</w:t>
      </w:r>
      <w:r>
        <w:t xml:space="preserve"> be restricted to authorised persons conducting dealings under the licence, who have been informed by the licence holder of any licence conditions that apply to them. </w:t>
      </w:r>
    </w:p>
    <w:p w14:paraId="48939E1A" w14:textId="738F6FE9" w:rsidR="004D16FE" w:rsidRDefault="00F35BB1" w:rsidP="00F35BB1">
      <w:pPr>
        <w:pStyle w:val="RARMPnumberedparagraphs"/>
      </w:pPr>
      <w:r>
        <w:rPr>
          <w:bCs/>
        </w:rPr>
        <w:t xml:space="preserve">The proposed </w:t>
      </w:r>
      <w:r w:rsidR="00D45782" w:rsidRPr="00DC351A">
        <w:t xml:space="preserve">method of supply and storage of the GMO, as advised by the applicant, would be in accordance with the </w:t>
      </w:r>
      <w:r w:rsidR="00D45782" w:rsidRPr="00103592">
        <w:rPr>
          <w:iCs/>
        </w:rPr>
        <w:t xml:space="preserve">Regulator’s </w:t>
      </w:r>
      <w:r w:rsidR="00D45782" w:rsidRPr="00DC351A">
        <w:rPr>
          <w:i/>
        </w:rPr>
        <w:t>Guidelines for the Transport, Storage and Disposal of GMOs</w:t>
      </w:r>
      <w:r w:rsidR="00D45782">
        <w:rPr>
          <w:i/>
        </w:rPr>
        <w:t xml:space="preserve"> </w:t>
      </w:r>
      <w:r w:rsidR="00D45782" w:rsidRPr="00C51386">
        <w:t>(TSD)</w:t>
      </w:r>
      <w:r w:rsidR="007D34EC">
        <w:rPr>
          <w:bCs/>
        </w:rPr>
        <w:t xml:space="preserve">. </w:t>
      </w:r>
    </w:p>
    <w:p w14:paraId="41E13AFB" w14:textId="3BEC2A78" w:rsidR="0066244D" w:rsidRDefault="0066244D" w:rsidP="00991711">
      <w:pPr>
        <w:pStyle w:val="4RARMP"/>
      </w:pPr>
      <w:bookmarkStart w:id="141" w:name="_Ref67409772"/>
      <w:r>
        <w:t>Clinical trial sites</w:t>
      </w:r>
      <w:bookmarkEnd w:id="141"/>
    </w:p>
    <w:p w14:paraId="06C0FDB0" w14:textId="07A7AAED" w:rsidR="004D16FE" w:rsidRDefault="0066244D" w:rsidP="00C86B43">
      <w:pPr>
        <w:pStyle w:val="RARMPnumberedparagraphs"/>
      </w:pPr>
      <w:r w:rsidRPr="0066244D">
        <w:t xml:space="preserve">The clinical trial </w:t>
      </w:r>
      <w:r w:rsidR="00215D89">
        <w:t xml:space="preserve">would be carried out </w:t>
      </w:r>
      <w:r w:rsidR="003278CB">
        <w:t xml:space="preserve">at </w:t>
      </w:r>
      <w:r w:rsidR="00AE655B">
        <w:t>a clinical trial site</w:t>
      </w:r>
      <w:r w:rsidR="00EF367C">
        <w:t xml:space="preserve"> at the Mater Misericordiae Hospital</w:t>
      </w:r>
      <w:r w:rsidR="00E007D4">
        <w:t>,</w:t>
      </w:r>
      <w:r w:rsidR="00EF367C">
        <w:t xml:space="preserve"> Brisbane. </w:t>
      </w:r>
      <w:r w:rsidR="00420B81">
        <w:t xml:space="preserve">The applicant has also proposed that </w:t>
      </w:r>
      <w:r w:rsidR="00BC643A">
        <w:t xml:space="preserve">additional </w:t>
      </w:r>
      <w:r w:rsidR="00420B81">
        <w:t xml:space="preserve">clinical trial sites in the Brisbane </w:t>
      </w:r>
      <w:r w:rsidR="00477E1A">
        <w:t xml:space="preserve">area </w:t>
      </w:r>
      <w:r w:rsidR="00C86B43">
        <w:t>may be</w:t>
      </w:r>
      <w:r w:rsidR="00420B81">
        <w:t xml:space="preserve"> </w:t>
      </w:r>
      <w:r w:rsidR="00C86B43">
        <w:t xml:space="preserve">used to recruit healthy volunteers if needed. </w:t>
      </w:r>
      <w:r w:rsidR="0071508D">
        <w:t xml:space="preserve">Clinical trial sites would be assessed by the applicant for their ability </w:t>
      </w:r>
      <w:r w:rsidR="00495A69">
        <w:t>to comply with</w:t>
      </w:r>
      <w:r w:rsidR="00161B66">
        <w:t xml:space="preserve"> local biosafety requirements</w:t>
      </w:r>
      <w:r w:rsidR="0038737F">
        <w:t xml:space="preserve">. </w:t>
      </w:r>
      <w:r w:rsidR="001568BB">
        <w:t>C</w:t>
      </w:r>
      <w:r w:rsidR="0038737F">
        <w:t xml:space="preserve">linical trial sites </w:t>
      </w:r>
      <w:r w:rsidR="00FD6F90">
        <w:t xml:space="preserve">will </w:t>
      </w:r>
      <w:r w:rsidR="0038737F">
        <w:t>need to meet</w:t>
      </w:r>
      <w:r w:rsidR="00495A69">
        <w:t xml:space="preserve"> </w:t>
      </w:r>
      <w:r w:rsidR="00AB533B">
        <w:t xml:space="preserve">the International Council for Harmonisation of Technical Requirements for Pharmaceuticals for Human Use (ICH) Good </w:t>
      </w:r>
      <w:r w:rsidR="00AB533B">
        <w:lastRenderedPageBreak/>
        <w:t>Clinical Practise (GCP) guidelines</w:t>
      </w:r>
      <w:r w:rsidR="009C0E98">
        <w:t xml:space="preserve"> (</w:t>
      </w:r>
      <w:hyperlink r:id="rId31" w:history="1">
        <w:r w:rsidR="009C0E98">
          <w:rPr>
            <w:rStyle w:val="Hyperlink"/>
          </w:rPr>
          <w:t>ICH Guideline for Good Clinical Practice</w:t>
        </w:r>
      </w:hyperlink>
      <w:r w:rsidR="009C0E98">
        <w:rPr>
          <w:rStyle w:val="Hyperlink"/>
        </w:rPr>
        <w:t>)</w:t>
      </w:r>
      <w:r w:rsidR="00447B21">
        <w:t>.</w:t>
      </w:r>
      <w:r w:rsidR="00693361">
        <w:t xml:space="preserve"> Sites </w:t>
      </w:r>
      <w:r w:rsidR="00FD6F90">
        <w:t xml:space="preserve">will </w:t>
      </w:r>
      <w:r w:rsidR="00693361">
        <w:t xml:space="preserve">also be selected based on their ability to comply with the TSDs </w:t>
      </w:r>
      <w:r w:rsidR="00C773B6">
        <w:t xml:space="preserve">and the licence conditions. </w:t>
      </w:r>
      <w:r w:rsidR="00447B21">
        <w:t xml:space="preserve"> </w:t>
      </w:r>
    </w:p>
    <w:p w14:paraId="648A930C" w14:textId="5AB4DF9D" w:rsidR="00420205" w:rsidRDefault="009C0E98" w:rsidP="00991711">
      <w:pPr>
        <w:pStyle w:val="4RARMP"/>
      </w:pPr>
      <w:bookmarkStart w:id="142" w:name="_Ref66354871"/>
      <w:r>
        <w:t xml:space="preserve">The clinical trial </w:t>
      </w:r>
      <w:bookmarkEnd w:id="142"/>
    </w:p>
    <w:p w14:paraId="3B40BB41" w14:textId="79FD1E26" w:rsidR="00420205" w:rsidRDefault="00420205" w:rsidP="00420205">
      <w:pPr>
        <w:pStyle w:val="RARMPnumberedparagraphs"/>
      </w:pPr>
      <w:r w:rsidRPr="00420205">
        <w:t xml:space="preserve">The applicant proposes a </w:t>
      </w:r>
      <w:r w:rsidR="005D2FE3">
        <w:t>P</w:t>
      </w:r>
      <w:r w:rsidRPr="00420205">
        <w:t>hase 1</w:t>
      </w:r>
      <w:r w:rsidR="00642361">
        <w:t xml:space="preserve"> study</w:t>
      </w:r>
      <w:r w:rsidRPr="00420205">
        <w:t xml:space="preserve">, which is to be conducted at </w:t>
      </w:r>
      <w:r w:rsidR="00C2558E">
        <w:t xml:space="preserve">clinical trial sites </w:t>
      </w:r>
      <w:r w:rsidR="00FD6F90">
        <w:t xml:space="preserve">at the Mater Misericordiae Hospital, Brisbane, or other clinical trial sites </w:t>
      </w:r>
      <w:r w:rsidR="00C2558E">
        <w:t xml:space="preserve">in the Brisbane area </w:t>
      </w:r>
      <w:r w:rsidR="00FB049E">
        <w:t xml:space="preserve">(as noted in Section </w:t>
      </w:r>
      <w:r w:rsidR="00FB049E">
        <w:fldChar w:fldCharType="begin"/>
      </w:r>
      <w:r w:rsidR="00FB049E">
        <w:instrText xml:space="preserve"> REF _Ref67409772 \r \h </w:instrText>
      </w:r>
      <w:r w:rsidR="00FB049E">
        <w:fldChar w:fldCharType="separate"/>
      </w:r>
      <w:r w:rsidR="008453F1">
        <w:t>2.3.3</w:t>
      </w:r>
      <w:r w:rsidR="00FB049E">
        <w:fldChar w:fldCharType="end"/>
      </w:r>
      <w:r w:rsidR="00FB049E">
        <w:t>)</w:t>
      </w:r>
      <w:r w:rsidR="00F67978">
        <w:t>.</w:t>
      </w:r>
      <w:r w:rsidR="009441D4">
        <w:t xml:space="preserve"> The study aims to assess the safety </w:t>
      </w:r>
      <w:r w:rsidR="00061F4F">
        <w:t>and tolerability</w:t>
      </w:r>
      <w:r w:rsidR="009441D4">
        <w:t xml:space="preserve"> </w:t>
      </w:r>
      <w:r w:rsidR="001067C9">
        <w:t xml:space="preserve">of the GMO. </w:t>
      </w:r>
    </w:p>
    <w:p w14:paraId="7F557DC3" w14:textId="787CCEED" w:rsidR="00DF4F47" w:rsidRDefault="00DF4F47" w:rsidP="00420205">
      <w:pPr>
        <w:pStyle w:val="RARMPnumberedparagraphs"/>
      </w:pPr>
      <w:r>
        <w:t xml:space="preserve">The study would involve </w:t>
      </w:r>
      <w:r w:rsidR="00C65FC8">
        <w:t>healthy participants and patients with ulcerative colitis</w:t>
      </w:r>
      <w:r w:rsidR="00A8520E">
        <w:t xml:space="preserve"> </w:t>
      </w:r>
      <w:r w:rsidR="00E51E10">
        <w:t xml:space="preserve">who will receive </w:t>
      </w:r>
      <w:r w:rsidR="000740AA">
        <w:t xml:space="preserve">either </w:t>
      </w:r>
      <w:r w:rsidR="00CB0521">
        <w:t>one</w:t>
      </w:r>
      <w:r w:rsidR="00E51E10">
        <w:t xml:space="preserve"> </w:t>
      </w:r>
      <w:r w:rsidR="000740AA">
        <w:t xml:space="preserve">dose </w:t>
      </w:r>
      <w:r w:rsidR="00E51E10">
        <w:t>or four oral weekly doses</w:t>
      </w:r>
      <w:r w:rsidR="008F67E9">
        <w:t xml:space="preserve"> </w:t>
      </w:r>
      <w:r w:rsidR="00F834A8">
        <w:t xml:space="preserve">of </w:t>
      </w:r>
      <w:r w:rsidR="006E587D">
        <w:t xml:space="preserve">the GMO or </w:t>
      </w:r>
      <w:r w:rsidR="005310EE">
        <w:t xml:space="preserve">receive </w:t>
      </w:r>
      <w:r w:rsidR="006E587D">
        <w:t>a placebo</w:t>
      </w:r>
      <w:r w:rsidR="008F67E9">
        <w:t>. All participants would be monitored for up to 28 days</w:t>
      </w:r>
      <w:r w:rsidR="00A317E9">
        <w:t xml:space="preserve"> after final dose</w:t>
      </w:r>
      <w:r w:rsidR="008F67E9">
        <w:t>.</w:t>
      </w:r>
      <w:r w:rsidR="00F834A8">
        <w:t xml:space="preserve"> </w:t>
      </w:r>
      <w:r w:rsidR="008F67E9">
        <w:t xml:space="preserve"> </w:t>
      </w:r>
    </w:p>
    <w:p w14:paraId="1B2BB80E" w14:textId="54E6B4C5" w:rsidR="00D359D5" w:rsidRPr="00420205" w:rsidRDefault="006E587D" w:rsidP="00EA3992">
      <w:pPr>
        <w:pStyle w:val="RARMPnumberedparagraphs"/>
      </w:pPr>
      <w:r>
        <w:t xml:space="preserve">The study </w:t>
      </w:r>
      <w:r w:rsidR="00325CCE">
        <w:t xml:space="preserve">is proposed to </w:t>
      </w:r>
      <w:r w:rsidR="00B319B2">
        <w:t xml:space="preserve">occur in </w:t>
      </w:r>
      <w:r w:rsidR="00BC643A">
        <w:t xml:space="preserve">2 </w:t>
      </w:r>
      <w:r w:rsidR="00B319B2">
        <w:t>stages</w:t>
      </w:r>
      <w:r w:rsidR="00CB0521">
        <w:t>,</w:t>
      </w:r>
      <w:r w:rsidR="00B319B2">
        <w:t xml:space="preserve"> </w:t>
      </w:r>
      <w:r w:rsidR="00CB0521">
        <w:t>the</w:t>
      </w:r>
      <w:r w:rsidR="00A84C28">
        <w:t xml:space="preserve"> first in healthy participants</w:t>
      </w:r>
      <w:r w:rsidR="00CB0521">
        <w:t>,</w:t>
      </w:r>
      <w:r w:rsidR="00A84C28">
        <w:t xml:space="preserve"> before </w:t>
      </w:r>
      <w:r w:rsidR="00EA3992">
        <w:t xml:space="preserve">administration to patients with </w:t>
      </w:r>
      <w:r w:rsidR="00D64092">
        <w:t xml:space="preserve">mild to moderate </w:t>
      </w:r>
      <w:r w:rsidR="00EA3992">
        <w:t xml:space="preserve">ulcerative colitis. </w:t>
      </w:r>
      <w:r w:rsidR="00D64092">
        <w:t>All participants</w:t>
      </w:r>
      <w:r w:rsidR="00D359D5">
        <w:t xml:space="preserve"> </w:t>
      </w:r>
      <w:r w:rsidR="00D64092">
        <w:t xml:space="preserve">(healthy and patients with ulcerative colitis) </w:t>
      </w:r>
      <w:r w:rsidR="007348D5">
        <w:t>would</w:t>
      </w:r>
      <w:r w:rsidR="00D359D5">
        <w:t xml:space="preserve"> be enrolled in </w:t>
      </w:r>
      <w:r w:rsidR="00003218">
        <w:t xml:space="preserve">3 </w:t>
      </w:r>
      <w:r w:rsidR="00D359D5">
        <w:t>cohorts</w:t>
      </w:r>
      <w:r w:rsidR="00003218">
        <w:t xml:space="preserve"> </w:t>
      </w:r>
      <w:r w:rsidR="00A22499">
        <w:t>of escalating doses</w:t>
      </w:r>
      <w:r w:rsidR="007D71EC">
        <w:t xml:space="preserve"> (10</w:t>
      </w:r>
      <w:r w:rsidR="007D71EC" w:rsidRPr="007D71EC">
        <w:rPr>
          <w:vertAlign w:val="superscript"/>
        </w:rPr>
        <w:t>6</w:t>
      </w:r>
      <w:r w:rsidR="007D71EC">
        <w:t xml:space="preserve"> colony forming units (CFU); 10</w:t>
      </w:r>
      <w:r w:rsidR="007D71EC" w:rsidRPr="007D71EC">
        <w:rPr>
          <w:vertAlign w:val="superscript"/>
        </w:rPr>
        <w:t>7</w:t>
      </w:r>
      <w:r w:rsidR="007D71EC">
        <w:t>-10</w:t>
      </w:r>
      <w:r w:rsidR="007D71EC" w:rsidRPr="007D71EC">
        <w:rPr>
          <w:vertAlign w:val="superscript"/>
        </w:rPr>
        <w:t>8</w:t>
      </w:r>
      <w:r w:rsidR="007D71EC">
        <w:t xml:space="preserve"> CFU; and 10</w:t>
      </w:r>
      <w:r w:rsidR="007D71EC" w:rsidRPr="007D71EC">
        <w:rPr>
          <w:vertAlign w:val="superscript"/>
        </w:rPr>
        <w:t>9</w:t>
      </w:r>
      <w:r w:rsidR="007D71EC">
        <w:t xml:space="preserve"> CFU)</w:t>
      </w:r>
      <w:r w:rsidR="00BC643A">
        <w:t>,</w:t>
      </w:r>
      <w:r w:rsidR="00F07B8D">
        <w:t xml:space="preserve"> with a placebo control</w:t>
      </w:r>
      <w:r w:rsidR="00A22499">
        <w:t>.</w:t>
      </w:r>
      <w:r w:rsidR="0059129D">
        <w:t xml:space="preserve"> </w:t>
      </w:r>
    </w:p>
    <w:p w14:paraId="1A9309BB" w14:textId="28F1EFD5" w:rsidR="0066244D" w:rsidRDefault="0066244D" w:rsidP="00991711">
      <w:pPr>
        <w:pStyle w:val="4RARMP"/>
      </w:pPr>
      <w:bookmarkStart w:id="143" w:name="_Ref67491471"/>
      <w:r>
        <w:t>Selection of trial participants</w:t>
      </w:r>
      <w:bookmarkEnd w:id="143"/>
    </w:p>
    <w:p w14:paraId="3C2BEB2C" w14:textId="05F0B553" w:rsidR="0001323A" w:rsidRPr="0001323A" w:rsidRDefault="008E7153" w:rsidP="0001323A">
      <w:pPr>
        <w:pStyle w:val="RARMPnumberedparagraphs"/>
      </w:pPr>
      <w:r>
        <w:t>I</w:t>
      </w:r>
      <w:r w:rsidR="0001323A" w:rsidRPr="0001323A">
        <w:t xml:space="preserve">nclusion criteria </w:t>
      </w:r>
      <w:r w:rsidR="00E768C2">
        <w:t xml:space="preserve">proposed by the applicant </w:t>
      </w:r>
      <w:r>
        <w:t xml:space="preserve">relevant </w:t>
      </w:r>
      <w:r w:rsidR="0001323A" w:rsidRPr="0001323A">
        <w:t xml:space="preserve">to </w:t>
      </w:r>
      <w:r w:rsidR="00F22C8F">
        <w:t xml:space="preserve">this assessment </w:t>
      </w:r>
      <w:r w:rsidR="00E768C2">
        <w:t>include that trial participants must</w:t>
      </w:r>
      <w:r w:rsidR="0001323A" w:rsidRPr="0001323A">
        <w:t>:</w:t>
      </w:r>
    </w:p>
    <w:p w14:paraId="51569ED8" w14:textId="055E67E5" w:rsidR="0001323A" w:rsidRDefault="00CB0521">
      <w:pPr>
        <w:numPr>
          <w:ilvl w:val="0"/>
          <w:numId w:val="71"/>
        </w:numPr>
        <w:spacing w:before="0" w:after="160" w:line="259" w:lineRule="auto"/>
        <w:rPr>
          <w:rFonts w:cs="Calibri"/>
          <w:szCs w:val="22"/>
        </w:rPr>
      </w:pPr>
      <w:r>
        <w:rPr>
          <w:rFonts w:cs="Calibri"/>
          <w:szCs w:val="22"/>
        </w:rPr>
        <w:t>B</w:t>
      </w:r>
      <w:r w:rsidRPr="0001323A">
        <w:rPr>
          <w:rFonts w:cs="Calibri"/>
          <w:szCs w:val="22"/>
        </w:rPr>
        <w:t xml:space="preserve">e </w:t>
      </w:r>
      <w:r w:rsidR="00872795">
        <w:rPr>
          <w:rFonts w:cs="Calibri"/>
          <w:szCs w:val="22"/>
        </w:rPr>
        <w:t xml:space="preserve">18 </w:t>
      </w:r>
      <w:r w:rsidR="00AD15F4">
        <w:rPr>
          <w:rFonts w:cs="Calibri"/>
          <w:szCs w:val="22"/>
        </w:rPr>
        <w:t xml:space="preserve">to 75 </w:t>
      </w:r>
      <w:r w:rsidR="00872795">
        <w:rPr>
          <w:rFonts w:cs="Calibri"/>
          <w:szCs w:val="22"/>
        </w:rPr>
        <w:t>years of age.</w:t>
      </w:r>
    </w:p>
    <w:p w14:paraId="6A13D619" w14:textId="7FC6C9B4" w:rsidR="00A017F5" w:rsidRDefault="00F63777">
      <w:pPr>
        <w:numPr>
          <w:ilvl w:val="0"/>
          <w:numId w:val="71"/>
        </w:numPr>
        <w:spacing w:before="0" w:after="160" w:line="259" w:lineRule="auto"/>
        <w:rPr>
          <w:rFonts w:cs="Calibri"/>
          <w:szCs w:val="22"/>
        </w:rPr>
      </w:pPr>
      <w:r>
        <w:rPr>
          <w:rFonts w:cs="Calibri"/>
          <w:szCs w:val="22"/>
        </w:rPr>
        <w:t xml:space="preserve">Agree to use </w:t>
      </w:r>
      <w:r w:rsidR="000A6641">
        <w:rPr>
          <w:rFonts w:cs="Calibri"/>
          <w:szCs w:val="22"/>
        </w:rPr>
        <w:t>effective barrier contraceptives</w:t>
      </w:r>
      <w:r w:rsidR="006D0D1B">
        <w:rPr>
          <w:rFonts w:cs="Calibri"/>
          <w:szCs w:val="22"/>
        </w:rPr>
        <w:t xml:space="preserve"> and abstain from unprotected</w:t>
      </w:r>
      <w:r w:rsidR="00FE50C5">
        <w:rPr>
          <w:rFonts w:cs="Calibri"/>
          <w:szCs w:val="22"/>
        </w:rPr>
        <w:t xml:space="preserve"> anal sex</w:t>
      </w:r>
      <w:r w:rsidR="000A6641">
        <w:rPr>
          <w:rFonts w:cs="Calibri"/>
          <w:szCs w:val="22"/>
        </w:rPr>
        <w:t xml:space="preserve"> </w:t>
      </w:r>
      <w:r w:rsidR="006D0D1B">
        <w:rPr>
          <w:rFonts w:cs="Calibri"/>
          <w:szCs w:val="22"/>
        </w:rPr>
        <w:t>for the duration of the trial</w:t>
      </w:r>
      <w:r w:rsidR="000A6641">
        <w:rPr>
          <w:rFonts w:cs="Calibri"/>
          <w:szCs w:val="22"/>
        </w:rPr>
        <w:t xml:space="preserve">. </w:t>
      </w:r>
    </w:p>
    <w:p w14:paraId="21594670" w14:textId="2E18A4C4" w:rsidR="0001323A" w:rsidRPr="00857720" w:rsidRDefault="0001323A" w:rsidP="0001323A">
      <w:pPr>
        <w:pStyle w:val="RARMPnumberedparagraphs"/>
      </w:pPr>
      <w:r w:rsidRPr="0001323A">
        <w:t xml:space="preserve">Relevant </w:t>
      </w:r>
      <w:r w:rsidRPr="00857720">
        <w:t>exclusion criteria include</w:t>
      </w:r>
      <w:r w:rsidR="007A04C4" w:rsidRPr="00857720">
        <w:t xml:space="preserve"> participants who</w:t>
      </w:r>
      <w:r w:rsidRPr="00857720">
        <w:t>:</w:t>
      </w:r>
    </w:p>
    <w:p w14:paraId="04624D06" w14:textId="6B558967" w:rsidR="00FE50C5" w:rsidRDefault="00FE50C5">
      <w:pPr>
        <w:numPr>
          <w:ilvl w:val="0"/>
          <w:numId w:val="72"/>
        </w:numPr>
        <w:spacing w:before="0" w:after="160" w:line="259" w:lineRule="auto"/>
        <w:rPr>
          <w:rFonts w:cs="Calibri"/>
          <w:szCs w:val="22"/>
        </w:rPr>
      </w:pPr>
      <w:r w:rsidRPr="00857720">
        <w:rPr>
          <w:rFonts w:cs="Calibri"/>
          <w:szCs w:val="22"/>
        </w:rPr>
        <w:t>Have diagnosis of any non-I</w:t>
      </w:r>
      <w:r w:rsidR="00857720" w:rsidRPr="00857720">
        <w:rPr>
          <w:rFonts w:cs="Calibri"/>
          <w:szCs w:val="22"/>
        </w:rPr>
        <w:t>nflammatory bowel disease</w:t>
      </w:r>
      <w:r w:rsidRPr="00857720">
        <w:rPr>
          <w:rFonts w:cs="Calibri"/>
          <w:szCs w:val="22"/>
        </w:rPr>
        <w:t xml:space="preserve"> </w:t>
      </w:r>
      <w:r w:rsidR="00857720" w:rsidRPr="00857720">
        <w:rPr>
          <w:rFonts w:cs="Calibri"/>
          <w:szCs w:val="22"/>
        </w:rPr>
        <w:t xml:space="preserve">related </w:t>
      </w:r>
      <w:r w:rsidR="002A0560" w:rsidRPr="00857720">
        <w:rPr>
          <w:rFonts w:cs="Calibri"/>
          <w:szCs w:val="22"/>
        </w:rPr>
        <w:t>diarrho</w:t>
      </w:r>
      <w:r w:rsidR="002A0560">
        <w:rPr>
          <w:rFonts w:cs="Calibri"/>
          <w:szCs w:val="22"/>
        </w:rPr>
        <w:t>e</w:t>
      </w:r>
      <w:r w:rsidR="002A0560" w:rsidRPr="00857720">
        <w:rPr>
          <w:rFonts w:cs="Calibri"/>
          <w:szCs w:val="22"/>
        </w:rPr>
        <w:t>al</w:t>
      </w:r>
      <w:r w:rsidR="009F67A9" w:rsidRPr="00857720">
        <w:rPr>
          <w:rFonts w:cs="Calibri"/>
          <w:szCs w:val="22"/>
        </w:rPr>
        <w:t xml:space="preserve"> illness (e.g. </w:t>
      </w:r>
      <w:r w:rsidR="00E80A39" w:rsidRPr="008A6D1A">
        <w:rPr>
          <w:rFonts w:cs="Calibri"/>
          <w:i/>
          <w:iCs/>
          <w:szCs w:val="22"/>
        </w:rPr>
        <w:t>Clostridioides difficile</w:t>
      </w:r>
      <w:r w:rsidR="005D5BD8">
        <w:rPr>
          <w:rFonts w:cs="Calibri"/>
          <w:szCs w:val="22"/>
        </w:rPr>
        <w:t>, c</w:t>
      </w:r>
      <w:r w:rsidR="00BC643A">
        <w:rPr>
          <w:rFonts w:cs="Calibri"/>
          <w:szCs w:val="22"/>
        </w:rPr>
        <w:t>o</w:t>
      </w:r>
      <w:r w:rsidR="005D5BD8">
        <w:rPr>
          <w:rFonts w:cs="Calibri"/>
          <w:szCs w:val="22"/>
        </w:rPr>
        <w:t>eliac disease</w:t>
      </w:r>
      <w:r w:rsidR="008A6D1A">
        <w:rPr>
          <w:rFonts w:cs="Calibri"/>
          <w:szCs w:val="22"/>
        </w:rPr>
        <w:t xml:space="preserve"> or parasitic infections) within </w:t>
      </w:r>
      <w:r w:rsidR="00A5309F">
        <w:rPr>
          <w:rFonts w:cs="Calibri"/>
          <w:szCs w:val="22"/>
        </w:rPr>
        <w:t xml:space="preserve">3 </w:t>
      </w:r>
      <w:r w:rsidR="008A6D1A">
        <w:rPr>
          <w:rFonts w:cs="Calibri"/>
          <w:szCs w:val="22"/>
        </w:rPr>
        <w:t>months prior to randomisation.</w:t>
      </w:r>
    </w:p>
    <w:p w14:paraId="1C41EEB8" w14:textId="436E774B" w:rsidR="00F25C48" w:rsidRDefault="00F25C48">
      <w:pPr>
        <w:numPr>
          <w:ilvl w:val="0"/>
          <w:numId w:val="72"/>
        </w:numPr>
        <w:spacing w:before="0" w:after="160" w:line="259" w:lineRule="auto"/>
        <w:rPr>
          <w:rFonts w:cs="Calibri"/>
          <w:szCs w:val="22"/>
        </w:rPr>
      </w:pPr>
      <w:r>
        <w:rPr>
          <w:rFonts w:cs="Calibri"/>
          <w:szCs w:val="22"/>
        </w:rPr>
        <w:t xml:space="preserve">Use of probiotics within the </w:t>
      </w:r>
      <w:r w:rsidR="00CB0521">
        <w:rPr>
          <w:rFonts w:cs="Calibri"/>
          <w:szCs w:val="22"/>
        </w:rPr>
        <w:t xml:space="preserve">2 </w:t>
      </w:r>
      <w:r>
        <w:rPr>
          <w:rFonts w:cs="Calibri"/>
          <w:szCs w:val="22"/>
        </w:rPr>
        <w:t>weeks prior to randomisation</w:t>
      </w:r>
      <w:r w:rsidR="00E20E6C">
        <w:rPr>
          <w:rFonts w:cs="Calibri"/>
          <w:szCs w:val="22"/>
        </w:rPr>
        <w:t>.</w:t>
      </w:r>
    </w:p>
    <w:p w14:paraId="506B36A9" w14:textId="0F006083" w:rsidR="000219C0" w:rsidRDefault="000219C0">
      <w:pPr>
        <w:numPr>
          <w:ilvl w:val="0"/>
          <w:numId w:val="72"/>
        </w:numPr>
        <w:spacing w:before="0" w:after="160" w:line="259" w:lineRule="auto"/>
        <w:rPr>
          <w:rFonts w:cs="Calibri"/>
          <w:szCs w:val="22"/>
        </w:rPr>
      </w:pPr>
      <w:r>
        <w:rPr>
          <w:rFonts w:cs="Calibri"/>
          <w:szCs w:val="22"/>
        </w:rPr>
        <w:t xml:space="preserve">Use of </w:t>
      </w:r>
      <w:r w:rsidR="00D23DA6">
        <w:rPr>
          <w:rFonts w:cs="Calibri"/>
          <w:szCs w:val="22"/>
        </w:rPr>
        <w:t>agents that alter gut transit time including laxatives, anti-diarrh</w:t>
      </w:r>
      <w:r w:rsidR="002A0560">
        <w:rPr>
          <w:rFonts w:cs="Calibri"/>
          <w:szCs w:val="22"/>
        </w:rPr>
        <w:t>o</w:t>
      </w:r>
      <w:r w:rsidR="00D23DA6">
        <w:rPr>
          <w:rFonts w:cs="Calibri"/>
          <w:szCs w:val="22"/>
        </w:rPr>
        <w:t>eal medications</w:t>
      </w:r>
      <w:r w:rsidR="00EC4232">
        <w:rPr>
          <w:rFonts w:cs="Calibri"/>
          <w:szCs w:val="22"/>
        </w:rPr>
        <w:t xml:space="preserve"> and diabetic or weight loss medications. </w:t>
      </w:r>
    </w:p>
    <w:p w14:paraId="5EEDCA14" w14:textId="7C79D41F" w:rsidR="00E20E6C" w:rsidRDefault="00E20E6C">
      <w:pPr>
        <w:numPr>
          <w:ilvl w:val="0"/>
          <w:numId w:val="72"/>
        </w:numPr>
        <w:spacing w:before="0" w:after="160" w:line="259" w:lineRule="auto"/>
        <w:rPr>
          <w:rFonts w:cs="Calibri"/>
          <w:szCs w:val="22"/>
        </w:rPr>
      </w:pPr>
      <w:r w:rsidRPr="00E20E6C">
        <w:rPr>
          <w:rFonts w:cs="Calibri"/>
          <w:szCs w:val="22"/>
        </w:rPr>
        <w:t xml:space="preserve">Receipt of </w:t>
      </w:r>
      <w:r w:rsidR="00AC6BCF" w:rsidRPr="00E20E6C">
        <w:rPr>
          <w:rFonts w:cs="Calibri"/>
          <w:szCs w:val="22"/>
        </w:rPr>
        <w:t>faecal</w:t>
      </w:r>
      <w:r w:rsidRPr="00E20E6C">
        <w:rPr>
          <w:rFonts w:cs="Calibri"/>
          <w:szCs w:val="22"/>
        </w:rPr>
        <w:t xml:space="preserve"> microbiota trans</w:t>
      </w:r>
      <w:r>
        <w:rPr>
          <w:rFonts w:cs="Calibri"/>
          <w:szCs w:val="22"/>
        </w:rPr>
        <w:t xml:space="preserve">plantation (FMT) </w:t>
      </w:r>
      <w:r w:rsidR="00D64092">
        <w:rPr>
          <w:rFonts w:cs="Calibri"/>
          <w:szCs w:val="22"/>
        </w:rPr>
        <w:t xml:space="preserve">or </w:t>
      </w:r>
      <w:r>
        <w:rPr>
          <w:rFonts w:cs="Calibri"/>
          <w:szCs w:val="22"/>
        </w:rPr>
        <w:t xml:space="preserve">other </w:t>
      </w:r>
      <w:r w:rsidR="00AC6BCF">
        <w:rPr>
          <w:rFonts w:cs="Calibri"/>
          <w:szCs w:val="22"/>
        </w:rPr>
        <w:t>faecal</w:t>
      </w:r>
      <w:r>
        <w:rPr>
          <w:rFonts w:cs="Calibri"/>
          <w:szCs w:val="22"/>
        </w:rPr>
        <w:t xml:space="preserve">-derived preparation within 6 months prior to randomisation. </w:t>
      </w:r>
    </w:p>
    <w:p w14:paraId="6239CD39" w14:textId="7423AE2A" w:rsidR="00E375EE" w:rsidRDefault="00E375EE">
      <w:pPr>
        <w:numPr>
          <w:ilvl w:val="0"/>
          <w:numId w:val="72"/>
        </w:numPr>
        <w:spacing w:before="0" w:after="160" w:line="259" w:lineRule="auto"/>
        <w:rPr>
          <w:rFonts w:cs="Calibri"/>
          <w:szCs w:val="22"/>
        </w:rPr>
      </w:pPr>
      <w:r>
        <w:rPr>
          <w:rFonts w:cs="Calibri"/>
          <w:szCs w:val="22"/>
        </w:rPr>
        <w:t xml:space="preserve">Use of antibiotics. </w:t>
      </w:r>
    </w:p>
    <w:p w14:paraId="6C3323F4" w14:textId="0D41077A" w:rsidR="002A0B01" w:rsidRPr="00114A2E" w:rsidRDefault="002A0B01">
      <w:pPr>
        <w:numPr>
          <w:ilvl w:val="0"/>
          <w:numId w:val="72"/>
        </w:numPr>
        <w:spacing w:before="0" w:after="160" w:line="259" w:lineRule="auto"/>
        <w:rPr>
          <w:rFonts w:cs="Calibri"/>
          <w:szCs w:val="22"/>
        </w:rPr>
      </w:pPr>
      <w:r>
        <w:rPr>
          <w:rFonts w:cs="Calibri"/>
          <w:szCs w:val="22"/>
        </w:rPr>
        <w:t>Have previously had colectomy, ostomy, or other intestinal surgery</w:t>
      </w:r>
      <w:r w:rsidR="00AC6BCF">
        <w:rPr>
          <w:rFonts w:cs="Calibri"/>
          <w:szCs w:val="22"/>
        </w:rPr>
        <w:t xml:space="preserve"> (excluding </w:t>
      </w:r>
      <w:r w:rsidR="00AC6BCF" w:rsidRPr="00114A2E">
        <w:rPr>
          <w:rFonts w:cs="Calibri"/>
          <w:szCs w:val="22"/>
        </w:rPr>
        <w:t xml:space="preserve">cholecystectomy or </w:t>
      </w:r>
      <w:r w:rsidR="00477E1A" w:rsidRPr="00114A2E">
        <w:rPr>
          <w:rFonts w:cs="Calibri"/>
          <w:szCs w:val="22"/>
        </w:rPr>
        <w:t>append</w:t>
      </w:r>
      <w:r w:rsidR="00477E1A">
        <w:rPr>
          <w:rFonts w:cs="Calibri"/>
          <w:szCs w:val="22"/>
        </w:rPr>
        <w:t>i</w:t>
      </w:r>
      <w:r w:rsidR="00477E1A" w:rsidRPr="00114A2E">
        <w:rPr>
          <w:rFonts w:cs="Calibri"/>
          <w:szCs w:val="22"/>
        </w:rPr>
        <w:t>c</w:t>
      </w:r>
      <w:r w:rsidR="00477E1A">
        <w:rPr>
          <w:rFonts w:cs="Calibri"/>
          <w:szCs w:val="22"/>
        </w:rPr>
        <w:t>ec</w:t>
      </w:r>
      <w:r w:rsidR="00477E1A" w:rsidRPr="00114A2E">
        <w:rPr>
          <w:rFonts w:cs="Calibri"/>
          <w:szCs w:val="22"/>
        </w:rPr>
        <w:t>tomy</w:t>
      </w:r>
      <w:r w:rsidR="00AC6BCF" w:rsidRPr="00114A2E">
        <w:rPr>
          <w:rFonts w:cs="Calibri"/>
          <w:szCs w:val="22"/>
        </w:rPr>
        <w:t xml:space="preserve">). </w:t>
      </w:r>
    </w:p>
    <w:p w14:paraId="283BF610" w14:textId="4FD3B971" w:rsidR="0001323A" w:rsidRPr="00114A2E" w:rsidRDefault="0001323A" w:rsidP="0001323A">
      <w:pPr>
        <w:pStyle w:val="RARMPnumberedparagraphs"/>
      </w:pPr>
      <w:r w:rsidRPr="00114A2E">
        <w:rPr>
          <w:rFonts w:eastAsia="Calibri"/>
          <w:lang w:eastAsia="en-US"/>
        </w:rPr>
        <w:t xml:space="preserve">In addition, </w:t>
      </w:r>
      <w:r w:rsidRPr="00114A2E">
        <w:t>participants</w:t>
      </w:r>
      <w:r w:rsidRPr="00114A2E">
        <w:rPr>
          <w:rFonts w:eastAsia="Calibri"/>
          <w:lang w:eastAsia="en-US"/>
        </w:rPr>
        <w:t xml:space="preserve"> may be excluded for any reason that, in the opinion of the investigator, makes the participant unsuitable for the study.</w:t>
      </w:r>
    </w:p>
    <w:p w14:paraId="4C8D5C3C" w14:textId="7AEC533E" w:rsidR="0066244D" w:rsidRDefault="0066244D" w:rsidP="00991711">
      <w:pPr>
        <w:pStyle w:val="4RARMP"/>
      </w:pPr>
      <w:r>
        <w:t>Preparation of the GMO for administration</w:t>
      </w:r>
    </w:p>
    <w:p w14:paraId="11032FBD" w14:textId="44FC0757" w:rsidR="00F31821" w:rsidRPr="005C504F" w:rsidRDefault="005C504F" w:rsidP="005C504F">
      <w:pPr>
        <w:pStyle w:val="RARMPnumberedparagraphs"/>
      </w:pPr>
      <w:r>
        <w:t xml:space="preserve">The GMO </w:t>
      </w:r>
      <w:r w:rsidR="007348D5">
        <w:t>would</w:t>
      </w:r>
      <w:r>
        <w:t xml:space="preserve"> be in a microencapsulated form</w:t>
      </w:r>
      <w:r w:rsidR="00BC643A">
        <w:t>,</w:t>
      </w:r>
      <w:r>
        <w:t xml:space="preserve"> as a bead. </w:t>
      </w:r>
      <w:r w:rsidR="00E54946">
        <w:t xml:space="preserve">The doses </w:t>
      </w:r>
      <w:r w:rsidR="008D47B8">
        <w:t xml:space="preserve">of the GMO </w:t>
      </w:r>
      <w:r w:rsidR="00E54946">
        <w:t xml:space="preserve">for administration </w:t>
      </w:r>
      <w:r w:rsidR="006D36E8">
        <w:t xml:space="preserve">would </w:t>
      </w:r>
      <w:r w:rsidR="00E54946">
        <w:t xml:space="preserve">be prepared </w:t>
      </w:r>
      <w:r w:rsidR="00A317E9">
        <w:t xml:space="preserve">for dispensing as a bead </w:t>
      </w:r>
      <w:r w:rsidR="00E54946">
        <w:t>in</w:t>
      </w:r>
      <w:r w:rsidR="00F31821">
        <w:t xml:space="preserve"> </w:t>
      </w:r>
      <w:r w:rsidR="00DF32A7">
        <w:t xml:space="preserve">research </w:t>
      </w:r>
      <w:r w:rsidR="00F31821">
        <w:t xml:space="preserve">pharmacies within the </w:t>
      </w:r>
      <w:r w:rsidR="0092082A">
        <w:t xml:space="preserve">hospital or </w:t>
      </w:r>
      <w:r w:rsidR="00F31821">
        <w:t xml:space="preserve">clinical </w:t>
      </w:r>
      <w:r w:rsidR="00A5309F">
        <w:t xml:space="preserve">trial </w:t>
      </w:r>
      <w:r w:rsidR="0092082A">
        <w:t xml:space="preserve">sites </w:t>
      </w:r>
      <w:r w:rsidR="0050101F">
        <w:t>by trained personnel</w:t>
      </w:r>
      <w:r w:rsidR="00F31821" w:rsidRPr="00EB4F0C">
        <w:t xml:space="preserve">. </w:t>
      </w:r>
      <w:r w:rsidR="006D36E8" w:rsidRPr="00EB4F0C">
        <w:t xml:space="preserve">Access to the GMO </w:t>
      </w:r>
      <w:r w:rsidR="00BC643A">
        <w:t xml:space="preserve">during preparation </w:t>
      </w:r>
      <w:r w:rsidR="00A44F34" w:rsidRPr="00EB4F0C">
        <w:t xml:space="preserve">would </w:t>
      </w:r>
      <w:r w:rsidR="006D36E8" w:rsidRPr="00EB4F0C">
        <w:t xml:space="preserve">be restricted to the pharmacy personnel. </w:t>
      </w:r>
      <w:r w:rsidR="00467660" w:rsidRPr="00EB4F0C">
        <w:rPr>
          <w:rFonts w:asciiTheme="minorHAnsi" w:hAnsiTheme="minorHAnsi"/>
          <w:bCs/>
          <w:szCs w:val="22"/>
        </w:rPr>
        <w:t xml:space="preserve">Training </w:t>
      </w:r>
      <w:r w:rsidR="00A44F34" w:rsidRPr="00EB4F0C">
        <w:rPr>
          <w:rFonts w:asciiTheme="minorHAnsi" w:hAnsiTheme="minorHAnsi"/>
          <w:bCs/>
          <w:szCs w:val="22"/>
        </w:rPr>
        <w:t xml:space="preserve">would </w:t>
      </w:r>
      <w:r w:rsidR="00467660" w:rsidRPr="00EB4F0C">
        <w:rPr>
          <w:rFonts w:asciiTheme="minorHAnsi" w:hAnsiTheme="minorHAnsi"/>
          <w:bCs/>
          <w:szCs w:val="22"/>
        </w:rPr>
        <w:t xml:space="preserve">be provided by the </w:t>
      </w:r>
      <w:r w:rsidR="00F1309D" w:rsidRPr="00EB4F0C">
        <w:rPr>
          <w:rFonts w:asciiTheme="minorHAnsi" w:hAnsiTheme="minorHAnsi"/>
          <w:bCs/>
          <w:szCs w:val="22"/>
        </w:rPr>
        <w:t xml:space="preserve">licence holder </w:t>
      </w:r>
      <w:r w:rsidR="00467660" w:rsidRPr="00EB4F0C">
        <w:rPr>
          <w:rFonts w:asciiTheme="minorHAnsi" w:hAnsiTheme="minorHAnsi"/>
          <w:bCs/>
          <w:szCs w:val="22"/>
        </w:rPr>
        <w:t>in line with the licence conditions.</w:t>
      </w:r>
      <w:r w:rsidR="0050101F" w:rsidRPr="00EB4F0C">
        <w:t xml:space="preserve"> </w:t>
      </w:r>
    </w:p>
    <w:p w14:paraId="66E2DE18" w14:textId="3B82272A" w:rsidR="0066244D" w:rsidRDefault="005C504F" w:rsidP="00991711">
      <w:pPr>
        <w:pStyle w:val="4RARMP"/>
      </w:pPr>
      <w:r>
        <w:t>Oral</w:t>
      </w:r>
      <w:r w:rsidR="00C60A70">
        <w:t xml:space="preserve"> </w:t>
      </w:r>
      <w:r w:rsidR="0066244D">
        <w:t>administration of the GMO</w:t>
      </w:r>
    </w:p>
    <w:p w14:paraId="1B0AC440" w14:textId="3C91FC20" w:rsidR="007D34EC" w:rsidRDefault="0066244D" w:rsidP="003807B8">
      <w:pPr>
        <w:pStyle w:val="RARMPnumberedparagraphs"/>
      </w:pPr>
      <w:r w:rsidRPr="0066244D">
        <w:t>The GM</w:t>
      </w:r>
      <w:r w:rsidR="003224CF">
        <w:t>O</w:t>
      </w:r>
      <w:r w:rsidRPr="0066244D">
        <w:t xml:space="preserve"> </w:t>
      </w:r>
      <w:r w:rsidR="00661781">
        <w:t>would</w:t>
      </w:r>
      <w:r w:rsidR="00661781" w:rsidRPr="0066244D">
        <w:t xml:space="preserve"> </w:t>
      </w:r>
      <w:r w:rsidRPr="0066244D">
        <w:t xml:space="preserve">be </w:t>
      </w:r>
      <w:r w:rsidR="00414125">
        <w:t>self-</w:t>
      </w:r>
      <w:r w:rsidRPr="0066244D">
        <w:t>administered</w:t>
      </w:r>
      <w:r w:rsidR="003807B8">
        <w:t xml:space="preserve"> orally</w:t>
      </w:r>
      <w:r w:rsidRPr="0066244D">
        <w:t xml:space="preserve"> </w:t>
      </w:r>
      <w:r w:rsidR="003807B8">
        <w:t>(one bead)</w:t>
      </w:r>
      <w:r w:rsidR="00DE3A07">
        <w:t xml:space="preserve"> with water</w:t>
      </w:r>
      <w:r w:rsidR="003807B8">
        <w:t xml:space="preserve"> </w:t>
      </w:r>
      <w:r w:rsidRPr="0066244D">
        <w:t>at clinical trial sites</w:t>
      </w:r>
      <w:r w:rsidR="0015165E">
        <w:t xml:space="preserve"> in the presence of a medical professional wearing gloves</w:t>
      </w:r>
      <w:r w:rsidRPr="0066244D">
        <w:t xml:space="preserve">. </w:t>
      </w:r>
      <w:r w:rsidR="00DE3A07">
        <w:t>Participants would then be instructed to wash</w:t>
      </w:r>
      <w:r w:rsidR="005A4F7C">
        <w:t xml:space="preserve"> their hands with soap and water after handling the bead. </w:t>
      </w:r>
      <w:r w:rsidR="00933EF7">
        <w:t>A</w:t>
      </w:r>
      <w:r w:rsidR="00BC643A">
        <w:t>dministration of a</w:t>
      </w:r>
      <w:r w:rsidR="00933EF7">
        <w:t xml:space="preserve">ll </w:t>
      </w:r>
      <w:r w:rsidR="00F84B20">
        <w:t xml:space="preserve">doses </w:t>
      </w:r>
      <w:r w:rsidR="007348D5">
        <w:t>would</w:t>
      </w:r>
      <w:r w:rsidR="00F84B20">
        <w:t xml:space="preserve"> occur in the clinical trial sites. </w:t>
      </w:r>
    </w:p>
    <w:p w14:paraId="0C66A9A2" w14:textId="77777777" w:rsidR="00467660" w:rsidRDefault="00467660" w:rsidP="00991711">
      <w:pPr>
        <w:pStyle w:val="4RARMP"/>
      </w:pPr>
      <w:bookmarkStart w:id="144" w:name="_Ref211514218"/>
      <w:r>
        <w:lastRenderedPageBreak/>
        <w:t>Decontamination and disposal of the GMO</w:t>
      </w:r>
      <w:bookmarkEnd w:id="144"/>
    </w:p>
    <w:p w14:paraId="751E2364" w14:textId="663E6EB4" w:rsidR="000846A8" w:rsidRDefault="00173F27" w:rsidP="00173F27">
      <w:pPr>
        <w:pStyle w:val="RARMPnumberedparagraphs"/>
      </w:pPr>
      <w:r>
        <w:t xml:space="preserve">The applicant has stated that all decontamination of surfaces and spill management procedures </w:t>
      </w:r>
      <w:r w:rsidR="00D326E2">
        <w:t>would</w:t>
      </w:r>
      <w:r>
        <w:t xml:space="preserve"> be conducted in accordance with the clinical trial site guidelines, OGTR requirements and biosafety training that would be provided to all personnel </w:t>
      </w:r>
      <w:r w:rsidR="00FB7E44">
        <w:t xml:space="preserve">involved in dealings with the GMO. </w:t>
      </w:r>
    </w:p>
    <w:p w14:paraId="2A8F4EE3" w14:textId="155F719C" w:rsidR="00E15F34" w:rsidRDefault="000846A8" w:rsidP="00173F27">
      <w:pPr>
        <w:pStyle w:val="RARMPnumberedparagraphs"/>
      </w:pPr>
      <w:r>
        <w:t>S</w:t>
      </w:r>
      <w:r w:rsidR="003F4E79">
        <w:t>urface decontamination is proposed to occur before and after GMO handling and at the end of each working day</w:t>
      </w:r>
      <w:r w:rsidR="001E67C0">
        <w:t xml:space="preserve"> with commonly used disinfectants</w:t>
      </w:r>
      <w:r w:rsidR="003E5DA2">
        <w:t xml:space="preserve"> at the appropriate contact time</w:t>
      </w:r>
      <w:r w:rsidR="001E67C0">
        <w:t xml:space="preserve"> (</w:t>
      </w:r>
      <w:r>
        <w:t>e.g.</w:t>
      </w:r>
      <w:r w:rsidR="001E67C0">
        <w:t xml:space="preserve"> bleach 1000-5000 ppm</w:t>
      </w:r>
      <w:r w:rsidR="00B12084">
        <w:t>; 70% ethanol and 1% Virkon</w:t>
      </w:r>
      <w:r w:rsidR="003E5DA2" w:rsidRPr="003E5DA2">
        <w:rPr>
          <w:vertAlign w:val="superscript"/>
        </w:rPr>
        <w:t>TM</w:t>
      </w:r>
      <w:r w:rsidR="003E5DA2">
        <w:t>).</w:t>
      </w:r>
    </w:p>
    <w:p w14:paraId="62BB0EFA" w14:textId="2E1CE61B" w:rsidR="00293EB0" w:rsidRDefault="00293EB0" w:rsidP="00173F27">
      <w:pPr>
        <w:pStyle w:val="RARMPnumberedparagraphs"/>
      </w:pPr>
      <w:r>
        <w:t xml:space="preserve">Any accidental </w:t>
      </w:r>
      <w:r w:rsidR="005310EE">
        <w:t xml:space="preserve">spills or </w:t>
      </w:r>
      <w:r w:rsidR="00611F27">
        <w:t xml:space="preserve">shedding </w:t>
      </w:r>
      <w:r w:rsidR="00356CDA">
        <w:t xml:space="preserve">of the GMO (e.g. </w:t>
      </w:r>
      <w:r w:rsidR="005310EE">
        <w:t>rupture of samples containing</w:t>
      </w:r>
      <w:r w:rsidR="005310EE" w:rsidRPr="00FF493C">
        <w:t xml:space="preserve"> </w:t>
      </w:r>
      <w:r w:rsidR="005310EE">
        <w:t xml:space="preserve">the GMO, </w:t>
      </w:r>
      <w:r w:rsidR="00356CDA">
        <w:t xml:space="preserve">contaminated faeces </w:t>
      </w:r>
      <w:r w:rsidR="005310EE">
        <w:t xml:space="preserve">or </w:t>
      </w:r>
      <w:r w:rsidR="00356CDA">
        <w:t>vomit</w:t>
      </w:r>
      <w:r w:rsidR="00D326E2">
        <w:t>,</w:t>
      </w:r>
      <w:r w:rsidR="00E92501">
        <w:t xml:space="preserve">) is proposed to be immediately contained. The area </w:t>
      </w:r>
      <w:r w:rsidR="00D326E2">
        <w:t>would</w:t>
      </w:r>
      <w:r w:rsidR="00E92501">
        <w:t xml:space="preserve"> be </w:t>
      </w:r>
      <w:r w:rsidR="00124CAB">
        <w:t>isolated,</w:t>
      </w:r>
      <w:r w:rsidR="00E92501">
        <w:t xml:space="preserve"> and</w:t>
      </w:r>
      <w:r w:rsidR="00E51FBA">
        <w:t xml:space="preserve"> the </w:t>
      </w:r>
      <w:r w:rsidR="005310EE">
        <w:t xml:space="preserve">material </w:t>
      </w:r>
      <w:r w:rsidR="00D326E2">
        <w:t>would</w:t>
      </w:r>
      <w:r w:rsidR="00E51FBA">
        <w:t xml:space="preserve"> be covered with absorbent material</w:t>
      </w:r>
      <w:r w:rsidR="006D66E6">
        <w:t xml:space="preserve">, followed by liberal application of disinfectants over the </w:t>
      </w:r>
      <w:r w:rsidR="005310EE">
        <w:t xml:space="preserve">material </w:t>
      </w:r>
      <w:r w:rsidR="006D66E6">
        <w:t>and surrounding area for a</w:t>
      </w:r>
      <w:r w:rsidR="00A76587">
        <w:t xml:space="preserve">n appropriate </w:t>
      </w:r>
      <w:r w:rsidR="006D66E6">
        <w:t>minimum contact time</w:t>
      </w:r>
      <w:r w:rsidR="00C5740E">
        <w:t xml:space="preserve"> for decontamination</w:t>
      </w:r>
      <w:r w:rsidR="00A76587">
        <w:t xml:space="preserve">. </w:t>
      </w:r>
      <w:r w:rsidR="006D5E1A">
        <w:t>P</w:t>
      </w:r>
      <w:r w:rsidR="00E92501">
        <w:t xml:space="preserve">ersonnel </w:t>
      </w:r>
      <w:r w:rsidR="006D5E1A">
        <w:t xml:space="preserve">cleaning up the </w:t>
      </w:r>
      <w:r w:rsidR="005310EE">
        <w:t xml:space="preserve">area </w:t>
      </w:r>
      <w:r w:rsidR="00D326E2">
        <w:t>would</w:t>
      </w:r>
      <w:r w:rsidR="006D5E1A">
        <w:t xml:space="preserve"> be</w:t>
      </w:r>
      <w:r w:rsidR="006F5E40">
        <w:t xml:space="preserve"> wear</w:t>
      </w:r>
      <w:r w:rsidR="006D5E1A">
        <w:t>ing</w:t>
      </w:r>
      <w:r w:rsidR="006F5E40">
        <w:t xml:space="preserve"> the appropriate PPE (gloves, gowns, </w:t>
      </w:r>
      <w:r w:rsidR="008E4063">
        <w:t>masks,</w:t>
      </w:r>
      <w:r w:rsidR="006F5E40">
        <w:t xml:space="preserve"> and eye protection)</w:t>
      </w:r>
      <w:r w:rsidR="006D5E1A">
        <w:t xml:space="preserve">. Spill kits containing </w:t>
      </w:r>
      <w:r w:rsidR="00FF493C">
        <w:t>PPE</w:t>
      </w:r>
      <w:r w:rsidR="006D5E1A">
        <w:t xml:space="preserve">, </w:t>
      </w:r>
      <w:r w:rsidR="00124CAB">
        <w:t>absorbent</w:t>
      </w:r>
      <w:r w:rsidR="006D5E1A">
        <w:t xml:space="preserve"> material and disinfectants </w:t>
      </w:r>
      <w:r w:rsidR="00D326E2">
        <w:t>would</w:t>
      </w:r>
      <w:r w:rsidR="006D5E1A">
        <w:t xml:space="preserve"> be maintained</w:t>
      </w:r>
      <w:r w:rsidR="009C247C">
        <w:t xml:space="preserve"> at all sites handling the GMOs and any incidents </w:t>
      </w:r>
      <w:r w:rsidR="00D326E2">
        <w:t>would</w:t>
      </w:r>
      <w:r w:rsidR="009C247C">
        <w:t xml:space="preserve"> be recorded</w:t>
      </w:r>
      <w:r w:rsidR="00124CAB">
        <w:t xml:space="preserve"> and </w:t>
      </w:r>
      <w:r w:rsidR="00FF493C">
        <w:t xml:space="preserve">reviewed </w:t>
      </w:r>
      <w:r w:rsidR="00124CAB">
        <w:t xml:space="preserve">in accordance with the site’s standard operating procedures and the licence conditions. </w:t>
      </w:r>
    </w:p>
    <w:p w14:paraId="48760506" w14:textId="588A57FD" w:rsidR="00600DCB" w:rsidRDefault="00600DCB" w:rsidP="00173F27">
      <w:pPr>
        <w:pStyle w:val="RARMPnumberedparagraphs"/>
      </w:pPr>
      <w:bookmarkStart w:id="145" w:name="_Ref212453224"/>
      <w:r>
        <w:t xml:space="preserve">Any unused doses of the </w:t>
      </w:r>
      <w:r w:rsidR="00D326E2">
        <w:t>GMO would</w:t>
      </w:r>
      <w:r>
        <w:t xml:space="preserve"> be disposed</w:t>
      </w:r>
      <w:r w:rsidR="0078774E">
        <w:t xml:space="preserve"> of</w:t>
      </w:r>
      <w:r>
        <w:t xml:space="preserve"> in accordance with the clinical trial </w:t>
      </w:r>
      <w:r w:rsidR="00DD4D82">
        <w:t xml:space="preserve">site biological waste guidelines </w:t>
      </w:r>
      <w:r w:rsidR="005C1ABC">
        <w:t xml:space="preserve">and the TSDs </w:t>
      </w:r>
      <w:r w:rsidR="00DD4D82">
        <w:t>at the end of the trial.</w:t>
      </w:r>
      <w:bookmarkEnd w:id="145"/>
      <w:r w:rsidR="00DD4D82">
        <w:t xml:space="preserve"> </w:t>
      </w:r>
    </w:p>
    <w:p w14:paraId="52AFE6AD" w14:textId="674CB512" w:rsidR="002025AA" w:rsidRDefault="002025AA" w:rsidP="00173F27">
      <w:pPr>
        <w:pStyle w:val="RARMPnumberedparagraphs"/>
      </w:pPr>
      <w:r>
        <w:t xml:space="preserve">Participants </w:t>
      </w:r>
      <w:r w:rsidR="00D326E2">
        <w:t>would</w:t>
      </w:r>
      <w:r>
        <w:t xml:space="preserve"> also be given instructions to wash their hands with soap and water following toilet use. </w:t>
      </w:r>
    </w:p>
    <w:p w14:paraId="40062206" w14:textId="7BE72A28" w:rsidR="0066244D" w:rsidRDefault="0066244D" w:rsidP="00991711">
      <w:pPr>
        <w:pStyle w:val="4RARMP"/>
      </w:pPr>
      <w:r>
        <w:t>Sample collection and analysis</w:t>
      </w:r>
    </w:p>
    <w:p w14:paraId="5B9963DF" w14:textId="0C5DDE6F" w:rsidR="004510AF" w:rsidRPr="007D71EC" w:rsidRDefault="00DF04A4" w:rsidP="004510AF">
      <w:pPr>
        <w:pStyle w:val="RARMPnumberedparagraphs"/>
      </w:pPr>
      <w:r>
        <w:t xml:space="preserve">Samples </w:t>
      </w:r>
      <w:r w:rsidR="00D326E2">
        <w:t>would</w:t>
      </w:r>
      <w:r>
        <w:t xml:space="preserve"> be collected </w:t>
      </w:r>
      <w:r w:rsidR="0063119A">
        <w:t>at specified intervals for the duration of the clinical trial.</w:t>
      </w:r>
      <w:r w:rsidR="00337E9C">
        <w:t xml:space="preserve"> </w:t>
      </w:r>
      <w:r w:rsidR="00337E9C" w:rsidRPr="00D64092">
        <w:t xml:space="preserve">Details of the types of samples and </w:t>
      </w:r>
      <w:r w:rsidR="001055AC" w:rsidRPr="00D64092">
        <w:t>collection time</w:t>
      </w:r>
      <w:r w:rsidR="00D326E2">
        <w:t>s</w:t>
      </w:r>
      <w:r w:rsidR="001055AC" w:rsidRPr="00D64092">
        <w:t xml:space="preserve"> have been declared commercial confidential information (CCI). </w:t>
      </w:r>
    </w:p>
    <w:p w14:paraId="3EF8157C" w14:textId="155BB272" w:rsidR="00227740" w:rsidRDefault="00227740" w:rsidP="004510AF">
      <w:pPr>
        <w:pStyle w:val="RARMPnumberedparagraphs"/>
      </w:pPr>
      <w:r>
        <w:t xml:space="preserve">Samples </w:t>
      </w:r>
      <w:r w:rsidR="00D326E2">
        <w:t>would</w:t>
      </w:r>
      <w:r>
        <w:t xml:space="preserve"> be collected at the clinic</w:t>
      </w:r>
      <w:r w:rsidR="00D326E2">
        <w:t>,</w:t>
      </w:r>
      <w:r>
        <w:t xml:space="preserve"> and </w:t>
      </w:r>
      <w:r w:rsidR="00AC5A30">
        <w:t>some</w:t>
      </w:r>
      <w:r w:rsidR="0030535E">
        <w:t xml:space="preserve"> sampling</w:t>
      </w:r>
      <w:r w:rsidR="00AC5A30">
        <w:t xml:space="preserve"> </w:t>
      </w:r>
      <w:r w:rsidR="0030535E">
        <w:t xml:space="preserve">(not involving sharps) </w:t>
      </w:r>
      <w:r w:rsidR="00AC5A30">
        <w:t xml:space="preserve">may also be </w:t>
      </w:r>
      <w:r w:rsidR="00420F70">
        <w:t>carried out a</w:t>
      </w:r>
      <w:r w:rsidR="00497762">
        <w:t>t</w:t>
      </w:r>
      <w:r w:rsidR="00420F70">
        <w:t xml:space="preserve"> home. Participants </w:t>
      </w:r>
      <w:r w:rsidR="00D326E2">
        <w:t>would</w:t>
      </w:r>
      <w:r w:rsidR="00420F70">
        <w:t xml:space="preserve"> be provided </w:t>
      </w:r>
      <w:r w:rsidR="00D91A52">
        <w:t>airtight containers and plastic sealable bag</w:t>
      </w:r>
      <w:r w:rsidR="00D326E2">
        <w:t>s</w:t>
      </w:r>
      <w:r w:rsidR="00D91A52">
        <w:t xml:space="preserve"> for home collected samples; and </w:t>
      </w:r>
      <w:r w:rsidR="0049126A">
        <w:t>instructions</w:t>
      </w:r>
      <w:r w:rsidR="0030535E">
        <w:t xml:space="preserve"> on proper hand hygiene practices</w:t>
      </w:r>
      <w:r w:rsidR="0084718D">
        <w:t xml:space="preserve"> and appropriate storage of home collected samples</w:t>
      </w:r>
      <w:r w:rsidR="0030535E">
        <w:t xml:space="preserve">. </w:t>
      </w:r>
      <w:r w:rsidR="00D91A52">
        <w:t xml:space="preserve">All contaminated waste from </w:t>
      </w:r>
      <w:r w:rsidR="00D326E2">
        <w:t>home-</w:t>
      </w:r>
      <w:r w:rsidR="00D91A52">
        <w:t xml:space="preserve">collected samples </w:t>
      </w:r>
      <w:r w:rsidR="00D326E2">
        <w:t>would</w:t>
      </w:r>
      <w:r w:rsidR="00D91A52">
        <w:t xml:space="preserve"> also be double bagged and returned to the clinical trial site for decontamination. </w:t>
      </w:r>
    </w:p>
    <w:p w14:paraId="4198170D" w14:textId="0E771764" w:rsidR="0049126A" w:rsidRDefault="0049126A" w:rsidP="004510AF">
      <w:pPr>
        <w:pStyle w:val="RARMPnumberedparagraphs"/>
      </w:pPr>
      <w:r>
        <w:t>Analysi</w:t>
      </w:r>
      <w:r w:rsidR="00F701BC">
        <w:t xml:space="preserve">s of samples that may contain GMOs </w:t>
      </w:r>
      <w:r w:rsidR="00D326E2">
        <w:t>would</w:t>
      </w:r>
      <w:r w:rsidR="00F701BC">
        <w:t xml:space="preserve"> occur in independent pathology laboratories. </w:t>
      </w:r>
    </w:p>
    <w:p w14:paraId="458C42AB" w14:textId="567D6977" w:rsidR="0066244D" w:rsidRDefault="0066244D" w:rsidP="00991711">
      <w:pPr>
        <w:pStyle w:val="4RARMP"/>
      </w:pPr>
      <w:r>
        <w:t>Personal protective clothing</w:t>
      </w:r>
    </w:p>
    <w:p w14:paraId="10CB6568" w14:textId="12C1FE2D" w:rsidR="00420205" w:rsidRDefault="00420205" w:rsidP="00420205">
      <w:pPr>
        <w:pStyle w:val="RARMPnumberedparagraphs"/>
      </w:pPr>
      <w:r>
        <w:t xml:space="preserve">Clinical trial staff </w:t>
      </w:r>
      <w:r w:rsidR="00F47982">
        <w:t>involved in the preparation</w:t>
      </w:r>
      <w:r w:rsidR="00C62988">
        <w:t xml:space="preserve"> and </w:t>
      </w:r>
      <w:r>
        <w:t>administration of the GMO to trial participants</w:t>
      </w:r>
      <w:r w:rsidR="00112F2F">
        <w:t xml:space="preserve"> </w:t>
      </w:r>
      <w:r w:rsidR="00E54946">
        <w:t>w</w:t>
      </w:r>
      <w:r w:rsidR="00F47982">
        <w:t>ould</w:t>
      </w:r>
      <w:r>
        <w:t xml:space="preserve"> wear </w:t>
      </w:r>
      <w:r w:rsidR="00F701BC">
        <w:t>gloves and lab coats</w:t>
      </w:r>
      <w:r>
        <w:t xml:space="preserve">. </w:t>
      </w:r>
    </w:p>
    <w:p w14:paraId="68121634" w14:textId="6BDCC886" w:rsidR="00372B89" w:rsidRDefault="00372B89" w:rsidP="00420205">
      <w:pPr>
        <w:pStyle w:val="RARMPnumberedparagraphs"/>
      </w:pPr>
      <w:r>
        <w:t>In the clean-up of spills</w:t>
      </w:r>
      <w:r w:rsidR="00F0587A">
        <w:t xml:space="preserve"> or shedding of the GMO</w:t>
      </w:r>
      <w:r w:rsidR="00C37144">
        <w:t xml:space="preserve"> (e.g. vomit, </w:t>
      </w:r>
      <w:r w:rsidR="002A0560">
        <w:t>diarrhoea</w:t>
      </w:r>
      <w:r w:rsidR="00C37144">
        <w:t>)</w:t>
      </w:r>
      <w:r>
        <w:t xml:space="preserve">, the clinical trial staff would wear gloves, gowns, masks and eye protection. </w:t>
      </w:r>
    </w:p>
    <w:p w14:paraId="3754D312" w14:textId="58B5B46F" w:rsidR="0066244D" w:rsidRDefault="0066244D" w:rsidP="00991711">
      <w:pPr>
        <w:pStyle w:val="4RARMP"/>
      </w:pPr>
      <w:bookmarkStart w:id="146" w:name="_Ref66355079"/>
      <w:r>
        <w:t>Training</w:t>
      </w:r>
      <w:bookmarkEnd w:id="146"/>
    </w:p>
    <w:p w14:paraId="3DEEA9AE" w14:textId="77777777" w:rsidR="00F0587A" w:rsidRDefault="00F0587A" w:rsidP="00F0587A">
      <w:pPr>
        <w:pStyle w:val="RARMPnumberedparagraphs"/>
      </w:pPr>
      <w:r>
        <w:t xml:space="preserve">The applicant has indicated that staff handling the GMO during preparation and administration would be experienced research pharmacy personnel and medical professionals, respectively.  </w:t>
      </w:r>
    </w:p>
    <w:p w14:paraId="1F7E2D36" w14:textId="464532FF" w:rsidR="00215EFE" w:rsidRPr="009F0123" w:rsidRDefault="00215EFE" w:rsidP="00CD4131">
      <w:pPr>
        <w:pStyle w:val="RARMPnumberedparagraphs"/>
      </w:pPr>
      <w:r w:rsidRPr="009F0123">
        <w:t xml:space="preserve">If the licence is issued, </w:t>
      </w:r>
      <w:r w:rsidR="009F0123">
        <w:t>the applicant</w:t>
      </w:r>
      <w:r w:rsidRPr="009F0123">
        <w:t xml:space="preserve"> </w:t>
      </w:r>
      <w:r w:rsidR="00D25E9A" w:rsidRPr="009F0123">
        <w:t xml:space="preserve">has stated that they </w:t>
      </w:r>
      <w:r w:rsidR="007348D5">
        <w:t>would</w:t>
      </w:r>
      <w:r w:rsidR="00D25E9A" w:rsidRPr="009F0123">
        <w:t xml:space="preserve"> be responsible</w:t>
      </w:r>
      <w:r w:rsidRPr="009F0123">
        <w:t xml:space="preserve"> for ensuring</w:t>
      </w:r>
      <w:r w:rsidR="00D25E9A" w:rsidRPr="009F0123">
        <w:t xml:space="preserve"> all personnel handling the GMO </w:t>
      </w:r>
      <w:r w:rsidR="007348D5">
        <w:t>would</w:t>
      </w:r>
      <w:r w:rsidR="00D25E9A" w:rsidRPr="009F0123">
        <w:t xml:space="preserve"> be trained </w:t>
      </w:r>
      <w:r w:rsidR="0078774E">
        <w:t>i</w:t>
      </w:r>
      <w:r w:rsidR="0078774E" w:rsidRPr="009F0123">
        <w:t xml:space="preserve">n </w:t>
      </w:r>
      <w:r w:rsidR="00D25E9A" w:rsidRPr="009F0123">
        <w:t xml:space="preserve">the licence conditions. </w:t>
      </w:r>
    </w:p>
    <w:p w14:paraId="37B84004" w14:textId="6A42A324" w:rsidR="00DD3088" w:rsidRDefault="0066244D" w:rsidP="00991711">
      <w:pPr>
        <w:pStyle w:val="4RARMP"/>
      </w:pPr>
      <w:r>
        <w:t>Accountability and Monitoring</w:t>
      </w:r>
    </w:p>
    <w:p w14:paraId="310B0633" w14:textId="23FC0CF5" w:rsidR="00FC1208" w:rsidRPr="00FC1208" w:rsidRDefault="00DC69D1" w:rsidP="00FC1208">
      <w:pPr>
        <w:pStyle w:val="RARMPnumberedparagraphs"/>
      </w:pPr>
      <w:r>
        <w:t xml:space="preserve">The applicant has stated that procedures </w:t>
      </w:r>
      <w:r w:rsidR="007348D5">
        <w:t>would</w:t>
      </w:r>
      <w:r>
        <w:t xml:space="preserve"> be in place to ensure that all stored GMOs can be accounted for, and any loss of the GMO can be detected</w:t>
      </w:r>
      <w:r w:rsidR="005153A1" w:rsidRPr="00FC1208">
        <w:rPr>
          <w:bCs/>
          <w:lang w:val="en-US"/>
        </w:rPr>
        <w:t>.</w:t>
      </w:r>
    </w:p>
    <w:p w14:paraId="19797D0A" w14:textId="2F0658E3" w:rsidR="007C3C2F" w:rsidRPr="00CD4131" w:rsidRDefault="00347F28" w:rsidP="00FC1208">
      <w:pPr>
        <w:pStyle w:val="RARMPnumberedparagraphs"/>
      </w:pPr>
      <w:r>
        <w:rPr>
          <w:bCs/>
          <w:lang w:val="en-US"/>
        </w:rPr>
        <w:t xml:space="preserve">Participants would </w:t>
      </w:r>
      <w:r w:rsidRPr="00BA4F77">
        <w:rPr>
          <w:bCs/>
          <w:lang w:val="en-US"/>
        </w:rPr>
        <w:t>be monitored</w:t>
      </w:r>
      <w:r w:rsidR="00372B89" w:rsidRPr="00BA4F77">
        <w:rPr>
          <w:bCs/>
          <w:lang w:val="en-US"/>
        </w:rPr>
        <w:t xml:space="preserve"> </w:t>
      </w:r>
      <w:r w:rsidRPr="00BA4F77">
        <w:rPr>
          <w:bCs/>
          <w:lang w:val="en-US"/>
        </w:rPr>
        <w:t xml:space="preserve">for any adverse events following the administration of the GMO and during the follow up visits to the clinical </w:t>
      </w:r>
      <w:r>
        <w:rPr>
          <w:bCs/>
          <w:lang w:val="en-US"/>
        </w:rPr>
        <w:t xml:space="preserve">trial sites. </w:t>
      </w:r>
      <w:r w:rsidR="005153A1" w:rsidRPr="00FC1208">
        <w:rPr>
          <w:bCs/>
          <w:lang w:val="en-US"/>
        </w:rPr>
        <w:t xml:space="preserve"> </w:t>
      </w:r>
      <w:r w:rsidR="00AC2564" w:rsidRPr="00FC1208">
        <w:rPr>
          <w:bCs/>
          <w:lang w:val="en-US"/>
        </w:rPr>
        <w:t xml:space="preserve"> </w:t>
      </w:r>
    </w:p>
    <w:p w14:paraId="4582F23D" w14:textId="47571BB1" w:rsidR="00CD4131" w:rsidRDefault="00CD4131" w:rsidP="00991711">
      <w:pPr>
        <w:pStyle w:val="4RARMP"/>
      </w:pPr>
      <w:r>
        <w:lastRenderedPageBreak/>
        <w:t>Contingency plans</w:t>
      </w:r>
    </w:p>
    <w:p w14:paraId="526C7114" w14:textId="71ABDB8F" w:rsidR="00D3674C" w:rsidRDefault="005D238F" w:rsidP="00D3674C">
      <w:pPr>
        <w:pStyle w:val="RARMPnumberedparagraphs"/>
      </w:pPr>
      <w:r>
        <w:t xml:space="preserve">In the event of unintentional release of the GMO </w:t>
      </w:r>
      <w:r w:rsidR="00F76609">
        <w:t>due to spills</w:t>
      </w:r>
      <w:r w:rsidR="00715010">
        <w:t xml:space="preserve"> or shedding of the GMO</w:t>
      </w:r>
      <w:r w:rsidR="00F76609">
        <w:t xml:space="preserve">, </w:t>
      </w:r>
      <w:r w:rsidR="002134C2">
        <w:t xml:space="preserve">personnel </w:t>
      </w:r>
      <w:r w:rsidR="003846D0">
        <w:t xml:space="preserve">would </w:t>
      </w:r>
      <w:r w:rsidR="002134C2">
        <w:t>be instr</w:t>
      </w:r>
      <w:r w:rsidR="00230B7C">
        <w:t>ucted to follow spill management procedures, including that;</w:t>
      </w:r>
    </w:p>
    <w:p w14:paraId="20260745" w14:textId="5F5CF134" w:rsidR="00230B7C" w:rsidRDefault="00347F28">
      <w:pPr>
        <w:pStyle w:val="RARMPListletter"/>
        <w:numPr>
          <w:ilvl w:val="0"/>
          <w:numId w:val="80"/>
        </w:numPr>
      </w:pPr>
      <w:r>
        <w:t>t</w:t>
      </w:r>
      <w:r w:rsidR="00230B7C">
        <w:t>he GMO will be contained to prevent further dispersal;</w:t>
      </w:r>
    </w:p>
    <w:p w14:paraId="0E3A3C2D" w14:textId="0B9E3C99" w:rsidR="00230B7C" w:rsidRDefault="00347F28" w:rsidP="00DC69D1">
      <w:pPr>
        <w:pStyle w:val="RARMPListletter"/>
      </w:pPr>
      <w:r>
        <w:t>p</w:t>
      </w:r>
      <w:r w:rsidR="00230B7C">
        <w:t>ersons cleaning up the GMO will wear PPE</w:t>
      </w:r>
      <w:r w:rsidR="00125BDC">
        <w:t xml:space="preserve"> including gloves, gown, mask</w:t>
      </w:r>
      <w:r w:rsidR="00372B89">
        <w:t>s and eye protection</w:t>
      </w:r>
      <w:r w:rsidR="00125BDC">
        <w:t>;</w:t>
      </w:r>
    </w:p>
    <w:p w14:paraId="22BA9FD6" w14:textId="508771DA" w:rsidR="00125BDC" w:rsidRDefault="00347F28" w:rsidP="00DC69D1">
      <w:pPr>
        <w:pStyle w:val="RARMPListletter"/>
      </w:pPr>
      <w:r>
        <w:t>t</w:t>
      </w:r>
      <w:r w:rsidR="00C442D1">
        <w:t>he exposed area will be decontaminated with an appropriate chemical disinfectant effective against the GMO;</w:t>
      </w:r>
    </w:p>
    <w:p w14:paraId="531BF8DC" w14:textId="7727A1D7" w:rsidR="00C442D1" w:rsidRDefault="00347F28" w:rsidP="00DC69D1">
      <w:pPr>
        <w:pStyle w:val="RARMPListletter"/>
      </w:pPr>
      <w:r>
        <w:t>a</w:t>
      </w:r>
      <w:r w:rsidR="00C442D1">
        <w:t xml:space="preserve">ny material used to clean up the spill </w:t>
      </w:r>
      <w:r w:rsidR="00365DDA">
        <w:t>or PPE worn during the clean up will be decontaminated;</w:t>
      </w:r>
    </w:p>
    <w:p w14:paraId="3424386C" w14:textId="4678B9A7" w:rsidR="00365DDA" w:rsidRDefault="00347F28" w:rsidP="00DC69D1">
      <w:pPr>
        <w:pStyle w:val="RARMPListletter"/>
      </w:pPr>
      <w:r>
        <w:t>c</w:t>
      </w:r>
      <w:r w:rsidR="00365DDA">
        <w:t>linical trial staff will notify the licence holder as soon as reasonably practicable</w:t>
      </w:r>
      <w:r w:rsidR="0070543C">
        <w:t>;</w:t>
      </w:r>
      <w:r>
        <w:t xml:space="preserve"> and</w:t>
      </w:r>
    </w:p>
    <w:p w14:paraId="01625A50" w14:textId="77777777" w:rsidR="00347F28" w:rsidRDefault="00347F28" w:rsidP="00347F28">
      <w:pPr>
        <w:pStyle w:val="RARMPListletter"/>
      </w:pPr>
      <w:r>
        <w:t>t</w:t>
      </w:r>
      <w:r w:rsidR="0070543C">
        <w:t xml:space="preserve">he licence holder will notify the Regulator as soon as reasonably practicable. </w:t>
      </w:r>
    </w:p>
    <w:p w14:paraId="0A90E71D" w14:textId="22D1238A" w:rsidR="00347F28" w:rsidRDefault="00347F28" w:rsidP="00347F28">
      <w:pPr>
        <w:pStyle w:val="RARMPnumberedparagraphs"/>
      </w:pPr>
      <w:r>
        <w:t xml:space="preserve">In the event of exposure of people to the GMO via </w:t>
      </w:r>
      <w:r w:rsidR="00C37144">
        <w:t xml:space="preserve">inhalation, direct contact with facial mucosa, or </w:t>
      </w:r>
      <w:r>
        <w:t>ingestion, the applicant proposes such persons would be instructed to:</w:t>
      </w:r>
    </w:p>
    <w:p w14:paraId="7E4064BA" w14:textId="13E5EBD8" w:rsidR="00347F28" w:rsidRDefault="00DD5D82">
      <w:pPr>
        <w:pStyle w:val="RARMPListletter"/>
        <w:numPr>
          <w:ilvl w:val="0"/>
          <w:numId w:val="79"/>
        </w:numPr>
      </w:pPr>
      <w:r>
        <w:t xml:space="preserve">rinse </w:t>
      </w:r>
      <w:r w:rsidR="00347F28">
        <w:t xml:space="preserve">their </w:t>
      </w:r>
      <w:r w:rsidR="00C37144">
        <w:t xml:space="preserve">eyes, nose, and </w:t>
      </w:r>
      <w:r w:rsidR="00347F28">
        <w:t>mouth thoroughly with water;</w:t>
      </w:r>
    </w:p>
    <w:p w14:paraId="0AE8F096" w14:textId="0E292641" w:rsidR="00347F28" w:rsidRDefault="00347F28">
      <w:pPr>
        <w:pStyle w:val="RARMPListletter"/>
        <w:numPr>
          <w:ilvl w:val="0"/>
          <w:numId w:val="79"/>
        </w:numPr>
      </w:pPr>
      <w:r>
        <w:t>monitor for any gastrointestinal discomfort; and</w:t>
      </w:r>
    </w:p>
    <w:p w14:paraId="71B18B9D" w14:textId="2342A589" w:rsidR="0070543C" w:rsidRPr="00112F2F" w:rsidRDefault="00347F28">
      <w:pPr>
        <w:pStyle w:val="RARMPListletter"/>
        <w:numPr>
          <w:ilvl w:val="0"/>
          <w:numId w:val="79"/>
        </w:numPr>
      </w:pPr>
      <w:r w:rsidRPr="00112F2F">
        <w:t>report the incident to the licence holder, the institution’s IBC and the trial sponsor.</w:t>
      </w:r>
    </w:p>
    <w:p w14:paraId="08D96F19" w14:textId="32EE7FC7" w:rsidR="00A63D42" w:rsidRPr="0000143A" w:rsidRDefault="006F39CD" w:rsidP="00E1104A">
      <w:pPr>
        <w:pStyle w:val="2RARMP"/>
      </w:pPr>
      <w:bookmarkStart w:id="147" w:name="_Toc47536745"/>
      <w:bookmarkStart w:id="148" w:name="_Ref57119182"/>
      <w:bookmarkStart w:id="149" w:name="_Toc214523852"/>
      <w:r>
        <w:t>P</w:t>
      </w:r>
      <w:r w:rsidR="00A63D42">
        <w:t>arent organism</w:t>
      </w:r>
      <w:bookmarkEnd w:id="147"/>
      <w:bookmarkEnd w:id="148"/>
      <w:bookmarkEnd w:id="149"/>
    </w:p>
    <w:p w14:paraId="7CBDC357" w14:textId="13C020E5" w:rsidR="008F2EE7" w:rsidRPr="00052982" w:rsidRDefault="006F39CD" w:rsidP="00D808EE">
      <w:pPr>
        <w:pStyle w:val="RARMPnumberedparagraphs"/>
        <w:rPr>
          <w:rFonts w:cs="Calibri"/>
          <w:szCs w:val="22"/>
        </w:rPr>
      </w:pPr>
      <w:bookmarkStart w:id="150" w:name="_Toc94337968"/>
      <w:bookmarkStart w:id="151" w:name="_Toc97019190"/>
      <w:bookmarkStart w:id="152" w:name="_Toc121209907"/>
      <w:bookmarkEnd w:id="94"/>
      <w:bookmarkEnd w:id="95"/>
      <w:bookmarkEnd w:id="96"/>
      <w:r w:rsidRPr="00E52B4D">
        <w:rPr>
          <w:szCs w:val="22"/>
        </w:rPr>
        <w:t xml:space="preserve">The </w:t>
      </w:r>
      <w:r w:rsidR="00D224CA">
        <w:rPr>
          <w:szCs w:val="22"/>
        </w:rPr>
        <w:t>GM</w:t>
      </w:r>
      <w:r w:rsidR="00AE0C7A">
        <w:rPr>
          <w:szCs w:val="22"/>
        </w:rPr>
        <w:t>O</w:t>
      </w:r>
      <w:r w:rsidR="00D224CA">
        <w:rPr>
          <w:szCs w:val="22"/>
        </w:rPr>
        <w:t xml:space="preserve"> </w:t>
      </w:r>
      <w:r w:rsidR="00192401">
        <w:rPr>
          <w:szCs w:val="22"/>
        </w:rPr>
        <w:t>is derived from</w:t>
      </w:r>
      <w:r w:rsidR="00FD22F3">
        <w:rPr>
          <w:szCs w:val="22"/>
        </w:rPr>
        <w:t xml:space="preserve"> the bacterium</w:t>
      </w:r>
      <w:r w:rsidR="00192401">
        <w:rPr>
          <w:szCs w:val="22"/>
        </w:rPr>
        <w:t xml:space="preserve"> </w:t>
      </w:r>
      <w:r w:rsidR="00B85AD2" w:rsidRPr="0078016A">
        <w:rPr>
          <w:i/>
          <w:iCs/>
          <w:szCs w:val="22"/>
        </w:rPr>
        <w:t>E</w:t>
      </w:r>
      <w:r w:rsidR="0078016A" w:rsidRPr="0078016A">
        <w:rPr>
          <w:i/>
          <w:iCs/>
          <w:szCs w:val="22"/>
        </w:rPr>
        <w:t>scherichia coli</w:t>
      </w:r>
      <w:r w:rsidR="008F2EE7">
        <w:rPr>
          <w:szCs w:val="22"/>
        </w:rPr>
        <w:t xml:space="preserve"> Nissle 1917 strain</w:t>
      </w:r>
      <w:r w:rsidR="00192401">
        <w:rPr>
          <w:rFonts w:cs="Calibri"/>
        </w:rPr>
        <w:t xml:space="preserve">. </w:t>
      </w:r>
      <w:r w:rsidR="00A26BD6">
        <w:rPr>
          <w:szCs w:val="22"/>
        </w:rPr>
        <w:t>It</w:t>
      </w:r>
      <w:r w:rsidR="00192401">
        <w:rPr>
          <w:szCs w:val="22"/>
        </w:rPr>
        <w:t xml:space="preserve"> is</w:t>
      </w:r>
      <w:r w:rsidR="00FA5E66" w:rsidRPr="00E52B4D">
        <w:rPr>
          <w:rFonts w:cs="Calibri"/>
          <w:szCs w:val="22"/>
        </w:rPr>
        <w:t xml:space="preserve"> a member of</w:t>
      </w:r>
      <w:r w:rsidR="00D808EE" w:rsidRPr="00E52B4D">
        <w:rPr>
          <w:rFonts w:cs="Calibri"/>
          <w:szCs w:val="22"/>
        </w:rPr>
        <w:t xml:space="preserve"> </w:t>
      </w:r>
      <w:r w:rsidR="00705C88">
        <w:rPr>
          <w:rFonts w:cs="Calibri"/>
          <w:szCs w:val="22"/>
        </w:rPr>
        <w:t xml:space="preserve">the </w:t>
      </w:r>
      <w:r w:rsidR="00B141B3">
        <w:rPr>
          <w:rFonts w:cs="Calibri"/>
          <w:szCs w:val="22"/>
        </w:rPr>
        <w:t xml:space="preserve">genus </w:t>
      </w:r>
      <w:r w:rsidR="00B141B3" w:rsidRPr="00B141B3">
        <w:rPr>
          <w:rFonts w:cs="Calibri"/>
          <w:i/>
          <w:iCs/>
          <w:szCs w:val="22"/>
        </w:rPr>
        <w:t>Escherichia</w:t>
      </w:r>
      <w:r w:rsidR="00B141B3">
        <w:rPr>
          <w:rFonts w:cs="Calibri"/>
          <w:szCs w:val="22"/>
        </w:rPr>
        <w:t xml:space="preserve"> in the family and the family Enterobacteriaceae. It meets the criteria to be</w:t>
      </w:r>
      <w:r w:rsidR="00B141B3" w:rsidRPr="00B141B3">
        <w:rPr>
          <w:rFonts w:asciiTheme="minorHAnsi" w:hAnsiTheme="minorHAnsi"/>
        </w:rPr>
        <w:t xml:space="preserve"> </w:t>
      </w:r>
      <w:r w:rsidR="00B141B3">
        <w:rPr>
          <w:rFonts w:asciiTheme="minorHAnsi" w:hAnsiTheme="minorHAnsi"/>
        </w:rPr>
        <w:t>classified as a Risk Group 1 organism in accordance with</w:t>
      </w:r>
      <w:r w:rsidR="00B141B3" w:rsidRPr="009A2E2A">
        <w:rPr>
          <w:rFonts w:asciiTheme="minorHAnsi" w:hAnsiTheme="minorHAnsi"/>
        </w:rPr>
        <w:t xml:space="preserve"> the Australian/New Zealand Standard 2243.3:2022 </w:t>
      </w:r>
      <w:r w:rsidR="00B141B3">
        <w:rPr>
          <w:rFonts w:asciiTheme="minorHAnsi" w:hAnsiTheme="minorHAnsi"/>
          <w:iCs/>
        </w:rPr>
        <w:fldChar w:fldCharType="begin"/>
      </w:r>
      <w:r w:rsidR="00FA1892">
        <w:rPr>
          <w:rFonts w:asciiTheme="minorHAnsi" w:hAnsiTheme="minorHAnsi"/>
          <w:iCs/>
        </w:rPr>
        <w:instrText xml:space="preserve"> ADDIN EN.CITE &lt;EndNote&gt;&lt;Cite&gt;&lt;Author&gt;Standards Australia/New Zealand&lt;/Author&gt;&lt;Year&gt;2022&lt;/Year&gt;&lt;RecNum&gt;3&lt;/RecNum&gt;&lt;DisplayText&gt;(Standards Australia/New Zealand, 2022)&lt;/DisplayText&gt;&lt;record&gt;&lt;rec-number&gt;3&lt;/rec-number&gt;&lt;foreign-keys&gt;&lt;key app="EN" db-id="e2p5expr8xpzasea9ag5xrxnztseszre50vw" timestamp="1761605284"&gt;3&lt;/key&gt;&lt;/foreign-keys&gt;&lt;ref-type name="Standard"&gt;58&lt;/ref-type&gt;&lt;contributors&gt;&lt;authors&gt;&lt;author&gt;Standards Australia/New Zealand,&lt;/author&gt;&lt;/authors&gt;&lt;/contributors&gt;&lt;titles&gt;&lt;title&gt;&lt;style face="italic" font="default" size="100%"&gt;AS/NZS 2243.3:2022 &lt;/style&gt;&lt;style face="normal" font="default" size="100%"&gt;Safety in laboratories, Part 3: Microbiological safety and containment.&lt;/style&gt;&lt;/title&gt;&lt;secondary-title&gt;Edition AS/NZS 2243.3:2022 Standards Australia/New Zealand&lt;/secondary-title&gt;&lt;/titles&gt;&lt;dates&gt;&lt;year&gt;2022&lt;/year&gt;&lt;/dates&gt;&lt;urls&gt;&lt;/urls&gt;&lt;/record&gt;&lt;/Cite&gt;&lt;/EndNote&gt;</w:instrText>
      </w:r>
      <w:r w:rsidR="00B141B3">
        <w:rPr>
          <w:rFonts w:asciiTheme="minorHAnsi" w:hAnsiTheme="minorHAnsi"/>
          <w:iCs/>
        </w:rPr>
        <w:fldChar w:fldCharType="separate"/>
      </w:r>
      <w:r w:rsidR="00B141B3">
        <w:rPr>
          <w:rFonts w:asciiTheme="minorHAnsi" w:hAnsiTheme="minorHAnsi"/>
          <w:iCs/>
          <w:noProof/>
        </w:rPr>
        <w:t>(</w:t>
      </w:r>
      <w:hyperlink w:anchor="_ENREF_100" w:tooltip="Standards Australia/New Zealand, 2022 #3" w:history="1">
        <w:r w:rsidR="0028001F">
          <w:rPr>
            <w:rFonts w:asciiTheme="minorHAnsi" w:hAnsiTheme="minorHAnsi"/>
            <w:iCs/>
            <w:noProof/>
          </w:rPr>
          <w:t>Standards Australia/New Zealand, 2022</w:t>
        </w:r>
      </w:hyperlink>
      <w:r w:rsidR="00B141B3">
        <w:rPr>
          <w:rFonts w:asciiTheme="minorHAnsi" w:hAnsiTheme="minorHAnsi"/>
          <w:iCs/>
          <w:noProof/>
        </w:rPr>
        <w:t>)</w:t>
      </w:r>
      <w:r w:rsidR="00B141B3">
        <w:rPr>
          <w:rFonts w:asciiTheme="minorHAnsi" w:hAnsiTheme="minorHAnsi"/>
          <w:iCs/>
        </w:rPr>
        <w:fldChar w:fldCharType="end"/>
      </w:r>
      <w:r w:rsidR="00680D67" w:rsidRPr="00E52B4D">
        <w:rPr>
          <w:rFonts w:cs="Calibri"/>
          <w:szCs w:val="22"/>
        </w:rPr>
        <w:t>.</w:t>
      </w:r>
      <w:r w:rsidR="00E97B08">
        <w:rPr>
          <w:rFonts w:asciiTheme="minorHAnsi" w:hAnsiTheme="minorHAnsi"/>
          <w:iCs/>
        </w:rPr>
        <w:t xml:space="preserve"> </w:t>
      </w:r>
      <w:r w:rsidR="00E97B08" w:rsidRPr="00961290">
        <w:t>Th</w:t>
      </w:r>
      <w:r w:rsidR="00E97B08">
        <w:t xml:space="preserve">e characteristics of the </w:t>
      </w:r>
      <w:r w:rsidR="00E97B08" w:rsidRPr="00961290">
        <w:t xml:space="preserve">parent organism provide a baseline for </w:t>
      </w:r>
      <w:r w:rsidR="00E97B08" w:rsidRPr="00B72F27">
        <w:t xml:space="preserve">comparing the potential for harm from dealings with GMOs. As such, the relevant biological properties of </w:t>
      </w:r>
      <w:r w:rsidR="00E97B08">
        <w:rPr>
          <w:i/>
        </w:rPr>
        <w:t>E.</w:t>
      </w:r>
      <w:r w:rsidR="009F3D38">
        <w:rPr>
          <w:i/>
        </w:rPr>
        <w:t xml:space="preserve"> </w:t>
      </w:r>
      <w:r w:rsidR="00E97B08">
        <w:rPr>
          <w:i/>
        </w:rPr>
        <w:t>coli</w:t>
      </w:r>
      <w:r w:rsidR="00E97B08" w:rsidRPr="00B72F27">
        <w:t xml:space="preserve"> </w:t>
      </w:r>
      <w:r w:rsidR="00E97B08">
        <w:t xml:space="preserve">Nissle strain </w:t>
      </w:r>
      <w:r w:rsidR="00E97B08" w:rsidRPr="00B72F27">
        <w:t>will be discussed here.</w:t>
      </w:r>
    </w:p>
    <w:p w14:paraId="66FC5A37" w14:textId="7CAF63F1" w:rsidR="00B141B3" w:rsidRDefault="00B141B3" w:rsidP="00D808EE">
      <w:pPr>
        <w:pStyle w:val="RARMPnumberedparagraphs"/>
        <w:rPr>
          <w:rFonts w:cs="Calibri"/>
          <w:szCs w:val="22"/>
        </w:rPr>
      </w:pPr>
      <w:r>
        <w:rPr>
          <w:rFonts w:cs="Calibri"/>
          <w:szCs w:val="22"/>
        </w:rPr>
        <w:t xml:space="preserve">The </w:t>
      </w:r>
      <w:r w:rsidR="0054180A">
        <w:rPr>
          <w:rFonts w:cs="Calibri"/>
          <w:szCs w:val="22"/>
        </w:rPr>
        <w:t xml:space="preserve">classification </w:t>
      </w:r>
      <w:r w:rsidRPr="00B141B3">
        <w:rPr>
          <w:rFonts w:cs="Calibri"/>
          <w:i/>
          <w:iCs/>
          <w:szCs w:val="22"/>
        </w:rPr>
        <w:t>Escherichia</w:t>
      </w:r>
      <w:r>
        <w:rPr>
          <w:rFonts w:cs="Calibri"/>
          <w:szCs w:val="22"/>
        </w:rPr>
        <w:t xml:space="preserve"> has been </w:t>
      </w:r>
      <w:r w:rsidR="00285874">
        <w:rPr>
          <w:rFonts w:cs="Calibri"/>
          <w:szCs w:val="22"/>
        </w:rPr>
        <w:t>complex,</w:t>
      </w:r>
      <w:r w:rsidR="0054180A">
        <w:rPr>
          <w:rFonts w:cs="Calibri"/>
          <w:szCs w:val="22"/>
        </w:rPr>
        <w:t xml:space="preserve"> </w:t>
      </w:r>
      <w:r w:rsidR="00285874">
        <w:rPr>
          <w:rFonts w:cs="Calibri"/>
          <w:szCs w:val="22"/>
        </w:rPr>
        <w:t xml:space="preserve">but it is </w:t>
      </w:r>
      <w:r w:rsidR="0054180A">
        <w:rPr>
          <w:rFonts w:cs="Calibri"/>
          <w:szCs w:val="22"/>
        </w:rPr>
        <w:t xml:space="preserve">mainly </w:t>
      </w:r>
      <w:r>
        <w:rPr>
          <w:rFonts w:cs="Calibri"/>
          <w:szCs w:val="22"/>
        </w:rPr>
        <w:t xml:space="preserve">classified to </w:t>
      </w:r>
      <w:r w:rsidR="003A126B">
        <w:rPr>
          <w:rFonts w:cs="Calibri"/>
          <w:szCs w:val="22"/>
        </w:rPr>
        <w:t xml:space="preserve">7 </w:t>
      </w:r>
      <w:r w:rsidR="00ED7269">
        <w:rPr>
          <w:rFonts w:cs="Calibri"/>
          <w:szCs w:val="22"/>
        </w:rPr>
        <w:t>species (</w:t>
      </w:r>
      <w:r w:rsidR="00ED7269" w:rsidRPr="0054180A">
        <w:rPr>
          <w:rFonts w:cs="Calibri"/>
          <w:i/>
          <w:iCs/>
          <w:szCs w:val="22"/>
        </w:rPr>
        <w:t>E. coli</w:t>
      </w:r>
      <w:r w:rsidR="00ED7269">
        <w:rPr>
          <w:rFonts w:cs="Calibri"/>
          <w:szCs w:val="22"/>
        </w:rPr>
        <w:t xml:space="preserve">, </w:t>
      </w:r>
      <w:r w:rsidR="00ED7269" w:rsidRPr="0054180A">
        <w:rPr>
          <w:rFonts w:cs="Calibri"/>
          <w:i/>
          <w:iCs/>
          <w:szCs w:val="22"/>
        </w:rPr>
        <w:t>E. albertii</w:t>
      </w:r>
      <w:r w:rsidR="00ED7269">
        <w:rPr>
          <w:rFonts w:cs="Calibri"/>
          <w:szCs w:val="22"/>
        </w:rPr>
        <w:t xml:space="preserve">, </w:t>
      </w:r>
      <w:r w:rsidR="00ED7269" w:rsidRPr="0054180A">
        <w:rPr>
          <w:rFonts w:cs="Calibri"/>
          <w:i/>
          <w:iCs/>
          <w:szCs w:val="22"/>
        </w:rPr>
        <w:t>E. fergusonii</w:t>
      </w:r>
      <w:r w:rsidR="00ED7269">
        <w:rPr>
          <w:rFonts w:cs="Calibri"/>
          <w:szCs w:val="22"/>
        </w:rPr>
        <w:t xml:space="preserve">, </w:t>
      </w:r>
      <w:r w:rsidR="00ED7269" w:rsidRPr="0054180A">
        <w:rPr>
          <w:rFonts w:cs="Calibri"/>
          <w:i/>
          <w:iCs/>
          <w:szCs w:val="22"/>
        </w:rPr>
        <w:t>E. hermannii</w:t>
      </w:r>
      <w:r w:rsidR="00ED7269">
        <w:rPr>
          <w:rFonts w:cs="Calibri"/>
          <w:szCs w:val="22"/>
        </w:rPr>
        <w:t xml:space="preserve">, </w:t>
      </w:r>
      <w:r w:rsidR="00ED7269" w:rsidRPr="0054180A">
        <w:rPr>
          <w:rFonts w:cs="Calibri"/>
          <w:i/>
          <w:iCs/>
          <w:szCs w:val="22"/>
        </w:rPr>
        <w:t>E. marmotae</w:t>
      </w:r>
      <w:r w:rsidR="00ED7269">
        <w:rPr>
          <w:rFonts w:cs="Calibri"/>
          <w:szCs w:val="22"/>
        </w:rPr>
        <w:t xml:space="preserve">, </w:t>
      </w:r>
      <w:r w:rsidR="00ED7269" w:rsidRPr="0054180A">
        <w:rPr>
          <w:rFonts w:cs="Calibri"/>
          <w:i/>
          <w:iCs/>
          <w:szCs w:val="22"/>
        </w:rPr>
        <w:t>E. ruysiae</w:t>
      </w:r>
      <w:r w:rsidR="00ED7269">
        <w:rPr>
          <w:rFonts w:cs="Calibri"/>
          <w:szCs w:val="22"/>
        </w:rPr>
        <w:t xml:space="preserve"> and E. </w:t>
      </w:r>
      <w:r w:rsidR="00ED7269" w:rsidRPr="0054180A">
        <w:rPr>
          <w:rFonts w:cs="Calibri"/>
          <w:i/>
          <w:iCs/>
          <w:szCs w:val="22"/>
        </w:rPr>
        <w:t>whittamii</w:t>
      </w:r>
      <w:r w:rsidR="00ED7269">
        <w:rPr>
          <w:rFonts w:cs="Calibri"/>
          <w:szCs w:val="22"/>
        </w:rPr>
        <w:t>)</w:t>
      </w:r>
      <w:r w:rsidR="00FA01C1">
        <w:rPr>
          <w:rFonts w:cs="Calibri"/>
          <w:szCs w:val="22"/>
        </w:rPr>
        <w:t xml:space="preserve"> </w:t>
      </w:r>
      <w:r w:rsidR="00443237">
        <w:rPr>
          <w:rFonts w:cs="Calibri"/>
          <w:szCs w:val="22"/>
        </w:rPr>
        <w:fldChar w:fldCharType="begin">
          <w:fldData xml:space="preserve">PEVuZE5vdGU+PENpdGU+PEF1dGhvcj5Db2JvLVNpbcOzbjwvQXV0aG9yPjxZZWFyPjIwMjM8L1ll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</w:fldData>
        </w:fldChar>
      </w:r>
      <w:r w:rsidR="009F7A88">
        <w:rPr>
          <w:rFonts w:cs="Calibri"/>
          <w:szCs w:val="22"/>
        </w:rPr>
        <w:instrText xml:space="preserve"> ADDIN EN.CITE </w:instrText>
      </w:r>
      <w:r w:rsidR="009F7A88">
        <w:rPr>
          <w:rFonts w:cs="Calibri"/>
          <w:szCs w:val="22"/>
        </w:rPr>
        <w:fldChar w:fldCharType="begin">
          <w:fldData xml:space="preserve">PEVuZE5vdGU+PENpdGU+PEF1dGhvcj5Db2JvLVNpbcOzbjwvQXV0aG9yPjxZZWFyPjIwMjM8L1ll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</w:fldData>
        </w:fldChar>
      </w:r>
      <w:r w:rsidR="009F7A88">
        <w:rPr>
          <w:rFonts w:cs="Calibri"/>
          <w:szCs w:val="22"/>
        </w:rPr>
        <w:instrText xml:space="preserve"> ADDIN EN.CITE.DATA </w:instrText>
      </w:r>
      <w:r w:rsidR="009F7A88">
        <w:rPr>
          <w:rFonts w:cs="Calibri"/>
          <w:szCs w:val="22"/>
        </w:rPr>
      </w:r>
      <w:r w:rsidR="009F7A88">
        <w:rPr>
          <w:rFonts w:cs="Calibri"/>
          <w:szCs w:val="22"/>
        </w:rPr>
        <w:fldChar w:fldCharType="end"/>
      </w:r>
      <w:r w:rsidR="00443237">
        <w:rPr>
          <w:rFonts w:cs="Calibri"/>
          <w:szCs w:val="22"/>
        </w:rPr>
      </w:r>
      <w:r w:rsidR="00443237">
        <w:rPr>
          <w:rFonts w:cs="Calibri"/>
          <w:szCs w:val="22"/>
        </w:rPr>
        <w:fldChar w:fldCharType="separate"/>
      </w:r>
      <w:r w:rsidR="009F7A88">
        <w:rPr>
          <w:rFonts w:cs="Calibri"/>
          <w:noProof/>
          <w:szCs w:val="22"/>
        </w:rPr>
        <w:t>(</w:t>
      </w:r>
      <w:hyperlink w:anchor="_ENREF_16" w:tooltip="Cobo-Simón, 2023 #4" w:history="1">
        <w:r w:rsidR="0028001F">
          <w:rPr>
            <w:rFonts w:cs="Calibri"/>
            <w:noProof/>
            <w:szCs w:val="22"/>
          </w:rPr>
          <w:t>Cobo-Simón et al., 2023</w:t>
        </w:r>
      </w:hyperlink>
      <w:r w:rsidR="009F7A88">
        <w:rPr>
          <w:rFonts w:cs="Calibri"/>
          <w:noProof/>
          <w:szCs w:val="22"/>
        </w:rPr>
        <w:t xml:space="preserve">; </w:t>
      </w:r>
      <w:hyperlink w:anchor="_ENREF_59" w:tooltip="Meier-Kolthoff, 2014 #5" w:history="1">
        <w:r w:rsidR="0028001F">
          <w:rPr>
            <w:rFonts w:cs="Calibri"/>
            <w:noProof/>
            <w:szCs w:val="22"/>
          </w:rPr>
          <w:t>Meier-Kolthoff et al., 2014</w:t>
        </w:r>
      </w:hyperlink>
      <w:r w:rsidR="009F7A88">
        <w:rPr>
          <w:rFonts w:cs="Calibri"/>
          <w:noProof/>
          <w:szCs w:val="22"/>
        </w:rPr>
        <w:t>)</w:t>
      </w:r>
      <w:r w:rsidR="00443237">
        <w:rPr>
          <w:rFonts w:cs="Calibri"/>
          <w:szCs w:val="22"/>
        </w:rPr>
        <w:fldChar w:fldCharType="end"/>
      </w:r>
      <w:r w:rsidR="0054180A">
        <w:rPr>
          <w:rFonts w:cs="Calibri"/>
          <w:szCs w:val="22"/>
        </w:rPr>
        <w:t xml:space="preserve">. The species </w:t>
      </w:r>
      <w:r w:rsidR="0054180A" w:rsidRPr="0054180A">
        <w:rPr>
          <w:rFonts w:cs="Calibri"/>
          <w:i/>
          <w:iCs/>
          <w:szCs w:val="22"/>
        </w:rPr>
        <w:t xml:space="preserve">E. coli </w:t>
      </w:r>
      <w:r w:rsidR="0054180A">
        <w:rPr>
          <w:rFonts w:cs="Calibri"/>
          <w:szCs w:val="22"/>
        </w:rPr>
        <w:t>is further characterised into fourteen phylogenetic groups (A, B1, B2-1, B2-2, C, D1, D2, D3, E1, E2, F, G, Shig1 and Shig2)</w:t>
      </w:r>
      <w:r w:rsidR="00285874">
        <w:rPr>
          <w:rFonts w:cs="Calibri"/>
          <w:szCs w:val="22"/>
        </w:rPr>
        <w:t xml:space="preserve">, which includes the genus of </w:t>
      </w:r>
      <w:r w:rsidR="00285874" w:rsidRPr="00285874">
        <w:rPr>
          <w:rFonts w:cs="Calibri"/>
          <w:i/>
          <w:iCs/>
          <w:szCs w:val="22"/>
        </w:rPr>
        <w:t>Shigella</w:t>
      </w:r>
      <w:r w:rsidR="00285874">
        <w:rPr>
          <w:rFonts w:cs="Calibri"/>
          <w:szCs w:val="22"/>
        </w:rPr>
        <w:t xml:space="preserve"> as it has been shown </w:t>
      </w:r>
      <w:r w:rsidR="003A126B">
        <w:rPr>
          <w:rFonts w:cs="Calibri"/>
          <w:szCs w:val="22"/>
        </w:rPr>
        <w:t>to be</w:t>
      </w:r>
      <w:r w:rsidR="00285874">
        <w:rPr>
          <w:rFonts w:cs="Calibri"/>
          <w:szCs w:val="22"/>
        </w:rPr>
        <w:t xml:space="preserve"> a subspecies of </w:t>
      </w:r>
      <w:r w:rsidR="00285874" w:rsidRPr="00285874">
        <w:rPr>
          <w:rFonts w:cs="Calibri"/>
          <w:i/>
          <w:iCs/>
          <w:szCs w:val="22"/>
        </w:rPr>
        <w:t>E. coli</w:t>
      </w:r>
      <w:r w:rsidR="0054180A">
        <w:rPr>
          <w:rFonts w:cs="Calibri"/>
          <w:szCs w:val="22"/>
        </w:rPr>
        <w:t xml:space="preserve"> </w:t>
      </w:r>
      <w:r w:rsidR="00443237">
        <w:rPr>
          <w:rFonts w:cs="Calibri"/>
          <w:szCs w:val="22"/>
        </w:rPr>
        <w:fldChar w:fldCharType="begin">
          <w:fldData xml:space="preserve">PEVuZE5vdGU+PENpdGU+PEF1dGhvcj5BYnJhbTwvQXV0aG9yPjxZZWFyPjIwMjE8L1llYXI+PFJl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</w:fldData>
        </w:fldChar>
      </w:r>
      <w:r w:rsidR="002167C9">
        <w:rPr>
          <w:rFonts w:cs="Calibri"/>
          <w:szCs w:val="22"/>
        </w:rPr>
        <w:instrText xml:space="preserve"> ADDIN EN.CITE </w:instrText>
      </w:r>
      <w:r w:rsidR="002167C9">
        <w:rPr>
          <w:rFonts w:cs="Calibri"/>
          <w:szCs w:val="22"/>
        </w:rPr>
        <w:fldChar w:fldCharType="begin">
          <w:fldData xml:space="preserve">PEVuZE5vdGU+PENpdGU+PEF1dGhvcj5BYnJhbTwvQXV0aG9yPjxZZWFyPjIwMjE8L1llYXI+PFJl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</w:fldData>
        </w:fldChar>
      </w:r>
      <w:r w:rsidR="002167C9">
        <w:rPr>
          <w:rFonts w:cs="Calibri"/>
          <w:szCs w:val="22"/>
        </w:rPr>
        <w:instrText xml:space="preserve"> ADDIN EN.CITE.DATA </w:instrText>
      </w:r>
      <w:r w:rsidR="002167C9">
        <w:rPr>
          <w:rFonts w:cs="Calibri"/>
          <w:szCs w:val="22"/>
        </w:rPr>
      </w:r>
      <w:r w:rsidR="002167C9">
        <w:rPr>
          <w:rFonts w:cs="Calibri"/>
          <w:szCs w:val="22"/>
        </w:rPr>
        <w:fldChar w:fldCharType="end"/>
      </w:r>
      <w:r w:rsidR="00443237">
        <w:rPr>
          <w:rFonts w:cs="Calibri"/>
          <w:szCs w:val="22"/>
        </w:rPr>
      </w:r>
      <w:r w:rsidR="00443237">
        <w:rPr>
          <w:rFonts w:cs="Calibri"/>
          <w:szCs w:val="22"/>
        </w:rPr>
        <w:fldChar w:fldCharType="separate"/>
      </w:r>
      <w:r w:rsidR="00443237">
        <w:rPr>
          <w:rFonts w:cs="Calibri"/>
          <w:noProof/>
          <w:szCs w:val="22"/>
        </w:rPr>
        <w:t>(</w:t>
      </w:r>
      <w:hyperlink w:anchor="_ENREF_2" w:tooltip="Abram, 2021 #6" w:history="1">
        <w:r w:rsidR="0028001F">
          <w:rPr>
            <w:rFonts w:cs="Calibri"/>
            <w:noProof/>
            <w:szCs w:val="22"/>
          </w:rPr>
          <w:t>Abram et al., 2021</w:t>
        </w:r>
      </w:hyperlink>
      <w:r w:rsidR="00443237">
        <w:rPr>
          <w:rFonts w:cs="Calibri"/>
          <w:noProof/>
          <w:szCs w:val="22"/>
        </w:rPr>
        <w:t>)</w:t>
      </w:r>
      <w:r w:rsidR="00443237">
        <w:rPr>
          <w:rFonts w:cs="Calibri"/>
          <w:szCs w:val="22"/>
        </w:rPr>
        <w:fldChar w:fldCharType="end"/>
      </w:r>
      <w:r w:rsidR="0054180A">
        <w:rPr>
          <w:rFonts w:cs="Calibri"/>
          <w:szCs w:val="22"/>
        </w:rPr>
        <w:t>.</w:t>
      </w:r>
      <w:r w:rsidR="00ED7269">
        <w:rPr>
          <w:rFonts w:cs="Calibri"/>
          <w:szCs w:val="22"/>
        </w:rPr>
        <w:t xml:space="preserve"> </w:t>
      </w:r>
    </w:p>
    <w:p w14:paraId="00E7120B" w14:textId="04C4C5BE" w:rsidR="006046E2" w:rsidRPr="00B141B3" w:rsidRDefault="006046E2" w:rsidP="00D808EE">
      <w:pPr>
        <w:pStyle w:val="RARMPnumberedparagraphs"/>
        <w:rPr>
          <w:rFonts w:cs="Calibri"/>
          <w:szCs w:val="22"/>
        </w:rPr>
      </w:pPr>
      <w:r>
        <w:rPr>
          <w:i/>
        </w:rPr>
        <w:t>E. coli</w:t>
      </w:r>
      <w:r>
        <w:t xml:space="preserve"> was first described by Theodor Escherich in 1885 </w:t>
      </w:r>
      <w:r>
        <w:fldChar w:fldCharType="begin"/>
      </w:r>
      <w:r w:rsidR="00FA1892">
        <w:instrText xml:space="preserve"> ADDIN EN.CITE &lt;EndNote&gt;&lt;Cite&gt;&lt;Author&gt;Lim&lt;/Author&gt;&lt;Year&gt;2010&lt;/Year&gt;&lt;RecNum&gt;7&lt;/RecNum&gt;&lt;DisplayText&gt;(Lim et al., 2010)&lt;/DisplayText&gt;&lt;record&gt;&lt;rec-number&gt;7&lt;/rec-number&gt;&lt;foreign-keys&gt;&lt;key app="EN" db-id="e2p5expr8xpzasea9ag5xrxnztseszre50vw" timestamp="1761605294"&gt;7&lt;/key&gt;&lt;/foreign-keys&gt;&lt;ref-type name="Journal Article"&gt;17&lt;/ref-type&gt;&lt;contributors&gt;&lt;authors&gt;&lt;author&gt;Lim, Ji Youn&lt;/author&gt;&lt;author&gt;Yoon, Jangwon&lt;/author&gt;&lt;author&gt;Hovde, Carolyn J.&lt;/author&gt;&lt;/authors&gt;&lt;/contributors&gt;&lt;titles&gt;&lt;title&gt;&lt;style face="normal" font="default" size="100%"&gt;A brief overview of &lt;/style&gt;&lt;style face="italic" font="default" size="100%"&gt;Escherichia coli &lt;/style&gt;&lt;style face="normal" font="default" size="100%"&gt;O157:H7 and its plasmid O157&lt;/style&gt;&lt;/title&gt;&lt;secondary-title&gt;Journal of microbiology and biotechnology&lt;/secondary-title&gt;&lt;alt-title&gt;J Microbiol Biotechnol&lt;/alt-title&gt;&lt;/titles&gt;&lt;periodical&gt;&lt;full-title&gt;Journal of microbiology and biotechnology&lt;/full-title&gt;&lt;abbr-1&gt;J Microbiol Biotechnol&lt;/abbr-1&gt;&lt;/periodical&gt;&lt;alt-periodical&gt;&lt;full-title&gt;Journal of microbiology and biotechnology&lt;/full-title&gt;&lt;abbr-1&gt;J Microbiol Biotechnol&lt;/abbr-1&gt;&lt;/alt-periodical&gt;&lt;pages&gt;5-14&lt;/pages&gt;&lt;volume&gt;20&lt;/volume&gt;&lt;number&gt;1&lt;/number&gt;&lt;keywords&gt;&lt;keyword&gt;Animals&lt;/keyword&gt;&lt;keyword&gt;Cattle/microbiology&lt;/keyword&gt;&lt;keyword&gt;Disease Reservoirs/microbiology&lt;/keyword&gt;&lt;keyword&gt;Escherichia coli Infections/epidemiology/*microbiology/transmission&lt;/keyword&gt;&lt;keyword&gt;Escherichia coli O157/*genetics/metabolism/pathogenicity&lt;/keyword&gt;&lt;keyword&gt;Humans&lt;/keyword&gt;&lt;keyword&gt;Plasmids/*genetics/metabolism&lt;/keyword&gt;&lt;keyword&gt;Virulence Factors/genetics/metabolism&lt;/keyword&gt;&lt;/keywords&gt;&lt;dates&gt;&lt;year&gt;2010&lt;/year&gt;&lt;/dates&gt;&lt;isbn&gt;1017-7825&amp;#xD;1738-8872&lt;/isbn&gt;&lt;accession-num&gt;20134227&lt;/accession-num&gt;&lt;urls&gt;&lt;related-urls&gt;&lt;url&gt;https://pubmed.ncbi.nlm.nih.gov/20134227&lt;/url&gt;&lt;url&gt;https://www.ncbi.nlm.nih.gov/pmc/articles/PMC3645889/&lt;/url&gt;&lt;url&gt;https://www.ncbi.nlm.nih.gov/pmc/articles/PMC3645889/pdf/nihms464337.pdf&lt;/url&gt;&lt;/related-urls&gt;&lt;/urls&gt;&lt;remote-database-name&gt;PubMed&lt;/remote-database-name&gt;&lt;language&gt;eng&lt;/language&gt;&lt;/record&gt;&lt;/Cite&gt;&lt;/EndNote&gt;</w:instrText>
      </w:r>
      <w:r>
        <w:fldChar w:fldCharType="separate"/>
      </w:r>
      <w:r>
        <w:rPr>
          <w:noProof/>
        </w:rPr>
        <w:t>(</w:t>
      </w:r>
      <w:hyperlink w:anchor="_ENREF_53" w:tooltip="Lim, 2010 #7" w:history="1">
        <w:r w:rsidR="0028001F">
          <w:rPr>
            <w:noProof/>
          </w:rPr>
          <w:t>Lim et al., 2010</w:t>
        </w:r>
      </w:hyperlink>
      <w:r>
        <w:rPr>
          <w:noProof/>
        </w:rPr>
        <w:t>)</w:t>
      </w:r>
      <w:r>
        <w:fldChar w:fldCharType="end"/>
      </w:r>
      <w:r>
        <w:t xml:space="preserve">. </w:t>
      </w:r>
      <w:r>
        <w:rPr>
          <w:i/>
        </w:rPr>
        <w:t>E. coli</w:t>
      </w:r>
      <w:r>
        <w:t xml:space="preserve"> are facultative anaerobic, gram negative, non-sporulating rod shaped bacteria. Facultative anaerobes can survive both in aerobic as well as in anaerobic conditions. </w:t>
      </w:r>
      <w:r>
        <w:rPr>
          <w:i/>
        </w:rPr>
        <w:t>E. coli</w:t>
      </w:r>
      <w:r>
        <w:t xml:space="preserve"> can be either non-motile or motile, with a flagellum, and grow best at 37°C. </w:t>
      </w:r>
      <w:r>
        <w:rPr>
          <w:i/>
        </w:rPr>
        <w:t>E. coli</w:t>
      </w:r>
      <w:r>
        <w:t xml:space="preserve"> can either live inside a host or in the environment. Inside a host</w:t>
      </w:r>
      <w:r w:rsidR="00F0587A">
        <w:t>,</w:t>
      </w:r>
      <w:r>
        <w:t xml:space="preserve"> </w:t>
      </w:r>
      <w:r w:rsidRPr="00E61D89">
        <w:rPr>
          <w:i/>
        </w:rPr>
        <w:t>E.</w:t>
      </w:r>
      <w:r>
        <w:rPr>
          <w:i/>
        </w:rPr>
        <w:t xml:space="preserve"> </w:t>
      </w:r>
      <w:r w:rsidRPr="00E61D89">
        <w:rPr>
          <w:i/>
        </w:rPr>
        <w:t>coli</w:t>
      </w:r>
      <w:r>
        <w:t xml:space="preserve"> can either be commensal or pathogenic.</w:t>
      </w:r>
    </w:p>
    <w:p w14:paraId="31A54DF5" w14:textId="7DF76A01" w:rsidR="00D65392" w:rsidRPr="00857720" w:rsidRDefault="00D65392" w:rsidP="00FC51AB">
      <w:pPr>
        <w:pStyle w:val="3RARMP"/>
        <w:rPr>
          <w:i/>
          <w:iCs/>
        </w:rPr>
      </w:pPr>
      <w:bookmarkStart w:id="153" w:name="_Toc214523853"/>
      <w:r w:rsidRPr="00857720">
        <w:t xml:space="preserve">Commensal </w:t>
      </w:r>
      <w:r w:rsidRPr="00857720">
        <w:rPr>
          <w:i/>
          <w:iCs/>
        </w:rPr>
        <w:t>E. coli</w:t>
      </w:r>
      <w:bookmarkEnd w:id="153"/>
    </w:p>
    <w:p w14:paraId="17D19774" w14:textId="3650E0F4" w:rsidR="0001022F" w:rsidRPr="00857720" w:rsidRDefault="00B55A2C" w:rsidP="0001022F">
      <w:pPr>
        <w:pStyle w:val="RARMPnumberedparagraphs"/>
      </w:pPr>
      <w:r w:rsidRPr="00857720">
        <w:rPr>
          <w:i/>
        </w:rPr>
        <w:t>E. coli</w:t>
      </w:r>
      <w:r w:rsidR="0001022F" w:rsidRPr="00857720">
        <w:t xml:space="preserve"> </w:t>
      </w:r>
      <w:r w:rsidR="005E6709" w:rsidRPr="00857720">
        <w:t>usually has a</w:t>
      </w:r>
      <w:r w:rsidR="0001022F" w:rsidRPr="00857720">
        <w:t xml:space="preserve"> commensal</w:t>
      </w:r>
      <w:r w:rsidR="005E6709" w:rsidRPr="00857720">
        <w:t xml:space="preserve"> relationship with the host</w:t>
      </w:r>
      <w:r w:rsidR="0096275B">
        <w:t xml:space="preserve">, </w:t>
      </w:r>
      <w:r w:rsidR="0096275B" w:rsidRPr="00857720">
        <w:t>deriv</w:t>
      </w:r>
      <w:r w:rsidR="0096275B">
        <w:t>ing</w:t>
      </w:r>
      <w:r w:rsidR="0096275B" w:rsidRPr="00857720">
        <w:t xml:space="preserve"> </w:t>
      </w:r>
      <w:r w:rsidR="0001022F" w:rsidRPr="00857720">
        <w:t xml:space="preserve">a steady supply of nutrients as well as protection and dissemination from the host. This interaction, however, provides some benefits for the host as </w:t>
      </w:r>
      <w:r w:rsidRPr="00857720">
        <w:rPr>
          <w:i/>
        </w:rPr>
        <w:t>E. coli</w:t>
      </w:r>
      <w:r w:rsidR="0001022F" w:rsidRPr="00857720">
        <w:t xml:space="preserve"> microbiota prevents </w:t>
      </w:r>
      <w:r w:rsidR="005E6709" w:rsidRPr="00857720">
        <w:t xml:space="preserve">colonisation by </w:t>
      </w:r>
      <w:r w:rsidR="0001022F" w:rsidRPr="00857720">
        <w:t>and growth of pathogens</w:t>
      </w:r>
      <w:r w:rsidR="005E6709" w:rsidRPr="00857720">
        <w:t>,</w:t>
      </w:r>
      <w:r w:rsidR="0001022F" w:rsidRPr="00857720">
        <w:t xml:space="preserve"> by producing bacteriocins and other mechanisms </w:t>
      </w:r>
      <w:r w:rsidR="0001022F" w:rsidRPr="00857720">
        <w:fldChar w:fldCharType="begin">
          <w:fldData xml:space="preserve">PEVuZE5vdGU+PENpdGU+PEF1dGhvcj5TY2hhbWJlcmdlcjwvQXV0aG9yPjxZZWFyPjIwMDQ8L1ll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</w:fldData>
        </w:fldChar>
      </w:r>
      <w:r w:rsidR="009F7A88">
        <w:instrText xml:space="preserve"> ADDIN EN.CITE </w:instrText>
      </w:r>
      <w:r w:rsidR="009F7A88">
        <w:fldChar w:fldCharType="begin">
          <w:fldData xml:space="preserve">PEVuZE5vdGU+PENpdGU+PEF1dGhvcj5TY2hhbWJlcmdlcjwvQXV0aG9yPjxZZWFyPjIwMDQ8L1ll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</w:fldData>
        </w:fldChar>
      </w:r>
      <w:r w:rsidR="009F7A88">
        <w:instrText xml:space="preserve"> ADDIN EN.CITE.DATA </w:instrText>
      </w:r>
      <w:r w:rsidR="009F7A88">
        <w:fldChar w:fldCharType="end"/>
      </w:r>
      <w:r w:rsidR="0001022F" w:rsidRPr="00857720">
        <w:fldChar w:fldCharType="separate"/>
      </w:r>
      <w:r w:rsidR="009F7A88">
        <w:rPr>
          <w:noProof/>
        </w:rPr>
        <w:t>(</w:t>
      </w:r>
      <w:hyperlink w:anchor="_ENREF_40" w:tooltip="Hudault, 2001 #10" w:history="1">
        <w:r w:rsidR="0028001F">
          <w:rPr>
            <w:noProof/>
          </w:rPr>
          <w:t>Hudault et al., 2001</w:t>
        </w:r>
      </w:hyperlink>
      <w:r w:rsidR="009F7A88">
        <w:rPr>
          <w:noProof/>
        </w:rPr>
        <w:t xml:space="preserve">; </w:t>
      </w:r>
      <w:hyperlink w:anchor="_ENREF_81" w:tooltip="Rastegarlari, 1990 #11" w:history="1">
        <w:r w:rsidR="0028001F">
          <w:rPr>
            <w:noProof/>
          </w:rPr>
          <w:t>Rastegarlari et al., 1990</w:t>
        </w:r>
      </w:hyperlink>
      <w:r w:rsidR="009F7A88">
        <w:rPr>
          <w:noProof/>
        </w:rPr>
        <w:t xml:space="preserve">; </w:t>
      </w:r>
      <w:hyperlink w:anchor="_ENREF_92" w:tooltip="Schamberger, 2004 #8" w:history="1">
        <w:r w:rsidR="0028001F">
          <w:rPr>
            <w:noProof/>
          </w:rPr>
          <w:t>Schamberger et al., 2004</w:t>
        </w:r>
      </w:hyperlink>
      <w:r w:rsidR="009F7A88">
        <w:rPr>
          <w:noProof/>
        </w:rPr>
        <w:t xml:space="preserve">; </w:t>
      </w:r>
      <w:hyperlink w:anchor="_ENREF_109" w:tooltip="Vollaard, 1994 #9" w:history="1">
        <w:r w:rsidR="0028001F">
          <w:rPr>
            <w:noProof/>
          </w:rPr>
          <w:t>Vollaard and Clasener, 1994</w:t>
        </w:r>
      </w:hyperlink>
      <w:r w:rsidR="009F7A88">
        <w:rPr>
          <w:noProof/>
        </w:rPr>
        <w:t>)</w:t>
      </w:r>
      <w:r w:rsidR="0001022F" w:rsidRPr="00857720">
        <w:fldChar w:fldCharType="end"/>
      </w:r>
      <w:r w:rsidR="0001022F" w:rsidRPr="00857720">
        <w:t xml:space="preserve">. </w:t>
      </w:r>
      <w:r w:rsidRPr="00857720">
        <w:rPr>
          <w:i/>
        </w:rPr>
        <w:t>E. coli</w:t>
      </w:r>
      <w:r w:rsidR="0001022F" w:rsidRPr="00857720">
        <w:t xml:space="preserve"> </w:t>
      </w:r>
      <w:r w:rsidR="0096275B" w:rsidRPr="00857720">
        <w:t>ha</w:t>
      </w:r>
      <w:r w:rsidR="0096275B">
        <w:t>s</w:t>
      </w:r>
      <w:r w:rsidR="0096275B" w:rsidRPr="00857720">
        <w:t xml:space="preserve"> </w:t>
      </w:r>
      <w:r w:rsidR="0001022F" w:rsidRPr="00857720">
        <w:t>a wide host range</w:t>
      </w:r>
      <w:r w:rsidR="005E6709" w:rsidRPr="00857720">
        <w:t>,</w:t>
      </w:r>
      <w:r w:rsidR="0001022F" w:rsidRPr="00857720">
        <w:t xml:space="preserve"> colonising mammals, birds, reptiles and amphibians </w:t>
      </w:r>
      <w:r w:rsidR="0001022F" w:rsidRPr="00857720">
        <w:fldChar w:fldCharType="begin"/>
      </w:r>
      <w:r w:rsidR="002167C9">
        <w:instrText xml:space="preserve"> ADDIN EN.CITE &lt;EndNote&gt;&lt;Cite&gt;&lt;Author&gt;Berg&lt;/Author&gt;&lt;Year&gt;1983&lt;/Year&gt;&lt;RecNum&gt;12&lt;/RecNum&gt;&lt;DisplayText&gt;(Berg et al., 1983)&lt;/DisplayText&gt;&lt;record&gt;&lt;rec-number&gt;12&lt;/rec-number&gt;&lt;foreign-keys&gt;&lt;key app="EN" db-id="e2p5expr8xpzasea9ag5xrxnztseszre50vw" timestamp="1761605307"&gt;12&lt;/key&gt;&lt;/foreign-keys&gt;&lt;ref-type name="Journal Article"&gt;17&lt;/ref-type&gt;&lt;contributors&gt;&lt;authors&gt;&lt;author&gt;Berg, C.M.&lt;/author&gt;&lt;author&gt;Grullon, C.A.&lt;/author&gt;&lt;author&gt;Wang, A.&lt;/author&gt;&lt;author&gt;Whalen, W.A.&lt;/author&gt;&lt;author&gt;Berg, D.E.&lt;/author&gt;&lt;/authors&gt;&lt;/contributors&gt;&lt;titles&gt;&lt;title&gt;Transductional instability of Tn5-induced mutations: Generalized and specialized transduction of Tn5 by bacteriophage P1&lt;/title&gt;&lt;secondary-title&gt;Genetics&lt;/secondary-title&gt;&lt;/titles&gt;&lt;periodical&gt;&lt;full-title&gt;Genetics&lt;/full-title&gt;&lt;/periodical&gt;&lt;pages&gt;259-263&lt;/pages&gt;&lt;volume&gt;105&lt;/volume&gt;&lt;number&gt;2&lt;/number&gt;&lt;reprint-edition&gt;Not in File&lt;/reprint-edition&gt;&lt;keywords&gt;&lt;keyword&gt;and&lt;/keyword&gt;&lt;keyword&gt;INHERITANCE&lt;/keyword&gt;&lt;keyword&gt;MUTANT&lt;/keyword&gt;&lt;keyword&gt;Mutation&lt;/keyword&gt;&lt;keyword&gt;mutations&lt;/keyword&gt;&lt;keyword&gt;of&lt;/keyword&gt;&lt;keyword&gt;resistance&lt;/keyword&gt;&lt;keyword&gt;STRAIN&lt;/keyword&gt;&lt;keyword&gt;STRAINS&lt;/keyword&gt;&lt;keyword&gt;Tn5&lt;/keyword&gt;&lt;keyword&gt;TRANSDUCTION&lt;/keyword&gt;&lt;/keywords&gt;&lt;dates&gt;&lt;year&gt;1983&lt;/year&gt;&lt;pub-dates&gt;&lt;date&gt;10/1/1983&lt;/date&gt;&lt;/pub-dates&gt;&lt;/dates&gt;&lt;label&gt;20366&lt;/label&gt;&lt;urls&gt;&lt;related-urls&gt;&lt;url&gt;http://www.genetics.org/content/105/2/259.abstract&lt;/url&gt;&lt;url&gt;https://www.ncbi.nlm.nih.gov/pmc/articles/PMC1202155/pdf/259.pdf&lt;/url&gt;&lt;/related-urls&gt;&lt;/urls&gt;&lt;/record&gt;&lt;/Cite&gt;&lt;/EndNote&gt;</w:instrText>
      </w:r>
      <w:r w:rsidR="0001022F" w:rsidRPr="00857720">
        <w:fldChar w:fldCharType="separate"/>
      </w:r>
      <w:r w:rsidR="0001022F" w:rsidRPr="00857720">
        <w:rPr>
          <w:noProof/>
        </w:rPr>
        <w:t>(</w:t>
      </w:r>
      <w:hyperlink w:anchor="_ENREF_8" w:tooltip="Berg, 1983 #12" w:history="1">
        <w:r w:rsidR="0028001F" w:rsidRPr="00857720">
          <w:rPr>
            <w:noProof/>
          </w:rPr>
          <w:t>Berg et al., 1983</w:t>
        </w:r>
      </w:hyperlink>
      <w:r w:rsidR="0001022F" w:rsidRPr="00857720">
        <w:rPr>
          <w:noProof/>
        </w:rPr>
        <w:t>)</w:t>
      </w:r>
      <w:r w:rsidR="0001022F" w:rsidRPr="00857720">
        <w:fldChar w:fldCharType="end"/>
      </w:r>
      <w:r w:rsidR="0001022F" w:rsidRPr="00857720">
        <w:t>.</w:t>
      </w:r>
    </w:p>
    <w:p w14:paraId="09BB2CDF" w14:textId="6226F857" w:rsidR="00D65392" w:rsidRPr="00857720" w:rsidRDefault="0001022F" w:rsidP="002A0560">
      <w:pPr>
        <w:pStyle w:val="RARMPnumberedparagraphs"/>
      </w:pPr>
      <w:r w:rsidRPr="00857720">
        <w:t xml:space="preserve">Commensal </w:t>
      </w:r>
      <w:r w:rsidR="00B55A2C" w:rsidRPr="00857720">
        <w:rPr>
          <w:i/>
        </w:rPr>
        <w:t>E. coli</w:t>
      </w:r>
      <w:r w:rsidRPr="00857720">
        <w:t xml:space="preserve"> strains are </w:t>
      </w:r>
      <w:r w:rsidR="00401B17" w:rsidRPr="00857720">
        <w:t>found in</w:t>
      </w:r>
      <w:r w:rsidRPr="00857720">
        <w:t xml:space="preserve"> the large intestine, especially in the caecum and the colon</w:t>
      </w:r>
      <w:r w:rsidR="00663A45" w:rsidRPr="00857720">
        <w:t>, mainly in t</w:t>
      </w:r>
      <w:r w:rsidRPr="00857720">
        <w:t>he mucus layer covering the epithelial cells throughout the tract. They are shed into the intestinal lumen with degraded mucus components and are excreted in the faeces. It is estimated that there are 10</w:t>
      </w:r>
      <w:r w:rsidRPr="00857720">
        <w:rPr>
          <w:vertAlign w:val="superscript"/>
        </w:rPr>
        <w:t>7</w:t>
      </w:r>
      <w:r w:rsidRPr="00857720">
        <w:t>-10</w:t>
      </w:r>
      <w:r w:rsidRPr="00857720">
        <w:rPr>
          <w:vertAlign w:val="superscript"/>
        </w:rPr>
        <w:t>9</w:t>
      </w:r>
      <w:r w:rsidRPr="00857720">
        <w:t xml:space="preserve"> </w:t>
      </w:r>
      <w:r w:rsidR="00B55A2C" w:rsidRPr="00857720">
        <w:rPr>
          <w:i/>
        </w:rPr>
        <w:t>E. coli</w:t>
      </w:r>
      <w:r w:rsidRPr="00857720">
        <w:rPr>
          <w:i/>
        </w:rPr>
        <w:t xml:space="preserve"> </w:t>
      </w:r>
      <w:r w:rsidRPr="00857720">
        <w:t xml:space="preserve">in each gram of human faeces </w:t>
      </w:r>
      <w:r w:rsidRPr="00857720">
        <w:fldChar w:fldCharType="begin"/>
      </w:r>
      <w:r w:rsidR="00FA1892">
        <w:instrText xml:space="preserve"> ADDIN EN.CITE &lt;EndNote&gt;&lt;Cite&gt;&lt;Author&gt;Tenaillon&lt;/Author&gt;&lt;Year&gt;2010&lt;/Year&gt;&lt;RecNum&gt;13&lt;/RecNum&gt;&lt;DisplayText&gt;(Tenaillon et al., 2010)&lt;/DisplayText&gt;&lt;record&gt;&lt;rec-number&gt;13&lt;/rec-number&gt;&lt;foreign-keys&gt;&lt;key app="EN" db-id="e2p5expr8xpzasea9ag5xrxnztseszre50vw" timestamp="1761605309"&gt;13&lt;/key&gt;&lt;/foreign-keys&gt;&lt;ref-type name="Journal Article"&gt;17&lt;/ref-type&gt;&lt;contributors&gt;&lt;authors&gt;&lt;author&gt;Tenaillon, O.&lt;/author&gt;&lt;author&gt;Skurnik, D.&lt;/author&gt;&lt;author&gt;Picard, B.&lt;/author&gt;&lt;author&gt;Denamur, E.&lt;/author&gt;&lt;/authors&gt;&lt;/contributors&gt;&lt;titles&gt;&lt;title&gt;&lt;style face="normal" font="default" size="100%"&gt;The population genetics of commensal &lt;/style&gt;&lt;style face="italic" font="default" size="100%"&gt;Escherichia coli&lt;/style&gt;&lt;/title&gt;&lt;secondary-title&gt;Nature Reviews Microbiology&lt;/secondary-title&gt;&lt;/titles&gt;&lt;periodical&gt;&lt;full-title&gt;Nature Reviews Microbiology&lt;/full-title&gt;&lt;/periodical&gt;&lt;pages&gt;207-217&lt;/pages&gt;&lt;volume&gt;8&lt;/volume&gt;&lt;number&gt;3&lt;/number&gt;&lt;reprint-edition&gt;Not in File&lt;/reprint-edition&gt;&lt;keywords&gt;&lt;keyword&gt;Adaptation&lt;/keyword&gt;&lt;keyword&gt;and&lt;/keyword&gt;&lt;keyword&gt;Bacteria&lt;/keyword&gt;&lt;keyword&gt;environmental factors&lt;/keyword&gt;&lt;keyword&gt;Escherichia coli&lt;/keyword&gt;&lt;keyword&gt;ESCHERICHIA-COLI&lt;/keyword&gt;&lt;keyword&gt;genetic&lt;/keyword&gt;&lt;keyword&gt;genetics&lt;/keyword&gt;&lt;keyword&gt;ITS&lt;/keyword&gt;&lt;keyword&gt;Major&lt;/keyword&gt;&lt;keyword&gt;of&lt;/keyword&gt;&lt;keyword&gt;Organism&lt;/keyword&gt;&lt;keyword&gt;Pathogen&lt;/keyword&gt;&lt;keyword&gt;POPULATION&lt;/keyword&gt;&lt;keyword&gt;population genetics&lt;/keyword&gt;&lt;keyword&gt;population structure&lt;/keyword&gt;&lt;keyword&gt;POPULATION-GENETICS&lt;/keyword&gt;&lt;keyword&gt;POPULATION-STRUCTURE&lt;/keyword&gt;&lt;keyword&gt;recombination&lt;/keyword&gt;&lt;keyword&gt;review&lt;/keyword&gt;&lt;keyword&gt;spread&lt;/keyword&gt;&lt;keyword&gt;STRAIN&lt;/keyword&gt;&lt;keyword&gt;STRAINS&lt;/keyword&gt;&lt;keyword&gt;structure&lt;/keyword&gt;&lt;keyword&gt;Symbiosis&lt;/keyword&gt;&lt;keyword&gt;VIRULENCE&lt;/keyword&gt;&lt;/keywords&gt;&lt;dates&gt;&lt;year&gt;2010&lt;/year&gt;&lt;pub-dates&gt;&lt;date&gt;2010&lt;/date&gt;&lt;/pub-dates&gt;&lt;/dates&gt;&lt;isbn&gt;1740-1526; 1740-1534&lt;/isbn&gt;&lt;label&gt;20364&lt;/label&gt;&lt;urls&gt;&lt;related-urls&gt;&lt;url&gt;BIOSIS:PREV201000171947&lt;/url&gt;&lt;url&gt;https://www.nature.com/articles/nrmicro2298.pdf&lt;/url&gt;&lt;/related-urls&gt;&lt;/urls&gt;&lt;/record&gt;&lt;/Cite&gt;&lt;/EndNote&gt;</w:instrText>
      </w:r>
      <w:r w:rsidRPr="00857720">
        <w:fldChar w:fldCharType="separate"/>
      </w:r>
      <w:r w:rsidRPr="00857720">
        <w:rPr>
          <w:noProof/>
        </w:rPr>
        <w:t>(</w:t>
      </w:r>
      <w:hyperlink w:anchor="_ENREF_102" w:tooltip="Tenaillon, 2010 #13" w:history="1">
        <w:r w:rsidR="0028001F" w:rsidRPr="00857720">
          <w:rPr>
            <w:noProof/>
          </w:rPr>
          <w:t>Tenaillon et al., 2010</w:t>
        </w:r>
      </w:hyperlink>
      <w:r w:rsidRPr="00857720">
        <w:rPr>
          <w:noProof/>
        </w:rPr>
        <w:t>)</w:t>
      </w:r>
      <w:r w:rsidRPr="00857720">
        <w:fldChar w:fldCharType="end"/>
      </w:r>
      <w:r w:rsidRPr="00857720">
        <w:t>.</w:t>
      </w:r>
      <w:r w:rsidR="002A0560">
        <w:t xml:space="preserve"> </w:t>
      </w:r>
      <w:r w:rsidR="00B55A2C" w:rsidRPr="002A0560">
        <w:rPr>
          <w:i/>
        </w:rPr>
        <w:t>E. coli</w:t>
      </w:r>
      <w:r w:rsidRPr="00857720">
        <w:t xml:space="preserve"> has adapted to its ecological niche and competes with other bacteria for nutrients </w:t>
      </w:r>
      <w:r w:rsidRPr="00857720">
        <w:fldChar w:fldCharType="begin">
          <w:fldData xml:space="preserve">PEVuZE5vdGU+PENpdGU+PEF1dGhvcj5MaWNodDwvQXV0aG9yPjxZZWFyPjE5OTk8L1llYXI+PFJl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</w:fldData>
        </w:fldChar>
      </w:r>
      <w:r w:rsidR="009F7A88">
        <w:instrText xml:space="preserve"> ADDIN EN.CITE </w:instrText>
      </w:r>
      <w:r w:rsidR="009F7A88">
        <w:fldChar w:fldCharType="begin">
          <w:fldData xml:space="preserve">PEVuZE5vdGU+PENpdGU+PEF1dGhvcj5MaWNodDwvQXV0aG9yPjxZZWFyPjE5OTk8L1llYXI+PFJl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</w:fldData>
        </w:fldChar>
      </w:r>
      <w:r w:rsidR="009F7A88">
        <w:instrText xml:space="preserve"> ADDIN EN.CITE.DATA </w:instrText>
      </w:r>
      <w:r w:rsidR="009F7A88">
        <w:fldChar w:fldCharType="end"/>
      </w:r>
      <w:r w:rsidRPr="00857720">
        <w:fldChar w:fldCharType="separate"/>
      </w:r>
      <w:r w:rsidR="009F7A88">
        <w:rPr>
          <w:noProof/>
        </w:rPr>
        <w:t>(</w:t>
      </w:r>
      <w:hyperlink w:anchor="_ENREF_52" w:tooltip="Licht, 1999 #14" w:history="1">
        <w:r w:rsidR="0028001F">
          <w:rPr>
            <w:noProof/>
          </w:rPr>
          <w:t>Licht et al., 1999</w:t>
        </w:r>
      </w:hyperlink>
      <w:r w:rsidR="009F7A88">
        <w:rPr>
          <w:noProof/>
        </w:rPr>
        <w:t xml:space="preserve">; </w:t>
      </w:r>
      <w:hyperlink w:anchor="_ENREF_79" w:tooltip="Poulsen, 1994 #16" w:history="1">
        <w:r w:rsidR="0028001F">
          <w:rPr>
            <w:noProof/>
          </w:rPr>
          <w:t>Poulsen et al., 1994</w:t>
        </w:r>
      </w:hyperlink>
      <w:r w:rsidR="009F7A88">
        <w:rPr>
          <w:noProof/>
        </w:rPr>
        <w:t xml:space="preserve">; </w:t>
      </w:r>
      <w:hyperlink w:anchor="_ENREF_80" w:tooltip="Rang, 1999 #15" w:history="1">
        <w:r w:rsidR="0028001F">
          <w:rPr>
            <w:noProof/>
          </w:rPr>
          <w:t>Rang et al., 1999</w:t>
        </w:r>
      </w:hyperlink>
      <w:r w:rsidR="009F7A88">
        <w:rPr>
          <w:noProof/>
        </w:rPr>
        <w:t>)</w:t>
      </w:r>
      <w:r w:rsidRPr="00857720">
        <w:fldChar w:fldCharType="end"/>
      </w:r>
      <w:r w:rsidRPr="00857720">
        <w:t xml:space="preserve">. </w:t>
      </w:r>
    </w:p>
    <w:p w14:paraId="352BE78F" w14:textId="67D16A86" w:rsidR="00E94453" w:rsidRPr="00744679" w:rsidRDefault="00E94453" w:rsidP="00E94453">
      <w:pPr>
        <w:pStyle w:val="3RARMP"/>
      </w:pPr>
      <w:bookmarkStart w:id="154" w:name="_Ref210824176"/>
      <w:bookmarkStart w:id="155" w:name="_Toc214523854"/>
      <w:r w:rsidRPr="00744679">
        <w:lastRenderedPageBreak/>
        <w:t xml:space="preserve">Pathogenic </w:t>
      </w:r>
      <w:r w:rsidRPr="00744679">
        <w:rPr>
          <w:i/>
          <w:iCs/>
        </w:rPr>
        <w:t>E. coli</w:t>
      </w:r>
      <w:bookmarkEnd w:id="154"/>
      <w:bookmarkEnd w:id="155"/>
    </w:p>
    <w:p w14:paraId="5DFB1BDB" w14:textId="51912644" w:rsidR="001E1E32" w:rsidRPr="00744679" w:rsidRDefault="00663A45" w:rsidP="001E1E32">
      <w:pPr>
        <w:pStyle w:val="RARMPnumberedparagraphs"/>
      </w:pPr>
      <w:r w:rsidRPr="00744679">
        <w:t xml:space="preserve">Although most </w:t>
      </w:r>
      <w:r w:rsidR="001E1E32" w:rsidRPr="00744679">
        <w:t xml:space="preserve">strains of </w:t>
      </w:r>
      <w:r w:rsidR="001E1E32" w:rsidRPr="00744679">
        <w:rPr>
          <w:i/>
        </w:rPr>
        <w:t>E.</w:t>
      </w:r>
      <w:r w:rsidR="004012E0" w:rsidRPr="00744679">
        <w:rPr>
          <w:i/>
        </w:rPr>
        <w:t xml:space="preserve"> </w:t>
      </w:r>
      <w:r w:rsidR="001E1E32" w:rsidRPr="00744679">
        <w:rPr>
          <w:i/>
        </w:rPr>
        <w:t>coli</w:t>
      </w:r>
      <w:r w:rsidR="001E1E32" w:rsidRPr="00744679">
        <w:t xml:space="preserve"> are non-pathogenic and are commensal residents of the human gut </w:t>
      </w:r>
      <w:r w:rsidR="001E1E32" w:rsidRPr="00744679">
        <w:fldChar w:fldCharType="begin">
          <w:fldData xml:space="preserve">PEVuZE5vdGU+PENpdGU+PEF1dGhvcj5Hb3Jkb248L0F1dGhvcj48WWVhcj4yMDAzPC9ZZWFyPjxS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</w:fldData>
        </w:fldChar>
      </w:r>
      <w:r w:rsidR="00FA1892">
        <w:instrText xml:space="preserve"> ADDIN EN.CITE </w:instrText>
      </w:r>
      <w:r w:rsidR="00FA1892">
        <w:fldChar w:fldCharType="begin">
          <w:fldData xml:space="preserve">PEVuZE5vdGU+PENpdGU+PEF1dGhvcj5Hb3Jkb248L0F1dGhvcj48WWVhcj4yMDAzPC9ZZWFyPjxS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</w:fldData>
        </w:fldChar>
      </w:r>
      <w:r w:rsidR="00FA1892">
        <w:instrText xml:space="preserve"> ADDIN EN.CITE.DATA </w:instrText>
      </w:r>
      <w:r w:rsidR="00FA1892">
        <w:fldChar w:fldCharType="end"/>
      </w:r>
      <w:r w:rsidR="001E1E32" w:rsidRPr="00744679">
        <w:fldChar w:fldCharType="separate"/>
      </w:r>
      <w:r w:rsidR="001E1E32" w:rsidRPr="00744679">
        <w:rPr>
          <w:noProof/>
        </w:rPr>
        <w:t>(</w:t>
      </w:r>
      <w:hyperlink w:anchor="_ENREF_31" w:tooltip="Gordon, 2003 #17" w:history="1">
        <w:r w:rsidR="0028001F" w:rsidRPr="00744679">
          <w:rPr>
            <w:noProof/>
          </w:rPr>
          <w:t>Gordon and Cowling, 2003</w:t>
        </w:r>
      </w:hyperlink>
      <w:r w:rsidR="001E1E32" w:rsidRPr="00744679">
        <w:rPr>
          <w:noProof/>
        </w:rPr>
        <w:t>)</w:t>
      </w:r>
      <w:r w:rsidR="001E1E32" w:rsidRPr="00744679">
        <w:fldChar w:fldCharType="end"/>
      </w:r>
      <w:r w:rsidR="001E1E32" w:rsidRPr="00744679">
        <w:t xml:space="preserve">, some can cause diseases. </w:t>
      </w:r>
      <w:r w:rsidR="001E1E32" w:rsidRPr="00744679">
        <w:rPr>
          <w:i/>
        </w:rPr>
        <w:t xml:space="preserve"> </w:t>
      </w:r>
      <w:r w:rsidR="00B55A2C" w:rsidRPr="00744679">
        <w:rPr>
          <w:i/>
        </w:rPr>
        <w:t>E. coli</w:t>
      </w:r>
      <w:r w:rsidR="001E1E32" w:rsidRPr="00744679">
        <w:t xml:space="preserve"> is estimated to cause hundreds of thousands of deaths a year </w:t>
      </w:r>
      <w:r w:rsidR="001E1E32" w:rsidRPr="00744679">
        <w:fldChar w:fldCharType="begin"/>
      </w:r>
      <w:r w:rsidR="00FA1892">
        <w:instrText xml:space="preserve"> ADDIN EN.CITE &lt;EndNote&gt;&lt;Cite&gt;&lt;Author&gt;Russo&lt;/Author&gt;&lt;Year&gt;2003&lt;/Year&gt;&lt;RecNum&gt;18&lt;/RecNum&gt;&lt;DisplayText&gt;(Russo and Johnson, 2003)&lt;/DisplayText&gt;&lt;record&gt;&lt;rec-number&gt;18&lt;/rec-number&gt;&lt;foreign-keys&gt;&lt;key app="EN" db-id="e2p5expr8xpzasea9ag5xrxnztseszre50vw" timestamp="1761605323"&gt;18&lt;/key&gt;&lt;/foreign-keys&gt;&lt;ref-type name="Journal Article"&gt;17&lt;/ref-type&gt;&lt;contributors&gt;&lt;authors&gt;&lt;author&gt;Russo, Thomas A.&lt;/author&gt;&lt;author&gt;Johnson, James R.&lt;/author&gt;&lt;/authors&gt;&lt;/contributors&gt;&lt;titles&gt;&lt;title&gt;&lt;style face="normal" font="default" size="100%"&gt;Medical and economic impact of extraintestinal infections due to &lt;/style&gt;&lt;style face="italic" font="default" size="100%"&gt;Escherichia coli&lt;/style&gt;&lt;style face="normal" font="default" size="100%"&gt;: focus on an increasingly important endemic problem&lt;/style&gt;&lt;/title&gt;&lt;secondary-title&gt;Microbes and Infection&lt;/secondary-title&gt;&lt;/titles&gt;&lt;periodical&gt;&lt;full-title&gt;Microbes and Infection&lt;/full-title&gt;&lt;/periodical&gt;&lt;pages&gt;449-456&lt;/pages&gt;&lt;volume&gt;5&lt;/volume&gt;&lt;number&gt;5&lt;/number&gt;&lt;keywords&gt;&lt;keyword&gt;Extraintestinal infections&lt;/keyword&gt;&lt;keyword&gt;Economics&lt;/keyword&gt;&lt;keyword&gt;Incidence of infection&lt;/keyword&gt;&lt;keyword&gt;Costs&lt;/keyword&gt;&lt;keyword&gt;Mortality&lt;/keyword&gt;&lt;keyword&gt;Antibiotic resistance&lt;/keyword&gt;&lt;keyword&gt;Sepsis&lt;/keyword&gt;&lt;keyword&gt;Urinary tract infection&lt;/keyword&gt;&lt;/keywords&gt;&lt;dates&gt;&lt;year&gt;2003&lt;/year&gt;&lt;pub-dates&gt;&lt;date&gt;2003/04/01/&lt;/date&gt;&lt;/pub-dates&gt;&lt;/dates&gt;&lt;isbn&gt;1286-4579&lt;/isbn&gt;&lt;urls&gt;&lt;related-urls&gt;&lt;url&gt;https://www.sciencedirect.com/science/article/pii/S1286457903000492&lt;/url&gt;&lt;url&gt;https://www.sciencedirect.com/science/article/abs/pii/S1286457903000492?via%3Dihub&lt;/url&gt;&lt;/related-urls&gt;&lt;/urls&gt;&lt;electronic-resource-num&gt;https://doi.org/10.1016/S1286-4579(03)00049-2&lt;/electronic-resource-num&gt;&lt;/record&gt;&lt;/Cite&gt;&lt;/EndNote&gt;</w:instrText>
      </w:r>
      <w:r w:rsidR="001E1E32" w:rsidRPr="00744679">
        <w:fldChar w:fldCharType="separate"/>
      </w:r>
      <w:r w:rsidR="001E1E32" w:rsidRPr="00744679">
        <w:rPr>
          <w:noProof/>
        </w:rPr>
        <w:t>(</w:t>
      </w:r>
      <w:hyperlink w:anchor="_ENREF_88" w:tooltip="Russo, 2003 #18" w:history="1">
        <w:r w:rsidR="0028001F" w:rsidRPr="00744679">
          <w:rPr>
            <w:noProof/>
          </w:rPr>
          <w:t>Russo and Johnson, 2003</w:t>
        </w:r>
      </w:hyperlink>
      <w:r w:rsidR="001E1E32" w:rsidRPr="00744679">
        <w:rPr>
          <w:noProof/>
        </w:rPr>
        <w:t>)</w:t>
      </w:r>
      <w:r w:rsidR="001E1E32" w:rsidRPr="00744679">
        <w:fldChar w:fldCharType="end"/>
      </w:r>
      <w:r w:rsidR="001E1E32" w:rsidRPr="00744679">
        <w:t xml:space="preserve">. Pathogenic </w:t>
      </w:r>
      <w:r w:rsidR="001E1E32" w:rsidRPr="00744679">
        <w:rPr>
          <w:i/>
        </w:rPr>
        <w:t>E.</w:t>
      </w:r>
      <w:r w:rsidR="004012E0" w:rsidRPr="00744679">
        <w:rPr>
          <w:i/>
        </w:rPr>
        <w:t xml:space="preserve"> </w:t>
      </w:r>
      <w:r w:rsidR="001E1E32" w:rsidRPr="00744679">
        <w:rPr>
          <w:i/>
        </w:rPr>
        <w:t>coli</w:t>
      </w:r>
      <w:r w:rsidR="001E1E32" w:rsidRPr="00744679">
        <w:t xml:space="preserve"> have virulence factors that are not present in commensal </w:t>
      </w:r>
      <w:r w:rsidR="00B55A2C" w:rsidRPr="00744679">
        <w:rPr>
          <w:i/>
        </w:rPr>
        <w:t>E. coli</w:t>
      </w:r>
      <w:r w:rsidR="001E1E32" w:rsidRPr="00744679">
        <w:t xml:space="preserve">, such as toxins, adhesins, protective coats and invasins.  </w:t>
      </w:r>
    </w:p>
    <w:p w14:paraId="056894C7" w14:textId="7DD8ABF5" w:rsidR="001E1E32" w:rsidRPr="00744679" w:rsidRDefault="00663A45" w:rsidP="001E1E32">
      <w:pPr>
        <w:pStyle w:val="RARMPnumberedparagraphs"/>
      </w:pPr>
      <w:r w:rsidRPr="00744679">
        <w:t>P</w:t>
      </w:r>
      <w:r w:rsidR="001E1E32" w:rsidRPr="00744679">
        <w:t xml:space="preserve">athogenic </w:t>
      </w:r>
      <w:r w:rsidR="00B55A2C" w:rsidRPr="00744679">
        <w:rPr>
          <w:i/>
        </w:rPr>
        <w:t>E. coli</w:t>
      </w:r>
      <w:r w:rsidR="001E1E32" w:rsidRPr="00744679">
        <w:t xml:space="preserve"> </w:t>
      </w:r>
      <w:r w:rsidRPr="00744679">
        <w:t xml:space="preserve">strains causing </w:t>
      </w:r>
      <w:r w:rsidR="001E1E32" w:rsidRPr="00744679">
        <w:t xml:space="preserve">infection within the gut can be classified based on the symptoms they cause such as enteropathogenic </w:t>
      </w:r>
      <w:r w:rsidR="00B55A2C" w:rsidRPr="00744679">
        <w:rPr>
          <w:i/>
        </w:rPr>
        <w:t>E. coli</w:t>
      </w:r>
      <w:r w:rsidR="001E1E32" w:rsidRPr="00744679">
        <w:t xml:space="preserve"> (EPEC), enterohemorrhagic </w:t>
      </w:r>
      <w:r w:rsidR="00B55A2C" w:rsidRPr="00744679">
        <w:rPr>
          <w:i/>
        </w:rPr>
        <w:t>E. coli</w:t>
      </w:r>
      <w:r w:rsidR="001E1E32" w:rsidRPr="00744679">
        <w:t xml:space="preserve"> (EHEC), enterotoxigenic </w:t>
      </w:r>
      <w:r w:rsidR="00B55A2C" w:rsidRPr="00744679">
        <w:rPr>
          <w:i/>
        </w:rPr>
        <w:t>E. coli</w:t>
      </w:r>
      <w:r w:rsidR="001E1E32" w:rsidRPr="00744679">
        <w:t xml:space="preserve"> (ETEC) and enteroaggregative </w:t>
      </w:r>
      <w:r w:rsidR="00B55A2C" w:rsidRPr="00744679">
        <w:rPr>
          <w:i/>
        </w:rPr>
        <w:t>E. coli</w:t>
      </w:r>
      <w:r w:rsidR="001E1E32" w:rsidRPr="00744679">
        <w:rPr>
          <w:i/>
        </w:rPr>
        <w:t xml:space="preserve"> </w:t>
      </w:r>
      <w:r w:rsidR="001E1E32" w:rsidRPr="00744679">
        <w:t xml:space="preserve">(EAEC) </w:t>
      </w:r>
      <w:r w:rsidR="001E1E32" w:rsidRPr="00744679">
        <w:fldChar w:fldCharType="begin">
          <w:fldData xml:space="preserve">PEVuZE5vdGU+PENpdGU+PEF1dGhvcj5WaWxhPC9BdXRob3I+PFllYXI+MjAxNjwvWWVhcj48UmVj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</w:fldData>
        </w:fldChar>
      </w:r>
      <w:r w:rsidR="00FA1892">
        <w:instrText xml:space="preserve"> ADDIN EN.CITE </w:instrText>
      </w:r>
      <w:r w:rsidR="00FA1892">
        <w:fldChar w:fldCharType="begin">
          <w:fldData xml:space="preserve">PEVuZE5vdGU+PENpdGU+PEF1dGhvcj5WaWxhPC9BdXRob3I+PFllYXI+MjAxNjwvWWVhcj48UmVj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</w:fldData>
        </w:fldChar>
      </w:r>
      <w:r w:rsidR="00FA1892">
        <w:instrText xml:space="preserve"> ADDIN EN.CITE.DATA </w:instrText>
      </w:r>
      <w:r w:rsidR="00FA1892">
        <w:fldChar w:fldCharType="end"/>
      </w:r>
      <w:r w:rsidR="001E1E32" w:rsidRPr="00744679">
        <w:fldChar w:fldCharType="separate"/>
      </w:r>
      <w:r w:rsidR="001E1E32" w:rsidRPr="00744679">
        <w:rPr>
          <w:noProof/>
        </w:rPr>
        <w:t>(</w:t>
      </w:r>
      <w:hyperlink w:anchor="_ENREF_108" w:tooltip="Vila, 2016 #19" w:history="1">
        <w:r w:rsidR="0028001F" w:rsidRPr="00744679">
          <w:rPr>
            <w:noProof/>
          </w:rPr>
          <w:t>Vila et al., 2016</w:t>
        </w:r>
      </w:hyperlink>
      <w:r w:rsidR="001E1E32" w:rsidRPr="00744679">
        <w:rPr>
          <w:noProof/>
        </w:rPr>
        <w:t>)</w:t>
      </w:r>
      <w:r w:rsidR="001E1E32" w:rsidRPr="00744679">
        <w:fldChar w:fldCharType="end"/>
      </w:r>
      <w:r w:rsidR="001E1E32" w:rsidRPr="00744679">
        <w:t xml:space="preserve">. Most commonly, infections with these </w:t>
      </w:r>
      <w:r w:rsidR="00B55A2C" w:rsidRPr="00744679">
        <w:rPr>
          <w:i/>
        </w:rPr>
        <w:t>E</w:t>
      </w:r>
      <w:r w:rsidR="00A62056" w:rsidRPr="00744679">
        <w:rPr>
          <w:i/>
        </w:rPr>
        <w:t>.</w:t>
      </w:r>
      <w:r w:rsidR="00A62056">
        <w:rPr>
          <w:i/>
        </w:rPr>
        <w:t> </w:t>
      </w:r>
      <w:r w:rsidR="00B55A2C" w:rsidRPr="00744679">
        <w:rPr>
          <w:i/>
        </w:rPr>
        <w:t>coli</w:t>
      </w:r>
      <w:r w:rsidR="001E1E32" w:rsidRPr="00744679">
        <w:t xml:space="preserve"> cause diarrhoea or gastroenteritis and are often acquired though eating contaminated food. Some EHEC have a virulence factor that leads to the production of a toxin called shiga, so they are also called shiga toxin-producing </w:t>
      </w:r>
      <w:r w:rsidR="00B55A2C" w:rsidRPr="00744679">
        <w:rPr>
          <w:i/>
        </w:rPr>
        <w:t>E. coli</w:t>
      </w:r>
      <w:r w:rsidR="001E1E32" w:rsidRPr="00744679">
        <w:t xml:space="preserve"> (STEC). STEC infections can cause bloody diarrhoea, abdominal cramps, vomiting and sometimes a serious condition called haemolytic uraemic syndrome which can be fatal </w:t>
      </w:r>
      <w:r w:rsidR="001E1E32" w:rsidRPr="00744679">
        <w:fldChar w:fldCharType="begin"/>
      </w:r>
      <w:r w:rsidR="00FA1892">
        <w:instrText xml:space="preserve"> ADDIN EN.CITE &lt;EndNote&gt;&lt;Cite&gt;&lt;Author&gt;Lim&lt;/Author&gt;&lt;Year&gt;2010&lt;/Year&gt;&lt;RecNum&gt;7&lt;/RecNum&gt;&lt;DisplayText&gt;(Lim et al., 2010)&lt;/DisplayText&gt;&lt;record&gt;&lt;rec-number&gt;7&lt;/rec-number&gt;&lt;foreign-keys&gt;&lt;key app="EN" db-id="e2p5expr8xpzasea9ag5xrxnztseszre50vw" timestamp="1761605294"&gt;7&lt;/key&gt;&lt;/foreign-keys&gt;&lt;ref-type name="Journal Article"&gt;17&lt;/ref-type&gt;&lt;contributors&gt;&lt;authors&gt;&lt;author&gt;Lim, Ji Youn&lt;/author&gt;&lt;author&gt;Yoon, Jangwon&lt;/author&gt;&lt;author&gt;Hovde, Carolyn J.&lt;/author&gt;&lt;/authors&gt;&lt;/contributors&gt;&lt;titles&gt;&lt;title&gt;&lt;style face="normal" font="default" size="100%"&gt;A brief overview of &lt;/style&gt;&lt;style face="italic" font="default" size="100%"&gt;Escherichia coli &lt;/style&gt;&lt;style face="normal" font="default" size="100%"&gt;O157:H7 and its plasmid O157&lt;/style&gt;&lt;/title&gt;&lt;secondary-title&gt;Journal of microbiology and biotechnology&lt;/secondary-title&gt;&lt;alt-title&gt;J Microbiol Biotechnol&lt;/alt-title&gt;&lt;/titles&gt;&lt;periodical&gt;&lt;full-title&gt;Journal of microbiology and biotechnology&lt;/full-title&gt;&lt;abbr-1&gt;J Microbiol Biotechnol&lt;/abbr-1&gt;&lt;/periodical&gt;&lt;alt-periodical&gt;&lt;full-title&gt;Journal of microbiology and biotechnology&lt;/full-title&gt;&lt;abbr-1&gt;J Microbiol Biotechnol&lt;/abbr-1&gt;&lt;/alt-periodical&gt;&lt;pages&gt;5-14&lt;/pages&gt;&lt;volume&gt;20&lt;/volume&gt;&lt;number&gt;1&lt;/number&gt;&lt;keywords&gt;&lt;keyword&gt;Animals&lt;/keyword&gt;&lt;keyword&gt;Cattle/microbiology&lt;/keyword&gt;&lt;keyword&gt;Disease Reservoirs/microbiology&lt;/keyword&gt;&lt;keyword&gt;Escherichia coli Infections/epidemiology/*microbiology/transmission&lt;/keyword&gt;&lt;keyword&gt;Escherichia coli O157/*genetics/metabolism/pathogenicity&lt;/keyword&gt;&lt;keyword&gt;Humans&lt;/keyword&gt;&lt;keyword&gt;Plasmids/*genetics/metabolism&lt;/keyword&gt;&lt;keyword&gt;Virulence Factors/genetics/metabolism&lt;/keyword&gt;&lt;/keywords&gt;&lt;dates&gt;&lt;year&gt;2010&lt;/year&gt;&lt;/dates&gt;&lt;isbn&gt;1017-7825&amp;#xD;1738-8872&lt;/isbn&gt;&lt;accession-num&gt;20134227&lt;/accession-num&gt;&lt;urls&gt;&lt;related-urls&gt;&lt;url&gt;https://pubmed.ncbi.nlm.nih.gov/20134227&lt;/url&gt;&lt;url&gt;https://www.ncbi.nlm.nih.gov/pmc/articles/PMC3645889/&lt;/url&gt;&lt;url&gt;https://www.ncbi.nlm.nih.gov/pmc/articles/PMC3645889/pdf/nihms464337.pdf&lt;/url&gt;&lt;/related-urls&gt;&lt;/urls&gt;&lt;remote-database-name&gt;PubMed&lt;/remote-database-name&gt;&lt;language&gt;eng&lt;/language&gt;&lt;/record&gt;&lt;/Cite&gt;&lt;/EndNote&gt;</w:instrText>
      </w:r>
      <w:r w:rsidR="001E1E32" w:rsidRPr="00744679">
        <w:fldChar w:fldCharType="separate"/>
      </w:r>
      <w:r w:rsidR="001E1E32" w:rsidRPr="00744679">
        <w:rPr>
          <w:noProof/>
        </w:rPr>
        <w:t>(</w:t>
      </w:r>
      <w:hyperlink w:anchor="_ENREF_53" w:tooltip="Lim, 2010 #7" w:history="1">
        <w:r w:rsidR="0028001F" w:rsidRPr="00744679">
          <w:rPr>
            <w:noProof/>
          </w:rPr>
          <w:t>Lim et al., 2010</w:t>
        </w:r>
      </w:hyperlink>
      <w:r w:rsidR="001E1E32" w:rsidRPr="00744679">
        <w:rPr>
          <w:noProof/>
        </w:rPr>
        <w:t>)</w:t>
      </w:r>
      <w:r w:rsidR="001E1E32" w:rsidRPr="00744679">
        <w:fldChar w:fldCharType="end"/>
      </w:r>
      <w:r w:rsidR="001E1E32" w:rsidRPr="00744679">
        <w:t xml:space="preserve">. Large outbreaks of STEC sometimes occur in developed </w:t>
      </w:r>
      <w:r w:rsidR="00B55A2C" w:rsidRPr="00744679">
        <w:t>countries but</w:t>
      </w:r>
      <w:r w:rsidR="001E1E32" w:rsidRPr="00744679">
        <w:t xml:space="preserve"> are relatively uncommon in Australia. 822 STEC infections were notified in Australia between 2000 and 2010 along with 169 cases of haemolytic uraemic syndrome </w:t>
      </w:r>
      <w:r w:rsidR="001E1E32" w:rsidRPr="00744679">
        <w:fldChar w:fldCharType="begin">
          <w:fldData xml:space="preserve">PEVuZE5vdGU+PENpdGU+PEF1dGhvcj5WYWxseTwvQXV0aG9yPjxZZWFyPjIwMTI8L1llYXI+PFJl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</w:fldData>
        </w:fldChar>
      </w:r>
      <w:r w:rsidR="00FA1892">
        <w:instrText xml:space="preserve"> ADDIN EN.CITE </w:instrText>
      </w:r>
      <w:r w:rsidR="00FA1892">
        <w:fldChar w:fldCharType="begin">
          <w:fldData xml:space="preserve">PEVuZE5vdGU+PENpdGU+PEF1dGhvcj5WYWxseTwvQXV0aG9yPjxZZWFyPjIwMTI8L1llYXI+PFJl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</w:fldData>
        </w:fldChar>
      </w:r>
      <w:r w:rsidR="00FA1892">
        <w:instrText xml:space="preserve"> ADDIN EN.CITE.DATA </w:instrText>
      </w:r>
      <w:r w:rsidR="00FA1892">
        <w:fldChar w:fldCharType="end"/>
      </w:r>
      <w:r w:rsidR="001E1E32" w:rsidRPr="00744679">
        <w:fldChar w:fldCharType="separate"/>
      </w:r>
      <w:r w:rsidR="001E1E32" w:rsidRPr="00744679">
        <w:rPr>
          <w:noProof/>
        </w:rPr>
        <w:t>(</w:t>
      </w:r>
      <w:hyperlink w:anchor="_ENREF_105" w:tooltip="Vally, 2012 #20" w:history="1">
        <w:r w:rsidR="0028001F" w:rsidRPr="00744679">
          <w:rPr>
            <w:noProof/>
          </w:rPr>
          <w:t>Vally et al., 2012</w:t>
        </w:r>
      </w:hyperlink>
      <w:r w:rsidR="001E1E32" w:rsidRPr="00744679">
        <w:rPr>
          <w:noProof/>
        </w:rPr>
        <w:t>)</w:t>
      </w:r>
      <w:r w:rsidR="001E1E32" w:rsidRPr="00744679">
        <w:fldChar w:fldCharType="end"/>
      </w:r>
      <w:r w:rsidR="001E1E32" w:rsidRPr="00744679">
        <w:t xml:space="preserve">. Antibiotics are not recommended for STEC infections and may be harmful </w:t>
      </w:r>
      <w:r w:rsidR="001E1E32" w:rsidRPr="00744679">
        <w:fldChar w:fldCharType="begin"/>
      </w:r>
      <w:r w:rsidR="00FA1892">
        <w:instrText xml:space="preserve"> ADDIN EN.CITE &lt;EndNote&gt;&lt;Cite ExcludeAuth="1"&gt;&lt;Author&gt;NSW Goverment&lt;/Author&gt;&lt;Year&gt;2018&lt;/Year&gt;&lt;RecNum&gt;21&lt;/RecNum&gt;&lt;DisplayText&gt;(2018)&lt;/DisplayText&gt;&lt;record&gt;&lt;rec-number&gt;21&lt;/rec-number&gt;&lt;foreign-keys&gt;&lt;key app="EN" db-id="e2p5expr8xpzasea9ag5xrxnztseszre50vw" timestamp="1761605331"&gt;21&lt;/key&gt;&lt;/foreign-keys&gt;&lt;ref-type name="Report"&gt;27&lt;/ref-type&gt;&lt;contributors&gt;&lt;authors&gt;&lt;author&gt;NSW Goverment,&lt;/author&gt;&lt;/authors&gt;&lt;secondary-authors&gt;&lt;author&gt;NSW Goverment&lt;/author&gt;&lt;/secondary-authors&gt;&lt;/contributors&gt;&lt;titles&gt;&lt;title&gt;&lt;style face="normal" font="default" size="100%"&gt;Shiga toxigenic &lt;/style&gt;&lt;style face="italic" font="default" size="100%"&gt;Escherichia coli&lt;/style&gt;&lt;style face="normal" font="default" size="100%"&gt; (STEC) Infection and Haemolytic Uraemic Syndrome (HUS)&lt;/style&gt;&lt;/title&gt;&lt;secondary-title&gt;Communicable Diseases Factsheet&lt;/secondary-title&gt;&lt;/titles&gt;&lt;dates&gt;&lt;year&gt;2018&lt;/year&gt;&lt;/dates&gt;&lt;urls&gt;&lt;related-urls&gt;&lt;url&gt;https://www.health.nsw.gov.au/Infectious/factsheets/Pages/shiga-toxigenic.aspx&lt;/url&gt;&lt;/related-urls&gt;&lt;/urls&gt;&lt;/record&gt;&lt;/Cite&gt;&lt;/EndNote&gt;</w:instrText>
      </w:r>
      <w:r w:rsidR="001E1E32" w:rsidRPr="00744679">
        <w:fldChar w:fldCharType="separate"/>
      </w:r>
      <w:r w:rsidR="001E1E32" w:rsidRPr="00744679">
        <w:rPr>
          <w:noProof/>
        </w:rPr>
        <w:t>(</w:t>
      </w:r>
      <w:hyperlink w:anchor="_ENREF_71" w:tooltip="NSW Goverment, 2018 #21" w:history="1">
        <w:r w:rsidR="0028001F" w:rsidRPr="00744679">
          <w:rPr>
            <w:noProof/>
          </w:rPr>
          <w:t>2018</w:t>
        </w:r>
      </w:hyperlink>
      <w:r w:rsidR="001E1E32" w:rsidRPr="00744679">
        <w:rPr>
          <w:noProof/>
        </w:rPr>
        <w:t>)</w:t>
      </w:r>
      <w:r w:rsidR="001E1E32" w:rsidRPr="00744679">
        <w:fldChar w:fldCharType="end"/>
      </w:r>
      <w:r w:rsidR="001E1E32" w:rsidRPr="00744679">
        <w:t>.</w:t>
      </w:r>
    </w:p>
    <w:p w14:paraId="18203F35" w14:textId="341F29DE" w:rsidR="001E1E32" w:rsidRPr="00744679" w:rsidRDefault="001E1E32" w:rsidP="001E1E32">
      <w:pPr>
        <w:pStyle w:val="RARMPnumberedparagraphs"/>
      </w:pPr>
      <w:r w:rsidRPr="00744679">
        <w:t xml:space="preserve">Pathogenic </w:t>
      </w:r>
      <w:r w:rsidR="00B55A2C" w:rsidRPr="00744679">
        <w:rPr>
          <w:i/>
        </w:rPr>
        <w:t>E. coli</w:t>
      </w:r>
      <w:r w:rsidRPr="00744679">
        <w:t xml:space="preserve"> can sometimes cause disease outside of the gut and are therefore called extraintestinal pathogenic </w:t>
      </w:r>
      <w:r w:rsidR="00B55A2C" w:rsidRPr="00744679">
        <w:rPr>
          <w:i/>
        </w:rPr>
        <w:t>E. coli</w:t>
      </w:r>
      <w:r w:rsidRPr="00744679">
        <w:t xml:space="preserve"> (ExPEC). These </w:t>
      </w:r>
      <w:r w:rsidR="00B55A2C" w:rsidRPr="00744679">
        <w:rPr>
          <w:i/>
        </w:rPr>
        <w:t>E. coli</w:t>
      </w:r>
      <w:r w:rsidRPr="00744679">
        <w:t xml:space="preserve"> have often colonised the human gut without causing </w:t>
      </w:r>
      <w:r w:rsidR="00FD0C8E" w:rsidRPr="00744679">
        <w:t>issues but</w:t>
      </w:r>
      <w:r w:rsidRPr="00744679">
        <w:t xml:space="preserve"> become a problem when they are able to spread to other body sites. Some of the same virulence factors (such as P fimbriae and specific capsules) that make these </w:t>
      </w:r>
      <w:r w:rsidR="00B55A2C" w:rsidRPr="00744679">
        <w:rPr>
          <w:i/>
        </w:rPr>
        <w:t>E. coli</w:t>
      </w:r>
      <w:r w:rsidRPr="00744679">
        <w:t xml:space="preserve"> damaging when they are outside of the gut, help them to successfully colonise the human gut </w:t>
      </w:r>
      <w:r w:rsidRPr="00744679">
        <w:fldChar w:fldCharType="begin">
          <w:fldData xml:space="preserve">PEVuZE5vdGU+PENpdGU+PEF1dGhvcj5WaWxhPC9BdXRob3I+PFllYXI+MjAxNjwvWWVhcj48UmVj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</w:fldData>
        </w:fldChar>
      </w:r>
      <w:r w:rsidR="00FA1892">
        <w:instrText xml:space="preserve"> ADDIN EN.CITE </w:instrText>
      </w:r>
      <w:r w:rsidR="00FA1892">
        <w:fldChar w:fldCharType="begin">
          <w:fldData xml:space="preserve">PEVuZE5vdGU+PENpdGU+PEF1dGhvcj5WaWxhPC9BdXRob3I+PFllYXI+MjAxNjwvWWVhcj48UmVj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</w:fldData>
        </w:fldChar>
      </w:r>
      <w:r w:rsidR="00FA1892">
        <w:instrText xml:space="preserve"> ADDIN EN.CITE.DATA </w:instrText>
      </w:r>
      <w:r w:rsidR="00FA1892">
        <w:fldChar w:fldCharType="end"/>
      </w:r>
      <w:r w:rsidRPr="00744679">
        <w:fldChar w:fldCharType="separate"/>
      </w:r>
      <w:r w:rsidRPr="00744679">
        <w:rPr>
          <w:noProof/>
        </w:rPr>
        <w:t>(</w:t>
      </w:r>
      <w:hyperlink w:anchor="_ENREF_108" w:tooltip="Vila, 2016 #19" w:history="1">
        <w:r w:rsidR="0028001F" w:rsidRPr="00744679">
          <w:rPr>
            <w:noProof/>
          </w:rPr>
          <w:t>Vila et al., 2016</w:t>
        </w:r>
      </w:hyperlink>
      <w:r w:rsidRPr="00744679">
        <w:rPr>
          <w:noProof/>
        </w:rPr>
        <w:t>)</w:t>
      </w:r>
      <w:r w:rsidRPr="00744679">
        <w:fldChar w:fldCharType="end"/>
      </w:r>
      <w:r w:rsidRPr="00744679">
        <w:t xml:space="preserve">. </w:t>
      </w:r>
    </w:p>
    <w:p w14:paraId="28258E7A" w14:textId="5FBEC135" w:rsidR="001E1E32" w:rsidRPr="00744679" w:rsidRDefault="001E1E32" w:rsidP="001E1E32">
      <w:pPr>
        <w:pStyle w:val="RARMPnumberedparagraphs"/>
      </w:pPr>
      <w:r w:rsidRPr="00744679">
        <w:t xml:space="preserve">ExPEC are the most common cause of urinary tract </w:t>
      </w:r>
      <w:r w:rsidR="00B55A2C" w:rsidRPr="00744679">
        <w:t>infections</w:t>
      </w:r>
      <w:r w:rsidR="00D90AE7">
        <w:t xml:space="preserve"> </w:t>
      </w:r>
      <w:r w:rsidR="00D90AE7" w:rsidRPr="00744679">
        <w:t>(UTI</w:t>
      </w:r>
      <w:r w:rsidR="00D90AE7">
        <w:t>s</w:t>
      </w:r>
      <w:r w:rsidR="00D90AE7" w:rsidRPr="00744679">
        <w:t xml:space="preserve">) </w:t>
      </w:r>
      <w:r w:rsidR="00B55A2C" w:rsidRPr="00744679">
        <w:t>and</w:t>
      </w:r>
      <w:r w:rsidRPr="00744679">
        <w:t xml:space="preserve"> are sometimes called urinary pathogenic </w:t>
      </w:r>
      <w:r w:rsidR="00B55A2C" w:rsidRPr="00744679">
        <w:rPr>
          <w:i/>
        </w:rPr>
        <w:t>E. coli</w:t>
      </w:r>
      <w:r w:rsidRPr="00744679">
        <w:t xml:space="preserve"> (UPEC). </w:t>
      </w:r>
      <w:r w:rsidR="00D90AE7">
        <w:t>UTIs</w:t>
      </w:r>
      <w:r w:rsidRPr="00744679">
        <w:t xml:space="preserve"> include infection of the bladder, urethra, ureters and kidneys. They are normally treated with antibiotics, but if left untreated (or if the antibiotics used are ineffective) can lead to serious complications </w:t>
      </w:r>
      <w:r w:rsidRPr="00744679">
        <w:fldChar w:fldCharType="begin"/>
      </w:r>
      <w:r w:rsidR="002167C9">
        <w:instrText xml:space="preserve"> ADDIN EN.CITE &lt;EndNote&gt;&lt;Cite&gt;&lt;Author&gt;healthdirect&lt;/Author&gt;&lt;Year&gt;2020&lt;/Year&gt;&lt;RecNum&gt;22&lt;/RecNum&gt;&lt;DisplayText&gt;(healthdirect, 2020)&lt;/DisplayText&gt;&lt;record&gt;&lt;rec-number&gt;22&lt;/rec-number&gt;&lt;foreign-keys&gt;&lt;key app="EN" db-id="e2p5expr8xpzasea9ag5xrxnztseszre50vw" timestamp="1761605333"&gt;22&lt;/key&gt;&lt;/foreign-keys&gt;&lt;ref-type name="Web Page"&gt;12&lt;/ref-type&gt;&lt;contributors&gt;&lt;authors&gt;&lt;author&gt;healthdirect,&lt;/author&gt;&lt;/authors&gt;&lt;/contributors&gt;&lt;titles&gt;&lt;title&gt;Urinary tract infection (UTI)&lt;/title&gt;&lt;/titles&gt;&lt;dates&gt;&lt;year&gt;2020&lt;/year&gt;&lt;/dates&gt;&lt;publisher&gt;https://www.healthdirect.gov.au/urinary-tract-infection-uti&lt;/publisher&gt;&lt;urls&gt;&lt;related-urls&gt;&lt;url&gt;https://www.healthdirect.gov.au/urinary-tract-infection-uti&lt;/url&gt;&lt;/related-urls&gt;&lt;/urls&gt;&lt;/record&gt;&lt;/Cite&gt;&lt;/EndNote&gt;</w:instrText>
      </w:r>
      <w:r w:rsidRPr="00744679">
        <w:fldChar w:fldCharType="separate"/>
      </w:r>
      <w:r w:rsidRPr="00744679">
        <w:rPr>
          <w:noProof/>
        </w:rPr>
        <w:t>(</w:t>
      </w:r>
      <w:hyperlink w:anchor="_ENREF_37" w:tooltip="healthdirect, 2020 #22" w:history="1">
        <w:r w:rsidR="0028001F" w:rsidRPr="00744679">
          <w:rPr>
            <w:noProof/>
          </w:rPr>
          <w:t>healthdirect, 2020</w:t>
        </w:r>
      </w:hyperlink>
      <w:r w:rsidRPr="00744679">
        <w:rPr>
          <w:noProof/>
        </w:rPr>
        <w:t>)</w:t>
      </w:r>
      <w:r w:rsidRPr="00744679">
        <w:fldChar w:fldCharType="end"/>
      </w:r>
      <w:r w:rsidRPr="00744679">
        <w:t xml:space="preserve">.  </w:t>
      </w:r>
      <w:r w:rsidR="00B55A2C" w:rsidRPr="00744679">
        <w:rPr>
          <w:i/>
        </w:rPr>
        <w:t>E. coli</w:t>
      </w:r>
      <w:r w:rsidRPr="00744679">
        <w:t xml:space="preserve"> that cause UTIs have multiple virulence factors; adhesins that help them stick to cells, toxins that help them spread into tissues and evade the immune system, the ability to form biofilms, and iron acquisition mechanisms that help them get nutrients </w:t>
      </w:r>
      <w:r w:rsidRPr="00744679">
        <w:fldChar w:fldCharType="begin">
          <w:fldData xml:space="preserve">PEVuZE5vdGU+PENpdGU+PEF1dGhvcj5WaWxhPC9BdXRob3I+PFllYXI+MjAxNjwvWWVhcj48UmVj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</w:fldData>
        </w:fldChar>
      </w:r>
      <w:r w:rsidR="00FA1892">
        <w:instrText xml:space="preserve"> ADDIN EN.CITE </w:instrText>
      </w:r>
      <w:r w:rsidR="00FA1892">
        <w:fldChar w:fldCharType="begin">
          <w:fldData xml:space="preserve">PEVuZE5vdGU+PENpdGU+PEF1dGhvcj5WaWxhPC9BdXRob3I+PFllYXI+MjAxNjwvWWVhcj48UmVj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</w:fldData>
        </w:fldChar>
      </w:r>
      <w:r w:rsidR="00FA1892">
        <w:instrText xml:space="preserve"> ADDIN EN.CITE.DATA </w:instrText>
      </w:r>
      <w:r w:rsidR="00FA1892">
        <w:fldChar w:fldCharType="end"/>
      </w:r>
      <w:r w:rsidRPr="00744679">
        <w:fldChar w:fldCharType="separate"/>
      </w:r>
      <w:r w:rsidRPr="00744679">
        <w:rPr>
          <w:noProof/>
        </w:rPr>
        <w:t>(</w:t>
      </w:r>
      <w:hyperlink w:anchor="_ENREF_108" w:tooltip="Vila, 2016 #19" w:history="1">
        <w:r w:rsidR="0028001F" w:rsidRPr="00744679">
          <w:rPr>
            <w:noProof/>
          </w:rPr>
          <w:t>Vila et al., 2016</w:t>
        </w:r>
      </w:hyperlink>
      <w:r w:rsidRPr="00744679">
        <w:rPr>
          <w:noProof/>
        </w:rPr>
        <w:t>)</w:t>
      </w:r>
      <w:r w:rsidRPr="00744679">
        <w:fldChar w:fldCharType="end"/>
      </w:r>
      <w:r w:rsidRPr="00744679">
        <w:t xml:space="preserve">.  </w:t>
      </w:r>
    </w:p>
    <w:p w14:paraId="43D796F7" w14:textId="08BAAA1E" w:rsidR="001E1E32" w:rsidRPr="00744679" w:rsidRDefault="001E1E32" w:rsidP="001E1E32">
      <w:pPr>
        <w:pStyle w:val="RARMPnumberedparagraphs"/>
      </w:pPr>
      <w:r w:rsidRPr="00744679">
        <w:t xml:space="preserve">A large study into skin and soft tissue infections found </w:t>
      </w:r>
      <w:r w:rsidR="00B55A2C" w:rsidRPr="00744679">
        <w:rPr>
          <w:i/>
        </w:rPr>
        <w:t>E. coli</w:t>
      </w:r>
      <w:r w:rsidRPr="00744679">
        <w:t xml:space="preserve"> was the third most common cause of infection (</w:t>
      </w:r>
      <w:r w:rsidRPr="00744679">
        <w:rPr>
          <w:i/>
        </w:rPr>
        <w:t>Staphylococcus aureus</w:t>
      </w:r>
      <w:r w:rsidRPr="00744679">
        <w:t xml:space="preserve"> was the most common cause)</w:t>
      </w:r>
      <w:r w:rsidR="000C2E91" w:rsidRPr="00744679">
        <w:t xml:space="preserve"> </w:t>
      </w:r>
      <w:r w:rsidRPr="00744679">
        <w:fldChar w:fldCharType="begin">
          <w:fldData xml:space="preserve">PEVuZE5vdGU+PENpdGU+PEF1dGhvcj5Nb2V0PC9BdXRob3I+PFllYXI+MjAwNzwvWWVhcj48UmVj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</w:fldData>
        </w:fldChar>
      </w:r>
      <w:r w:rsidR="002167C9">
        <w:instrText xml:space="preserve"> ADDIN EN.CITE </w:instrText>
      </w:r>
      <w:r w:rsidR="002167C9">
        <w:fldChar w:fldCharType="begin">
          <w:fldData xml:space="preserve">PEVuZE5vdGU+PENpdGU+PEF1dGhvcj5Nb2V0PC9BdXRob3I+PFllYXI+MjAwNzwvWWVhcj48UmVj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</w:fldData>
        </w:fldChar>
      </w:r>
      <w:r w:rsidR="002167C9">
        <w:instrText xml:space="preserve"> ADDIN EN.CITE.DATA </w:instrText>
      </w:r>
      <w:r w:rsidR="002167C9">
        <w:fldChar w:fldCharType="end"/>
      </w:r>
      <w:r w:rsidRPr="00744679">
        <w:fldChar w:fldCharType="separate"/>
      </w:r>
      <w:r w:rsidRPr="00744679">
        <w:rPr>
          <w:noProof/>
        </w:rPr>
        <w:t>(</w:t>
      </w:r>
      <w:hyperlink w:anchor="_ENREF_61" w:tooltip="Moet, 2007 #23" w:history="1">
        <w:r w:rsidR="0028001F" w:rsidRPr="00744679">
          <w:rPr>
            <w:noProof/>
          </w:rPr>
          <w:t>Moet et al., 2007</w:t>
        </w:r>
      </w:hyperlink>
      <w:r w:rsidRPr="00744679">
        <w:rPr>
          <w:noProof/>
        </w:rPr>
        <w:t>)</w:t>
      </w:r>
      <w:r w:rsidRPr="00744679">
        <w:fldChar w:fldCharType="end"/>
      </w:r>
      <w:r w:rsidRPr="00744679">
        <w:t xml:space="preserve">. When these infections are not self-limiting, they are treated with antibiotics to ensure the infection does not spread or enter the bloodstream.     </w:t>
      </w:r>
    </w:p>
    <w:p w14:paraId="0FD6FBF2" w14:textId="7E7E910B" w:rsidR="00E94453" w:rsidRPr="00744679" w:rsidRDefault="001E1E32" w:rsidP="001E1E32">
      <w:pPr>
        <w:pStyle w:val="RARMPnumberedparagraphs"/>
      </w:pPr>
      <w:r w:rsidRPr="00744679">
        <w:t xml:space="preserve">Under certain conditions including after surgical operations or immunosuppression, previously commensal </w:t>
      </w:r>
      <w:r w:rsidR="00B55A2C" w:rsidRPr="00744679">
        <w:rPr>
          <w:i/>
        </w:rPr>
        <w:t>E. coli</w:t>
      </w:r>
      <w:r w:rsidRPr="00744679">
        <w:t xml:space="preserve"> can act pathogenically. Bloodstream infections are the most common and life-threating complication after solid organ transplants, and about 37% of these are caused by </w:t>
      </w:r>
      <w:r w:rsidR="00B55A2C" w:rsidRPr="00744679">
        <w:rPr>
          <w:i/>
        </w:rPr>
        <w:t>E. coli</w:t>
      </w:r>
      <w:r w:rsidRPr="00744679">
        <w:rPr>
          <w:i/>
        </w:rPr>
        <w:t xml:space="preserve"> </w:t>
      </w:r>
      <w:r w:rsidRPr="00744679">
        <w:rPr>
          <w:i/>
        </w:rPr>
        <w:fldChar w:fldCharType="begin"/>
      </w:r>
      <w:r w:rsidR="002167C9">
        <w:rPr>
          <w:i/>
        </w:rPr>
        <w:instrText xml:space="preserve"> ADDIN EN.CITE &lt;EndNote&gt;&lt;Cite&gt;&lt;Author&gt;AAP&lt;/Author&gt;&lt;Year&gt;2018&lt;/Year&gt;&lt;RecNum&gt;24&lt;/RecNum&gt;&lt;DisplayText&gt;(AAP, 2018)&lt;/DisplayText&gt;&lt;record&gt;&lt;rec-number&gt;24&lt;/rec-number&gt;&lt;foreign-keys&gt;&lt;key app="EN" db-id="e2p5expr8xpzasea9ag5xrxnztseszre50vw" timestamp="1761605338"&gt;24&lt;/key&gt;&lt;/foreign-keys&gt;&lt;ref-type name="Web Page"&gt;12&lt;/ref-type&gt;&lt;contributors&gt;&lt;authors&gt;&lt;author&gt;AAP,&lt;/author&gt;&lt;/authors&gt;&lt;secondary-authors&gt;&lt;author&gt;HealthTimes&lt;/author&gt;&lt;/secondary-authors&gt;&lt;/contributors&gt;&lt;titles&gt;&lt;title&gt;&lt;style face="normal" font="default" size="100%"&gt;Report warns superbug &lt;/style&gt;&lt;style face="italic" font="default" size="100%"&gt;E. coli&lt;/style&gt;&lt;style face="normal" font="default" size="100%"&gt; driving Australia sepsis rates&lt;/style&gt;&lt;/title&gt;&lt;secondary-title&gt;HealthTimes&lt;/secondary-title&gt;&lt;/titles&gt;&lt;volume&gt;2021&lt;/volume&gt;&lt;dates&gt;&lt;year&gt;2018&lt;/year&gt;&lt;pub-dates&gt;&lt;date&gt;28-02-2018&lt;/date&gt;&lt;/pub-dates&gt;&lt;/dates&gt;&lt;publisher&gt;HealthTimes: https://healthtimes.com.au/hub/infection-control/33/news/aap/report-warns-superbug-ecoli-driving-australia-sepsis-rates/3202/&lt;/publisher&gt;&lt;work-type&gt;Webpage&lt;/work-type&gt;&lt;urls&gt;&lt;related-urls&gt;&lt;url&gt;https://healthtimes.com.au/hub/infection-control/33/news/aap/report-warns-superbug-ecoli-driving-australia-sepsis-rates/3202/&lt;/url&gt;&lt;/related-urls&gt;&lt;/urls&gt;&lt;/record&gt;&lt;/Cite&gt;&lt;/EndNote&gt;</w:instrText>
      </w:r>
      <w:r w:rsidRPr="00744679">
        <w:rPr>
          <w:i/>
        </w:rPr>
        <w:fldChar w:fldCharType="separate"/>
      </w:r>
      <w:r w:rsidRPr="00744679">
        <w:rPr>
          <w:i/>
          <w:noProof/>
        </w:rPr>
        <w:t>(</w:t>
      </w:r>
      <w:hyperlink w:anchor="_ENREF_1" w:tooltip="AAP, 2018 #24" w:history="1">
        <w:r w:rsidR="0028001F" w:rsidRPr="00744679">
          <w:rPr>
            <w:i/>
            <w:noProof/>
          </w:rPr>
          <w:t>AAP, 2018</w:t>
        </w:r>
      </w:hyperlink>
      <w:r w:rsidRPr="00744679">
        <w:rPr>
          <w:i/>
          <w:noProof/>
        </w:rPr>
        <w:t>)</w:t>
      </w:r>
      <w:r w:rsidRPr="00744679">
        <w:rPr>
          <w:i/>
        </w:rPr>
        <w:fldChar w:fldCharType="end"/>
      </w:r>
      <w:r w:rsidRPr="00744679">
        <w:t xml:space="preserve">. </w:t>
      </w:r>
    </w:p>
    <w:p w14:paraId="049D517E" w14:textId="10BBC85E" w:rsidR="001E1E32" w:rsidRPr="00C37144" w:rsidRDefault="001E1E32" w:rsidP="00FC51AB">
      <w:pPr>
        <w:pStyle w:val="3RARMP"/>
      </w:pPr>
      <w:bookmarkStart w:id="156" w:name="_Toc214523855"/>
      <w:r w:rsidRPr="00C37144">
        <w:t xml:space="preserve">Free-living </w:t>
      </w:r>
      <w:r w:rsidRPr="00C37144">
        <w:rPr>
          <w:i/>
          <w:iCs/>
        </w:rPr>
        <w:t>E. coli</w:t>
      </w:r>
      <w:bookmarkEnd w:id="156"/>
    </w:p>
    <w:p w14:paraId="6BB6D9D4" w14:textId="3C5BBB48" w:rsidR="001E1E32" w:rsidRPr="00C37144" w:rsidRDefault="00D10F55" w:rsidP="00D10F55">
      <w:pPr>
        <w:pStyle w:val="RARMPnumberedparagraphs"/>
      </w:pPr>
      <w:r w:rsidRPr="00C37144">
        <w:t xml:space="preserve">It is estimated that half of the </w:t>
      </w:r>
      <w:r w:rsidRPr="00C37144">
        <w:rPr>
          <w:i/>
        </w:rPr>
        <w:t>E.</w:t>
      </w:r>
      <w:r w:rsidR="000B4B08" w:rsidRPr="00C37144">
        <w:rPr>
          <w:i/>
        </w:rPr>
        <w:t xml:space="preserve"> </w:t>
      </w:r>
      <w:r w:rsidRPr="00C37144">
        <w:rPr>
          <w:i/>
        </w:rPr>
        <w:t>coli</w:t>
      </w:r>
      <w:r w:rsidRPr="00C37144">
        <w:t xml:space="preserve"> population resides in water and sediments </w:t>
      </w:r>
      <w:r w:rsidRPr="00C37144">
        <w:fldChar w:fldCharType="begin"/>
      </w:r>
      <w:r w:rsidR="00FA1892">
        <w:instrText xml:space="preserve"> ADDIN EN.CITE &lt;EndNote&gt;&lt;Cite&gt;&lt;Author&gt;Savageau&lt;/Author&gt;&lt;Year&gt;1983&lt;/Year&gt;&lt;RecNum&gt;25&lt;/RecNum&gt;&lt;DisplayText&gt;(Savageau, 1983)&lt;/DisplayText&gt;&lt;record&gt;&lt;rec-number&gt;25&lt;/rec-number&gt;&lt;foreign-keys&gt;&lt;key app="EN" db-id="e2p5expr8xpzasea9ag5xrxnztseszre50vw" timestamp="1761605341"&gt;25&lt;/key&gt;&lt;/foreign-keys&gt;&lt;ref-type name="Journal Article"&gt;17&lt;/ref-type&gt;&lt;contributors&gt;&lt;authors&gt;&lt;author&gt;Savageau, M.A.&lt;/author&gt;&lt;/authors&gt;&lt;/contributors&gt;&lt;titles&gt;&lt;title&gt;&lt;style face="italic" font="default" size="100%"&gt;Escherichia-Coli &lt;/style&gt;&lt;style face="normal" font="default" size="100%"&gt;Habitats Cell Types and Molecular Mechanisms of Gene Control&lt;/style&gt;&lt;/title&gt;&lt;secondary-title&gt;American Naturalist&lt;/secondary-title&gt;&lt;/titles&gt;&lt;periodical&gt;&lt;full-title&gt;American Naturalist&lt;/full-title&gt;&lt;/periodical&gt;&lt;pages&gt;732-744&lt;/pages&gt;&lt;volume&gt;122&lt;/volume&gt;&lt;number&gt;6&lt;/number&gt;&lt;reprint-edition&gt;Not in File&lt;/reprint-edition&gt;&lt;keywords&gt;&lt;keyword&gt;and&lt;/keyword&gt;&lt;keyword&gt;CELL&lt;/keyword&gt;&lt;keyword&gt;control&lt;/keyword&gt;&lt;keyword&gt;Escherichia coli&lt;/keyword&gt;&lt;keyword&gt;ESCHERICHIA-COLI&lt;/keyword&gt;&lt;keyword&gt;GENE&lt;/keyword&gt;&lt;keyword&gt;MECHANISM&lt;/keyword&gt;&lt;keyword&gt;molecular&lt;/keyword&gt;&lt;keyword&gt;of&lt;/keyword&gt;&lt;/keywords&gt;&lt;dates&gt;&lt;year&gt;1983&lt;/year&gt;&lt;pub-dates&gt;&lt;date&gt;1983&lt;/date&gt;&lt;/pub-dates&gt;&lt;/dates&gt;&lt;isbn&gt;0003-0147&lt;/isbn&gt;&lt;label&gt;20355&lt;/label&gt;&lt;urls&gt;&lt;related-urls&gt;&lt;url&gt;BIOSIS:PREV198427069716&lt;/url&gt;&lt;/related-urls&gt;&lt;/urls&gt;&lt;/record&gt;&lt;/Cite&gt;&lt;/EndNote&gt;</w:instrText>
      </w:r>
      <w:r w:rsidRPr="00C37144">
        <w:fldChar w:fldCharType="separate"/>
      </w:r>
      <w:r w:rsidRPr="00C37144">
        <w:rPr>
          <w:noProof/>
        </w:rPr>
        <w:t>(</w:t>
      </w:r>
      <w:hyperlink w:anchor="_ENREF_91" w:tooltip="Savageau, 1983 #25" w:history="1">
        <w:r w:rsidR="0028001F" w:rsidRPr="00C37144">
          <w:rPr>
            <w:noProof/>
          </w:rPr>
          <w:t>Savageau, 1983</w:t>
        </w:r>
      </w:hyperlink>
      <w:r w:rsidRPr="00C37144">
        <w:rPr>
          <w:noProof/>
        </w:rPr>
        <w:t>)</w:t>
      </w:r>
      <w:r w:rsidRPr="00C37144">
        <w:fldChar w:fldCharType="end"/>
      </w:r>
      <w:r w:rsidRPr="00C37144">
        <w:t xml:space="preserve">. The oral – faecal route is the main mode of transmission and distribution of </w:t>
      </w:r>
      <w:r w:rsidR="00B55A2C" w:rsidRPr="00C37144">
        <w:rPr>
          <w:i/>
        </w:rPr>
        <w:t>E. coli</w:t>
      </w:r>
      <w:r w:rsidRPr="00C37144">
        <w:t xml:space="preserve"> and its presence in water is often used as an indicator of faecal pollution </w:t>
      </w:r>
      <w:r w:rsidRPr="00C37144">
        <w:fldChar w:fldCharType="begin">
          <w:fldData xml:space="preserve">PEVuZE5vdGU+PENpdGU+PEF1dGhvcj5TYXZhZ2VhdTwvQXV0aG9yPjxZZWFyPjE5ODM8L1llYXI+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</w:fldData>
        </w:fldChar>
      </w:r>
      <w:r w:rsidR="009F7A88">
        <w:instrText xml:space="preserve"> ADDIN EN.CITE </w:instrText>
      </w:r>
      <w:r w:rsidR="009F7A88">
        <w:fldChar w:fldCharType="begin">
          <w:fldData xml:space="preserve">PEVuZE5vdGU+PENpdGU+PEF1dGhvcj5TYXZhZ2VhdTwvQXV0aG9yPjxZZWFyPjE5ODM8L1llYXI+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</w:fldData>
        </w:fldChar>
      </w:r>
      <w:r w:rsidR="009F7A88">
        <w:instrText xml:space="preserve"> ADDIN EN.CITE.DATA </w:instrText>
      </w:r>
      <w:r w:rsidR="009F7A88">
        <w:fldChar w:fldCharType="end"/>
      </w:r>
      <w:r w:rsidRPr="00C37144">
        <w:fldChar w:fldCharType="separate"/>
      </w:r>
      <w:r w:rsidR="009F7A88">
        <w:rPr>
          <w:noProof/>
        </w:rPr>
        <w:t>(</w:t>
      </w:r>
      <w:hyperlink w:anchor="_ENREF_87" w:tooltip="Russell, 2001 #26" w:history="1">
        <w:r w:rsidR="0028001F">
          <w:rPr>
            <w:noProof/>
          </w:rPr>
          <w:t>Russell and Jarvis, 2001</w:t>
        </w:r>
      </w:hyperlink>
      <w:r w:rsidR="009F7A88">
        <w:rPr>
          <w:noProof/>
        </w:rPr>
        <w:t xml:space="preserve">; </w:t>
      </w:r>
      <w:hyperlink w:anchor="_ENREF_91" w:tooltip="Savageau, 1983 #25" w:history="1">
        <w:r w:rsidR="0028001F">
          <w:rPr>
            <w:noProof/>
          </w:rPr>
          <w:t>Savageau, 1983</w:t>
        </w:r>
      </w:hyperlink>
      <w:r w:rsidR="009F7A88">
        <w:rPr>
          <w:noProof/>
        </w:rPr>
        <w:t>)</w:t>
      </w:r>
      <w:r w:rsidRPr="00C37144">
        <w:fldChar w:fldCharType="end"/>
      </w:r>
      <w:r w:rsidRPr="00C37144">
        <w:t xml:space="preserve">. However, more recent reports show that some </w:t>
      </w:r>
      <w:r w:rsidR="00B55A2C" w:rsidRPr="00C37144">
        <w:rPr>
          <w:i/>
        </w:rPr>
        <w:t>E. coli</w:t>
      </w:r>
      <w:r w:rsidRPr="00C37144">
        <w:t xml:space="preserve"> are naturalised to soil, sand and sediments </w:t>
      </w:r>
      <w:r w:rsidRPr="00C37144">
        <w:fldChar w:fldCharType="begin">
          <w:fldData xml:space="preserve">PEVuZE5vdGU+PENpdGU+PEF1dGhvcj5KYW5nPC9BdXRob3I+PFllYXI+MjAxNzwvWWVhcj48UmVj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</w:fldData>
        </w:fldChar>
      </w:r>
      <w:r w:rsidR="00FA1892">
        <w:instrText xml:space="preserve"> ADDIN EN.CITE </w:instrText>
      </w:r>
      <w:r w:rsidR="00FA1892">
        <w:fldChar w:fldCharType="begin">
          <w:fldData xml:space="preserve">PEVuZE5vdGU+PENpdGU+PEF1dGhvcj5KYW5nPC9BdXRob3I+PFllYXI+MjAxNzwvWWVhcj48UmVj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</w:fldData>
        </w:fldChar>
      </w:r>
      <w:r w:rsidR="00FA1892">
        <w:instrText xml:space="preserve"> ADDIN EN.CITE.DATA </w:instrText>
      </w:r>
      <w:r w:rsidR="00FA1892">
        <w:fldChar w:fldCharType="end"/>
      </w:r>
      <w:r w:rsidRPr="00C37144">
        <w:fldChar w:fldCharType="separate"/>
      </w:r>
      <w:r w:rsidRPr="00C37144">
        <w:rPr>
          <w:noProof/>
        </w:rPr>
        <w:t>(</w:t>
      </w:r>
      <w:hyperlink w:anchor="_ENREF_41" w:tooltip="Jang, 2017 #27" w:history="1">
        <w:r w:rsidR="0028001F" w:rsidRPr="00C37144">
          <w:rPr>
            <w:noProof/>
          </w:rPr>
          <w:t>Jang et al., 2017</w:t>
        </w:r>
      </w:hyperlink>
      <w:r w:rsidRPr="00C37144">
        <w:rPr>
          <w:noProof/>
        </w:rPr>
        <w:t>)</w:t>
      </w:r>
      <w:r w:rsidRPr="00C37144">
        <w:fldChar w:fldCharType="end"/>
      </w:r>
      <w:r w:rsidRPr="00C37144">
        <w:t xml:space="preserve">. </w:t>
      </w:r>
    </w:p>
    <w:p w14:paraId="13670F59" w14:textId="7FDE0CC8" w:rsidR="00634C1B" w:rsidRPr="00FC51AB" w:rsidRDefault="00DF6A99" w:rsidP="00FC51AB">
      <w:pPr>
        <w:pStyle w:val="3RARMP"/>
      </w:pPr>
      <w:bookmarkStart w:id="157" w:name="_Ref210394096"/>
      <w:bookmarkStart w:id="158" w:name="_Toc214523856"/>
      <w:r w:rsidRPr="004744E1">
        <w:rPr>
          <w:i/>
          <w:iCs/>
        </w:rPr>
        <w:t>E. coli</w:t>
      </w:r>
      <w:r>
        <w:t xml:space="preserve"> Nissle strain</w:t>
      </w:r>
      <w:bookmarkEnd w:id="157"/>
      <w:bookmarkEnd w:id="158"/>
    </w:p>
    <w:p w14:paraId="2AC366F8" w14:textId="265BA7AC" w:rsidR="000B7883" w:rsidRPr="00A2114D" w:rsidRDefault="004744E1" w:rsidP="00EA62A6">
      <w:pPr>
        <w:pStyle w:val="RARMPnumberedparagraphs"/>
        <w:rPr>
          <w:rFonts w:asciiTheme="minorHAnsi" w:hAnsiTheme="minorHAnsi"/>
          <w:szCs w:val="22"/>
        </w:rPr>
      </w:pPr>
      <w:r w:rsidRPr="00B72F27">
        <w:t>The</w:t>
      </w:r>
      <w:r>
        <w:t xml:space="preserve"> </w:t>
      </w:r>
      <w:r w:rsidRPr="00B72F27">
        <w:t xml:space="preserve">parent organism </w:t>
      </w:r>
      <w:r w:rsidRPr="00A2114D">
        <w:rPr>
          <w:i/>
        </w:rPr>
        <w:t>E.</w:t>
      </w:r>
      <w:r w:rsidR="000B4B08" w:rsidRPr="00A2114D">
        <w:rPr>
          <w:i/>
        </w:rPr>
        <w:t xml:space="preserve"> </w:t>
      </w:r>
      <w:r w:rsidRPr="00A2114D">
        <w:rPr>
          <w:i/>
        </w:rPr>
        <w:t>coli</w:t>
      </w:r>
      <w:r>
        <w:t xml:space="preserve"> Nissle</w:t>
      </w:r>
      <w:r w:rsidRPr="00B72F27">
        <w:t xml:space="preserve"> </w:t>
      </w:r>
      <w:r>
        <w:t xml:space="preserve">strain </w:t>
      </w:r>
      <w:r w:rsidR="00443237">
        <w:t xml:space="preserve">(EcN) </w:t>
      </w:r>
      <w:r w:rsidRPr="00B72F27">
        <w:t>was first</w:t>
      </w:r>
      <w:r>
        <w:t xml:space="preserve"> isolated by Alfred Nissle</w:t>
      </w:r>
      <w:r w:rsidR="00443237">
        <w:t xml:space="preserve"> in </w:t>
      </w:r>
      <w:r w:rsidR="00EE7DE7">
        <w:t>1917 and</w:t>
      </w:r>
      <w:r>
        <w:t xml:space="preserve"> </w:t>
      </w:r>
      <w:r w:rsidR="00443237">
        <w:t xml:space="preserve">is a commensal and non-pathogenic strain of </w:t>
      </w:r>
      <w:r w:rsidR="00443237" w:rsidRPr="00A2114D">
        <w:rPr>
          <w:i/>
          <w:iCs/>
        </w:rPr>
        <w:t xml:space="preserve">E. coli </w:t>
      </w:r>
      <w:r w:rsidR="00443237">
        <w:t>that belong</w:t>
      </w:r>
      <w:r w:rsidR="00743476">
        <w:t>s</w:t>
      </w:r>
      <w:r w:rsidR="00443237">
        <w:t xml:space="preserve"> to the </w:t>
      </w:r>
      <w:r w:rsidR="00EB74AF">
        <w:t>B2 phylogenetic group</w:t>
      </w:r>
      <w:r w:rsidR="00B53338">
        <w:t xml:space="preserve"> </w:t>
      </w:r>
      <w:r>
        <w:fldChar w:fldCharType="begin">
          <w:fldData xml:space="preserve">PEVuZE5vdGU+PENpdGU+PEF1dGhvcj5XYXNzZW5hYXI8L0F1dGhvcj48WWVhcj4yMDE2PC9ZZWFy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</w:fldData>
        </w:fldChar>
      </w:r>
      <w:r w:rsidR="00FA1892">
        <w:instrText xml:space="preserve"> ADDIN EN.CITE </w:instrText>
      </w:r>
      <w:r w:rsidR="00FA1892">
        <w:fldChar w:fldCharType="begin">
          <w:fldData xml:space="preserve">PEVuZE5vdGU+PENpdGU+PEF1dGhvcj5XYXNzZW5hYXI8L0F1dGhvcj48WWVhcj4yMDE2PC9ZZWFy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</w:fldData>
        </w:fldChar>
      </w:r>
      <w:r w:rsidR="00FA1892">
        <w:instrText xml:space="preserve"> ADDIN EN.CITE.DATA </w:instrText>
      </w:r>
      <w:r w:rsidR="00FA1892">
        <w:fldChar w:fldCharType="end"/>
      </w:r>
      <w:r>
        <w:fldChar w:fldCharType="separate"/>
      </w:r>
      <w:r w:rsidR="00EE7DE7">
        <w:rPr>
          <w:noProof/>
        </w:rPr>
        <w:t>(</w:t>
      </w:r>
      <w:hyperlink w:anchor="_ENREF_96" w:tooltip="Sonnenborn, 2016 #29" w:history="1">
        <w:r w:rsidR="0028001F">
          <w:rPr>
            <w:noProof/>
          </w:rPr>
          <w:t>Sonnenborn, 2016</w:t>
        </w:r>
      </w:hyperlink>
      <w:r w:rsidR="00EE7DE7">
        <w:rPr>
          <w:noProof/>
        </w:rPr>
        <w:t xml:space="preserve">; </w:t>
      </w:r>
      <w:hyperlink w:anchor="_ENREF_112" w:tooltip="Wassenaar, 2016 #28" w:history="1">
        <w:r w:rsidR="0028001F">
          <w:rPr>
            <w:noProof/>
          </w:rPr>
          <w:t>Wassenaar, 2016</w:t>
        </w:r>
      </w:hyperlink>
      <w:r w:rsidR="00EE7DE7">
        <w:rPr>
          <w:noProof/>
        </w:rPr>
        <w:t>)</w:t>
      </w:r>
      <w:r>
        <w:fldChar w:fldCharType="end"/>
      </w:r>
      <w:r>
        <w:t>.</w:t>
      </w:r>
      <w:r w:rsidR="000B7883">
        <w:t xml:space="preserve"> </w:t>
      </w:r>
      <w:r w:rsidR="00BE1278">
        <w:t xml:space="preserve">Although the B2 phylogenetic group </w:t>
      </w:r>
      <w:r w:rsidR="00A2114D">
        <w:t xml:space="preserve">is </w:t>
      </w:r>
      <w:r w:rsidR="00BE1278">
        <w:t xml:space="preserve">typically associated with </w:t>
      </w:r>
      <w:r w:rsidR="00BE1278" w:rsidRPr="00A2114D">
        <w:rPr>
          <w:i/>
          <w:iCs/>
        </w:rPr>
        <w:t>E. coli</w:t>
      </w:r>
      <w:r w:rsidR="00BE1278">
        <w:t xml:space="preserve"> strains that </w:t>
      </w:r>
      <w:r w:rsidR="00A2114D">
        <w:t xml:space="preserve">can cause disease, </w:t>
      </w:r>
      <w:r w:rsidR="00692476">
        <w:t xml:space="preserve">unlike pathogenic strains, </w:t>
      </w:r>
      <w:r w:rsidR="000B7883">
        <w:t>EcN do</w:t>
      </w:r>
      <w:r w:rsidR="00743476">
        <w:t>es</w:t>
      </w:r>
      <w:r w:rsidR="000B7883">
        <w:t xml:space="preserve"> not express </w:t>
      </w:r>
      <w:r w:rsidR="00743476">
        <w:t>disease-</w:t>
      </w:r>
      <w:r w:rsidR="00BE1278">
        <w:t xml:space="preserve">causing </w:t>
      </w:r>
      <w:r w:rsidR="000B7883">
        <w:t>factors and is not known to contain any conjugative plasmids</w:t>
      </w:r>
      <w:r w:rsidR="005F53CF">
        <w:t xml:space="preserve"> or antibiotic resistant genes</w:t>
      </w:r>
      <w:r w:rsidR="000B7883">
        <w:t xml:space="preserve"> </w:t>
      </w:r>
      <w:r w:rsidR="00A2114D">
        <w:fldChar w:fldCharType="begin">
          <w:fldData xml:space="preserve">PEVuZE5vdGU+PENpdGU+PEF1dGhvcj5Hcm96ZGFub3Y8L0F1dGhvcj48WWVhcj4yMDA0PC9ZZWFy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</w:fldData>
        </w:fldChar>
      </w:r>
      <w:r w:rsidR="00FA1892">
        <w:instrText xml:space="preserve"> ADDIN EN.CITE </w:instrText>
      </w:r>
      <w:r w:rsidR="00FA1892">
        <w:fldChar w:fldCharType="begin">
          <w:fldData xml:space="preserve">PEVuZE5vdGU+PENpdGU+PEF1dGhvcj5Hcm96ZGFub3Y8L0F1dGhvcj48WWVhcj4yMDA0PC9ZZWFy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</w:fldData>
        </w:fldChar>
      </w:r>
      <w:r w:rsidR="00FA1892">
        <w:instrText xml:space="preserve"> ADDIN EN.CITE.DATA </w:instrText>
      </w:r>
      <w:r w:rsidR="00FA1892">
        <w:fldChar w:fldCharType="end"/>
      </w:r>
      <w:r w:rsidR="00A2114D">
        <w:fldChar w:fldCharType="separate"/>
      </w:r>
      <w:r w:rsidR="00A2114D">
        <w:rPr>
          <w:noProof/>
        </w:rPr>
        <w:t>(</w:t>
      </w:r>
      <w:hyperlink w:anchor="_ENREF_32" w:tooltip="Grozdanov, 2004 #30" w:history="1">
        <w:r w:rsidR="0028001F">
          <w:rPr>
            <w:noProof/>
          </w:rPr>
          <w:t>Grozdanov et al., 2004</w:t>
        </w:r>
      </w:hyperlink>
      <w:r w:rsidR="00A2114D">
        <w:rPr>
          <w:noProof/>
        </w:rPr>
        <w:t xml:space="preserve">; </w:t>
      </w:r>
      <w:hyperlink w:anchor="_ENREF_70" w:tooltip="Nowrouzian, 2005 #31" w:history="1">
        <w:r w:rsidR="0028001F">
          <w:rPr>
            <w:noProof/>
          </w:rPr>
          <w:t>Nowrouzian et al., 2005</w:t>
        </w:r>
      </w:hyperlink>
      <w:r w:rsidR="00A2114D">
        <w:rPr>
          <w:noProof/>
        </w:rPr>
        <w:t>)</w:t>
      </w:r>
      <w:r w:rsidR="00A2114D">
        <w:fldChar w:fldCharType="end"/>
      </w:r>
      <w:r w:rsidR="000B7883">
        <w:t xml:space="preserve">. It is reported to contain 2 cryptic plasmids </w:t>
      </w:r>
      <w:r w:rsidR="00764053">
        <w:t xml:space="preserve">pMUT1 and pMUT2 that </w:t>
      </w:r>
      <w:r w:rsidR="00743476">
        <w:t xml:space="preserve">have </w:t>
      </w:r>
      <w:r w:rsidR="00764053">
        <w:t>unknown functions</w:t>
      </w:r>
      <w:r w:rsidR="0096275B">
        <w:t>,</w:t>
      </w:r>
      <w:r w:rsidR="00764053">
        <w:t xml:space="preserve"> but </w:t>
      </w:r>
      <w:r w:rsidR="00564189">
        <w:t xml:space="preserve">have </w:t>
      </w:r>
      <w:r w:rsidR="00764053">
        <w:t xml:space="preserve">been used as a detection method for EcN </w:t>
      </w:r>
      <w:r w:rsidR="00A2114D">
        <w:fldChar w:fldCharType="begin"/>
      </w:r>
      <w:r w:rsidR="00FA1892">
        <w:instrText xml:space="preserve"> ADDIN EN.CITE &lt;EndNote&gt;&lt;Cite&gt;&lt;Author&gt;Blum-Oehler&lt;/Author&gt;&lt;Year&gt;2003&lt;/Year&gt;&lt;RecNum&gt;32&lt;/RecNum&gt;&lt;DisplayText&gt;(Blum-Oehler et al., 2003)&lt;/DisplayText&gt;&lt;record&gt;&lt;rec-number&gt;32&lt;/rec-number&gt;&lt;foreign-keys&gt;&lt;key app="EN" db-id="e2p5expr8xpzasea9ag5xrxnztseszre50vw" timestamp="1761605359"&gt;32&lt;/key&gt;&lt;/foreign-keys&gt;&lt;ref-type name="Journal Article"&gt;17&lt;/ref-type&gt;&lt;contributors&gt;&lt;authors&gt;&lt;author&gt;Blum-Oehler, Gabriele&lt;/author&gt;&lt;author&gt;Oswald, Sibylle&lt;/author&gt;&lt;author&gt;Eiteljörge, Karin&lt;/author&gt;&lt;author&gt;Sonnenborn, Ulrich&lt;/author&gt;&lt;author&gt;Schulze, Jürgen&lt;/author&gt;&lt;author&gt;Kruis, Wolfgang&lt;/author&gt;&lt;author&gt;Hacker, Jörg&lt;/author&gt;&lt;/authors&gt;&lt;/contributors&gt;&lt;titles&gt;&lt;title&gt;&lt;style face="normal" font="default" size="100%"&gt;Development of strain-specific PCR reactions for the detection of the probiotic &lt;/style&gt;&lt;style face="italic" font="default" size="100%"&gt;Escherichia coli&lt;/style&gt;&lt;style face="normal" font="default" size="100%"&gt; strain Nissle 1917 in fecal samples&lt;/style&gt;&lt;/title&gt;&lt;secondary-title&gt;Research in Microbiology&lt;/secondary-title&gt;&lt;/titles&gt;&lt;periodical&gt;&lt;full-title&gt;Research in Microbiology&lt;/full-title&gt;&lt;/periodical&gt;&lt;pages&gt;59-66&lt;/pages&gt;&lt;volume&gt;154&lt;/volume&gt;&lt;number&gt;1&lt;/number&gt;&lt;keywords&gt;&lt;keyword&gt;Probiotics&lt;/keyword&gt;&lt;keyword&gt;Plasmids&lt;/keyword&gt;&lt;keyword&gt;PCR&lt;/keyword&gt;&lt;keyword&gt;Feces&lt;/keyword&gt;&lt;/keywords&gt;&lt;dates&gt;&lt;year&gt;2003&lt;/year&gt;&lt;pub-dates&gt;&lt;date&gt;2003/01/01/&lt;/date&gt;&lt;/pub-dates&gt;&lt;/dates&gt;&lt;isbn&gt;0923-2508&lt;/isbn&gt;&lt;urls&gt;&lt;related-urls&gt;&lt;url&gt;https://www.sciencedirect.com/science/article/pii/S0923250802000074&lt;/url&gt;&lt;/related-urls&gt;&lt;/urls&gt;&lt;electronic-resource-num&gt;https://doi.org/10.1016/S0923-2508(02)00007-4&lt;/electronic-resource-num&gt;&lt;/record&gt;&lt;/Cite&gt;&lt;/EndNote&gt;</w:instrText>
      </w:r>
      <w:r w:rsidR="00A2114D">
        <w:fldChar w:fldCharType="separate"/>
      </w:r>
      <w:r w:rsidR="00A2114D">
        <w:rPr>
          <w:noProof/>
        </w:rPr>
        <w:t>(</w:t>
      </w:r>
      <w:hyperlink w:anchor="_ENREF_11" w:tooltip="Blum-Oehler, 2003 #32" w:history="1">
        <w:r w:rsidR="0028001F">
          <w:rPr>
            <w:noProof/>
          </w:rPr>
          <w:t>Blum-Oehler et al., 2003</w:t>
        </w:r>
      </w:hyperlink>
      <w:r w:rsidR="00A2114D">
        <w:rPr>
          <w:noProof/>
        </w:rPr>
        <w:t>)</w:t>
      </w:r>
      <w:r w:rsidR="00A2114D">
        <w:fldChar w:fldCharType="end"/>
      </w:r>
      <w:r w:rsidR="00764053">
        <w:t>.</w:t>
      </w:r>
      <w:r w:rsidR="000B7883">
        <w:t xml:space="preserve"> </w:t>
      </w:r>
      <w:r w:rsidR="005D4F6D">
        <w:t xml:space="preserve">Exposure to human blood serum can kill </w:t>
      </w:r>
      <w:r w:rsidR="00A2114D">
        <w:t>EcN</w:t>
      </w:r>
      <w:r w:rsidR="005D4F6D">
        <w:t>,</w:t>
      </w:r>
      <w:r w:rsidR="00A2114D">
        <w:t xml:space="preserve"> and hence </w:t>
      </w:r>
      <w:r w:rsidR="0096275B">
        <w:t xml:space="preserve">it is </w:t>
      </w:r>
      <w:r w:rsidR="00A2114D">
        <w:t xml:space="preserve">easily cleared by the immune system </w:t>
      </w:r>
      <w:r w:rsidR="00715E91">
        <w:fldChar w:fldCharType="begin">
          <w:fldData xml:space="preserve">PEVuZE5vdGU+PENpdGU+PEF1dGhvcj5Hcm96ZGFub3Y8L0F1dGhvcj48WWVhcj4yMDAyPC9ZZWFy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</w:fldData>
        </w:fldChar>
      </w:r>
      <w:r w:rsidR="00FA1892">
        <w:instrText xml:space="preserve"> ADDIN EN.CITE </w:instrText>
      </w:r>
      <w:r w:rsidR="00FA1892">
        <w:fldChar w:fldCharType="begin">
          <w:fldData xml:space="preserve">PEVuZE5vdGU+PENpdGU+PEF1dGhvcj5Hcm96ZGFub3Y8L0F1dGhvcj48WWVhcj4yMDAyPC9ZZWFy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</w:fldData>
        </w:fldChar>
      </w:r>
      <w:r w:rsidR="00FA1892">
        <w:instrText xml:space="preserve"> ADDIN EN.CITE.DATA </w:instrText>
      </w:r>
      <w:r w:rsidR="00FA1892">
        <w:fldChar w:fldCharType="end"/>
      </w:r>
      <w:r w:rsidR="00715E91">
        <w:fldChar w:fldCharType="separate"/>
      </w:r>
      <w:r w:rsidR="00715E91">
        <w:rPr>
          <w:noProof/>
        </w:rPr>
        <w:t>(</w:t>
      </w:r>
      <w:hyperlink w:anchor="_ENREF_33" w:tooltip="Grozdanov, 2002 #33" w:history="1">
        <w:r w:rsidR="0028001F">
          <w:rPr>
            <w:noProof/>
          </w:rPr>
          <w:t>Grozdanov et al., 2002</w:t>
        </w:r>
      </w:hyperlink>
      <w:r w:rsidR="00715E91">
        <w:rPr>
          <w:noProof/>
        </w:rPr>
        <w:t>)</w:t>
      </w:r>
      <w:r w:rsidR="00715E91">
        <w:fldChar w:fldCharType="end"/>
      </w:r>
      <w:r w:rsidR="00A2114D">
        <w:t xml:space="preserve">. </w:t>
      </w:r>
    </w:p>
    <w:p w14:paraId="2939ED52" w14:textId="532454BA" w:rsidR="00C32BB7" w:rsidRPr="00BA2A6D" w:rsidRDefault="00A2114D" w:rsidP="00710A7F">
      <w:pPr>
        <w:pStyle w:val="RARMPnumberedparagraphs"/>
        <w:rPr>
          <w:rFonts w:asciiTheme="minorHAnsi" w:hAnsiTheme="minorHAnsi"/>
        </w:rPr>
      </w:pPr>
      <w:r>
        <w:lastRenderedPageBreak/>
        <w:t>EcN</w:t>
      </w:r>
      <w:r w:rsidR="00B53338">
        <w:t xml:space="preserve"> is the most frequently used probiotic </w:t>
      </w:r>
      <w:r w:rsidR="00B53338" w:rsidRPr="00EB74AF">
        <w:rPr>
          <w:i/>
        </w:rPr>
        <w:t>E. coli</w:t>
      </w:r>
      <w:r w:rsidR="00B53338">
        <w:t xml:space="preserve"> strain</w:t>
      </w:r>
      <w:r w:rsidR="00743476">
        <w:t>.</w:t>
      </w:r>
      <w:r w:rsidR="00B53338" w:rsidRPr="007303CA">
        <w:t xml:space="preserve"> </w:t>
      </w:r>
      <w:r w:rsidR="00743476">
        <w:t>I</w:t>
      </w:r>
      <w:r w:rsidR="004744E1" w:rsidRPr="007303CA">
        <w:t>t is commercially available as a</w:t>
      </w:r>
      <w:r w:rsidR="00BA4F77">
        <w:t>n over-the-counter</w:t>
      </w:r>
      <w:r w:rsidR="004744E1" w:rsidRPr="007303CA">
        <w:t xml:space="preserve"> probiotic in </w:t>
      </w:r>
      <w:r w:rsidR="000B4B08" w:rsidRPr="007303CA">
        <w:t>capsules</w:t>
      </w:r>
      <w:r w:rsidR="000B4B08">
        <w:t xml:space="preserve"> and</w:t>
      </w:r>
      <w:r w:rsidR="004744E1">
        <w:t xml:space="preserve"> is mostly used to treat inflammatory bowel disease. </w:t>
      </w:r>
      <w:r w:rsidR="00BA4F77">
        <w:t xml:space="preserve">In Australia, EcN (Mutaflor®) is a </w:t>
      </w:r>
      <w:hyperlink r:id="rId32" w:history="1">
        <w:r w:rsidR="00BA4F77">
          <w:rPr>
            <w:rStyle w:val="Hyperlink"/>
          </w:rPr>
          <w:t>registered</w:t>
        </w:r>
      </w:hyperlink>
      <w:r w:rsidR="00BA4F77">
        <w:t xml:space="preserve"> complementary </w:t>
      </w:r>
      <w:r w:rsidR="00A14833">
        <w:t xml:space="preserve">medicine with </w:t>
      </w:r>
      <w:r w:rsidR="00BA4F77">
        <w:t xml:space="preserve">the TGA. </w:t>
      </w:r>
      <w:r w:rsidR="004744E1">
        <w:t xml:space="preserve">The maximum </w:t>
      </w:r>
      <w:r w:rsidR="00BD58D3">
        <w:t xml:space="preserve">recommended </w:t>
      </w:r>
      <w:r w:rsidR="004744E1">
        <w:t>daily dose is 10</w:t>
      </w:r>
      <w:r w:rsidR="004744E1" w:rsidRPr="007303CA">
        <w:rPr>
          <w:vertAlign w:val="superscript"/>
        </w:rPr>
        <w:t>11</w:t>
      </w:r>
      <w:r w:rsidR="004744E1">
        <w:t xml:space="preserve"> </w:t>
      </w:r>
      <w:r w:rsidR="005D4F6D">
        <w:t>CFU</w:t>
      </w:r>
      <w:r w:rsidR="004744E1">
        <w:t>, and treatment is usually well tolerated and does not cause significant changes to stool</w:t>
      </w:r>
      <w:r w:rsidR="00743476">
        <w:t>s</w:t>
      </w:r>
      <w:r w:rsidR="004744E1">
        <w:t xml:space="preserve"> in healthy </w:t>
      </w:r>
      <w:r w:rsidR="000B4B08">
        <w:t>people but</w:t>
      </w:r>
      <w:r w:rsidR="004744E1">
        <w:t xml:space="preserve"> can reduce constipation. Some ingested bacteria pass through the gut </w:t>
      </w:r>
      <w:r w:rsidR="00F761C6">
        <w:t xml:space="preserve">rapidly, </w:t>
      </w:r>
      <w:r w:rsidR="004744E1">
        <w:t>whereas</w:t>
      </w:r>
      <w:r w:rsidR="004744E1" w:rsidRPr="004667DE">
        <w:t xml:space="preserve"> </w:t>
      </w:r>
      <w:r w:rsidR="004744E1">
        <w:t>b</w:t>
      </w:r>
      <w:r w:rsidR="004744E1" w:rsidRPr="004667DE">
        <w:t xml:space="preserve">acteria that live in the gut for a significant amount of time are considered to have colonised the gut. </w:t>
      </w:r>
      <w:r w:rsidR="004744E1">
        <w:t xml:space="preserve"> A systematic review of multiple studies using the</w:t>
      </w:r>
      <w:r w:rsidR="004744E1" w:rsidRPr="004667DE">
        <w:t xml:space="preserve"> </w:t>
      </w:r>
      <w:r w:rsidR="00F761C6" w:rsidRPr="005D4F6D">
        <w:rPr>
          <w:iCs/>
        </w:rPr>
        <w:t>EcN</w:t>
      </w:r>
      <w:r w:rsidR="004744E1" w:rsidRPr="004667DE">
        <w:t xml:space="preserve"> strain</w:t>
      </w:r>
      <w:r w:rsidR="004744E1">
        <w:t xml:space="preserve"> suggests that it is not very efficient at colonising the adult human gut long term </w:t>
      </w:r>
      <w:r w:rsidR="004744E1">
        <w:fldChar w:fldCharType="begin"/>
      </w:r>
      <w:r w:rsidR="00FA1892">
        <w:instrText xml:space="preserve"> ADDIN EN.CITE &lt;EndNote&gt;&lt;Cite&gt;&lt;Author&gt;Wassenaar&lt;/Author&gt;&lt;Year&gt;2016&lt;/Year&gt;&lt;RecNum&gt;28&lt;/RecNum&gt;&lt;DisplayText&gt;(Wassenaar, 2016)&lt;/DisplayText&gt;&lt;record&gt;&lt;rec-number&gt;28&lt;/rec-number&gt;&lt;foreign-keys&gt;&lt;key app="EN" db-id="e2p5expr8xpzasea9ag5xrxnztseszre50vw" timestamp="1761605349"&gt;28&lt;/key&gt;&lt;/foreign-keys&gt;&lt;ref-type name="Journal Article"&gt;17&lt;/ref-type&gt;&lt;contributors&gt;&lt;authors&gt;&lt;author&gt;Wassenaar, Trudy M.&lt;/author&gt;&lt;/authors&gt;&lt;/contributors&gt;&lt;titles&gt;&lt;title&gt;&lt;style face="normal" font="default" size="100%"&gt;Insights from 100 Years of Research with Probiotic&lt;/style&gt;&lt;style face="italic" font="default" size="100%"&gt; E. Coli&lt;/style&gt;&lt;/title&gt;&lt;secondary-title&gt;European journal of microbiology &amp;amp; immunology&lt;/secondary-title&gt;&lt;alt-title&gt;Eur J Microbiol Immunol (Bp)&lt;/alt-title&gt;&lt;/titles&gt;&lt;periodical&gt;&lt;full-title&gt;European journal of microbiology &amp;amp; immunology&lt;/full-title&gt;&lt;abbr-1&gt;Eur J Microbiol Immunol (Bp)&lt;/abbr-1&gt;&lt;/periodical&gt;&lt;alt-periodical&gt;&lt;full-title&gt;European journal of microbiology &amp;amp; immunology&lt;/full-title&gt;&lt;abbr-1&gt;Eur J Microbiol Immunol (Bp)&lt;/abbr-1&gt;&lt;/alt-periodical&gt;&lt;pages&gt;147-161&lt;/pages&gt;&lt;volume&gt;6&lt;/volume&gt;&lt;number&gt;3&lt;/number&gt;&lt;keywords&gt;&lt;keyword&gt;Escherichia coli&lt;/keyword&gt;&lt;keyword&gt;Nissle&lt;/keyword&gt;&lt;keyword&gt;Symbioflor&lt;/keyword&gt;&lt;keyword&gt;applications&lt;/keyword&gt;&lt;keyword&gt;human studies&lt;/keyword&gt;&lt;keyword&gt;probiotics&lt;/keyword&gt;&lt;/keywords&gt;&lt;dates&gt;&lt;year&gt;2016&lt;/year&gt;&lt;/dates&gt;&lt;publisher&gt;Akadémiai Kiadó&lt;/publisher&gt;&lt;isbn&gt;2062-509X&amp;#xD;2062-8633&lt;/isbn&gt;&lt;accession-num&gt;27766164&lt;/accession-num&gt;&lt;urls&gt;&lt;related-urls&gt;&lt;url&gt;https://pubmed.ncbi.nlm.nih.gov/27766164&lt;/url&gt;&lt;url&gt;https://www.ncbi.nlm.nih.gov/pmc/articles/PMC5063008/&lt;/url&gt;&lt;url&gt;https://www.ncbi.nlm.nih.gov/pmc/articles/PMC5063008/pdf/eujmi-06-147.pdf&lt;/url&gt;&lt;/related-urls&gt;&lt;/urls&gt;&lt;electronic-resource-num&gt;10.1556/1886.2016.00029&lt;/electronic-resource-num&gt;&lt;remote-database-name&gt;PubMed&lt;/remote-database-name&gt;&lt;language&gt;eng&lt;/language&gt;&lt;/record&gt;&lt;/Cite&gt;&lt;/EndNote&gt;</w:instrText>
      </w:r>
      <w:r w:rsidR="004744E1">
        <w:fldChar w:fldCharType="separate"/>
      </w:r>
      <w:r w:rsidR="004744E1">
        <w:rPr>
          <w:noProof/>
        </w:rPr>
        <w:t>(</w:t>
      </w:r>
      <w:hyperlink w:anchor="_ENREF_112" w:tooltip="Wassenaar, 2016 #28" w:history="1">
        <w:r w:rsidR="0028001F">
          <w:rPr>
            <w:noProof/>
          </w:rPr>
          <w:t>Wassenaar, 2016</w:t>
        </w:r>
      </w:hyperlink>
      <w:r w:rsidR="004744E1">
        <w:rPr>
          <w:noProof/>
        </w:rPr>
        <w:t>)</w:t>
      </w:r>
      <w:r w:rsidR="004744E1">
        <w:fldChar w:fldCharType="end"/>
      </w:r>
      <w:r w:rsidR="009D3C3D">
        <w:t xml:space="preserve">. Another review has also reported that the EcN can maintain its colonisation </w:t>
      </w:r>
      <w:r w:rsidR="00477E1A">
        <w:t xml:space="preserve">of </w:t>
      </w:r>
      <w:r w:rsidR="009D3C3D">
        <w:t>healthy adult mice and humans for up to 24 weeks after</w:t>
      </w:r>
      <w:r w:rsidR="003A0505">
        <w:t xml:space="preserve"> the last</w:t>
      </w:r>
      <w:r w:rsidR="009D3C3D">
        <w:t xml:space="preserve"> treatment</w:t>
      </w:r>
      <w:r w:rsidR="0096275B">
        <w:t>,</w:t>
      </w:r>
      <w:r w:rsidR="009D3C3D">
        <w:t xml:space="preserve"> but the majority</w:t>
      </w:r>
      <w:r w:rsidR="00082962">
        <w:t xml:space="preserve"> of individuals</w:t>
      </w:r>
      <w:r w:rsidR="009D3C3D">
        <w:t xml:space="preserve"> clear EcN in 2 weeks </w:t>
      </w:r>
      <w:r w:rsidR="00B57B0E">
        <w:fldChar w:fldCharType="begin">
          <w:fldData xml:space="preserve">PEVuZE5vdGU+PENpdGU+PEF1dGhvcj5HdXJiYXRyaTwvQXV0aG9yPjxZZWFyPjIwMjQ8L1llYXI+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</w:fldData>
        </w:fldChar>
      </w:r>
      <w:r w:rsidR="00FA1892">
        <w:instrText xml:space="preserve"> ADDIN EN.CITE </w:instrText>
      </w:r>
      <w:r w:rsidR="00FA1892">
        <w:fldChar w:fldCharType="begin">
          <w:fldData xml:space="preserve">PEVuZE5vdGU+PENpdGU+PEF1dGhvcj5HdXJiYXRyaTwvQXV0aG9yPjxZZWFyPjIwMjQ8L1llYXI+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</w:fldData>
        </w:fldChar>
      </w:r>
      <w:r w:rsidR="00FA1892">
        <w:instrText xml:space="preserve"> ADDIN EN.CITE.DATA </w:instrText>
      </w:r>
      <w:r w:rsidR="00FA1892">
        <w:fldChar w:fldCharType="end"/>
      </w:r>
      <w:r w:rsidR="00B57B0E">
        <w:fldChar w:fldCharType="separate"/>
      </w:r>
      <w:r w:rsidR="00B57B0E">
        <w:rPr>
          <w:noProof/>
        </w:rPr>
        <w:t>(</w:t>
      </w:r>
      <w:hyperlink w:anchor="_ENREF_35" w:tooltip="Gurbatri, 2024 #34" w:history="1">
        <w:r w:rsidR="0028001F">
          <w:rPr>
            <w:noProof/>
          </w:rPr>
          <w:t>Gurbatri et al., 2024</w:t>
        </w:r>
      </w:hyperlink>
      <w:r w:rsidR="00B57B0E">
        <w:rPr>
          <w:noProof/>
        </w:rPr>
        <w:t>)</w:t>
      </w:r>
      <w:r w:rsidR="00B57B0E">
        <w:fldChar w:fldCharType="end"/>
      </w:r>
      <w:r w:rsidR="009D3C3D">
        <w:t>. However,</w:t>
      </w:r>
      <w:r w:rsidR="004744E1">
        <w:t xml:space="preserve"> other</w:t>
      </w:r>
      <w:r w:rsidR="0096275B">
        <w:t xml:space="preserve"> report</w:t>
      </w:r>
      <w:r w:rsidR="004744E1">
        <w:t xml:space="preserve">s claim it is a good coloniser </w:t>
      </w:r>
      <w:r w:rsidR="004744E1">
        <w:fldChar w:fldCharType="begin">
          <w:fldData xml:space="preserve">PEVuZE5vdGU+PENpdGU+PEF1dGhvcj5MYXNhcm88L0F1dGhvcj48WWVhcj4yMDA5PC9ZZWFyPjxS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==
</w:fldData>
        </w:fldChar>
      </w:r>
      <w:r w:rsidR="009F7A88">
        <w:instrText xml:space="preserve"> ADDIN EN.CITE </w:instrText>
      </w:r>
      <w:r w:rsidR="009F7A88">
        <w:fldChar w:fldCharType="begin">
          <w:fldData xml:space="preserve">PEVuZE5vdGU+PENpdGU+PEF1dGhvcj5MYXNhcm88L0F1dGhvcj48WWVhcj4yMDA5PC9ZZWFyPjxS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==
</w:fldData>
        </w:fldChar>
      </w:r>
      <w:r w:rsidR="009F7A88">
        <w:instrText xml:space="preserve"> ADDIN EN.CITE.DATA </w:instrText>
      </w:r>
      <w:r w:rsidR="009F7A88">
        <w:fldChar w:fldCharType="end"/>
      </w:r>
      <w:r w:rsidR="004744E1">
        <w:fldChar w:fldCharType="separate"/>
      </w:r>
      <w:r w:rsidR="009F7A88">
        <w:rPr>
          <w:noProof/>
        </w:rPr>
        <w:t>(</w:t>
      </w:r>
      <w:hyperlink w:anchor="_ENREF_49" w:tooltip="Lasaro, 2009 #35" w:history="1">
        <w:r w:rsidR="0028001F">
          <w:rPr>
            <w:noProof/>
          </w:rPr>
          <w:t>Lasaro et al., 2009</w:t>
        </w:r>
      </w:hyperlink>
      <w:r w:rsidR="009F7A88">
        <w:rPr>
          <w:noProof/>
        </w:rPr>
        <w:t xml:space="preserve">; </w:t>
      </w:r>
      <w:hyperlink w:anchor="_ENREF_54" w:tooltip="Lodinová-Zádniková, 1997 #36" w:history="1">
        <w:r w:rsidR="0028001F">
          <w:rPr>
            <w:noProof/>
          </w:rPr>
          <w:t>Lodinová-Zádniková and Sonnenborn, 1997</w:t>
        </w:r>
      </w:hyperlink>
      <w:r w:rsidR="009F7A88">
        <w:rPr>
          <w:noProof/>
        </w:rPr>
        <w:t>)</w:t>
      </w:r>
      <w:r w:rsidR="004744E1">
        <w:fldChar w:fldCharType="end"/>
      </w:r>
      <w:r w:rsidR="004744E1">
        <w:t xml:space="preserve">. </w:t>
      </w:r>
    </w:p>
    <w:p w14:paraId="4361DE43" w14:textId="492A28EA" w:rsidR="00BA2A6D" w:rsidRDefault="00852A92" w:rsidP="00710A7F">
      <w:pPr>
        <w:pStyle w:val="RARMPnumberedparagraphs"/>
        <w:rPr>
          <w:rFonts w:asciiTheme="minorHAnsi" w:hAnsiTheme="minorHAnsi"/>
        </w:rPr>
      </w:pPr>
      <w:r>
        <w:rPr>
          <w:rFonts w:asciiTheme="minorHAnsi" w:hAnsiTheme="minorHAnsi"/>
        </w:rPr>
        <w:t xml:space="preserve">EcN has also been used </w:t>
      </w:r>
      <w:r w:rsidR="00913F00">
        <w:rPr>
          <w:rFonts w:asciiTheme="minorHAnsi" w:hAnsiTheme="minorHAnsi"/>
        </w:rPr>
        <w:t xml:space="preserve">in studies </w:t>
      </w:r>
      <w:r>
        <w:rPr>
          <w:rFonts w:asciiTheme="minorHAnsi" w:hAnsiTheme="minorHAnsi"/>
        </w:rPr>
        <w:t>for treatment of diarrh</w:t>
      </w:r>
      <w:r w:rsidR="00913F00">
        <w:rPr>
          <w:rFonts w:asciiTheme="minorHAnsi" w:hAnsiTheme="minorHAnsi"/>
        </w:rPr>
        <w:t>o</w:t>
      </w:r>
      <w:r>
        <w:rPr>
          <w:rFonts w:asciiTheme="minorHAnsi" w:hAnsiTheme="minorHAnsi"/>
        </w:rPr>
        <w:t>ea and urinary tract infections in dogs, pigs, calves</w:t>
      </w:r>
      <w:r w:rsidR="006A54DB">
        <w:rPr>
          <w:rFonts w:asciiTheme="minorHAnsi" w:hAnsiTheme="minorHAnsi"/>
        </w:rPr>
        <w:t xml:space="preserve">; as a probiotic against other pathogenic bacteria in </w:t>
      </w:r>
      <w:r w:rsidR="00A5081D">
        <w:rPr>
          <w:rFonts w:asciiTheme="minorHAnsi" w:hAnsiTheme="minorHAnsi"/>
        </w:rPr>
        <w:t>chick</w:t>
      </w:r>
      <w:r w:rsidR="006A54DB">
        <w:rPr>
          <w:rFonts w:asciiTheme="minorHAnsi" w:hAnsiTheme="minorHAnsi"/>
        </w:rPr>
        <w:t>s;</w:t>
      </w:r>
      <w:r w:rsidR="00A5081D">
        <w:rPr>
          <w:rFonts w:asciiTheme="minorHAnsi" w:hAnsiTheme="minorHAnsi"/>
        </w:rPr>
        <w:t xml:space="preserve"> and</w:t>
      </w:r>
      <w:r w:rsidR="006A54DB">
        <w:rPr>
          <w:rFonts w:asciiTheme="minorHAnsi" w:hAnsiTheme="minorHAnsi"/>
        </w:rPr>
        <w:t xml:space="preserve"> to improve the immunity and egg laying performance of Japanese</w:t>
      </w:r>
      <w:r w:rsidR="00A5081D">
        <w:rPr>
          <w:rFonts w:asciiTheme="minorHAnsi" w:hAnsiTheme="minorHAnsi"/>
        </w:rPr>
        <w:t xml:space="preserve"> quail</w:t>
      </w:r>
      <w:r w:rsidR="006A54DB">
        <w:rPr>
          <w:rFonts w:asciiTheme="minorHAnsi" w:hAnsiTheme="minorHAnsi"/>
        </w:rPr>
        <w:t>s</w:t>
      </w:r>
      <w:r>
        <w:rPr>
          <w:rFonts w:asciiTheme="minorHAnsi" w:hAnsiTheme="minorHAnsi"/>
        </w:rPr>
        <w:t xml:space="preserve">. </w:t>
      </w:r>
      <w:r w:rsidR="00913F00">
        <w:rPr>
          <w:rFonts w:asciiTheme="minorHAnsi" w:hAnsiTheme="minorHAnsi"/>
        </w:rPr>
        <w:t>No</w:t>
      </w:r>
      <w:r w:rsidR="00696274">
        <w:rPr>
          <w:rFonts w:asciiTheme="minorHAnsi" w:hAnsiTheme="minorHAnsi"/>
        </w:rPr>
        <w:t xml:space="preserve"> serious adverse events or toxicity </w:t>
      </w:r>
      <w:r w:rsidR="00913F00">
        <w:rPr>
          <w:rFonts w:asciiTheme="minorHAnsi" w:hAnsiTheme="minorHAnsi"/>
        </w:rPr>
        <w:t>were</w:t>
      </w:r>
      <w:r w:rsidR="00696274">
        <w:rPr>
          <w:rFonts w:asciiTheme="minorHAnsi" w:hAnsiTheme="minorHAnsi"/>
        </w:rPr>
        <w:t xml:space="preserve"> </w:t>
      </w:r>
      <w:r w:rsidR="00913F00">
        <w:rPr>
          <w:rFonts w:asciiTheme="minorHAnsi" w:hAnsiTheme="minorHAnsi"/>
        </w:rPr>
        <w:t xml:space="preserve">identified in </w:t>
      </w:r>
      <w:r w:rsidR="00696274">
        <w:rPr>
          <w:rFonts w:asciiTheme="minorHAnsi" w:hAnsiTheme="minorHAnsi"/>
        </w:rPr>
        <w:t xml:space="preserve">these animals </w:t>
      </w:r>
      <w:r w:rsidR="00936013">
        <w:rPr>
          <w:rFonts w:asciiTheme="minorHAnsi" w:hAnsiTheme="minorHAnsi"/>
        </w:rPr>
        <w:fldChar w:fldCharType="begin">
          <w:fldData xml:space="preserve">PEVuZE5vdGU+PENpdGU+PEF1dGhvcj5IZWxteSBZb3NyYTwvQXV0aG9yPjxZZWFyPjIwMjI8L1ll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==
</w:fldData>
        </w:fldChar>
      </w:r>
      <w:r w:rsidR="009F7A88">
        <w:rPr>
          <w:rFonts w:asciiTheme="minorHAnsi" w:hAnsiTheme="minorHAnsi"/>
        </w:rPr>
        <w:instrText xml:space="preserve"> ADDIN EN.CITE </w:instrText>
      </w:r>
      <w:r w:rsidR="009F7A88">
        <w:rPr>
          <w:rFonts w:asciiTheme="minorHAnsi" w:hAnsiTheme="minorHAnsi"/>
        </w:rPr>
        <w:fldChar w:fldCharType="begin">
          <w:fldData xml:space="preserve">PEVuZE5vdGU+PENpdGU+PEF1dGhvcj5IZWxteSBZb3NyYTwvQXV0aG9yPjxZZWFyPjIwMjI8L1ll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==
</w:fldData>
        </w:fldChar>
      </w:r>
      <w:r w:rsidR="009F7A88">
        <w:rPr>
          <w:rFonts w:asciiTheme="minorHAnsi" w:hAnsiTheme="minorHAnsi"/>
        </w:rPr>
        <w:instrText xml:space="preserve"> ADDIN EN.CITE.DATA </w:instrText>
      </w:r>
      <w:r w:rsidR="009F7A88">
        <w:rPr>
          <w:rFonts w:asciiTheme="minorHAnsi" w:hAnsiTheme="minorHAnsi"/>
        </w:rPr>
      </w:r>
      <w:r w:rsidR="009F7A88">
        <w:rPr>
          <w:rFonts w:asciiTheme="minorHAnsi" w:hAnsiTheme="minorHAnsi"/>
        </w:rPr>
        <w:fldChar w:fldCharType="end"/>
      </w:r>
      <w:r w:rsidR="00936013">
        <w:rPr>
          <w:rFonts w:asciiTheme="minorHAnsi" w:hAnsiTheme="minorHAnsi"/>
        </w:rPr>
      </w:r>
      <w:r w:rsidR="00936013">
        <w:rPr>
          <w:rFonts w:asciiTheme="minorHAnsi" w:hAnsiTheme="minorHAnsi"/>
        </w:rPr>
        <w:fldChar w:fldCharType="separate"/>
      </w:r>
      <w:r w:rsidR="009F7A88">
        <w:rPr>
          <w:rFonts w:asciiTheme="minorHAnsi" w:hAnsiTheme="minorHAnsi"/>
          <w:noProof/>
        </w:rPr>
        <w:t>(</w:t>
      </w:r>
      <w:hyperlink w:anchor="_ENREF_38" w:tooltip="Helmy Yosra, 2022 #37" w:history="1">
        <w:r w:rsidR="0028001F">
          <w:rPr>
            <w:rFonts w:asciiTheme="minorHAnsi" w:hAnsiTheme="minorHAnsi"/>
            <w:noProof/>
          </w:rPr>
          <w:t>Helmy Yosra et al., 2022</w:t>
        </w:r>
      </w:hyperlink>
      <w:r w:rsidR="009F7A88">
        <w:rPr>
          <w:rFonts w:asciiTheme="minorHAnsi" w:hAnsiTheme="minorHAnsi"/>
          <w:noProof/>
        </w:rPr>
        <w:t xml:space="preserve">; </w:t>
      </w:r>
      <w:hyperlink w:anchor="_ENREF_63" w:tooltip="Mourand, 2021 #38" w:history="1">
        <w:r w:rsidR="0028001F">
          <w:rPr>
            <w:rFonts w:asciiTheme="minorHAnsi" w:hAnsiTheme="minorHAnsi"/>
            <w:noProof/>
          </w:rPr>
          <w:t>Mourand et al., 2021</w:t>
        </w:r>
      </w:hyperlink>
      <w:r w:rsidR="009F7A88">
        <w:rPr>
          <w:rFonts w:asciiTheme="minorHAnsi" w:hAnsiTheme="minorHAnsi"/>
          <w:noProof/>
        </w:rPr>
        <w:t xml:space="preserve">; </w:t>
      </w:r>
      <w:hyperlink w:anchor="_ENREF_85" w:tooltip="Rudinsky, 2023 #39" w:history="1">
        <w:r w:rsidR="0028001F">
          <w:rPr>
            <w:rFonts w:asciiTheme="minorHAnsi" w:hAnsiTheme="minorHAnsi"/>
            <w:noProof/>
          </w:rPr>
          <w:t>Rudinsky et al., 2023</w:t>
        </w:r>
      </w:hyperlink>
      <w:r w:rsidR="009F7A88">
        <w:rPr>
          <w:rFonts w:asciiTheme="minorHAnsi" w:hAnsiTheme="minorHAnsi"/>
          <w:noProof/>
        </w:rPr>
        <w:t xml:space="preserve">; </w:t>
      </w:r>
      <w:hyperlink w:anchor="_ENREF_93" w:tooltip="Sedaghat, 2025 #40" w:history="1">
        <w:r w:rsidR="0028001F">
          <w:rPr>
            <w:rFonts w:asciiTheme="minorHAnsi" w:hAnsiTheme="minorHAnsi"/>
            <w:noProof/>
          </w:rPr>
          <w:t>Sedaghat et al., 2025</w:t>
        </w:r>
      </w:hyperlink>
      <w:r w:rsidR="009F7A88">
        <w:rPr>
          <w:rFonts w:asciiTheme="minorHAnsi" w:hAnsiTheme="minorHAnsi"/>
          <w:noProof/>
        </w:rPr>
        <w:t xml:space="preserve">; </w:t>
      </w:r>
      <w:hyperlink w:anchor="_ENREF_110" w:tooltip="von Buenau, 2005 #41" w:history="1">
        <w:r w:rsidR="0028001F">
          <w:rPr>
            <w:rFonts w:asciiTheme="minorHAnsi" w:hAnsiTheme="minorHAnsi"/>
            <w:noProof/>
          </w:rPr>
          <w:t>von Buenau et al., 2005</w:t>
        </w:r>
      </w:hyperlink>
      <w:r w:rsidR="009F7A88">
        <w:rPr>
          <w:rFonts w:asciiTheme="minorHAnsi" w:hAnsiTheme="minorHAnsi"/>
          <w:noProof/>
        </w:rPr>
        <w:t xml:space="preserve">; </w:t>
      </w:r>
      <w:hyperlink w:anchor="_ENREF_114" w:tooltip="Wu, 2023 #42" w:history="1">
        <w:r w:rsidR="0028001F">
          <w:rPr>
            <w:rFonts w:asciiTheme="minorHAnsi" w:hAnsiTheme="minorHAnsi"/>
            <w:noProof/>
          </w:rPr>
          <w:t>Wu et al., 2023</w:t>
        </w:r>
      </w:hyperlink>
      <w:r w:rsidR="009F7A88">
        <w:rPr>
          <w:rFonts w:asciiTheme="minorHAnsi" w:hAnsiTheme="minorHAnsi"/>
          <w:noProof/>
        </w:rPr>
        <w:t>)</w:t>
      </w:r>
      <w:r w:rsidR="00936013">
        <w:rPr>
          <w:rFonts w:asciiTheme="minorHAnsi" w:hAnsiTheme="minorHAnsi"/>
        </w:rPr>
        <w:fldChar w:fldCharType="end"/>
      </w:r>
      <w:r w:rsidR="00A14833">
        <w:rPr>
          <w:rFonts w:asciiTheme="minorHAnsi" w:hAnsiTheme="minorHAnsi"/>
        </w:rPr>
        <w:t>.</w:t>
      </w:r>
    </w:p>
    <w:p w14:paraId="55988D6B" w14:textId="35EDDCE3" w:rsidR="0094022B" w:rsidRDefault="002E18C8" w:rsidP="0094022B">
      <w:pPr>
        <w:pStyle w:val="RARMPnumberedparagraphs"/>
        <w:rPr>
          <w:rFonts w:asciiTheme="minorHAnsi" w:hAnsiTheme="minorHAnsi"/>
        </w:rPr>
      </w:pPr>
      <w:r>
        <w:rPr>
          <w:rFonts w:asciiTheme="minorHAnsi" w:hAnsiTheme="minorHAnsi"/>
        </w:rPr>
        <w:t xml:space="preserve">EcN has been shown to </w:t>
      </w:r>
      <w:r w:rsidR="00525014">
        <w:rPr>
          <w:rFonts w:asciiTheme="minorHAnsi" w:hAnsiTheme="minorHAnsi"/>
        </w:rPr>
        <w:t xml:space="preserve">directly inhibit </w:t>
      </w:r>
      <w:r>
        <w:rPr>
          <w:rFonts w:asciiTheme="minorHAnsi" w:hAnsiTheme="minorHAnsi"/>
        </w:rPr>
        <w:t>the growth of various pathogenic bacteria</w:t>
      </w:r>
      <w:r w:rsidR="00375E6A">
        <w:rPr>
          <w:rFonts w:asciiTheme="minorHAnsi" w:hAnsiTheme="minorHAnsi"/>
        </w:rPr>
        <w:t xml:space="preserve"> by the secretion of various antimicrobial molecules and enzymes</w:t>
      </w:r>
      <w:r>
        <w:rPr>
          <w:rFonts w:asciiTheme="minorHAnsi" w:hAnsiTheme="minorHAnsi"/>
        </w:rPr>
        <w:t xml:space="preserve"> (</w:t>
      </w:r>
      <w:r w:rsidR="00525014">
        <w:rPr>
          <w:rFonts w:asciiTheme="minorHAnsi" w:hAnsiTheme="minorHAnsi"/>
        </w:rPr>
        <w:t xml:space="preserve">e.g. </w:t>
      </w:r>
      <w:r w:rsidRPr="00525014">
        <w:rPr>
          <w:rFonts w:asciiTheme="minorHAnsi" w:hAnsiTheme="minorHAnsi"/>
          <w:i/>
          <w:iCs/>
        </w:rPr>
        <w:t>Escherichia spp., Salmonella spp., Klebsiella spp., Shigella spp.</w:t>
      </w:r>
      <w:r w:rsidR="00525014" w:rsidRPr="00525014">
        <w:rPr>
          <w:rFonts w:asciiTheme="minorHAnsi" w:hAnsiTheme="minorHAnsi"/>
          <w:i/>
          <w:iCs/>
        </w:rPr>
        <w:t>, Pseudomonas spp., Staphylococcus spp.</w:t>
      </w:r>
      <w:r w:rsidR="00525014">
        <w:rPr>
          <w:rFonts w:asciiTheme="minorHAnsi" w:hAnsiTheme="minorHAnsi"/>
        </w:rPr>
        <w:t xml:space="preserve">). </w:t>
      </w:r>
      <w:r w:rsidR="00913F00">
        <w:rPr>
          <w:rFonts w:asciiTheme="minorHAnsi" w:hAnsiTheme="minorHAnsi"/>
        </w:rPr>
        <w:t>It</w:t>
      </w:r>
      <w:r w:rsidR="00525014">
        <w:rPr>
          <w:rFonts w:asciiTheme="minorHAnsi" w:hAnsiTheme="minorHAnsi"/>
        </w:rPr>
        <w:t xml:space="preserve"> </w:t>
      </w:r>
      <w:r w:rsidR="00375E6A">
        <w:rPr>
          <w:rFonts w:asciiTheme="minorHAnsi" w:hAnsiTheme="minorHAnsi"/>
        </w:rPr>
        <w:t>can</w:t>
      </w:r>
      <w:r w:rsidR="00525014">
        <w:rPr>
          <w:rFonts w:asciiTheme="minorHAnsi" w:hAnsiTheme="minorHAnsi"/>
        </w:rPr>
        <w:t xml:space="preserve"> </w:t>
      </w:r>
      <w:r w:rsidR="00375E6A">
        <w:rPr>
          <w:rFonts w:asciiTheme="minorHAnsi" w:hAnsiTheme="minorHAnsi"/>
        </w:rPr>
        <w:t xml:space="preserve">also </w:t>
      </w:r>
      <w:r w:rsidR="00FE6574">
        <w:rPr>
          <w:rFonts w:asciiTheme="minorHAnsi" w:hAnsiTheme="minorHAnsi"/>
        </w:rPr>
        <w:t xml:space="preserve">prevent </w:t>
      </w:r>
      <w:r w:rsidR="00525014">
        <w:rPr>
          <w:rFonts w:asciiTheme="minorHAnsi" w:hAnsiTheme="minorHAnsi"/>
        </w:rPr>
        <w:t>biofilm formation</w:t>
      </w:r>
      <w:r w:rsidR="00913F00">
        <w:rPr>
          <w:rFonts w:asciiTheme="minorHAnsi" w:hAnsiTheme="minorHAnsi"/>
        </w:rPr>
        <w:t xml:space="preserve"> by</w:t>
      </w:r>
      <w:r w:rsidR="00525014">
        <w:rPr>
          <w:rFonts w:asciiTheme="minorHAnsi" w:hAnsiTheme="minorHAnsi"/>
        </w:rPr>
        <w:t xml:space="preserve"> other EHEC pathogens, </w:t>
      </w:r>
      <w:r w:rsidR="00375E6A" w:rsidRPr="00375E6A">
        <w:rPr>
          <w:rFonts w:asciiTheme="minorHAnsi" w:hAnsiTheme="minorHAnsi"/>
          <w:i/>
          <w:iCs/>
        </w:rPr>
        <w:t>Salmonella enterica</w:t>
      </w:r>
      <w:r w:rsidR="00375E6A">
        <w:rPr>
          <w:rFonts w:asciiTheme="minorHAnsi" w:hAnsiTheme="minorHAnsi"/>
        </w:rPr>
        <w:t xml:space="preserve">, </w:t>
      </w:r>
      <w:r w:rsidR="00525014" w:rsidRPr="003909AE">
        <w:rPr>
          <w:rFonts w:asciiTheme="minorHAnsi" w:hAnsiTheme="minorHAnsi"/>
          <w:i/>
          <w:iCs/>
        </w:rPr>
        <w:t>P. aeruginosa, Staphylococcus aureus</w:t>
      </w:r>
      <w:r w:rsidR="00525014">
        <w:rPr>
          <w:rFonts w:asciiTheme="minorHAnsi" w:hAnsiTheme="minorHAnsi"/>
        </w:rPr>
        <w:t xml:space="preserve"> and </w:t>
      </w:r>
      <w:r w:rsidR="00525014" w:rsidRPr="003909AE">
        <w:rPr>
          <w:rFonts w:asciiTheme="minorHAnsi" w:hAnsiTheme="minorHAnsi"/>
          <w:i/>
          <w:iCs/>
        </w:rPr>
        <w:t>S. epidermidis</w:t>
      </w:r>
      <w:r w:rsidR="003909AE">
        <w:rPr>
          <w:rFonts w:asciiTheme="minorHAnsi" w:hAnsiTheme="minorHAnsi"/>
        </w:rPr>
        <w:t>.</w:t>
      </w:r>
      <w:r w:rsidR="00525014">
        <w:rPr>
          <w:rFonts w:asciiTheme="minorHAnsi" w:hAnsiTheme="minorHAnsi"/>
        </w:rPr>
        <w:t xml:space="preserve"> </w:t>
      </w:r>
      <w:r w:rsidR="003909AE">
        <w:rPr>
          <w:rFonts w:asciiTheme="minorHAnsi" w:hAnsiTheme="minorHAnsi"/>
        </w:rPr>
        <w:t xml:space="preserve">Bacteria that form biofilms are highly tolerant </w:t>
      </w:r>
      <w:r w:rsidR="00913F00">
        <w:rPr>
          <w:rFonts w:asciiTheme="minorHAnsi" w:hAnsiTheme="minorHAnsi"/>
        </w:rPr>
        <w:t>of</w:t>
      </w:r>
      <w:r w:rsidR="003909AE">
        <w:rPr>
          <w:rFonts w:asciiTheme="minorHAnsi" w:hAnsiTheme="minorHAnsi"/>
        </w:rPr>
        <w:t xml:space="preserve"> external stresses such as antibacterial agents and are the major cause of chronic and medical device related infections</w:t>
      </w:r>
      <w:r w:rsidR="00E74451">
        <w:rPr>
          <w:rFonts w:asciiTheme="minorHAnsi" w:hAnsiTheme="minorHAnsi"/>
        </w:rPr>
        <w:t xml:space="preserve"> </w:t>
      </w:r>
      <w:r w:rsidR="00E74451">
        <w:rPr>
          <w:rFonts w:asciiTheme="minorHAnsi" w:hAnsiTheme="minorHAnsi"/>
        </w:rPr>
        <w:fldChar w:fldCharType="begin">
          <w:fldData xml:space="preserve">PEVuZE5vdGU+PENpdGU+PEF1dGhvcj5DaGVuPC9BdXRob3I+PFllYXI+MjAyMzwvWWVhcj48UmVj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</w:fldData>
        </w:fldChar>
      </w:r>
      <w:r w:rsidR="009F7A88">
        <w:rPr>
          <w:rFonts w:asciiTheme="minorHAnsi" w:hAnsiTheme="minorHAnsi"/>
        </w:rPr>
        <w:instrText xml:space="preserve"> ADDIN EN.CITE </w:instrText>
      </w:r>
      <w:r w:rsidR="009F7A88">
        <w:rPr>
          <w:rFonts w:asciiTheme="minorHAnsi" w:hAnsiTheme="minorHAnsi"/>
        </w:rPr>
        <w:fldChar w:fldCharType="begin">
          <w:fldData xml:space="preserve">PEVuZE5vdGU+PENpdGU+PEF1dGhvcj5DaGVuPC9BdXRob3I+PFllYXI+MjAyMzwvWWVhcj48UmVj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</w:fldData>
        </w:fldChar>
      </w:r>
      <w:r w:rsidR="009F7A88">
        <w:rPr>
          <w:rFonts w:asciiTheme="minorHAnsi" w:hAnsiTheme="minorHAnsi"/>
        </w:rPr>
        <w:instrText xml:space="preserve"> ADDIN EN.CITE.DATA </w:instrText>
      </w:r>
      <w:r w:rsidR="009F7A88">
        <w:rPr>
          <w:rFonts w:asciiTheme="minorHAnsi" w:hAnsiTheme="minorHAnsi"/>
        </w:rPr>
      </w:r>
      <w:r w:rsidR="009F7A88">
        <w:rPr>
          <w:rFonts w:asciiTheme="minorHAnsi" w:hAnsiTheme="minorHAnsi"/>
        </w:rPr>
        <w:fldChar w:fldCharType="end"/>
      </w:r>
      <w:r w:rsidR="00E74451">
        <w:rPr>
          <w:rFonts w:asciiTheme="minorHAnsi" w:hAnsiTheme="minorHAnsi"/>
        </w:rPr>
      </w:r>
      <w:r w:rsidR="00E74451">
        <w:rPr>
          <w:rFonts w:asciiTheme="minorHAnsi" w:hAnsiTheme="minorHAnsi"/>
        </w:rPr>
        <w:fldChar w:fldCharType="separate"/>
      </w:r>
      <w:r w:rsidR="009F7A88">
        <w:rPr>
          <w:rFonts w:asciiTheme="minorHAnsi" w:hAnsiTheme="minorHAnsi"/>
          <w:noProof/>
        </w:rPr>
        <w:t>(</w:t>
      </w:r>
      <w:hyperlink w:anchor="_ENREF_14" w:tooltip="Chen, 2023 #43" w:history="1">
        <w:r w:rsidR="0028001F">
          <w:rPr>
            <w:rFonts w:asciiTheme="minorHAnsi" w:hAnsiTheme="minorHAnsi"/>
            <w:noProof/>
          </w:rPr>
          <w:t>Chen et al., 2023</w:t>
        </w:r>
      </w:hyperlink>
      <w:r w:rsidR="009F7A88">
        <w:rPr>
          <w:rFonts w:asciiTheme="minorHAnsi" w:hAnsiTheme="minorHAnsi"/>
          <w:noProof/>
        </w:rPr>
        <w:t xml:space="preserve">; </w:t>
      </w:r>
      <w:hyperlink w:anchor="_ENREF_25" w:tooltip="Fang, 2018 #44" w:history="1">
        <w:r w:rsidR="0028001F">
          <w:rPr>
            <w:rFonts w:asciiTheme="minorHAnsi" w:hAnsiTheme="minorHAnsi"/>
            <w:noProof/>
          </w:rPr>
          <w:t>Fang et al., 2018</w:t>
        </w:r>
      </w:hyperlink>
      <w:r w:rsidR="009F7A88">
        <w:rPr>
          <w:rFonts w:asciiTheme="minorHAnsi" w:hAnsiTheme="minorHAnsi"/>
          <w:noProof/>
        </w:rPr>
        <w:t xml:space="preserve">; </w:t>
      </w:r>
      <w:hyperlink w:anchor="_ENREF_90" w:tooltip="Sassone-Corsi, 2016 #45" w:history="1">
        <w:r w:rsidR="0028001F">
          <w:rPr>
            <w:rFonts w:asciiTheme="minorHAnsi" w:hAnsiTheme="minorHAnsi"/>
            <w:noProof/>
          </w:rPr>
          <w:t>Sassone-Corsi et al., 2016</w:t>
        </w:r>
      </w:hyperlink>
      <w:r w:rsidR="009F7A88">
        <w:rPr>
          <w:rFonts w:asciiTheme="minorHAnsi" w:hAnsiTheme="minorHAnsi"/>
          <w:noProof/>
        </w:rPr>
        <w:t xml:space="preserve">; </w:t>
      </w:r>
      <w:hyperlink w:anchor="_ENREF_96" w:tooltip="Sonnenborn, 2016 #29" w:history="1">
        <w:r w:rsidR="0028001F">
          <w:rPr>
            <w:rFonts w:asciiTheme="minorHAnsi" w:hAnsiTheme="minorHAnsi"/>
            <w:noProof/>
          </w:rPr>
          <w:t>Sonnenborn, 2016</w:t>
        </w:r>
      </w:hyperlink>
      <w:r w:rsidR="009F7A88">
        <w:rPr>
          <w:rFonts w:asciiTheme="minorHAnsi" w:hAnsiTheme="minorHAnsi"/>
          <w:noProof/>
        </w:rPr>
        <w:t>)</w:t>
      </w:r>
      <w:r w:rsidR="00E74451">
        <w:rPr>
          <w:rFonts w:asciiTheme="minorHAnsi" w:hAnsiTheme="minorHAnsi"/>
        </w:rPr>
        <w:fldChar w:fldCharType="end"/>
      </w:r>
      <w:r w:rsidR="003909AE">
        <w:rPr>
          <w:rFonts w:asciiTheme="minorHAnsi" w:hAnsiTheme="minorHAnsi"/>
        </w:rPr>
        <w:t xml:space="preserve">. </w:t>
      </w:r>
    </w:p>
    <w:p w14:paraId="06C5784B" w14:textId="032D72F5" w:rsidR="0094022B" w:rsidRPr="0094022B" w:rsidRDefault="0094022B" w:rsidP="0094022B">
      <w:pPr>
        <w:pStyle w:val="RARMPnumberedparagraphs"/>
        <w:rPr>
          <w:rFonts w:asciiTheme="minorHAnsi" w:hAnsiTheme="minorHAnsi"/>
        </w:rPr>
      </w:pPr>
      <w:r>
        <w:rPr>
          <w:rFonts w:asciiTheme="minorHAnsi" w:hAnsiTheme="minorHAnsi"/>
        </w:rPr>
        <w:t xml:space="preserve">EcN has anti-inflammatory effects in the intestinal epithelial cells </w:t>
      </w:r>
      <w:r w:rsidR="00516D05">
        <w:rPr>
          <w:rFonts w:asciiTheme="minorHAnsi" w:hAnsiTheme="minorHAnsi"/>
        </w:rPr>
        <w:t xml:space="preserve">(IEC) </w:t>
      </w:r>
      <w:r>
        <w:rPr>
          <w:rFonts w:asciiTheme="minorHAnsi" w:hAnsiTheme="minorHAnsi"/>
        </w:rPr>
        <w:t xml:space="preserve">in inflammatory bowel disease (IBD). </w:t>
      </w:r>
      <w:r w:rsidR="00516D05">
        <w:rPr>
          <w:rFonts w:asciiTheme="minorHAnsi" w:hAnsiTheme="minorHAnsi"/>
        </w:rPr>
        <w:t xml:space="preserve">A review by Chen et. al., has suggested that EcN does this by competing against harmful bacteria for resources; stimulating IECs to produce various molecules to resist pathogenic bacteria and inhibit the expression of pro-inflammatory molecules; and stimulating IECs to repair the intestinal epithelial barrier </w:t>
      </w:r>
      <w:r w:rsidR="00857720">
        <w:rPr>
          <w:rFonts w:asciiTheme="minorHAnsi" w:hAnsiTheme="minorHAnsi"/>
        </w:rPr>
        <w:fldChar w:fldCharType="begin">
          <w:fldData xml:space="preserve">PEVuZE5vdGU+PENpdGU+PEF1dGhvcj5DaGVuPC9BdXRob3I+PFllYXI+MjAyMzwvWWVhcj48UmVj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=
</w:fldData>
        </w:fldChar>
      </w:r>
      <w:r w:rsidR="00FA1892">
        <w:rPr>
          <w:rFonts w:asciiTheme="minorHAnsi" w:hAnsiTheme="minorHAnsi"/>
        </w:rPr>
        <w:instrText xml:space="preserve"> ADDIN EN.CITE </w:instrText>
      </w:r>
      <w:r w:rsidR="00FA1892">
        <w:rPr>
          <w:rFonts w:asciiTheme="minorHAnsi" w:hAnsiTheme="minorHAnsi"/>
        </w:rPr>
        <w:fldChar w:fldCharType="begin">
          <w:fldData xml:space="preserve">PEVuZE5vdGU+PENpdGU+PEF1dGhvcj5DaGVuPC9BdXRob3I+PFllYXI+MjAyMzwvWWVhcj48UmVj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=
</w:fldData>
        </w:fldChar>
      </w:r>
      <w:r w:rsidR="00FA1892">
        <w:rPr>
          <w:rFonts w:asciiTheme="minorHAnsi" w:hAnsiTheme="minorHAnsi"/>
        </w:rPr>
        <w:instrText xml:space="preserve"> ADDIN EN.CITE.DATA </w:instrText>
      </w:r>
      <w:r w:rsidR="00FA1892">
        <w:rPr>
          <w:rFonts w:asciiTheme="minorHAnsi" w:hAnsiTheme="minorHAnsi"/>
        </w:rPr>
      </w:r>
      <w:r w:rsidR="00FA1892">
        <w:rPr>
          <w:rFonts w:asciiTheme="minorHAnsi" w:hAnsiTheme="minorHAnsi"/>
        </w:rPr>
        <w:fldChar w:fldCharType="end"/>
      </w:r>
      <w:r w:rsidR="00857720">
        <w:rPr>
          <w:rFonts w:asciiTheme="minorHAnsi" w:hAnsiTheme="minorHAnsi"/>
        </w:rPr>
      </w:r>
      <w:r w:rsidR="00857720">
        <w:rPr>
          <w:rFonts w:asciiTheme="minorHAnsi" w:hAnsiTheme="minorHAnsi"/>
        </w:rPr>
        <w:fldChar w:fldCharType="separate"/>
      </w:r>
      <w:r w:rsidR="00857720">
        <w:rPr>
          <w:rFonts w:asciiTheme="minorHAnsi" w:hAnsiTheme="minorHAnsi"/>
          <w:noProof/>
        </w:rPr>
        <w:t>(</w:t>
      </w:r>
      <w:hyperlink w:anchor="_ENREF_14" w:tooltip="Chen, 2023 #43" w:history="1">
        <w:r w:rsidR="0028001F">
          <w:rPr>
            <w:rFonts w:asciiTheme="minorHAnsi" w:hAnsiTheme="minorHAnsi"/>
            <w:noProof/>
          </w:rPr>
          <w:t>Chen et al., 2023</w:t>
        </w:r>
      </w:hyperlink>
      <w:r w:rsidR="00857720">
        <w:rPr>
          <w:rFonts w:asciiTheme="minorHAnsi" w:hAnsiTheme="minorHAnsi"/>
          <w:noProof/>
        </w:rPr>
        <w:t>)</w:t>
      </w:r>
      <w:r w:rsidR="00857720">
        <w:rPr>
          <w:rFonts w:asciiTheme="minorHAnsi" w:hAnsiTheme="minorHAnsi"/>
        </w:rPr>
        <w:fldChar w:fldCharType="end"/>
      </w:r>
      <w:r w:rsidR="00D21C59">
        <w:rPr>
          <w:rFonts w:asciiTheme="minorHAnsi" w:hAnsiTheme="minorHAnsi"/>
        </w:rPr>
        <w:t xml:space="preserve">. </w:t>
      </w:r>
      <w:r w:rsidR="00516D05">
        <w:rPr>
          <w:rFonts w:asciiTheme="minorHAnsi" w:hAnsiTheme="minorHAnsi"/>
        </w:rPr>
        <w:t xml:space="preserve">   </w:t>
      </w:r>
    </w:p>
    <w:p w14:paraId="57FAC083" w14:textId="372340E0" w:rsidR="00226735" w:rsidRPr="00101BF0" w:rsidRDefault="00226735" w:rsidP="00101BF0">
      <w:pPr>
        <w:pStyle w:val="RARMPnumberedparagraphs"/>
        <w:rPr>
          <w:rFonts w:asciiTheme="minorHAnsi" w:hAnsiTheme="minorHAnsi"/>
          <w:szCs w:val="22"/>
        </w:rPr>
      </w:pPr>
      <w:r w:rsidRPr="00226735">
        <w:rPr>
          <w:rFonts w:asciiTheme="minorHAnsi" w:hAnsiTheme="minorHAnsi"/>
          <w:szCs w:val="22"/>
        </w:rPr>
        <w:t xml:space="preserve">It has </w:t>
      </w:r>
      <w:r w:rsidR="00175BBC">
        <w:rPr>
          <w:rFonts w:asciiTheme="minorHAnsi" w:hAnsiTheme="minorHAnsi"/>
          <w:szCs w:val="22"/>
        </w:rPr>
        <w:t>recently been</w:t>
      </w:r>
      <w:r w:rsidRPr="00226735">
        <w:rPr>
          <w:rFonts w:asciiTheme="minorHAnsi" w:hAnsiTheme="minorHAnsi"/>
          <w:szCs w:val="22"/>
        </w:rPr>
        <w:t xml:space="preserve"> reported that </w:t>
      </w:r>
      <w:r w:rsidRPr="00226735">
        <w:rPr>
          <w:rFonts w:asciiTheme="minorHAnsi" w:hAnsiTheme="minorHAnsi"/>
          <w:i/>
          <w:iCs/>
          <w:szCs w:val="22"/>
        </w:rPr>
        <w:t>E. coli</w:t>
      </w:r>
      <w:r w:rsidRPr="00226735">
        <w:rPr>
          <w:rFonts w:asciiTheme="minorHAnsi" w:hAnsiTheme="minorHAnsi"/>
          <w:szCs w:val="22"/>
        </w:rPr>
        <w:t xml:space="preserve"> </w:t>
      </w:r>
      <w:r w:rsidR="00D61F08">
        <w:rPr>
          <w:rFonts w:asciiTheme="minorHAnsi" w:hAnsiTheme="minorHAnsi"/>
          <w:szCs w:val="22"/>
        </w:rPr>
        <w:t>belonging</w:t>
      </w:r>
      <w:r w:rsidRPr="00226735">
        <w:rPr>
          <w:rFonts w:asciiTheme="minorHAnsi" w:hAnsiTheme="minorHAnsi"/>
          <w:szCs w:val="22"/>
        </w:rPr>
        <w:t xml:space="preserve"> to the B2 phylogenetic group</w:t>
      </w:r>
      <w:r w:rsidR="00D61F08">
        <w:rPr>
          <w:rFonts w:asciiTheme="minorHAnsi" w:hAnsiTheme="minorHAnsi"/>
          <w:szCs w:val="22"/>
        </w:rPr>
        <w:t xml:space="preserve"> (</w:t>
      </w:r>
      <w:r>
        <w:rPr>
          <w:rFonts w:asciiTheme="minorHAnsi" w:hAnsiTheme="minorHAnsi"/>
          <w:szCs w:val="22"/>
        </w:rPr>
        <w:t>including EcN</w:t>
      </w:r>
      <w:r w:rsidR="00D61F08">
        <w:rPr>
          <w:rFonts w:asciiTheme="minorHAnsi" w:hAnsiTheme="minorHAnsi"/>
          <w:szCs w:val="22"/>
        </w:rPr>
        <w:t>)</w:t>
      </w:r>
      <w:r w:rsidR="00494DFF">
        <w:rPr>
          <w:rFonts w:asciiTheme="minorHAnsi" w:hAnsiTheme="minorHAnsi"/>
          <w:szCs w:val="22"/>
        </w:rPr>
        <w:t>,</w:t>
      </w:r>
      <w:r>
        <w:rPr>
          <w:rFonts w:asciiTheme="minorHAnsi" w:hAnsiTheme="minorHAnsi"/>
          <w:szCs w:val="22"/>
        </w:rPr>
        <w:t xml:space="preserve"> contains polyketide synthase (</w:t>
      </w:r>
      <w:r w:rsidRPr="00226735">
        <w:rPr>
          <w:rFonts w:asciiTheme="minorHAnsi" w:hAnsiTheme="minorHAnsi"/>
          <w:i/>
          <w:iCs/>
          <w:szCs w:val="22"/>
        </w:rPr>
        <w:t>pks</w:t>
      </w:r>
      <w:r>
        <w:rPr>
          <w:rFonts w:asciiTheme="minorHAnsi" w:hAnsiTheme="minorHAnsi"/>
          <w:szCs w:val="22"/>
        </w:rPr>
        <w:t xml:space="preserve">) </w:t>
      </w:r>
      <w:r w:rsidR="00B52D04">
        <w:rPr>
          <w:rFonts w:asciiTheme="minorHAnsi" w:hAnsiTheme="minorHAnsi"/>
          <w:szCs w:val="22"/>
        </w:rPr>
        <w:t>islands t</w:t>
      </w:r>
      <w:r>
        <w:rPr>
          <w:rFonts w:asciiTheme="minorHAnsi" w:hAnsiTheme="minorHAnsi"/>
          <w:szCs w:val="22"/>
        </w:rPr>
        <w:t xml:space="preserve">hat encode </w:t>
      </w:r>
      <w:r w:rsidR="00F761C6">
        <w:rPr>
          <w:rFonts w:asciiTheme="minorHAnsi" w:hAnsiTheme="minorHAnsi"/>
          <w:szCs w:val="22"/>
        </w:rPr>
        <w:t xml:space="preserve">colibactin, </w:t>
      </w:r>
      <w:r w:rsidR="00494DFF">
        <w:rPr>
          <w:rFonts w:asciiTheme="minorHAnsi" w:hAnsiTheme="minorHAnsi"/>
          <w:szCs w:val="22"/>
        </w:rPr>
        <w:t xml:space="preserve">a genotoxin </w:t>
      </w:r>
      <w:r w:rsidR="003D3035">
        <w:rPr>
          <w:rFonts w:asciiTheme="minorHAnsi" w:hAnsiTheme="minorHAnsi"/>
          <w:szCs w:val="22"/>
        </w:rPr>
        <w:fldChar w:fldCharType="begin"/>
      </w:r>
      <w:r w:rsidR="00FA1892">
        <w:rPr>
          <w:rFonts w:asciiTheme="minorHAnsi" w:hAnsiTheme="minorHAnsi"/>
          <w:szCs w:val="22"/>
        </w:rPr>
        <w:instrText xml:space="preserve"> ADDIN EN.CITE &lt;EndNote&gt;&lt;Cite&gt;&lt;Author&gt;Auvray&lt;/Author&gt;&lt;Year&gt;2021&lt;/Year&gt;&lt;RecNum&gt;46&lt;/RecNum&gt;&lt;DisplayText&gt;(Auvray et al., 2021)&lt;/DisplayText&gt;&lt;record&gt;&lt;rec-number&gt;46&lt;/rec-number&gt;&lt;foreign-keys&gt;&lt;key app="EN" db-id="e2p5expr8xpzasea9ag5xrxnztseszre50vw" timestamp="1761605396"&gt;46&lt;/key&gt;&lt;/foreign-keys&gt;&lt;ref-type name="Journal Article"&gt;17&lt;/ref-type&gt;&lt;contributors&gt;&lt;authors&gt;&lt;author&gt;Auvray, Frédéric&lt;/author&gt;&lt;author&gt;Perrat, Alexandre&lt;/author&gt;&lt;author&gt;Arimizu, Yoko&lt;/author&gt;&lt;author&gt;Chagneau, Camille V.&lt;/author&gt;&lt;author&gt;Bossuet-Greif, Nadège&lt;/author&gt;&lt;author&gt;Massip, Clémence&lt;/author&gt;&lt;author&gt;Brugère, Hubert&lt;/author&gt;&lt;author&gt;Nougayrède, Jean-Philippe&lt;/author&gt;&lt;author&gt;Hayashi, Tetsuya&lt;/author&gt;&lt;author&gt;Branchu, Priscilla&lt;/author&gt;&lt;author&gt;Ogura, Yoshitoshi&lt;/author&gt;&lt;author&gt;Oswald, Eric&lt;/author&gt;&lt;/authors&gt;&lt;/contributors&gt;&lt;titles&gt;&lt;title&gt;&lt;style face="normal" font="default" size="100%"&gt;Insights into the acquisition of the &lt;/style&gt;&lt;style face="italic" font="default" size="100%"&gt;pks&lt;/style&gt;&lt;style face="normal" font="default" size="100%"&gt; island and production of colibactin in the &lt;/style&gt;&lt;style face="italic" font="default" size="100%"&gt;Escherichia coli&lt;/style&gt;&lt;style face="normal" font="default" size="100%"&gt; population&lt;/style&gt;&lt;/title&gt;&lt;secondary-title&gt;Microbial Genomics&lt;/secondary-title&gt;&lt;/titles&gt;&lt;periodical&gt;&lt;full-title&gt;Microbial Genomics&lt;/full-title&gt;&lt;/periodical&gt;&lt;volume&gt;7&lt;/volume&gt;&lt;number&gt;5&lt;/number&gt;&lt;keywords&gt;&lt;keyword&gt;colibactin&lt;/keyword&gt;&lt;keyword&gt;enterobacteria&lt;/keyword&gt;&lt;keyword&gt;genetic diversity&lt;/keyword&gt;&lt;keyword&gt;pathogenicity island&lt;/keyword&gt;&lt;keyword&gt;pks&lt;/keyword&gt;&lt;keyword&gt;genotoxin&lt;/keyword&gt;&lt;keyword&gt;Escherichia coli&lt;/keyword&gt;&lt;/keywords&gt;&lt;dates&gt;&lt;year&gt;2021&lt;/year&gt;&lt;/dates&gt;&lt;isbn&gt;2057-5858&lt;/isbn&gt;&lt;urls&gt;&lt;related-urls&gt;&lt;url&gt;https://www.microbiologyresearch.org/content/journal/mgen/10.1099/mgen.0.000579&lt;/url&gt;&lt;/related-urls&gt;&lt;/urls&gt;&lt;electronic-resource-num&gt;https://doi.org/10.1099/mgen.0.000579&lt;/electronic-resource-num&gt;&lt;/record&gt;&lt;/Cite&gt;&lt;/EndNote&gt;</w:instrText>
      </w:r>
      <w:r w:rsidR="003D3035">
        <w:rPr>
          <w:rFonts w:asciiTheme="minorHAnsi" w:hAnsiTheme="minorHAnsi"/>
          <w:szCs w:val="22"/>
        </w:rPr>
        <w:fldChar w:fldCharType="separate"/>
      </w:r>
      <w:r w:rsidR="003D3035">
        <w:rPr>
          <w:rFonts w:asciiTheme="minorHAnsi" w:hAnsiTheme="minorHAnsi"/>
          <w:noProof/>
          <w:szCs w:val="22"/>
        </w:rPr>
        <w:t>(</w:t>
      </w:r>
      <w:hyperlink w:anchor="_ENREF_7" w:tooltip="Auvray, 2021 #46" w:history="1">
        <w:r w:rsidR="0028001F">
          <w:rPr>
            <w:rFonts w:asciiTheme="minorHAnsi" w:hAnsiTheme="minorHAnsi"/>
            <w:noProof/>
            <w:szCs w:val="22"/>
          </w:rPr>
          <w:t>Auvray et al., 2021</w:t>
        </w:r>
      </w:hyperlink>
      <w:r w:rsidR="003D3035">
        <w:rPr>
          <w:rFonts w:asciiTheme="minorHAnsi" w:hAnsiTheme="minorHAnsi"/>
          <w:noProof/>
          <w:szCs w:val="22"/>
        </w:rPr>
        <w:t>)</w:t>
      </w:r>
      <w:r w:rsidR="003D3035">
        <w:rPr>
          <w:rFonts w:asciiTheme="minorHAnsi" w:hAnsiTheme="minorHAnsi"/>
          <w:szCs w:val="22"/>
        </w:rPr>
        <w:fldChar w:fldCharType="end"/>
      </w:r>
      <w:r w:rsidR="00494DFF">
        <w:rPr>
          <w:rFonts w:asciiTheme="minorHAnsi" w:hAnsiTheme="minorHAnsi"/>
          <w:szCs w:val="22"/>
        </w:rPr>
        <w:t xml:space="preserve">. </w:t>
      </w:r>
      <w:r w:rsidR="00B52D04">
        <w:rPr>
          <w:rFonts w:asciiTheme="minorHAnsi" w:hAnsiTheme="minorHAnsi"/>
          <w:szCs w:val="22"/>
        </w:rPr>
        <w:t xml:space="preserve">The </w:t>
      </w:r>
      <w:r w:rsidR="00B52D04" w:rsidRPr="00B52D04">
        <w:rPr>
          <w:rFonts w:asciiTheme="minorHAnsi" w:hAnsiTheme="minorHAnsi"/>
          <w:i/>
          <w:iCs/>
          <w:szCs w:val="22"/>
        </w:rPr>
        <w:t>E</w:t>
      </w:r>
      <w:r w:rsidR="00A62056" w:rsidRPr="00B52D04">
        <w:rPr>
          <w:rFonts w:asciiTheme="minorHAnsi" w:hAnsiTheme="minorHAnsi"/>
          <w:i/>
          <w:iCs/>
          <w:szCs w:val="22"/>
        </w:rPr>
        <w:t>.</w:t>
      </w:r>
      <w:r w:rsidR="00A62056">
        <w:rPr>
          <w:rFonts w:asciiTheme="minorHAnsi" w:hAnsiTheme="minorHAnsi"/>
          <w:i/>
          <w:iCs/>
          <w:szCs w:val="22"/>
        </w:rPr>
        <w:t> </w:t>
      </w:r>
      <w:r w:rsidR="00B52D04" w:rsidRPr="00B52D04">
        <w:rPr>
          <w:rFonts w:asciiTheme="minorHAnsi" w:hAnsiTheme="minorHAnsi"/>
          <w:i/>
          <w:iCs/>
          <w:szCs w:val="22"/>
        </w:rPr>
        <w:t>coli pks</w:t>
      </w:r>
      <w:r w:rsidR="00B52D04">
        <w:rPr>
          <w:rFonts w:asciiTheme="minorHAnsi" w:hAnsiTheme="minorHAnsi"/>
          <w:szCs w:val="22"/>
        </w:rPr>
        <w:t xml:space="preserve"> island is encoded by 19 genes (</w:t>
      </w:r>
      <w:r w:rsidR="00B52D04" w:rsidRPr="00B52D04">
        <w:rPr>
          <w:rFonts w:asciiTheme="minorHAnsi" w:hAnsiTheme="minorHAnsi"/>
          <w:i/>
          <w:iCs/>
          <w:szCs w:val="22"/>
        </w:rPr>
        <w:t>clbA</w:t>
      </w:r>
      <w:r w:rsidR="00B52D04">
        <w:rPr>
          <w:rFonts w:asciiTheme="minorHAnsi" w:hAnsiTheme="minorHAnsi"/>
          <w:szCs w:val="22"/>
        </w:rPr>
        <w:t xml:space="preserve"> – </w:t>
      </w:r>
      <w:r w:rsidR="00B52D04" w:rsidRPr="00B52D04">
        <w:rPr>
          <w:rFonts w:asciiTheme="minorHAnsi" w:hAnsiTheme="minorHAnsi"/>
          <w:i/>
          <w:iCs/>
          <w:szCs w:val="22"/>
        </w:rPr>
        <w:t>clbS</w:t>
      </w:r>
      <w:r w:rsidR="00B52D04">
        <w:rPr>
          <w:rFonts w:asciiTheme="minorHAnsi" w:hAnsiTheme="minorHAnsi"/>
          <w:szCs w:val="22"/>
        </w:rPr>
        <w:t xml:space="preserve">) </w:t>
      </w:r>
      <w:r w:rsidR="003D3035">
        <w:rPr>
          <w:rFonts w:asciiTheme="minorHAnsi" w:hAnsiTheme="minorHAnsi"/>
          <w:szCs w:val="22"/>
        </w:rPr>
        <w:fldChar w:fldCharType="begin"/>
      </w:r>
      <w:r w:rsidR="00FA1892">
        <w:rPr>
          <w:rFonts w:asciiTheme="minorHAnsi" w:hAnsiTheme="minorHAnsi"/>
          <w:szCs w:val="22"/>
        </w:rPr>
        <w:instrText xml:space="preserve"> ADDIN EN.CITE &lt;EndNote&gt;&lt;Cite&gt;&lt;Author&gt;Auvray&lt;/Author&gt;&lt;Year&gt;2021&lt;/Year&gt;&lt;RecNum&gt;46&lt;/RecNum&gt;&lt;DisplayText&gt;(Auvray et al., 2021)&lt;/DisplayText&gt;&lt;record&gt;&lt;rec-number&gt;46&lt;/rec-number&gt;&lt;foreign-keys&gt;&lt;key app="EN" db-id="e2p5expr8xpzasea9ag5xrxnztseszre50vw" timestamp="1761605396"&gt;46&lt;/key&gt;&lt;/foreign-keys&gt;&lt;ref-type name="Journal Article"&gt;17&lt;/ref-type&gt;&lt;contributors&gt;&lt;authors&gt;&lt;author&gt;Auvray, Frédéric&lt;/author&gt;&lt;author&gt;Perrat, Alexandre&lt;/author&gt;&lt;author&gt;Arimizu, Yoko&lt;/author&gt;&lt;author&gt;Chagneau, Camille V.&lt;/author&gt;&lt;author&gt;Bossuet-Greif, Nadège&lt;/author&gt;&lt;author&gt;Massip, Clémence&lt;/author&gt;&lt;author&gt;Brugère, Hubert&lt;/author&gt;&lt;author&gt;Nougayrède, Jean-Philippe&lt;/author&gt;&lt;author&gt;Hayashi, Tetsuya&lt;/author&gt;&lt;author&gt;Branchu, Priscilla&lt;/author&gt;&lt;author&gt;Ogura, Yoshitoshi&lt;/author&gt;&lt;author&gt;Oswald, Eric&lt;/author&gt;&lt;/authors&gt;&lt;/contributors&gt;&lt;titles&gt;&lt;title&gt;&lt;style face="normal" font="default" size="100%"&gt;Insights into the acquisition of the &lt;/style&gt;&lt;style face="italic" font="default" size="100%"&gt;pks&lt;/style&gt;&lt;style face="normal" font="default" size="100%"&gt; island and production of colibactin in the &lt;/style&gt;&lt;style face="italic" font="default" size="100%"&gt;Escherichia coli&lt;/style&gt;&lt;style face="normal" font="default" size="100%"&gt; population&lt;/style&gt;&lt;/title&gt;&lt;secondary-title&gt;Microbial Genomics&lt;/secondary-title&gt;&lt;/titles&gt;&lt;periodical&gt;&lt;full-title&gt;Microbial Genomics&lt;/full-title&gt;&lt;/periodical&gt;&lt;volume&gt;7&lt;/volume&gt;&lt;number&gt;5&lt;/number&gt;&lt;keywords&gt;&lt;keyword&gt;colibactin&lt;/keyword&gt;&lt;keyword&gt;enterobacteria&lt;/keyword&gt;&lt;keyword&gt;genetic diversity&lt;/keyword&gt;&lt;keyword&gt;pathogenicity island&lt;/keyword&gt;&lt;keyword&gt;pks&lt;/keyword&gt;&lt;keyword&gt;genotoxin&lt;/keyword&gt;&lt;keyword&gt;Escherichia coli&lt;/keyword&gt;&lt;/keywords&gt;&lt;dates&gt;&lt;year&gt;2021&lt;/year&gt;&lt;/dates&gt;&lt;isbn&gt;2057-5858&lt;/isbn&gt;&lt;urls&gt;&lt;related-urls&gt;&lt;url&gt;https://www.microbiologyresearch.org/content/journal/mgen/10.1099/mgen.0.000579&lt;/url&gt;&lt;/related-urls&gt;&lt;/urls&gt;&lt;electronic-resource-num&gt;https://doi.org/10.1099/mgen.0.000579&lt;/electronic-resource-num&gt;&lt;/record&gt;&lt;/Cite&gt;&lt;/EndNote&gt;</w:instrText>
      </w:r>
      <w:r w:rsidR="003D3035">
        <w:rPr>
          <w:rFonts w:asciiTheme="minorHAnsi" w:hAnsiTheme="minorHAnsi"/>
          <w:szCs w:val="22"/>
        </w:rPr>
        <w:fldChar w:fldCharType="separate"/>
      </w:r>
      <w:r w:rsidR="003D3035">
        <w:rPr>
          <w:rFonts w:asciiTheme="minorHAnsi" w:hAnsiTheme="minorHAnsi"/>
          <w:noProof/>
          <w:szCs w:val="22"/>
        </w:rPr>
        <w:t>(</w:t>
      </w:r>
      <w:hyperlink w:anchor="_ENREF_7" w:tooltip="Auvray, 2021 #46" w:history="1">
        <w:r w:rsidR="0028001F">
          <w:rPr>
            <w:rFonts w:asciiTheme="minorHAnsi" w:hAnsiTheme="minorHAnsi"/>
            <w:noProof/>
            <w:szCs w:val="22"/>
          </w:rPr>
          <w:t>Auvray et al., 2021</w:t>
        </w:r>
      </w:hyperlink>
      <w:r w:rsidR="003D3035">
        <w:rPr>
          <w:rFonts w:asciiTheme="minorHAnsi" w:hAnsiTheme="minorHAnsi"/>
          <w:noProof/>
          <w:szCs w:val="22"/>
        </w:rPr>
        <w:t>)</w:t>
      </w:r>
      <w:r w:rsidR="003D3035">
        <w:rPr>
          <w:rFonts w:asciiTheme="minorHAnsi" w:hAnsiTheme="minorHAnsi"/>
          <w:szCs w:val="22"/>
        </w:rPr>
        <w:fldChar w:fldCharType="end"/>
      </w:r>
      <w:r w:rsidR="00B52D04">
        <w:rPr>
          <w:rFonts w:asciiTheme="minorHAnsi" w:hAnsiTheme="minorHAnsi"/>
          <w:szCs w:val="22"/>
        </w:rPr>
        <w:t xml:space="preserve">. </w:t>
      </w:r>
      <w:r w:rsidR="00494DFF">
        <w:rPr>
          <w:rFonts w:asciiTheme="minorHAnsi" w:hAnsiTheme="minorHAnsi"/>
          <w:szCs w:val="22"/>
        </w:rPr>
        <w:t xml:space="preserve">Colibactin is </w:t>
      </w:r>
      <w:r>
        <w:rPr>
          <w:rFonts w:asciiTheme="minorHAnsi" w:hAnsiTheme="minorHAnsi"/>
          <w:szCs w:val="22"/>
        </w:rPr>
        <w:t xml:space="preserve">reported to induce double stranded breaks and chromosomal mutations </w:t>
      </w:r>
      <w:r w:rsidR="003D3035">
        <w:rPr>
          <w:rFonts w:asciiTheme="minorHAnsi" w:hAnsiTheme="minorHAnsi"/>
          <w:szCs w:val="22"/>
        </w:rPr>
        <w:fldChar w:fldCharType="begin">
          <w:fldData xml:space="preserve">PEVuZE5vdGU+PENpdGU+PEF1dGhvcj5GYWx6b25lPC9BdXRob3I+PFllYXI+MjAyNDwvWWVhcj48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</w:fldData>
        </w:fldChar>
      </w:r>
      <w:r w:rsidR="00FA1892">
        <w:rPr>
          <w:rFonts w:asciiTheme="minorHAnsi" w:hAnsiTheme="minorHAnsi"/>
          <w:szCs w:val="22"/>
        </w:rPr>
        <w:instrText xml:space="preserve"> ADDIN EN.CITE </w:instrText>
      </w:r>
      <w:r w:rsidR="00FA1892">
        <w:rPr>
          <w:rFonts w:asciiTheme="minorHAnsi" w:hAnsiTheme="minorHAnsi"/>
          <w:szCs w:val="22"/>
        </w:rPr>
        <w:fldChar w:fldCharType="begin">
          <w:fldData xml:space="preserve">PEVuZE5vdGU+PENpdGU+PEF1dGhvcj5GYWx6b25lPC9BdXRob3I+PFllYXI+MjAyNDwvWWVhcj48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</w:fldData>
        </w:fldChar>
      </w:r>
      <w:r w:rsidR="00FA1892">
        <w:rPr>
          <w:rFonts w:asciiTheme="minorHAnsi" w:hAnsiTheme="minorHAnsi"/>
          <w:szCs w:val="22"/>
        </w:rPr>
        <w:instrText xml:space="preserve"> ADDIN EN.CITE.DATA </w:instrText>
      </w:r>
      <w:r w:rsidR="00FA1892">
        <w:rPr>
          <w:rFonts w:asciiTheme="minorHAnsi" w:hAnsiTheme="minorHAnsi"/>
          <w:szCs w:val="22"/>
        </w:rPr>
      </w:r>
      <w:r w:rsidR="00FA1892">
        <w:rPr>
          <w:rFonts w:asciiTheme="minorHAnsi" w:hAnsiTheme="minorHAnsi"/>
          <w:szCs w:val="22"/>
        </w:rPr>
        <w:fldChar w:fldCharType="end"/>
      </w:r>
      <w:r w:rsidR="003D3035">
        <w:rPr>
          <w:rFonts w:asciiTheme="minorHAnsi" w:hAnsiTheme="minorHAnsi"/>
          <w:szCs w:val="22"/>
        </w:rPr>
      </w:r>
      <w:r w:rsidR="003D3035">
        <w:rPr>
          <w:rFonts w:asciiTheme="minorHAnsi" w:hAnsiTheme="minorHAnsi"/>
          <w:szCs w:val="22"/>
        </w:rPr>
        <w:fldChar w:fldCharType="separate"/>
      </w:r>
      <w:r w:rsidR="003D3035">
        <w:rPr>
          <w:rFonts w:asciiTheme="minorHAnsi" w:hAnsiTheme="minorHAnsi"/>
          <w:noProof/>
          <w:szCs w:val="22"/>
        </w:rPr>
        <w:t>(</w:t>
      </w:r>
      <w:hyperlink w:anchor="_ENREF_24" w:tooltip="Falzone, 2024 #47" w:history="1">
        <w:r w:rsidR="0028001F">
          <w:rPr>
            <w:rFonts w:asciiTheme="minorHAnsi" w:hAnsiTheme="minorHAnsi"/>
            <w:noProof/>
            <w:szCs w:val="22"/>
          </w:rPr>
          <w:t>Falzone et al., 2024</w:t>
        </w:r>
      </w:hyperlink>
      <w:r w:rsidR="003D3035">
        <w:rPr>
          <w:rFonts w:asciiTheme="minorHAnsi" w:hAnsiTheme="minorHAnsi"/>
          <w:noProof/>
          <w:szCs w:val="22"/>
        </w:rPr>
        <w:t>)</w:t>
      </w:r>
      <w:r w:rsidR="003D3035">
        <w:rPr>
          <w:rFonts w:asciiTheme="minorHAnsi" w:hAnsiTheme="minorHAnsi"/>
          <w:szCs w:val="22"/>
        </w:rPr>
        <w:fldChar w:fldCharType="end"/>
      </w:r>
      <w:r>
        <w:rPr>
          <w:rFonts w:asciiTheme="minorHAnsi" w:hAnsiTheme="minorHAnsi"/>
          <w:szCs w:val="22"/>
        </w:rPr>
        <w:t>.</w:t>
      </w:r>
      <w:r w:rsidR="00494DFF">
        <w:rPr>
          <w:rFonts w:asciiTheme="minorHAnsi" w:hAnsiTheme="minorHAnsi"/>
          <w:szCs w:val="22"/>
        </w:rPr>
        <w:t xml:space="preserve"> Some </w:t>
      </w:r>
      <w:r w:rsidR="00494DFF" w:rsidRPr="00494DFF">
        <w:rPr>
          <w:rFonts w:asciiTheme="minorHAnsi" w:hAnsiTheme="minorHAnsi"/>
          <w:i/>
          <w:iCs/>
          <w:szCs w:val="22"/>
        </w:rPr>
        <w:t>in vitro</w:t>
      </w:r>
      <w:r w:rsidR="00494DFF">
        <w:rPr>
          <w:rFonts w:asciiTheme="minorHAnsi" w:hAnsiTheme="minorHAnsi"/>
          <w:szCs w:val="22"/>
        </w:rPr>
        <w:t xml:space="preserve"> and </w:t>
      </w:r>
      <w:r w:rsidR="00494DFF" w:rsidRPr="00494DFF">
        <w:rPr>
          <w:rFonts w:asciiTheme="minorHAnsi" w:hAnsiTheme="minorHAnsi"/>
          <w:i/>
          <w:iCs/>
          <w:szCs w:val="22"/>
        </w:rPr>
        <w:t>in vivo</w:t>
      </w:r>
      <w:r w:rsidR="00494DFF">
        <w:rPr>
          <w:rFonts w:asciiTheme="minorHAnsi" w:hAnsiTheme="minorHAnsi"/>
          <w:szCs w:val="22"/>
        </w:rPr>
        <w:t xml:space="preserve"> laboratory studies </w:t>
      </w:r>
      <w:r w:rsidR="00B80D19">
        <w:rPr>
          <w:rFonts w:asciiTheme="minorHAnsi" w:hAnsiTheme="minorHAnsi"/>
          <w:szCs w:val="22"/>
        </w:rPr>
        <w:t>have</w:t>
      </w:r>
      <w:r w:rsidR="00494DFF">
        <w:rPr>
          <w:rFonts w:asciiTheme="minorHAnsi" w:hAnsiTheme="minorHAnsi"/>
          <w:szCs w:val="22"/>
        </w:rPr>
        <w:t xml:space="preserve"> demonstrated that EcN is able to cause mutations </w:t>
      </w:r>
      <w:r w:rsidR="003D3035">
        <w:rPr>
          <w:rFonts w:asciiTheme="minorHAnsi" w:hAnsiTheme="minorHAnsi"/>
          <w:szCs w:val="22"/>
        </w:rPr>
        <w:fldChar w:fldCharType="begin">
          <w:fldData xml:space="preserve">PEVuZE5vdGU+PENpdGU+PEF1dGhvcj5QbGVndWV6dWVsb3MtTWFuemFubzwvQXV0aG9yPjxZZWFy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</w:fldData>
        </w:fldChar>
      </w:r>
      <w:r w:rsidR="00FA1892">
        <w:rPr>
          <w:rFonts w:asciiTheme="minorHAnsi" w:hAnsiTheme="minorHAnsi"/>
          <w:szCs w:val="22"/>
        </w:rPr>
        <w:instrText xml:space="preserve"> ADDIN EN.CITE </w:instrText>
      </w:r>
      <w:r w:rsidR="00FA1892">
        <w:rPr>
          <w:rFonts w:asciiTheme="minorHAnsi" w:hAnsiTheme="minorHAnsi"/>
          <w:szCs w:val="22"/>
        </w:rPr>
        <w:fldChar w:fldCharType="begin">
          <w:fldData xml:space="preserve">PEVuZE5vdGU+PENpdGU+PEF1dGhvcj5QbGVndWV6dWVsb3MtTWFuemFubzwvQXV0aG9yPjxZZWFy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</w:fldData>
        </w:fldChar>
      </w:r>
      <w:r w:rsidR="00FA1892">
        <w:rPr>
          <w:rFonts w:asciiTheme="minorHAnsi" w:hAnsiTheme="minorHAnsi"/>
          <w:szCs w:val="22"/>
        </w:rPr>
        <w:instrText xml:space="preserve"> ADDIN EN.CITE.DATA </w:instrText>
      </w:r>
      <w:r w:rsidR="00FA1892">
        <w:rPr>
          <w:rFonts w:asciiTheme="minorHAnsi" w:hAnsiTheme="minorHAnsi"/>
          <w:szCs w:val="22"/>
        </w:rPr>
      </w:r>
      <w:r w:rsidR="00FA1892">
        <w:rPr>
          <w:rFonts w:asciiTheme="minorHAnsi" w:hAnsiTheme="minorHAnsi"/>
          <w:szCs w:val="22"/>
        </w:rPr>
        <w:fldChar w:fldCharType="end"/>
      </w:r>
      <w:r w:rsidR="003D3035">
        <w:rPr>
          <w:rFonts w:asciiTheme="minorHAnsi" w:hAnsiTheme="minorHAnsi"/>
          <w:szCs w:val="22"/>
        </w:rPr>
      </w:r>
      <w:r w:rsidR="003D3035">
        <w:rPr>
          <w:rFonts w:asciiTheme="minorHAnsi" w:hAnsiTheme="minorHAnsi"/>
          <w:szCs w:val="22"/>
        </w:rPr>
        <w:fldChar w:fldCharType="separate"/>
      </w:r>
      <w:r w:rsidR="003D3035">
        <w:rPr>
          <w:rFonts w:asciiTheme="minorHAnsi" w:hAnsiTheme="minorHAnsi"/>
          <w:noProof/>
          <w:szCs w:val="22"/>
        </w:rPr>
        <w:t>(</w:t>
      </w:r>
      <w:hyperlink w:anchor="_ENREF_78" w:tooltip="Pleguezuelos-Manzano, 2020 #50" w:history="1">
        <w:r w:rsidR="0028001F">
          <w:rPr>
            <w:rFonts w:asciiTheme="minorHAnsi" w:hAnsiTheme="minorHAnsi"/>
            <w:noProof/>
            <w:szCs w:val="22"/>
          </w:rPr>
          <w:t>Pleguezuelos-Manzano et al., 2020</w:t>
        </w:r>
      </w:hyperlink>
      <w:r w:rsidR="003D3035">
        <w:rPr>
          <w:rFonts w:asciiTheme="minorHAnsi" w:hAnsiTheme="minorHAnsi"/>
          <w:noProof/>
          <w:szCs w:val="22"/>
        </w:rPr>
        <w:t xml:space="preserve">; </w:t>
      </w:r>
      <w:hyperlink w:anchor="_ENREF_84" w:tooltip="Rosendahl Huber, 2024 #51" w:history="1">
        <w:r w:rsidR="0028001F">
          <w:rPr>
            <w:rFonts w:asciiTheme="minorHAnsi" w:hAnsiTheme="minorHAnsi"/>
            <w:noProof/>
            <w:szCs w:val="22"/>
          </w:rPr>
          <w:t>Rosendahl Huber et al., 2024</w:t>
        </w:r>
      </w:hyperlink>
      <w:r w:rsidR="003D3035">
        <w:rPr>
          <w:rFonts w:asciiTheme="minorHAnsi" w:hAnsiTheme="minorHAnsi"/>
          <w:noProof/>
          <w:szCs w:val="22"/>
        </w:rPr>
        <w:t>)</w:t>
      </w:r>
      <w:r w:rsidR="003D3035">
        <w:rPr>
          <w:rFonts w:asciiTheme="minorHAnsi" w:hAnsiTheme="minorHAnsi"/>
          <w:szCs w:val="22"/>
        </w:rPr>
        <w:fldChar w:fldCharType="end"/>
      </w:r>
      <w:r w:rsidR="00494DFF">
        <w:rPr>
          <w:rFonts w:asciiTheme="minorHAnsi" w:hAnsiTheme="minorHAnsi"/>
          <w:szCs w:val="22"/>
        </w:rPr>
        <w:t xml:space="preserve">. </w:t>
      </w:r>
      <w:r w:rsidR="00F3681D">
        <w:rPr>
          <w:rFonts w:asciiTheme="minorHAnsi" w:hAnsiTheme="minorHAnsi"/>
          <w:szCs w:val="22"/>
        </w:rPr>
        <w:t xml:space="preserve">Studies have also shown that </w:t>
      </w:r>
      <w:r w:rsidR="00DF707C">
        <w:rPr>
          <w:rFonts w:asciiTheme="minorHAnsi" w:hAnsiTheme="minorHAnsi"/>
          <w:szCs w:val="22"/>
        </w:rPr>
        <w:t xml:space="preserve">the deletion of </w:t>
      </w:r>
      <w:r w:rsidR="00DF707C" w:rsidRPr="00DF707C">
        <w:rPr>
          <w:rFonts w:asciiTheme="minorHAnsi" w:hAnsiTheme="minorHAnsi"/>
          <w:i/>
          <w:iCs/>
          <w:szCs w:val="22"/>
        </w:rPr>
        <w:t>clbA</w:t>
      </w:r>
      <w:r w:rsidR="00DF707C">
        <w:rPr>
          <w:rFonts w:asciiTheme="minorHAnsi" w:hAnsiTheme="minorHAnsi"/>
          <w:szCs w:val="22"/>
        </w:rPr>
        <w:t xml:space="preserve"> gene from </w:t>
      </w:r>
      <w:r w:rsidR="00F3681D">
        <w:rPr>
          <w:rFonts w:asciiTheme="minorHAnsi" w:hAnsiTheme="minorHAnsi"/>
          <w:szCs w:val="22"/>
        </w:rPr>
        <w:t>EcN</w:t>
      </w:r>
      <w:r w:rsidR="00DF707C">
        <w:rPr>
          <w:rFonts w:asciiTheme="minorHAnsi" w:hAnsiTheme="minorHAnsi"/>
          <w:szCs w:val="22"/>
        </w:rPr>
        <w:t xml:space="preserve">, is able abrogate its ability to cause DNA damage. However, this deletion impairs its probiotic activity </w:t>
      </w:r>
      <w:r w:rsidR="009F7A88">
        <w:rPr>
          <w:rFonts w:asciiTheme="minorHAnsi" w:hAnsiTheme="minorHAnsi"/>
          <w:szCs w:val="22"/>
        </w:rPr>
        <w:fldChar w:fldCharType="begin"/>
      </w:r>
      <w:r w:rsidR="009F7A88">
        <w:rPr>
          <w:rFonts w:asciiTheme="minorHAnsi" w:hAnsiTheme="minorHAnsi"/>
          <w:szCs w:val="22"/>
        </w:rPr>
        <w:instrText xml:space="preserve"> ADDIN EN.CITE &lt;EndNote&gt;&lt;Cite&gt;&lt;Author&gt;Olier&lt;/Author&gt;&lt;Year&gt;2012&lt;/Year&gt;&lt;RecNum&gt;119&lt;/RecNum&gt;&lt;DisplayText&gt;(Olier et al., 2012)&lt;/DisplayText&gt;&lt;record&gt;&lt;rec-number&gt;119&lt;/rec-number&gt;&lt;foreign-keys&gt;&lt;key app="EN" db-id="e2p5expr8xpzasea9ag5xrxnztseszre50vw" timestamp="1762812443"&gt;119&lt;/key&gt;&lt;/foreign-keys&gt;&lt;ref-type name="Journal Article"&gt;17&lt;/ref-type&gt;&lt;contributors&gt;&lt;authors&gt;&lt;author&gt;Olier, Maïwenn&lt;/author&gt;&lt;author&gt;Marcq, Ingrid&lt;/author&gt;&lt;author&gt;Salvador-Cartier, Christel&lt;/author&gt;&lt;author&gt;Secher, Thomas&lt;/author&gt;&lt;author&gt;Dobrindt, Ulrich&lt;/author&gt;&lt;author&gt;Boury, Michèle&lt;/author&gt;&lt;author&gt;Bacquié, Valérie&lt;/author&gt;&lt;author&gt;Penary, Marie&lt;/author&gt;&lt;author&gt;Gaultier, Eric&lt;/author&gt;&lt;author&gt;Nougayrède, Jean-Philippe&lt;/author&gt;&lt;author&gt;Fioramonti, Jean&lt;/author&gt;&lt;author&gt;Oswald, Eric&lt;/author&gt;&lt;/authors&gt;&lt;/contributors&gt;&lt;titles&gt;&lt;title&gt;&lt;style face="normal" font="default" size="100%"&gt;Genotoxicity of &lt;/style&gt;&lt;style face="italic" font="default" size="100%"&gt;Escherichia coli&lt;/style&gt;&lt;style face="normal" font="default" size="100%"&gt; Nissle 1917 strain cannot be dissociated from its probiotic activity&lt;/style&gt;&lt;/title&gt;&lt;secondary-title&gt;Gut Microbes&lt;/secondary-title&gt;&lt;/titles&gt;&lt;periodical&gt;&lt;full-title&gt;Gut Microbes&lt;/full-title&gt;&lt;/periodical&gt;&lt;pages&gt;501-509&lt;/pages&gt;&lt;volume&gt;3&lt;/volume&gt;&lt;number&gt;6&lt;/number&gt;&lt;dates&gt;&lt;year&gt;2012&lt;/year&gt;&lt;pub-dates&gt;&lt;date&gt;2012/11/16&lt;/date&gt;&lt;/pub-dates&gt;&lt;/dates&gt;&lt;publisher&gt;Taylor &amp;amp; Francis&lt;/publisher&gt;&lt;isbn&gt;1949-0976&lt;/isbn&gt;&lt;urls&gt;&lt;related-urls&gt;&lt;url&gt;https://doi.org/10.4161/gmic.21737&lt;/url&gt;&lt;/related-urls&gt;&lt;/urls&gt;&lt;electronic-resource-num&gt;10.4161/gmic.21737&lt;/electronic-resource-num&gt;&lt;/record&gt;&lt;/Cite&gt;&lt;/EndNote&gt;</w:instrText>
      </w:r>
      <w:r w:rsidR="009F7A88">
        <w:rPr>
          <w:rFonts w:asciiTheme="minorHAnsi" w:hAnsiTheme="minorHAnsi"/>
          <w:szCs w:val="22"/>
        </w:rPr>
        <w:fldChar w:fldCharType="separate"/>
      </w:r>
      <w:r w:rsidR="009F7A88">
        <w:rPr>
          <w:rFonts w:asciiTheme="minorHAnsi" w:hAnsiTheme="minorHAnsi"/>
          <w:noProof/>
          <w:szCs w:val="22"/>
        </w:rPr>
        <w:t>(</w:t>
      </w:r>
      <w:hyperlink w:anchor="_ENREF_74" w:tooltip="Olier, 2012 #119" w:history="1">
        <w:r w:rsidR="0028001F">
          <w:rPr>
            <w:rFonts w:asciiTheme="minorHAnsi" w:hAnsiTheme="minorHAnsi"/>
            <w:noProof/>
            <w:szCs w:val="22"/>
          </w:rPr>
          <w:t>Olier et al., 2012</w:t>
        </w:r>
      </w:hyperlink>
      <w:r w:rsidR="009F7A88">
        <w:rPr>
          <w:rFonts w:asciiTheme="minorHAnsi" w:hAnsiTheme="minorHAnsi"/>
          <w:noProof/>
          <w:szCs w:val="22"/>
        </w:rPr>
        <w:t>)</w:t>
      </w:r>
      <w:r w:rsidR="009F7A88">
        <w:rPr>
          <w:rFonts w:asciiTheme="minorHAnsi" w:hAnsiTheme="minorHAnsi"/>
          <w:szCs w:val="22"/>
        </w:rPr>
        <w:fldChar w:fldCharType="end"/>
      </w:r>
      <w:r w:rsidR="007D71EC">
        <w:rPr>
          <w:rFonts w:asciiTheme="minorHAnsi" w:hAnsiTheme="minorHAnsi"/>
          <w:szCs w:val="22"/>
        </w:rPr>
        <w:t xml:space="preserve">. </w:t>
      </w:r>
      <w:r w:rsidR="00B80D19">
        <w:rPr>
          <w:rFonts w:asciiTheme="minorHAnsi" w:hAnsiTheme="minorHAnsi"/>
          <w:szCs w:val="22"/>
        </w:rPr>
        <w:t>Conversely, other studies have</w:t>
      </w:r>
      <w:r w:rsidR="00B80D19" w:rsidRPr="00B80D19">
        <w:rPr>
          <w:rFonts w:asciiTheme="minorHAnsi" w:hAnsiTheme="minorHAnsi"/>
          <w:szCs w:val="22"/>
        </w:rPr>
        <w:t xml:space="preserve"> </w:t>
      </w:r>
      <w:r w:rsidR="00B80D19">
        <w:rPr>
          <w:rFonts w:asciiTheme="minorHAnsi" w:hAnsiTheme="minorHAnsi"/>
          <w:szCs w:val="22"/>
        </w:rPr>
        <w:t xml:space="preserve">demonstrated that EcN does not cause/induce genotoxicity </w:t>
      </w:r>
      <w:r w:rsidR="00B80D19">
        <w:rPr>
          <w:rFonts w:asciiTheme="minorHAnsi" w:hAnsiTheme="minorHAnsi"/>
          <w:szCs w:val="22"/>
        </w:rPr>
        <w:fldChar w:fldCharType="begin">
          <w:fldData xml:space="preserve">PEVuZE5vdGU+PENpdGU+PEF1dGhvcj5EdWJiZXJ0PC9BdXRob3I+PFllYXI+MjAyMDwvWWVhcj48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</w:fldData>
        </w:fldChar>
      </w:r>
      <w:r w:rsidR="00B80D19">
        <w:rPr>
          <w:rFonts w:asciiTheme="minorHAnsi" w:hAnsiTheme="minorHAnsi"/>
          <w:szCs w:val="22"/>
        </w:rPr>
        <w:instrText xml:space="preserve"> ADDIN EN.CITE </w:instrText>
      </w:r>
      <w:r w:rsidR="00B80D19">
        <w:rPr>
          <w:rFonts w:asciiTheme="minorHAnsi" w:hAnsiTheme="minorHAnsi"/>
          <w:szCs w:val="22"/>
        </w:rPr>
        <w:fldChar w:fldCharType="begin">
          <w:fldData xml:space="preserve">PEVuZE5vdGU+PENpdGU+PEF1dGhvcj5EdWJiZXJ0PC9BdXRob3I+PFllYXI+MjAyMDwvWWVhcj48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</w:fldData>
        </w:fldChar>
      </w:r>
      <w:r w:rsidR="00B80D19">
        <w:rPr>
          <w:rFonts w:asciiTheme="minorHAnsi" w:hAnsiTheme="minorHAnsi"/>
          <w:szCs w:val="22"/>
        </w:rPr>
        <w:instrText xml:space="preserve"> ADDIN EN.CITE.DATA </w:instrText>
      </w:r>
      <w:r w:rsidR="00B80D19">
        <w:rPr>
          <w:rFonts w:asciiTheme="minorHAnsi" w:hAnsiTheme="minorHAnsi"/>
          <w:szCs w:val="22"/>
        </w:rPr>
      </w:r>
      <w:r w:rsidR="00B80D19">
        <w:rPr>
          <w:rFonts w:asciiTheme="minorHAnsi" w:hAnsiTheme="minorHAnsi"/>
          <w:szCs w:val="22"/>
        </w:rPr>
        <w:fldChar w:fldCharType="end"/>
      </w:r>
      <w:r w:rsidR="00B80D19">
        <w:rPr>
          <w:rFonts w:asciiTheme="minorHAnsi" w:hAnsiTheme="minorHAnsi"/>
          <w:szCs w:val="22"/>
        </w:rPr>
      </w:r>
      <w:r w:rsidR="00B80D19">
        <w:rPr>
          <w:rFonts w:asciiTheme="minorHAnsi" w:hAnsiTheme="minorHAnsi"/>
          <w:szCs w:val="22"/>
        </w:rPr>
        <w:fldChar w:fldCharType="separate"/>
      </w:r>
      <w:r w:rsidR="00B80D19">
        <w:rPr>
          <w:rFonts w:asciiTheme="minorHAnsi" w:hAnsiTheme="minorHAnsi"/>
          <w:noProof/>
          <w:szCs w:val="22"/>
        </w:rPr>
        <w:t>(</w:t>
      </w:r>
      <w:hyperlink w:anchor="_ENREF_23" w:tooltip="Dubbert, 2020 #48" w:history="1">
        <w:r w:rsidR="00B80D19">
          <w:rPr>
            <w:rFonts w:asciiTheme="minorHAnsi" w:hAnsiTheme="minorHAnsi"/>
            <w:noProof/>
            <w:szCs w:val="22"/>
          </w:rPr>
          <w:t>Dubbert et al., 2020</w:t>
        </w:r>
      </w:hyperlink>
      <w:r w:rsidR="00B80D19">
        <w:rPr>
          <w:rFonts w:asciiTheme="minorHAnsi" w:hAnsiTheme="minorHAnsi"/>
          <w:noProof/>
          <w:szCs w:val="22"/>
        </w:rPr>
        <w:t xml:space="preserve">; </w:t>
      </w:r>
      <w:hyperlink w:anchor="_ENREF_42" w:tooltip="Janosch, 2019 #49" w:history="1">
        <w:r w:rsidR="00B80D19">
          <w:rPr>
            <w:rFonts w:asciiTheme="minorHAnsi" w:hAnsiTheme="minorHAnsi"/>
            <w:noProof/>
            <w:szCs w:val="22"/>
          </w:rPr>
          <w:t>Janosch et al., 2019</w:t>
        </w:r>
      </w:hyperlink>
      <w:r w:rsidR="00B80D19">
        <w:rPr>
          <w:rFonts w:asciiTheme="minorHAnsi" w:hAnsiTheme="minorHAnsi"/>
          <w:noProof/>
          <w:szCs w:val="22"/>
        </w:rPr>
        <w:t>)</w:t>
      </w:r>
      <w:r w:rsidR="00B80D19">
        <w:rPr>
          <w:rFonts w:asciiTheme="minorHAnsi" w:hAnsiTheme="minorHAnsi"/>
          <w:szCs w:val="22"/>
        </w:rPr>
        <w:fldChar w:fldCharType="end"/>
      </w:r>
      <w:r w:rsidR="00A64C10">
        <w:rPr>
          <w:rFonts w:asciiTheme="minorHAnsi" w:hAnsiTheme="minorHAnsi"/>
          <w:szCs w:val="22"/>
        </w:rPr>
        <w:t>.</w:t>
      </w:r>
      <w:r w:rsidR="00B80D19">
        <w:rPr>
          <w:rFonts w:asciiTheme="minorHAnsi" w:hAnsiTheme="minorHAnsi"/>
          <w:szCs w:val="22"/>
        </w:rPr>
        <w:t xml:space="preserve"> </w:t>
      </w:r>
      <w:r w:rsidR="00A64C10">
        <w:rPr>
          <w:rFonts w:asciiTheme="minorHAnsi" w:hAnsiTheme="minorHAnsi"/>
          <w:szCs w:val="22"/>
        </w:rPr>
        <w:t>N</w:t>
      </w:r>
      <w:r w:rsidR="007D71EC">
        <w:rPr>
          <w:rFonts w:asciiTheme="minorHAnsi" w:hAnsiTheme="minorHAnsi"/>
          <w:szCs w:val="22"/>
        </w:rPr>
        <w:t xml:space="preserve">o </w:t>
      </w:r>
      <w:r w:rsidR="008F7833">
        <w:rPr>
          <w:rFonts w:asciiTheme="minorHAnsi" w:hAnsiTheme="minorHAnsi"/>
          <w:szCs w:val="22"/>
        </w:rPr>
        <w:t xml:space="preserve">information </w:t>
      </w:r>
      <w:r w:rsidR="00A64C10">
        <w:rPr>
          <w:rFonts w:asciiTheme="minorHAnsi" w:hAnsiTheme="minorHAnsi"/>
          <w:szCs w:val="22"/>
        </w:rPr>
        <w:t xml:space="preserve">was found that </w:t>
      </w:r>
      <w:r w:rsidR="008F7833">
        <w:rPr>
          <w:rFonts w:asciiTheme="minorHAnsi" w:hAnsiTheme="minorHAnsi"/>
          <w:szCs w:val="22"/>
        </w:rPr>
        <w:t xml:space="preserve">shows </w:t>
      </w:r>
      <w:r w:rsidR="00FE17DC">
        <w:rPr>
          <w:rFonts w:asciiTheme="minorHAnsi" w:hAnsiTheme="minorHAnsi"/>
          <w:szCs w:val="22"/>
        </w:rPr>
        <w:t>that EcN can cause cancer in humans</w:t>
      </w:r>
      <w:r w:rsidR="00DF707C" w:rsidRPr="00101BF0">
        <w:rPr>
          <w:rFonts w:asciiTheme="minorHAnsi" w:hAnsiTheme="minorHAnsi"/>
          <w:szCs w:val="22"/>
        </w:rPr>
        <w:t xml:space="preserve">.  </w:t>
      </w:r>
    </w:p>
    <w:p w14:paraId="0DF37519" w14:textId="278AC695" w:rsidR="002A0D24" w:rsidRDefault="002A0D24" w:rsidP="00504C6D">
      <w:pPr>
        <w:pStyle w:val="3RARMP"/>
      </w:pPr>
      <w:bookmarkStart w:id="159" w:name="_Toc214523857"/>
      <w:r>
        <w:t xml:space="preserve">Genetics of </w:t>
      </w:r>
      <w:r w:rsidRPr="00504C6D">
        <w:rPr>
          <w:i/>
          <w:iCs/>
        </w:rPr>
        <w:t>E. coli</w:t>
      </w:r>
      <w:bookmarkEnd w:id="159"/>
    </w:p>
    <w:p w14:paraId="445F97FD" w14:textId="1EABCA00" w:rsidR="00740ABD" w:rsidRPr="001C6BCB" w:rsidRDefault="008A5A4E" w:rsidP="00B37F6E">
      <w:pPr>
        <w:pStyle w:val="RARMPnumberedparagraphs"/>
        <w:rPr>
          <w:rFonts w:asciiTheme="minorHAnsi" w:hAnsiTheme="minorHAnsi"/>
          <w:szCs w:val="22"/>
        </w:rPr>
      </w:pPr>
      <w:r w:rsidRPr="00FF1321">
        <w:rPr>
          <w:iCs/>
        </w:rPr>
        <w:t xml:space="preserve">The genome size varies widely across </w:t>
      </w:r>
      <w:r w:rsidR="00D2791C">
        <w:rPr>
          <w:i/>
          <w:iCs/>
        </w:rPr>
        <w:t>E. coli</w:t>
      </w:r>
      <w:r w:rsidRPr="00FF1321">
        <w:rPr>
          <w:iCs/>
        </w:rPr>
        <w:t xml:space="preserve"> </w:t>
      </w:r>
      <w:r w:rsidR="00C4441E">
        <w:rPr>
          <w:iCs/>
        </w:rPr>
        <w:t xml:space="preserve">strains, </w:t>
      </w:r>
      <w:r w:rsidRPr="00FF1321">
        <w:rPr>
          <w:iCs/>
        </w:rPr>
        <w:t xml:space="preserve">with the average genome containing around 5000 genes. Only 1700 genes are conserved among all strains (these are commonly referred to as ‘strict core’) and 3000 genes are conserved in at least 95% of the strains (commonly referred to as ‘soft core’) </w:t>
      </w:r>
      <w:r>
        <w:rPr>
          <w:iCs/>
        </w:rPr>
        <w:fldChar w:fldCharType="begin">
          <w:fldData xml:space="preserve">PEVuZE5vdGU+PENpdGU+PEF1dGhvcj5LYWFzPC9BdXRob3I+PFllYXI+MjAxMjwvWWVhcj48UmVj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=
</w:fldData>
        </w:fldChar>
      </w:r>
      <w:r w:rsidR="00FA1892">
        <w:rPr>
          <w:iCs/>
        </w:rPr>
        <w:instrText xml:space="preserve"> ADDIN EN.CITE </w:instrText>
      </w:r>
      <w:r w:rsidR="00FA1892">
        <w:rPr>
          <w:iCs/>
        </w:rPr>
        <w:fldChar w:fldCharType="begin">
          <w:fldData xml:space="preserve">PEVuZE5vdGU+PENpdGU+PEF1dGhvcj5LYWFzPC9BdXRob3I+PFllYXI+MjAxMjwvWWVhcj48UmVj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=
</w:fldData>
        </w:fldChar>
      </w:r>
      <w:r w:rsidR="00FA1892">
        <w:rPr>
          <w:iCs/>
        </w:rPr>
        <w:instrText xml:space="preserve"> ADDIN EN.CITE.DATA </w:instrText>
      </w:r>
      <w:r w:rsidR="00FA1892">
        <w:rPr>
          <w:iCs/>
        </w:rPr>
      </w:r>
      <w:r w:rsidR="00FA1892">
        <w:rPr>
          <w:iCs/>
        </w:rPr>
        <w:fldChar w:fldCharType="end"/>
      </w:r>
      <w:r>
        <w:rPr>
          <w:iCs/>
        </w:rPr>
      </w:r>
      <w:r>
        <w:rPr>
          <w:iCs/>
        </w:rPr>
        <w:fldChar w:fldCharType="separate"/>
      </w:r>
      <w:r>
        <w:rPr>
          <w:iCs/>
          <w:noProof/>
        </w:rPr>
        <w:t>(</w:t>
      </w:r>
      <w:hyperlink w:anchor="_ENREF_43" w:tooltip="Kaas, 2012 #52" w:history="1">
        <w:r w:rsidR="0028001F">
          <w:rPr>
            <w:iCs/>
            <w:noProof/>
          </w:rPr>
          <w:t>Kaas et al., 2012</w:t>
        </w:r>
      </w:hyperlink>
      <w:r>
        <w:rPr>
          <w:iCs/>
          <w:noProof/>
        </w:rPr>
        <w:t>)</w:t>
      </w:r>
      <w:r>
        <w:rPr>
          <w:iCs/>
        </w:rPr>
        <w:fldChar w:fldCharType="end"/>
      </w:r>
      <w:r w:rsidRPr="00FF1321">
        <w:rPr>
          <w:iCs/>
        </w:rPr>
        <w:t>. Hence each strain contains genes from the core genome and genes from an extended pool of approximately 8000 genes. This provides a high level of plasticity in the genome and also reflects the adaptive nature of the organism</w:t>
      </w:r>
      <w:r>
        <w:rPr>
          <w:iCs/>
        </w:rPr>
        <w:t xml:space="preserve"> </w:t>
      </w:r>
      <w:r>
        <w:rPr>
          <w:iCs/>
        </w:rPr>
        <w:fldChar w:fldCharType="begin"/>
      </w:r>
      <w:r w:rsidR="00FA1892">
        <w:rPr>
          <w:iCs/>
        </w:rPr>
        <w:instrText xml:space="preserve"> ADDIN EN.CITE &lt;EndNote&gt;&lt;Cite&gt;&lt;Author&gt;Tenaillon&lt;/Author&gt;&lt;Year&gt;2010&lt;/Year&gt;&lt;RecNum&gt;13&lt;/RecNum&gt;&lt;DisplayText&gt;(Tenaillon et al., 2010)&lt;/DisplayText&gt;&lt;record&gt;&lt;rec-number&gt;13&lt;/rec-number&gt;&lt;foreign-keys&gt;&lt;key app="EN" db-id="e2p5expr8xpzasea9ag5xrxnztseszre50vw" timestamp="1761605309"&gt;13&lt;/key&gt;&lt;/foreign-keys&gt;&lt;ref-type name="Journal Article"&gt;17&lt;/ref-type&gt;&lt;contributors&gt;&lt;authors&gt;&lt;author&gt;Tenaillon, O.&lt;/author&gt;&lt;author&gt;Skurnik, D.&lt;/author&gt;&lt;author&gt;Picard, B.&lt;/author&gt;&lt;author&gt;Denamur, E.&lt;/author&gt;&lt;/authors&gt;&lt;/contributors&gt;&lt;titles&gt;&lt;title&gt;&lt;style face="normal" font="default" size="100%"&gt;The population genetics of commensal &lt;/style&gt;&lt;style face="italic" font="default" size="100%"&gt;Escherichia coli&lt;/style&gt;&lt;/title&gt;&lt;secondary-title&gt;Nature Reviews Microbiology&lt;/secondary-title&gt;&lt;/titles&gt;&lt;periodical&gt;&lt;full-title&gt;Nature Reviews Microbiology&lt;/full-title&gt;&lt;/periodical&gt;&lt;pages&gt;207-217&lt;/pages&gt;&lt;volume&gt;8&lt;/volume&gt;&lt;number&gt;3&lt;/number&gt;&lt;reprint-edition&gt;Not in File&lt;/reprint-edition&gt;&lt;keywords&gt;&lt;keyword&gt;Adaptation&lt;/keyword&gt;&lt;keyword&gt;and&lt;/keyword&gt;&lt;keyword&gt;Bacteria&lt;/keyword&gt;&lt;keyword&gt;environmental factors&lt;/keyword&gt;&lt;keyword&gt;Escherichia coli&lt;/keyword&gt;&lt;keyword&gt;ESCHERICHIA-COLI&lt;/keyword&gt;&lt;keyword&gt;genetic&lt;/keyword&gt;&lt;keyword&gt;genetics&lt;/keyword&gt;&lt;keyword&gt;ITS&lt;/keyword&gt;&lt;keyword&gt;Major&lt;/keyword&gt;&lt;keyword&gt;of&lt;/keyword&gt;&lt;keyword&gt;Organism&lt;/keyword&gt;&lt;keyword&gt;Pathogen&lt;/keyword&gt;&lt;keyword&gt;POPULATION&lt;/keyword&gt;&lt;keyword&gt;population genetics&lt;/keyword&gt;&lt;keyword&gt;population structure&lt;/keyword&gt;&lt;keyword&gt;POPULATION-GENETICS&lt;/keyword&gt;&lt;keyword&gt;POPULATION-STRUCTURE&lt;/keyword&gt;&lt;keyword&gt;recombination&lt;/keyword&gt;&lt;keyword&gt;review&lt;/keyword&gt;&lt;keyword&gt;spread&lt;/keyword&gt;&lt;keyword&gt;STRAIN&lt;/keyword&gt;&lt;keyword&gt;STRAINS&lt;/keyword&gt;&lt;keyword&gt;structure&lt;/keyword&gt;&lt;keyword&gt;Symbiosis&lt;/keyword&gt;&lt;keyword&gt;VIRULENCE&lt;/keyword&gt;&lt;/keywords&gt;&lt;dates&gt;&lt;year&gt;2010&lt;/year&gt;&lt;pub-dates&gt;&lt;date&gt;2010&lt;/date&gt;&lt;/pub-dates&gt;&lt;/dates&gt;&lt;isbn&gt;1740-1526; 1740-1534&lt;/isbn&gt;&lt;label&gt;20364&lt;/label&gt;&lt;urls&gt;&lt;related-urls&gt;&lt;url&gt;BIOSIS:PREV201000171947&lt;/url&gt;&lt;url&gt;https://www.nature.com/articles/nrmicro2298.pdf&lt;/url&gt;&lt;/related-urls&gt;&lt;/urls&gt;&lt;/record&gt;&lt;/Cite&gt;&lt;/EndNote&gt;</w:instrText>
      </w:r>
      <w:r>
        <w:rPr>
          <w:iCs/>
        </w:rPr>
        <w:fldChar w:fldCharType="separate"/>
      </w:r>
      <w:r>
        <w:rPr>
          <w:iCs/>
          <w:noProof/>
        </w:rPr>
        <w:t>(</w:t>
      </w:r>
      <w:hyperlink w:anchor="_ENREF_102" w:tooltip="Tenaillon, 2010 #13" w:history="1">
        <w:r w:rsidR="0028001F">
          <w:rPr>
            <w:iCs/>
            <w:noProof/>
          </w:rPr>
          <w:t>Tenaillon et al., 2010</w:t>
        </w:r>
      </w:hyperlink>
      <w:r>
        <w:rPr>
          <w:iCs/>
          <w:noProof/>
        </w:rPr>
        <w:t>)</w:t>
      </w:r>
      <w:r>
        <w:rPr>
          <w:iCs/>
        </w:rPr>
        <w:fldChar w:fldCharType="end"/>
      </w:r>
      <w:r>
        <w:rPr>
          <w:iCs/>
        </w:rPr>
        <w:t>.</w:t>
      </w:r>
    </w:p>
    <w:p w14:paraId="27618A36" w14:textId="41376A43" w:rsidR="001C6BCB" w:rsidRPr="008A5A4E" w:rsidRDefault="00F761C6" w:rsidP="00B37F6E">
      <w:pPr>
        <w:pStyle w:val="RARMPnumberedparagraphs"/>
        <w:rPr>
          <w:rFonts w:asciiTheme="minorHAnsi" w:hAnsiTheme="minorHAnsi"/>
          <w:szCs w:val="22"/>
        </w:rPr>
      </w:pPr>
      <w:r>
        <w:rPr>
          <w:iCs/>
        </w:rPr>
        <w:t>The NCBI RefSeq and NCBI databases predict</w:t>
      </w:r>
      <w:r w:rsidR="001C6BCB">
        <w:rPr>
          <w:iCs/>
        </w:rPr>
        <w:t xml:space="preserve"> that EcN has</w:t>
      </w:r>
      <w:r w:rsidR="00715010">
        <w:rPr>
          <w:iCs/>
        </w:rPr>
        <w:t xml:space="preserve"> </w:t>
      </w:r>
      <w:r w:rsidR="001C6BCB">
        <w:rPr>
          <w:iCs/>
        </w:rPr>
        <w:t xml:space="preserve">5126 </w:t>
      </w:r>
      <w:r>
        <w:rPr>
          <w:iCs/>
        </w:rPr>
        <w:t xml:space="preserve">and </w:t>
      </w:r>
      <w:r w:rsidR="001C6BCB">
        <w:rPr>
          <w:iCs/>
        </w:rPr>
        <w:t xml:space="preserve">5409 genes respectively </w:t>
      </w:r>
      <w:r w:rsidR="00A2114D">
        <w:rPr>
          <w:iCs/>
        </w:rPr>
        <w:fldChar w:fldCharType="begin"/>
      </w:r>
      <w:r w:rsidR="002167C9">
        <w:rPr>
          <w:iCs/>
        </w:rPr>
        <w:instrText xml:space="preserve"> ADDIN EN.CITE &lt;EndNote&gt;&lt;Cite&gt;&lt;Author&gt;National Centre for Biotechnology Information&lt;/Author&gt;&lt;Year&gt;2025&lt;/Year&gt;&lt;RecNum&gt;53&lt;/RecNum&gt;&lt;DisplayText&gt;(National Centre for Biotechnology Information, 2025)&lt;/DisplayText&gt;&lt;record&gt;&lt;rec-number&gt;53&lt;/rec-number&gt;&lt;foreign-keys&gt;&lt;key app="EN" db-id="e2p5expr8xpzasea9ag5xrxnztseszre50vw" timestamp="1761605417"&gt;53&lt;/key&gt;&lt;/foreign-keys&gt;&lt;ref-type name="Web Page"&gt;12&lt;/ref-type&gt;&lt;contributors&gt;&lt;authors&gt;&lt;author&gt;National Centre for Biotechnology Information,&lt;/author&gt;&lt;/authors&gt;&lt;/contributors&gt;&lt;titles&gt;&lt;title&gt;NCBI datasets&lt;/title&gt;&lt;/titles&gt;&lt;volume&gt;2025&lt;/volume&gt;&lt;number&gt;3 October 2025&lt;/number&gt;&lt;dates&gt;&lt;year&gt;2025&lt;/year&gt;&lt;/dates&gt;&lt;urls&gt;&lt;related-urls&gt;&lt;url&gt;https://www.ncbi.nlm.nih.gov/datasets/genome/GCA_000714595.1/&lt;/url&gt;&lt;/related-urls&gt;&lt;/urls&gt;&lt;/record&gt;&lt;/Cite&gt;&lt;/EndNote&gt;</w:instrText>
      </w:r>
      <w:r w:rsidR="00A2114D">
        <w:rPr>
          <w:iCs/>
        </w:rPr>
        <w:fldChar w:fldCharType="separate"/>
      </w:r>
      <w:r w:rsidR="00A2114D">
        <w:rPr>
          <w:iCs/>
          <w:noProof/>
        </w:rPr>
        <w:t>(</w:t>
      </w:r>
      <w:hyperlink w:anchor="_ENREF_66" w:tooltip="National Centre for Biotechnology Information, 2025 #53" w:history="1">
        <w:r w:rsidR="0028001F">
          <w:rPr>
            <w:iCs/>
            <w:noProof/>
          </w:rPr>
          <w:t>National Centre for Biotechnology Information, 2025</w:t>
        </w:r>
      </w:hyperlink>
      <w:r w:rsidR="00A2114D">
        <w:rPr>
          <w:iCs/>
          <w:noProof/>
        </w:rPr>
        <w:t>)</w:t>
      </w:r>
      <w:r w:rsidR="00A2114D">
        <w:rPr>
          <w:iCs/>
        </w:rPr>
        <w:fldChar w:fldCharType="end"/>
      </w:r>
      <w:r w:rsidR="001C6BCB">
        <w:rPr>
          <w:iCs/>
        </w:rPr>
        <w:t xml:space="preserve">. </w:t>
      </w:r>
      <w:r w:rsidR="005F53CF">
        <w:rPr>
          <w:iCs/>
        </w:rPr>
        <w:t xml:space="preserve">As mentioned in Section </w:t>
      </w:r>
      <w:r w:rsidR="005F53CF">
        <w:rPr>
          <w:iCs/>
        </w:rPr>
        <w:fldChar w:fldCharType="begin"/>
      </w:r>
      <w:r w:rsidR="005F53CF">
        <w:rPr>
          <w:iCs/>
        </w:rPr>
        <w:instrText xml:space="preserve"> REF _Ref210394096 \r \h </w:instrText>
      </w:r>
      <w:r w:rsidR="005F53CF">
        <w:rPr>
          <w:iCs/>
        </w:rPr>
      </w:r>
      <w:r w:rsidR="005F53CF">
        <w:rPr>
          <w:iCs/>
        </w:rPr>
        <w:fldChar w:fldCharType="separate"/>
      </w:r>
      <w:r w:rsidR="008453F1">
        <w:rPr>
          <w:iCs/>
        </w:rPr>
        <w:t>3.4</w:t>
      </w:r>
      <w:r w:rsidR="005F53CF">
        <w:rPr>
          <w:iCs/>
        </w:rPr>
        <w:fldChar w:fldCharType="end"/>
      </w:r>
      <w:r w:rsidR="005F53CF">
        <w:rPr>
          <w:iCs/>
        </w:rPr>
        <w:t xml:space="preserve">, </w:t>
      </w:r>
      <w:r w:rsidR="001C6BCB" w:rsidRPr="005F53CF">
        <w:rPr>
          <w:iCs/>
        </w:rPr>
        <w:t>EcN is not know</w:t>
      </w:r>
      <w:r w:rsidR="00B22B92" w:rsidRPr="005F53CF">
        <w:rPr>
          <w:iCs/>
        </w:rPr>
        <w:t>n</w:t>
      </w:r>
      <w:r w:rsidR="001C6BCB" w:rsidRPr="005F53CF">
        <w:rPr>
          <w:iCs/>
        </w:rPr>
        <w:t xml:space="preserve"> to have any native conjugative plasmid</w:t>
      </w:r>
      <w:r w:rsidR="00A62056">
        <w:rPr>
          <w:iCs/>
        </w:rPr>
        <w:t>s</w:t>
      </w:r>
      <w:r w:rsidR="001C6BCB" w:rsidRPr="005F53CF">
        <w:rPr>
          <w:iCs/>
        </w:rPr>
        <w:t xml:space="preserve"> or genes that carry resistance to antibiotics. </w:t>
      </w:r>
    </w:p>
    <w:p w14:paraId="50F468A5" w14:textId="20ABC4D9" w:rsidR="008A5A4E" w:rsidRPr="008A5A4E" w:rsidRDefault="008A5A4E" w:rsidP="005B400D">
      <w:pPr>
        <w:pStyle w:val="4RARMP"/>
      </w:pPr>
      <w:bookmarkStart w:id="160" w:name="_Ref211345769"/>
      <w:r>
        <w:lastRenderedPageBreak/>
        <w:t>Horizontal gene transfer</w:t>
      </w:r>
      <w:bookmarkEnd w:id="160"/>
      <w:r w:rsidR="00462D68">
        <w:t xml:space="preserve"> (HGT)</w:t>
      </w:r>
    </w:p>
    <w:p w14:paraId="07C563CA" w14:textId="08E8E60F" w:rsidR="002B4489" w:rsidRDefault="002B4489" w:rsidP="002B4489">
      <w:pPr>
        <w:pStyle w:val="RARMPnumberedparagraphs"/>
      </w:pPr>
      <w:r w:rsidRPr="00FF1321">
        <w:t xml:space="preserve">In addition to a large gene pool, </w:t>
      </w:r>
      <w:r w:rsidR="00D2791C">
        <w:rPr>
          <w:i/>
        </w:rPr>
        <w:t>E. coli</w:t>
      </w:r>
      <w:r w:rsidRPr="00FF1321">
        <w:t xml:space="preserve"> </w:t>
      </w:r>
      <w:r w:rsidR="00D536AC" w:rsidRPr="00FF1321">
        <w:t>can exchange</w:t>
      </w:r>
      <w:r w:rsidRPr="00FF1321">
        <w:t xml:space="preserve"> genetic elements with other </w:t>
      </w:r>
      <w:r w:rsidR="006B7104">
        <w:t xml:space="preserve">bacteria </w:t>
      </w:r>
      <w:r w:rsidRPr="00FF1321">
        <w:t>present in the surrounding environment. Genetic elements are thought to move horizontally (to compatible bacteria) and vertically (to offspring) as they can help bacteria adapt to changing environments</w:t>
      </w:r>
      <w:r>
        <w:t xml:space="preserve"> </w:t>
      </w:r>
      <w:r>
        <w:fldChar w:fldCharType="begin"/>
      </w:r>
      <w:r w:rsidR="002167C9">
        <w:instrText xml:space="preserve"> ADDIN EN.CITE &lt;EndNote&gt;&lt;Cite&gt;&lt;Author&gt;Kaper&lt;/Author&gt;&lt;Year&gt;1995&lt;/Year&gt;&lt;RecNum&gt;54&lt;/RecNum&gt;&lt;DisplayText&gt;(Kaper et al., 1995)&lt;/DisplayText&gt;&lt;record&gt;&lt;rec-number&gt;54&lt;/rec-number&gt;&lt;foreign-keys&gt;&lt;key app="EN" db-id="e2p5expr8xpzasea9ag5xrxnztseszre50vw" timestamp="1761605420"&gt;54&lt;/key&gt;&lt;/foreign-keys&gt;&lt;ref-type name="Journal Article"&gt;17&lt;/ref-type&gt;&lt;contributors&gt;&lt;authors&gt;&lt;author&gt;Kaper, J. B.&lt;/author&gt;&lt;author&gt;Morris, J. G., Jr.&lt;/author&gt;&lt;author&gt;Levine, M. M.&lt;/author&gt;&lt;/authors&gt;&lt;/contributors&gt;&lt;titles&gt;&lt;title&gt;Cholera&lt;/title&gt;&lt;secondary-title&gt;Clinical microbiology reviews&lt;/secondary-title&gt;&lt;alt-title&gt;Clin Microbiol Rev&lt;/alt-title&gt;&lt;/titles&gt;&lt;periodical&gt;&lt;full-title&gt;Clinical microbiology reviews&lt;/full-title&gt;&lt;abbr-1&gt;Clin Microbiol Rev&lt;/abbr-1&gt;&lt;/periodical&gt;&lt;alt-periodical&gt;&lt;full-title&gt;Clinical microbiology reviews&lt;/full-title&gt;&lt;abbr-1&gt;Clin Microbiol Rev&lt;/abbr-1&gt;&lt;/alt-periodical&gt;&lt;pages&gt;48-86&lt;/pages&gt;&lt;volume&gt;8&lt;/volume&gt;&lt;number&gt;1&lt;/number&gt;&lt;keywords&gt;&lt;keyword&gt;Antibody Formation&lt;/keyword&gt;&lt;keyword&gt;Bacterial Toxins/metabolism&lt;/keyword&gt;&lt;keyword&gt;Cholera/complications/*epidemiology/immunology/*microbiology&lt;/keyword&gt;&lt;keyword&gt;Cholera Vaccines/classification&lt;/keyword&gt;&lt;keyword&gt;Disease Outbreaks&lt;/keyword&gt;&lt;keyword&gt;Disease Reservoirs&lt;/keyword&gt;&lt;keyword&gt;Humans&lt;/keyword&gt;&lt;keyword&gt;Vibrio cholerae/classification/immunology/*isolation &amp;amp; purification/*pathogenicity&lt;/keyword&gt;&lt;keyword&gt;Virulence&lt;/keyword&gt;&lt;/keywords&gt;&lt;dates&gt;&lt;year&gt;1995&lt;/year&gt;&lt;/dates&gt;&lt;isbn&gt;0893-8512&amp;#xD;1098-6618&lt;/isbn&gt;&lt;accession-num&gt;7704895&lt;/accession-num&gt;&lt;urls&gt;&lt;related-urls&gt;&lt;url&gt;https://pubmed.ncbi.nlm.nih.gov/7704895&lt;/url&gt;&lt;url&gt;https://www.ncbi.nlm.nih.gov/pmc/articles/PMC172849/&lt;/url&gt;&lt;url&gt;https://cmr.asm.org/content/cmr/8/1/48.full.pdf&lt;/url&gt;&lt;/related-urls&gt;&lt;/urls&gt;&lt;electronic-resource-num&gt;10.1128/CMR.8.1.48-86.1995&lt;/electronic-resource-num&gt;&lt;remote-database-name&gt;PubMed&lt;/remote-database-name&gt;&lt;language&gt;eng&lt;/language&gt;&lt;/record&gt;&lt;/Cite&gt;&lt;/EndNote&gt;</w:instrText>
      </w:r>
      <w:r>
        <w:fldChar w:fldCharType="separate"/>
      </w:r>
      <w:r>
        <w:rPr>
          <w:noProof/>
        </w:rPr>
        <w:t>(</w:t>
      </w:r>
      <w:hyperlink w:anchor="_ENREF_45" w:tooltip="Kaper, 1995 #54" w:history="1">
        <w:r w:rsidR="0028001F">
          <w:rPr>
            <w:noProof/>
          </w:rPr>
          <w:t>Kaper et al., 1995</w:t>
        </w:r>
      </w:hyperlink>
      <w:r>
        <w:rPr>
          <w:noProof/>
        </w:rPr>
        <w:t>)</w:t>
      </w:r>
      <w:r>
        <w:fldChar w:fldCharType="end"/>
      </w:r>
      <w:r>
        <w:t xml:space="preserve"> </w:t>
      </w:r>
      <w:r w:rsidRPr="00FF1321">
        <w:t>and contribute to the development of novel strains and pathotypes.</w:t>
      </w:r>
      <w:r>
        <w:t xml:space="preserve"> </w:t>
      </w:r>
    </w:p>
    <w:p w14:paraId="3A91FE2C" w14:textId="51EB9332" w:rsidR="002B4489" w:rsidRDefault="00D2791C" w:rsidP="002B4489">
      <w:pPr>
        <w:pStyle w:val="RARMPnumberedparagraphs"/>
      </w:pPr>
      <w:r>
        <w:rPr>
          <w:i/>
        </w:rPr>
        <w:t>E. coli</w:t>
      </w:r>
      <w:r w:rsidR="002B4489" w:rsidRPr="00AB3D12">
        <w:t xml:space="preserve"> carry genetic material in chromosomes and plasmids. Chromosomes contain the essential genetic material of </w:t>
      </w:r>
      <w:r>
        <w:rPr>
          <w:i/>
        </w:rPr>
        <w:t>E. coli</w:t>
      </w:r>
      <w:r w:rsidR="002B4489" w:rsidRPr="00AB3D12">
        <w:t xml:space="preserve"> and are generally </w:t>
      </w:r>
      <w:r w:rsidR="006B7104" w:rsidRPr="00AB3D12">
        <w:t xml:space="preserve">vertically </w:t>
      </w:r>
      <w:r w:rsidR="002B4489" w:rsidRPr="00AB3D12">
        <w:t xml:space="preserve">inherited </w:t>
      </w:r>
      <w:r w:rsidR="006B7104">
        <w:t xml:space="preserve">by the offspring </w:t>
      </w:r>
      <w:r w:rsidR="002B4489" w:rsidRPr="00AB3D12">
        <w:t>from the parent. Plasmids are usually smaller packets of DNA that exist separately from the bacterial chromosome</w:t>
      </w:r>
      <w:r w:rsidR="002B4489">
        <w:t>s and can replicate independently of chromosomes</w:t>
      </w:r>
      <w:r w:rsidR="002B4489" w:rsidRPr="00AB3D12">
        <w:t>.</w:t>
      </w:r>
      <w:r w:rsidR="002B4489">
        <w:t xml:space="preserve"> Enterobacterales, which include </w:t>
      </w:r>
      <w:r>
        <w:rPr>
          <w:i/>
        </w:rPr>
        <w:t>E. coli</w:t>
      </w:r>
      <w:r w:rsidR="002B4489">
        <w:t xml:space="preserve">, often carry multiple plasmids simultaneously </w:t>
      </w:r>
      <w:r w:rsidR="002B4489">
        <w:fldChar w:fldCharType="begin">
          <w:fldData xml:space="preserve">PEVuZE5vdGU+PENpdGU+PEF1dGhvcj5HYXJjaWE8L0F1dGhvcj48WWVhcj4yMDA3PC9ZZWFyPjxS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</w:fldData>
        </w:fldChar>
      </w:r>
      <w:r w:rsidR="009F7A88">
        <w:instrText xml:space="preserve"> ADDIN EN.CITE </w:instrText>
      </w:r>
      <w:r w:rsidR="009F7A88">
        <w:fldChar w:fldCharType="begin">
          <w:fldData xml:space="preserve">PEVuZE5vdGU+PENpdGU+PEF1dGhvcj5HYXJjaWE8L0F1dGhvcj48WWVhcj4yMDA3PC9ZZWFyPjxS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</w:fldData>
        </w:fldChar>
      </w:r>
      <w:r w:rsidR="009F7A88">
        <w:instrText xml:space="preserve"> ADDIN EN.CITE.DATA </w:instrText>
      </w:r>
      <w:r w:rsidR="009F7A88">
        <w:fldChar w:fldCharType="end"/>
      </w:r>
      <w:r w:rsidR="002B4489">
        <w:fldChar w:fldCharType="separate"/>
      </w:r>
      <w:r w:rsidR="009F7A88">
        <w:rPr>
          <w:noProof/>
        </w:rPr>
        <w:t>(</w:t>
      </w:r>
      <w:hyperlink w:anchor="_ENREF_22" w:tooltip="Dionisio, 2019 #56" w:history="1">
        <w:r w:rsidR="0028001F">
          <w:rPr>
            <w:noProof/>
          </w:rPr>
          <w:t>Dionisio et al., 2019</w:t>
        </w:r>
      </w:hyperlink>
      <w:r w:rsidR="009F7A88">
        <w:rPr>
          <w:noProof/>
        </w:rPr>
        <w:t xml:space="preserve">; </w:t>
      </w:r>
      <w:hyperlink w:anchor="_ENREF_29" w:tooltip="Garcia, 2007 #55" w:history="1">
        <w:r w:rsidR="0028001F">
          <w:rPr>
            <w:noProof/>
          </w:rPr>
          <w:t>Garcia et al., 2007</w:t>
        </w:r>
      </w:hyperlink>
      <w:r w:rsidR="009F7A88">
        <w:rPr>
          <w:noProof/>
        </w:rPr>
        <w:t>)</w:t>
      </w:r>
      <w:r w:rsidR="002B4489">
        <w:fldChar w:fldCharType="end"/>
      </w:r>
      <w:r w:rsidR="002B4489">
        <w:t xml:space="preserve">.   </w:t>
      </w:r>
    </w:p>
    <w:p w14:paraId="0DD0A3E5" w14:textId="2D8B3362" w:rsidR="002B4489" w:rsidRPr="00D91365" w:rsidRDefault="002B4489" w:rsidP="002B4489">
      <w:pPr>
        <w:pStyle w:val="RARMPnumberedparagraphs"/>
      </w:pPr>
      <w:r w:rsidRPr="004610FF">
        <w:rPr>
          <w:noProof/>
        </w:rPr>
        <w:drawing>
          <wp:anchor distT="0" distB="0" distL="114300" distR="114300" simplePos="0" relativeHeight="251662336" behindDoc="1" locked="0" layoutInCell="1" allowOverlap="1" wp14:anchorId="382C968C" wp14:editId="21985194">
            <wp:simplePos x="0" y="0"/>
            <wp:positionH relativeFrom="column">
              <wp:posOffset>421640</wp:posOffset>
            </wp:positionH>
            <wp:positionV relativeFrom="paragraph">
              <wp:posOffset>427355</wp:posOffset>
            </wp:positionV>
            <wp:extent cx="4742815" cy="2884805"/>
            <wp:effectExtent l="0" t="0" r="635" b="0"/>
            <wp:wrapTopAndBottom/>
            <wp:docPr id="4" name="Picture 4" descr="Image showing pictures of conjugation, transformation, transposistion and transduction. " title="Figure 3. Common mechanisms of horizontal gene tranfer in bacte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r="13493"/>
                    <a:stretch/>
                  </pic:blipFill>
                  <pic:spPr bwMode="auto">
                    <a:xfrm>
                      <a:off x="0" y="0"/>
                      <a:ext cx="4742815" cy="2884805"/>
                    </a:xfrm>
                    <a:prstGeom prst="rect">
                      <a:avLst/>
                    </a:prstGeom>
                    <a:ln w="6350">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F1321">
        <w:t>There are four main genetic mechanisms that enable the</w:t>
      </w:r>
      <w:r>
        <w:t xml:space="preserve"> horizontal</w:t>
      </w:r>
      <w:r w:rsidRPr="00FF1321">
        <w:t xml:space="preserve"> transfer of genetic elements in </w:t>
      </w:r>
      <w:r w:rsidR="00D2791C">
        <w:rPr>
          <w:i/>
        </w:rPr>
        <w:t>E</w:t>
      </w:r>
      <w:r w:rsidR="00A62056">
        <w:rPr>
          <w:i/>
        </w:rPr>
        <w:t>. </w:t>
      </w:r>
      <w:r w:rsidR="00D2791C">
        <w:rPr>
          <w:i/>
        </w:rPr>
        <w:t>coli</w:t>
      </w:r>
      <w:r w:rsidRPr="00FF1321">
        <w:t xml:space="preserve">: </w:t>
      </w:r>
      <w:r>
        <w:t xml:space="preserve">conjugation, </w:t>
      </w:r>
      <w:r w:rsidRPr="00FF1321">
        <w:t>transformatio</w:t>
      </w:r>
      <w:r>
        <w:t>n, transposition and transduction</w:t>
      </w:r>
      <w:r w:rsidR="00A62056">
        <w:t xml:space="preserve"> (See Figure 3)</w:t>
      </w:r>
      <w:r w:rsidRPr="00FF1321">
        <w:t>.</w:t>
      </w:r>
    </w:p>
    <w:p w14:paraId="182C4DBA" w14:textId="77777777" w:rsidR="002B4489" w:rsidRPr="004576A8" w:rsidRDefault="002B4489" w:rsidP="002B4489">
      <w:pPr>
        <w:pStyle w:val="figure"/>
      </w:pPr>
      <w:r w:rsidRPr="004576A8">
        <w:t>Figure 3. Common mechanisms of horizontal gene transfer in bacteria</w:t>
      </w:r>
    </w:p>
    <w:p w14:paraId="76AEA19F" w14:textId="2F9B0AD3" w:rsidR="002B4489" w:rsidRPr="005B68A0" w:rsidRDefault="002B4489" w:rsidP="002B4489">
      <w:pPr>
        <w:pStyle w:val="RARMPnumberedparagraphs"/>
        <w:rPr>
          <w:iCs/>
        </w:rPr>
      </w:pPr>
      <w:r w:rsidRPr="00712B6D">
        <w:rPr>
          <w:b/>
        </w:rPr>
        <w:t xml:space="preserve">Conjugation </w:t>
      </w:r>
      <w:r w:rsidRPr="00FF1321">
        <w:t>describes the direct transfer of DNA from one bacteria to another</w:t>
      </w:r>
      <w:r>
        <w:t xml:space="preserve"> and is arguably the most important mechanism of horizontal gene transfer in bacteria</w:t>
      </w:r>
      <w:r w:rsidRPr="00FF1321">
        <w:t xml:space="preserve"> </w:t>
      </w:r>
      <w:r>
        <w:fldChar w:fldCharType="begin">
          <w:fldData xml:space="preserve">PEVuZE5vdGU+PENpdGU+PEF1dGhvcj5Tw7hyZW5zZW48L0F1dGhvcj48WWVhcj4yMDA1PC9ZZWFy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</w:fldData>
        </w:fldChar>
      </w:r>
      <w:r w:rsidR="009F7A88">
        <w:instrText xml:space="preserve"> ADDIN EN.CITE </w:instrText>
      </w:r>
      <w:r w:rsidR="009F7A88">
        <w:fldChar w:fldCharType="begin">
          <w:fldData xml:space="preserve">PEVuZE5vdGU+PENpdGU+PEF1dGhvcj5Tw7hyZW5zZW48L0F1dGhvcj48WWVhcj4yMDA1PC9ZZWFy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</w:fldData>
        </w:fldChar>
      </w:r>
      <w:r w:rsidR="009F7A88">
        <w:instrText xml:space="preserve"> ADDIN EN.CITE.DATA </w:instrText>
      </w:r>
      <w:r w:rsidR="009F7A88">
        <w:fldChar w:fldCharType="end"/>
      </w:r>
      <w:r>
        <w:fldChar w:fldCharType="separate"/>
      </w:r>
      <w:r w:rsidR="009F7A88">
        <w:rPr>
          <w:noProof/>
        </w:rPr>
        <w:t>(</w:t>
      </w:r>
      <w:hyperlink w:anchor="_ENREF_69" w:tooltip="Norman, 2009 #58" w:history="1">
        <w:r w:rsidR="0028001F">
          <w:rPr>
            <w:noProof/>
          </w:rPr>
          <w:t>Norman et al., 2009</w:t>
        </w:r>
      </w:hyperlink>
      <w:r w:rsidR="009F7A88">
        <w:rPr>
          <w:noProof/>
        </w:rPr>
        <w:t xml:space="preserve">; </w:t>
      </w:r>
      <w:hyperlink w:anchor="_ENREF_98" w:tooltip="Sørensen, 2005 #57" w:history="1">
        <w:r w:rsidR="0028001F">
          <w:rPr>
            <w:noProof/>
          </w:rPr>
          <w:t>Sørensen et al., 2005</w:t>
        </w:r>
      </w:hyperlink>
      <w:r w:rsidR="009F7A88">
        <w:rPr>
          <w:noProof/>
        </w:rPr>
        <w:t>)</w:t>
      </w:r>
      <w:r>
        <w:fldChar w:fldCharType="end"/>
      </w:r>
      <w:r w:rsidRPr="00FF1321">
        <w:t>.</w:t>
      </w:r>
      <w:r>
        <w:t xml:space="preserve"> </w:t>
      </w:r>
      <w:r w:rsidR="002710B7">
        <w:rPr>
          <w:iCs/>
        </w:rPr>
        <w:t xml:space="preserve">It </w:t>
      </w:r>
      <w:r>
        <w:rPr>
          <w:iCs/>
        </w:rPr>
        <w:t xml:space="preserve">involves </w:t>
      </w:r>
      <w:r w:rsidR="002710B7">
        <w:rPr>
          <w:iCs/>
        </w:rPr>
        <w:t xml:space="preserve">2 </w:t>
      </w:r>
      <w:r>
        <w:rPr>
          <w:iCs/>
        </w:rPr>
        <w:t xml:space="preserve">bacteria coming into physical contact and forming a mating pair. The donor </w:t>
      </w:r>
      <w:r w:rsidR="00715010">
        <w:rPr>
          <w:iCs/>
        </w:rPr>
        <w:t xml:space="preserve">bacterium </w:t>
      </w:r>
      <w:r>
        <w:rPr>
          <w:iCs/>
        </w:rPr>
        <w:t xml:space="preserve">produces a filamentous </w:t>
      </w:r>
      <w:r w:rsidRPr="00DD5EB6">
        <w:rPr>
          <w:iCs/>
        </w:rPr>
        <w:t>pilus</w:t>
      </w:r>
      <w:r>
        <w:rPr>
          <w:iCs/>
        </w:rPr>
        <w:t xml:space="preserve"> that allows a copy of the plasmid to travel across into the recipient bacteri</w:t>
      </w:r>
      <w:r w:rsidR="00715010">
        <w:rPr>
          <w:iCs/>
        </w:rPr>
        <w:t>um</w:t>
      </w:r>
      <w:r>
        <w:rPr>
          <w:iCs/>
        </w:rPr>
        <w:t xml:space="preserve"> Both the donor and acceptor now have a copy of the plasmid. </w:t>
      </w:r>
    </w:p>
    <w:p w14:paraId="247B54CA" w14:textId="72037701" w:rsidR="002B4489" w:rsidRPr="005B68A0" w:rsidRDefault="002B4489" w:rsidP="002B4489">
      <w:pPr>
        <w:pStyle w:val="RARMPnumberedparagraphs"/>
      </w:pPr>
      <w:r w:rsidRPr="00712B6D">
        <w:rPr>
          <w:b/>
        </w:rPr>
        <w:t>Transformation</w:t>
      </w:r>
      <w:r w:rsidRPr="00FF1321">
        <w:t xml:space="preserve"> in </w:t>
      </w:r>
      <w:r w:rsidR="00D2791C">
        <w:rPr>
          <w:i/>
        </w:rPr>
        <w:t>E. coli</w:t>
      </w:r>
      <w:r w:rsidRPr="00FF1321">
        <w:t xml:space="preserve"> involves the induction of competence, DNA binding followed by fragmentation of the DNA, uptake and stable maintenance of the DNA by either integration in the genome (recombination) or recirculari</w:t>
      </w:r>
      <w:r w:rsidR="00A62056">
        <w:t>s</w:t>
      </w:r>
      <w:r w:rsidRPr="00FF1321">
        <w:t>ation of plasmid DNA</w:t>
      </w:r>
      <w:r>
        <w:t xml:space="preserve"> </w:t>
      </w:r>
      <w:r>
        <w:fldChar w:fldCharType="begin">
          <w:fldData xml:space="preserve">PEVuZE5vdGU+PENpdGU+PEF1dGhvcj5IYXJyaXNvbjwvQXV0aG9yPjxZZWFyPjIwMTI8L1llYXI+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</w:fldData>
        </w:fldChar>
      </w:r>
      <w:r w:rsidR="009F7A88">
        <w:instrText xml:space="preserve"> ADDIN EN.CITE </w:instrText>
      </w:r>
      <w:r w:rsidR="009F7A88">
        <w:fldChar w:fldCharType="begin">
          <w:fldData xml:space="preserve">PEVuZE5vdGU+PENpdGU+PEF1dGhvcj5IYXJyaXNvbjwvQXV0aG9yPjxZZWFyPjIwMTI8L1llYXI+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</w:fldData>
        </w:fldChar>
      </w:r>
      <w:r w:rsidR="009F7A88">
        <w:instrText xml:space="preserve"> ADDIN EN.CITE.DATA </w:instrText>
      </w:r>
      <w:r w:rsidR="009F7A88">
        <w:fldChar w:fldCharType="end"/>
      </w:r>
      <w:r>
        <w:fldChar w:fldCharType="separate"/>
      </w:r>
      <w:r w:rsidR="009F7A88">
        <w:rPr>
          <w:noProof/>
        </w:rPr>
        <w:t>(</w:t>
      </w:r>
      <w:hyperlink w:anchor="_ENREF_36" w:tooltip="Harrison, 2012 #59" w:history="1">
        <w:r w:rsidR="0028001F">
          <w:rPr>
            <w:noProof/>
          </w:rPr>
          <w:t>Harrison and Brockhurst, 2012</w:t>
        </w:r>
      </w:hyperlink>
      <w:r w:rsidR="009F7A88">
        <w:rPr>
          <w:noProof/>
        </w:rPr>
        <w:t xml:space="preserve">; </w:t>
      </w:r>
      <w:hyperlink w:anchor="_ENREF_98" w:tooltip="Sørensen, 2005 #57" w:history="1">
        <w:r w:rsidR="0028001F">
          <w:rPr>
            <w:noProof/>
          </w:rPr>
          <w:t>Sørensen et al., 2005</w:t>
        </w:r>
      </w:hyperlink>
      <w:r w:rsidR="009F7A88">
        <w:rPr>
          <w:noProof/>
        </w:rPr>
        <w:t>)</w:t>
      </w:r>
      <w:r>
        <w:fldChar w:fldCharType="end"/>
      </w:r>
      <w:r>
        <w:t xml:space="preserve">. </w:t>
      </w:r>
      <w:r w:rsidRPr="00FF1321">
        <w:t xml:space="preserve"> </w:t>
      </w:r>
    </w:p>
    <w:p w14:paraId="2A707EF5" w14:textId="3C384AD8" w:rsidR="002B4489" w:rsidRPr="00FF1321" w:rsidRDefault="002B4489" w:rsidP="002B4489">
      <w:pPr>
        <w:pStyle w:val="RARMPnumberedparagraphs"/>
      </w:pPr>
      <w:r w:rsidRPr="00712B6D">
        <w:rPr>
          <w:b/>
        </w:rPr>
        <w:t>Transduction</w:t>
      </w:r>
      <w:r w:rsidRPr="00FF1321">
        <w:t xml:space="preserve"> is the movement of genetic material with the help of bacteriophages. Erroneously packed host DNA can be transferred to </w:t>
      </w:r>
      <w:r w:rsidR="000747EA" w:rsidRPr="00FF1321">
        <w:t>other</w:t>
      </w:r>
      <w:r w:rsidRPr="00FF1321">
        <w:t xml:space="preserve"> bacteria upon its infection with the phage. In theory, any region of the bacterial genome can be transferred in that way, including plasmids, but the DNA will not be retained by the host unless the phage integrate</w:t>
      </w:r>
      <w:r>
        <w:t>s</w:t>
      </w:r>
      <w:r w:rsidRPr="00FF1321">
        <w:t xml:space="preserve"> into the bacterial genome (prophage). The regions co-integrated with prophage DNA are commonly the flanking regions of the prophage insert</w:t>
      </w:r>
      <w:r w:rsidR="00A62056">
        <w:t>ion</w:t>
      </w:r>
      <w:r w:rsidRPr="00FF1321">
        <w:t xml:space="preserve"> site</w:t>
      </w:r>
      <w:r>
        <w:t xml:space="preserve"> </w:t>
      </w:r>
      <w:r>
        <w:fldChar w:fldCharType="begin"/>
      </w:r>
      <w:r w:rsidR="002167C9">
        <w:instrText xml:space="preserve"> ADDIN EN.CITE &lt;EndNote&gt;&lt;Cite&gt;&lt;Author&gt;Berg&lt;/Author&gt;&lt;Year&gt;1983&lt;/Year&gt;&lt;RecNum&gt;12&lt;/RecNum&gt;&lt;DisplayText&gt;(Berg et al., 1983)&lt;/DisplayText&gt;&lt;record&gt;&lt;rec-number&gt;12&lt;/rec-number&gt;&lt;foreign-keys&gt;&lt;key app="EN" db-id="e2p5expr8xpzasea9ag5xrxnztseszre50vw" timestamp="1761605307"&gt;12&lt;/key&gt;&lt;/foreign-keys&gt;&lt;ref-type name="Journal Article"&gt;17&lt;/ref-type&gt;&lt;contributors&gt;&lt;authors&gt;&lt;author&gt;Berg, C.M.&lt;/author&gt;&lt;author&gt;Grullon, C.A.&lt;/author&gt;&lt;author&gt;Wang, A.&lt;/author&gt;&lt;author&gt;Whalen, W.A.&lt;/author&gt;&lt;author&gt;Berg, D.E.&lt;/author&gt;&lt;/authors&gt;&lt;/contributors&gt;&lt;titles&gt;&lt;title&gt;Transductional instability of Tn5-induced mutations: Generalized and specialized transduction of Tn5 by bacteriophage P1&lt;/title&gt;&lt;secondary-title&gt;Genetics&lt;/secondary-title&gt;&lt;/titles&gt;&lt;periodical&gt;&lt;full-title&gt;Genetics&lt;/full-title&gt;&lt;/periodical&gt;&lt;pages&gt;259-263&lt;/pages&gt;&lt;volume&gt;105&lt;/volume&gt;&lt;number&gt;2&lt;/number&gt;&lt;reprint-edition&gt;Not in File&lt;/reprint-edition&gt;&lt;keywords&gt;&lt;keyword&gt;and&lt;/keyword&gt;&lt;keyword&gt;INHERITANCE&lt;/keyword&gt;&lt;keyword&gt;MUTANT&lt;/keyword&gt;&lt;keyword&gt;Mutation&lt;/keyword&gt;&lt;keyword&gt;mutations&lt;/keyword&gt;&lt;keyword&gt;of&lt;/keyword&gt;&lt;keyword&gt;resistance&lt;/keyword&gt;&lt;keyword&gt;STRAIN&lt;/keyword&gt;&lt;keyword&gt;STRAINS&lt;/keyword&gt;&lt;keyword&gt;Tn5&lt;/keyword&gt;&lt;keyword&gt;TRANSDUCTION&lt;/keyword&gt;&lt;/keywords&gt;&lt;dates&gt;&lt;year&gt;1983&lt;/year&gt;&lt;pub-dates&gt;&lt;date&gt;10/1/1983&lt;/date&gt;&lt;/pub-dates&gt;&lt;/dates&gt;&lt;label&gt;20366&lt;/label&gt;&lt;urls&gt;&lt;related-urls&gt;&lt;url&gt;http://www.genetics.org/content/105/2/259.abstract&lt;/url&gt;&lt;url&gt;https://www.ncbi.nlm.nih.gov/pmc/articles/PMC1202155/pdf/259.pdf&lt;/url&gt;&lt;/related-urls&gt;&lt;/urls&gt;&lt;/record&gt;&lt;/Cite&gt;&lt;/EndNote&gt;</w:instrText>
      </w:r>
      <w:r>
        <w:fldChar w:fldCharType="separate"/>
      </w:r>
      <w:r>
        <w:rPr>
          <w:noProof/>
        </w:rPr>
        <w:t>(</w:t>
      </w:r>
      <w:hyperlink w:anchor="_ENREF_8" w:tooltip="Berg, 1983 #12" w:history="1">
        <w:r w:rsidR="0028001F">
          <w:rPr>
            <w:noProof/>
          </w:rPr>
          <w:t>Berg et al., 1983</w:t>
        </w:r>
      </w:hyperlink>
      <w:r>
        <w:rPr>
          <w:noProof/>
        </w:rPr>
        <w:t>)</w:t>
      </w:r>
      <w:r>
        <w:fldChar w:fldCharType="end"/>
      </w:r>
      <w:r w:rsidRPr="00FF1321">
        <w:t xml:space="preserve">. </w:t>
      </w:r>
    </w:p>
    <w:p w14:paraId="345BDD06" w14:textId="3C9346EB" w:rsidR="008A5A4E" w:rsidRPr="009F194A" w:rsidRDefault="002B4489" w:rsidP="002B4489">
      <w:pPr>
        <w:pStyle w:val="RARMPnumberedparagraphs"/>
        <w:rPr>
          <w:rFonts w:asciiTheme="minorHAnsi" w:hAnsiTheme="minorHAnsi"/>
          <w:szCs w:val="22"/>
        </w:rPr>
      </w:pPr>
      <w:r w:rsidRPr="00712B6D">
        <w:rPr>
          <w:b/>
        </w:rPr>
        <w:t xml:space="preserve">Transposition </w:t>
      </w:r>
      <w:r w:rsidRPr="00FF1321">
        <w:t xml:space="preserve">describes the translocation of a discrete segment of DNA (the transposable element or transposon) from a donor site to non-homologous target sites. Transposable elements encode the machinery required to execute such rearrangements in addition to other determinants such as antibiotic resistance genes and genes for virulence factors. In general, transposition is an infrequent event probably because of its capacity for deleterious effects in the host. Usually, a transposon is translocated onto a </w:t>
      </w:r>
      <w:r w:rsidRPr="00FF1321">
        <w:lastRenderedPageBreak/>
        <w:t>plasmid upon conjugation. This may be followed by the integration of the transposon into the chromosome. For many transposons, however, plasmids rather than the bacterial chromosome appear to be the preferred target</w:t>
      </w:r>
      <w:r>
        <w:t xml:space="preserve"> </w:t>
      </w:r>
      <w:r>
        <w:fldChar w:fldCharType="begin"/>
      </w:r>
      <w:r w:rsidR="002167C9">
        <w:instrText xml:space="preserve"> ADDIN EN.CITE &lt;EndNote&gt;&lt;Cite&gt;&lt;Author&gt;Craig&lt;/Author&gt;&lt;Year&gt;2014&lt;/Year&gt;&lt;RecNum&gt;60&lt;/RecNum&gt;&lt;DisplayText&gt;(Craig, 2014)&lt;/DisplayText&gt;&lt;record&gt;&lt;rec-number&gt;60&lt;/rec-number&gt;&lt;foreign-keys&gt;&lt;key app="EN" db-id="e2p5expr8xpzasea9ag5xrxnztseszre50vw" timestamp="1761605438"&gt;60&lt;/key&gt;&lt;/foreign-keys&gt;&lt;ref-type name="Book"&gt;6&lt;/ref-type&gt;&lt;contributors&gt;&lt;authors&gt;&lt;author&gt;Craig, N.&lt;/author&gt;&lt;/authors&gt;&lt;/contributors&gt;&lt;titles&gt;&lt;title&gt;Molecular Biology - Principles of Genome Function&lt;/title&gt;&lt;/titles&gt;&lt;edition&gt;2nd Edition&lt;/edition&gt;&lt;reprint-edition&gt;Not in File&lt;/reprint-edition&gt;&lt;keywords&gt;&lt;keyword&gt;molecular&lt;/keyword&gt;&lt;keyword&gt;Molecular Biology&lt;/keyword&gt;&lt;keyword&gt;Biology&lt;/keyword&gt;&lt;keyword&gt;of&lt;/keyword&gt;&lt;keyword&gt;GENOME&lt;/keyword&gt;&lt;keyword&gt;Function&lt;/keyword&gt;&lt;/keywords&gt;&lt;dates&gt;&lt;year&gt;2014&lt;/year&gt;&lt;pub-dates&gt;&lt;date&gt;2014&lt;/date&gt;&lt;/pub-dates&gt;&lt;/dates&gt;&lt;label&gt;20369&lt;/label&gt;&lt;work-type&gt;Book&lt;/work-type&gt;&lt;urls&gt;&lt;/urls&gt;&lt;/record&gt;&lt;/Cite&gt;&lt;/EndNote&gt;</w:instrText>
      </w:r>
      <w:r>
        <w:fldChar w:fldCharType="separate"/>
      </w:r>
      <w:r>
        <w:rPr>
          <w:noProof/>
        </w:rPr>
        <w:t>(</w:t>
      </w:r>
      <w:hyperlink w:anchor="_ENREF_17" w:tooltip="Craig, 2014 #60" w:history="1">
        <w:r w:rsidR="0028001F">
          <w:rPr>
            <w:noProof/>
          </w:rPr>
          <w:t>Craig, 2014</w:t>
        </w:r>
      </w:hyperlink>
      <w:r>
        <w:rPr>
          <w:noProof/>
        </w:rPr>
        <w:t>)</w:t>
      </w:r>
      <w:r>
        <w:fldChar w:fldCharType="end"/>
      </w:r>
      <w:r w:rsidRPr="00FF1321">
        <w:t>.</w:t>
      </w:r>
    </w:p>
    <w:p w14:paraId="154FB67F" w14:textId="3127DA17" w:rsidR="009F194A" w:rsidRPr="000747EA" w:rsidRDefault="000747EA" w:rsidP="002B4489">
      <w:pPr>
        <w:pStyle w:val="RARMPnumberedparagraphs"/>
        <w:rPr>
          <w:rFonts w:asciiTheme="minorHAnsi" w:hAnsiTheme="minorHAnsi"/>
          <w:szCs w:val="22"/>
        </w:rPr>
      </w:pPr>
      <w:r w:rsidRPr="000747EA">
        <w:rPr>
          <w:bCs/>
        </w:rPr>
        <w:t xml:space="preserve">Laboratory studies have shown that HGT can occur in EcN both </w:t>
      </w:r>
      <w:r w:rsidRPr="000747EA">
        <w:rPr>
          <w:bCs/>
          <w:i/>
          <w:iCs/>
        </w:rPr>
        <w:t>in vitro</w:t>
      </w:r>
      <w:r w:rsidRPr="000747EA">
        <w:rPr>
          <w:bCs/>
        </w:rPr>
        <w:t xml:space="preserve"> and </w:t>
      </w:r>
      <w:r w:rsidRPr="000747EA">
        <w:rPr>
          <w:bCs/>
          <w:i/>
          <w:iCs/>
        </w:rPr>
        <w:t xml:space="preserve">in vivo </w:t>
      </w:r>
      <w:r w:rsidRPr="000747EA">
        <w:rPr>
          <w:bCs/>
        </w:rPr>
        <w:t xml:space="preserve">(Zebrafish and mice) </w:t>
      </w:r>
      <w:r w:rsidR="00715E91">
        <w:rPr>
          <w:bCs/>
        </w:rPr>
        <w:fldChar w:fldCharType="begin">
          <w:fldData xml:space="preserve">PEVuZE5vdGU+PENpdGU+PEF1dGhvcj5GYW5nPC9BdXRob3I+PFllYXI+MjAyNDwvWWVhcj48UmVj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</w:fldData>
        </w:fldChar>
      </w:r>
      <w:r w:rsidR="009F7A88">
        <w:rPr>
          <w:bCs/>
        </w:rPr>
        <w:instrText xml:space="preserve"> ADDIN EN.CITE </w:instrText>
      </w:r>
      <w:r w:rsidR="009F7A88">
        <w:rPr>
          <w:bCs/>
        </w:rPr>
        <w:fldChar w:fldCharType="begin">
          <w:fldData xml:space="preserve">PEVuZE5vdGU+PENpdGU+PEF1dGhvcj5GYW5nPC9BdXRob3I+PFllYXI+MjAyNDwvWWVhcj48UmVj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</w:fldData>
        </w:fldChar>
      </w:r>
      <w:r w:rsidR="009F7A88">
        <w:rPr>
          <w:bCs/>
        </w:rPr>
        <w:instrText xml:space="preserve"> ADDIN EN.CITE.DATA </w:instrText>
      </w:r>
      <w:r w:rsidR="009F7A88">
        <w:rPr>
          <w:bCs/>
        </w:rPr>
      </w:r>
      <w:r w:rsidR="009F7A88">
        <w:rPr>
          <w:bCs/>
        </w:rPr>
        <w:fldChar w:fldCharType="end"/>
      </w:r>
      <w:r w:rsidR="00715E91">
        <w:rPr>
          <w:bCs/>
        </w:rPr>
      </w:r>
      <w:r w:rsidR="00715E91">
        <w:rPr>
          <w:bCs/>
        </w:rPr>
        <w:fldChar w:fldCharType="separate"/>
      </w:r>
      <w:r w:rsidR="009F7A88">
        <w:rPr>
          <w:bCs/>
          <w:noProof/>
        </w:rPr>
        <w:t>(</w:t>
      </w:r>
      <w:hyperlink w:anchor="_ENREF_26" w:tooltip="Fang, 2024 #61" w:history="1">
        <w:r w:rsidR="0028001F">
          <w:rPr>
            <w:bCs/>
            <w:noProof/>
          </w:rPr>
          <w:t>Fang et al., 2024</w:t>
        </w:r>
      </w:hyperlink>
      <w:r w:rsidR="009F7A88">
        <w:rPr>
          <w:bCs/>
          <w:noProof/>
        </w:rPr>
        <w:t xml:space="preserve">; </w:t>
      </w:r>
      <w:hyperlink w:anchor="_ENREF_27" w:tooltip="Frazão, 2019 #62" w:history="1">
        <w:r w:rsidR="0028001F">
          <w:rPr>
            <w:bCs/>
            <w:noProof/>
          </w:rPr>
          <w:t>Frazão et al., 2019</w:t>
        </w:r>
      </w:hyperlink>
      <w:r w:rsidR="009F7A88">
        <w:rPr>
          <w:bCs/>
          <w:noProof/>
        </w:rPr>
        <w:t>)</w:t>
      </w:r>
      <w:r w:rsidR="00715E91">
        <w:rPr>
          <w:bCs/>
        </w:rPr>
        <w:fldChar w:fldCharType="end"/>
      </w:r>
      <w:r>
        <w:rPr>
          <w:bCs/>
        </w:rPr>
        <w:t xml:space="preserve">. </w:t>
      </w:r>
    </w:p>
    <w:p w14:paraId="35E8793C" w14:textId="77777777" w:rsidR="00C403FC" w:rsidRDefault="0069638E" w:rsidP="00C403FC">
      <w:pPr>
        <w:pStyle w:val="3RARMP"/>
        <w:rPr>
          <w:shd w:val="clear" w:color="auto" w:fill="FFFFFF"/>
        </w:rPr>
      </w:pPr>
      <w:bookmarkStart w:id="161" w:name="_Ref68594447"/>
      <w:bookmarkStart w:id="162" w:name="_Toc214523858"/>
      <w:bookmarkStart w:id="163" w:name="_Toc53666217"/>
      <w:bookmarkStart w:id="164" w:name="_Toc53675478"/>
      <w:bookmarkStart w:id="165" w:name="_Ref32244989"/>
      <w:bookmarkStart w:id="166" w:name="_Ref32507204"/>
      <w:bookmarkStart w:id="167" w:name="_Toc53666214"/>
      <w:bookmarkStart w:id="168" w:name="_Toc53675475"/>
      <w:r>
        <w:rPr>
          <w:shd w:val="clear" w:color="auto" w:fill="FFFFFF"/>
        </w:rPr>
        <w:t>Bio-distribution and s</w:t>
      </w:r>
      <w:r w:rsidR="00E33419" w:rsidRPr="00EE412C">
        <w:rPr>
          <w:shd w:val="clear" w:color="auto" w:fill="FFFFFF"/>
        </w:rPr>
        <w:t>hedding</w:t>
      </w:r>
      <w:bookmarkEnd w:id="161"/>
      <w:bookmarkEnd w:id="162"/>
    </w:p>
    <w:p w14:paraId="1B908FAF" w14:textId="66A3AEFD" w:rsidR="00C403FC" w:rsidRDefault="00C403FC" w:rsidP="00C403FC">
      <w:pPr>
        <w:pStyle w:val="RARMPnumberedparagraphs"/>
      </w:pPr>
      <w:r>
        <w:t xml:space="preserve">The principal route by which the GM bacteria may enter the wider environment following inoculation is via shedding. Further, GM bacteria could also enter the environment via accidental </w:t>
      </w:r>
      <w:r w:rsidR="009926B8">
        <w:t xml:space="preserve">spills </w:t>
      </w:r>
      <w:r>
        <w:t xml:space="preserve">of </w:t>
      </w:r>
      <w:r w:rsidRPr="00776DA4">
        <w:t>unused GMO preparation.</w:t>
      </w:r>
    </w:p>
    <w:p w14:paraId="13E4F2B6" w14:textId="17C9C29D" w:rsidR="00C403FC" w:rsidRDefault="00C403FC" w:rsidP="00C403FC">
      <w:pPr>
        <w:pStyle w:val="RARMPnumberedparagraphs"/>
      </w:pPr>
      <w:r>
        <w:t>Human faeces is estimated to contain about 10</w:t>
      </w:r>
      <w:r w:rsidRPr="00745950">
        <w:rPr>
          <w:vertAlign w:val="superscript"/>
        </w:rPr>
        <w:t>12</w:t>
      </w:r>
      <w:r>
        <w:t xml:space="preserve"> bacteria per gram </w:t>
      </w:r>
      <w:r>
        <w:fldChar w:fldCharType="begin"/>
      </w:r>
      <w:r w:rsidR="002167C9">
        <w:instrText xml:space="preserve"> ADDIN EN.CITE &lt;EndNote&gt;&lt;Cite&gt;&lt;Author&gt;Sender&lt;/Author&gt;&lt;Year&gt;2016&lt;/Year&gt;&lt;RecNum&gt;63&lt;/RecNum&gt;&lt;DisplayText&gt;(Sender et al., 2016)&lt;/DisplayText&gt;&lt;record&gt;&lt;rec-number&gt;63&lt;/rec-number&gt;&lt;foreign-keys&gt;&lt;key app="EN" db-id="e2p5expr8xpzasea9ag5xrxnztseszre50vw" timestamp="1761605447"&gt;63&lt;/key&gt;&lt;/foreign-keys&gt;&lt;ref-type name="Journal Article"&gt;17&lt;/ref-type&gt;&lt;contributors&gt;&lt;authors&gt;&lt;author&gt;Sender, R.&lt;/author&gt;&lt;author&gt;Fuchs, S.&lt;/author&gt;&lt;author&gt;Milo, R.&lt;/author&gt;&lt;/authors&gt;&lt;/contributors&gt;&lt;auth-address&gt;Department of Plant and Environmental Sciences, Weizmann Institute of Science, Rehovot, Israel.&amp;#xD;Department of Molecular Genetics, Weizmann Institute of Science, Rehovot, Israel.&lt;/auth-address&gt;&lt;titles&gt;&lt;title&gt;Revised Estimates for the Number of Human and Bacteria Cells in the Body&lt;/title&gt;&lt;secondary-title&gt;PLoS Biol&lt;/secondary-title&gt;&lt;/titles&gt;&lt;periodical&gt;&lt;full-title&gt;PLoS Biol&lt;/full-title&gt;&lt;/periodical&gt;&lt;pages&gt;e1002533&lt;/pages&gt;&lt;volume&gt;14&lt;/volume&gt;&lt;number&gt;8&lt;/number&gt;&lt;edition&gt;2016/08/20&lt;/edition&gt;&lt;keywords&gt;&lt;keyword&gt;Adult&lt;/keyword&gt;&lt;keyword&gt;Bacteria/cytology/*growth &amp;amp; development&lt;/keyword&gt;&lt;keyword&gt;*Bacterial Load&lt;/keyword&gt;&lt;keyword&gt;Body Weights and Measures&lt;/keyword&gt;&lt;keyword&gt;*Cell Count&lt;/keyword&gt;&lt;keyword&gt;Humans&lt;/keyword&gt;&lt;keyword&gt;Male&lt;/keyword&gt;&lt;keyword&gt;*Microbiota&lt;/keyword&gt;&lt;keyword&gt;Organ Specificity&lt;/keyword&gt;&lt;/keywords&gt;&lt;dates&gt;&lt;year&gt;2016&lt;/year&gt;&lt;pub-dates&gt;&lt;date&gt;Aug&lt;/date&gt;&lt;/pub-dates&gt;&lt;/dates&gt;&lt;isbn&gt;1545-7885 (Electronic)&amp;#xD;1544-9173 (Linking)&lt;/isbn&gt;&lt;accession-num&gt;27541692&lt;/accession-num&gt;&lt;urls&gt;&lt;related-urls&gt;&lt;url&gt;https://www.ncbi.nlm.nih.gov/pubmed/27541692&lt;/url&gt;&lt;url&gt;https://www.ncbi.nlm.nih.gov/pmc/articles/PMC4991899/pdf/pbio.1002533.pdf&lt;/url&gt;&lt;/related-urls&gt;&lt;/urls&gt;&lt;custom2&gt;PMC4991899&lt;/custom2&gt;&lt;electronic-resource-num&gt;10.1371/journal.pbio.1002533&lt;/electronic-resource-num&gt;&lt;/record&gt;&lt;/Cite&gt;&lt;/EndNote&gt;</w:instrText>
      </w:r>
      <w:r>
        <w:fldChar w:fldCharType="separate"/>
      </w:r>
      <w:r>
        <w:rPr>
          <w:noProof/>
        </w:rPr>
        <w:t>(</w:t>
      </w:r>
      <w:hyperlink w:anchor="_ENREF_94" w:tooltip="Sender, 2016 #63" w:history="1">
        <w:r w:rsidR="0028001F">
          <w:rPr>
            <w:noProof/>
          </w:rPr>
          <w:t>Sender et al., 2016</w:t>
        </w:r>
      </w:hyperlink>
      <w:r>
        <w:rPr>
          <w:noProof/>
        </w:rPr>
        <w:t>)</w:t>
      </w:r>
      <w:r>
        <w:fldChar w:fldCharType="end"/>
      </w:r>
      <w:r>
        <w:t xml:space="preserve"> and healthy adults produce in the order of 100 g of faeces </w:t>
      </w:r>
      <w:r w:rsidR="00462D68">
        <w:t xml:space="preserve">per </w:t>
      </w:r>
      <w:r>
        <w:t xml:space="preserve">day in western countries </w:t>
      </w:r>
      <w:r>
        <w:fldChar w:fldCharType="begin"/>
      </w:r>
      <w:r w:rsidR="002167C9">
        <w:instrText xml:space="preserve"> ADDIN EN.CITE &lt;EndNote&gt;&lt;Cite&gt;&lt;Author&gt;Cummings&lt;/Author&gt;&lt;Year&gt;1992&lt;/Year&gt;&lt;RecNum&gt;64&lt;/RecNum&gt;&lt;DisplayText&gt;(Cummings et al., 1992)&lt;/DisplayText&gt;&lt;record&gt;&lt;rec-number&gt;64&lt;/rec-number&gt;&lt;foreign-keys&gt;&lt;key app="EN" db-id="e2p5expr8xpzasea9ag5xrxnztseszre50vw" timestamp="1761605449"&gt;64&lt;/key&gt;&lt;/foreign-keys&gt;&lt;ref-type name="Journal Article"&gt;17&lt;/ref-type&gt;&lt;contributors&gt;&lt;authors&gt;&lt;author&gt;Cummings, J. H.&lt;/author&gt;&lt;author&gt;Bingham, S. A.&lt;/author&gt;&lt;author&gt;Heaton, K. W.&lt;/author&gt;&lt;author&gt;Eastwood, M. A.&lt;/author&gt;&lt;/authors&gt;&lt;/contributors&gt;&lt;auth-address&gt;University of Cambridge, England.&lt;/auth-address&gt;&lt;titles&gt;&lt;title&gt;Fecal weight, colon cancer risk, and dietary intake of nonstarch polysaccharides (dietary fiber)&lt;/title&gt;&lt;secondary-title&gt;Gastroenterology&lt;/secondary-title&gt;&lt;/titles&gt;&lt;periodical&gt;&lt;full-title&gt;Gastroenterology&lt;/full-title&gt;&lt;/periodical&gt;&lt;pages&gt;1783-9&lt;/pages&gt;&lt;volume&gt;103&lt;/volume&gt;&lt;number&gt;6&lt;/number&gt;&lt;edition&gt;1992/12/01&lt;/edition&gt;&lt;keywords&gt;&lt;keyword&gt;Adolescent&lt;/keyword&gt;&lt;keyword&gt;Adult&lt;/keyword&gt;&lt;keyword&gt;Aged&lt;/keyword&gt;&lt;keyword&gt;Colonic Neoplasms/*etiology&lt;/keyword&gt;&lt;keyword&gt;Constipation/complications&lt;/keyword&gt;&lt;keyword&gt;Dietary Fiber/*administration &amp;amp; dosage&lt;/keyword&gt;&lt;keyword&gt;*Feces&lt;/keyword&gt;&lt;keyword&gt;Female&lt;/keyword&gt;&lt;keyword&gt;Gastrointestinal Transit&lt;/keyword&gt;&lt;keyword&gt;Humans&lt;/keyword&gt;&lt;keyword&gt;Male&lt;/keyword&gt;&lt;keyword&gt;Middle Aged&lt;/keyword&gt;&lt;keyword&gt;Risk&lt;/keyword&gt;&lt;keyword&gt;Sex Factors&lt;/keyword&gt;&lt;/keywords&gt;&lt;dates&gt;&lt;year&gt;1992&lt;/year&gt;&lt;pub-dates&gt;&lt;date&gt;Dec&lt;/date&gt;&lt;/pub-dates&gt;&lt;/dates&gt;&lt;isbn&gt;0016-5085 (Print)&amp;#xD;0016-5085 (Linking)&lt;/isbn&gt;&lt;accession-num&gt;1333426&lt;/accession-num&gt;&lt;urls&gt;&lt;related-urls&gt;&lt;url&gt;https://www.ncbi.nlm.nih.gov/pubmed/1333426&lt;/url&gt;&lt;url&gt;https://www.sciencedirect.com/science/article/abs/pii/0016508592914357?via%3Dihub&lt;/url&gt;&lt;/related-urls&gt;&lt;/urls&gt;&lt;electronic-resource-num&gt;10.1016/0016-5085(92)91435-7&lt;/electronic-resource-num&gt;&lt;/record&gt;&lt;/Cite&gt;&lt;/EndNote&gt;</w:instrText>
      </w:r>
      <w:r>
        <w:fldChar w:fldCharType="separate"/>
      </w:r>
      <w:r>
        <w:rPr>
          <w:noProof/>
        </w:rPr>
        <w:t>(</w:t>
      </w:r>
      <w:hyperlink w:anchor="_ENREF_18" w:tooltip="Cummings, 1992 #64" w:history="1">
        <w:r w:rsidR="0028001F">
          <w:rPr>
            <w:noProof/>
          </w:rPr>
          <w:t>Cummings et al., 1992</w:t>
        </w:r>
      </w:hyperlink>
      <w:r>
        <w:rPr>
          <w:noProof/>
        </w:rPr>
        <w:t>)</w:t>
      </w:r>
      <w:r>
        <w:fldChar w:fldCharType="end"/>
      </w:r>
      <w:r>
        <w:t>. So approximately 10</w:t>
      </w:r>
      <w:r>
        <w:rPr>
          <w:vertAlign w:val="superscript"/>
        </w:rPr>
        <w:t xml:space="preserve">14 </w:t>
      </w:r>
      <w:r>
        <w:t xml:space="preserve">bacteria per person </w:t>
      </w:r>
      <w:r w:rsidR="009926B8">
        <w:t xml:space="preserve">per </w:t>
      </w:r>
      <w:r>
        <w:t>day may enter sewage. Around 90% of these bacteria will be</w:t>
      </w:r>
      <w:r w:rsidR="009926B8">
        <w:t xml:space="preserve">long to the </w:t>
      </w:r>
      <w:r w:rsidRPr="00245686">
        <w:t>Firmicutes</w:t>
      </w:r>
      <w:r w:rsidR="009926B8">
        <w:t xml:space="preserve"> (</w:t>
      </w:r>
      <w:r w:rsidR="004436AB">
        <w:t xml:space="preserve">also called </w:t>
      </w:r>
      <w:r w:rsidR="009926B8">
        <w:t>Bacillota)</w:t>
      </w:r>
      <w:r w:rsidRPr="00245686">
        <w:t xml:space="preserve"> and Bacteroidetes</w:t>
      </w:r>
      <w:r w:rsidR="009926B8">
        <w:t xml:space="preserve"> (</w:t>
      </w:r>
      <w:r w:rsidR="004436AB">
        <w:t xml:space="preserve">also called </w:t>
      </w:r>
      <w:r w:rsidR="009926B8">
        <w:t>Bacteroidota) phyla</w:t>
      </w:r>
      <w:r>
        <w:t xml:space="preserve"> </w:t>
      </w:r>
      <w:r>
        <w:fldChar w:fldCharType="begin">
          <w:fldData xml:space="preserve">PEVuZE5vdGU+PENpdGU+PEF1dGhvcj5SaW5uaW5lbGxhPC9BdXRob3I+PFllYXI+MjAxOTwvWWVh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</w:fldData>
        </w:fldChar>
      </w:r>
      <w:r w:rsidR="002167C9">
        <w:instrText xml:space="preserve"> ADDIN EN.CITE </w:instrText>
      </w:r>
      <w:r w:rsidR="002167C9">
        <w:fldChar w:fldCharType="begin">
          <w:fldData xml:space="preserve">PEVuZE5vdGU+PENpdGU+PEF1dGhvcj5SaW5uaW5lbGxhPC9BdXRob3I+PFllYXI+MjAxOTwvWWVh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</w:fldData>
        </w:fldChar>
      </w:r>
      <w:r w:rsidR="002167C9">
        <w:instrText xml:space="preserve"> ADDIN EN.CITE.DATA </w:instrText>
      </w:r>
      <w:r w:rsidR="002167C9">
        <w:fldChar w:fldCharType="end"/>
      </w:r>
      <w:r>
        <w:fldChar w:fldCharType="separate"/>
      </w:r>
      <w:r>
        <w:rPr>
          <w:noProof/>
        </w:rPr>
        <w:t>(</w:t>
      </w:r>
      <w:hyperlink w:anchor="_ENREF_83" w:tooltip="Rinninella, 2019 #65" w:history="1">
        <w:r w:rsidR="0028001F">
          <w:rPr>
            <w:noProof/>
          </w:rPr>
          <w:t>Rinninella et al., 2019</w:t>
        </w:r>
      </w:hyperlink>
      <w:r>
        <w:rPr>
          <w:noProof/>
        </w:rPr>
        <w:t>)</w:t>
      </w:r>
      <w:r>
        <w:fldChar w:fldCharType="end"/>
      </w:r>
      <w:r w:rsidR="00973C6B">
        <w:t>.</w:t>
      </w:r>
      <w:r>
        <w:t xml:space="preserve"> </w:t>
      </w:r>
      <w:r w:rsidR="00973C6B">
        <w:t xml:space="preserve">It </w:t>
      </w:r>
      <w:r>
        <w:t>has been estimated that there are about 10</w:t>
      </w:r>
      <w:r w:rsidRPr="00245EE5">
        <w:rPr>
          <w:vertAlign w:val="superscript"/>
        </w:rPr>
        <w:t>8</w:t>
      </w:r>
      <w:r>
        <w:t xml:space="preserve"> </w:t>
      </w:r>
      <w:r w:rsidR="00462D68">
        <w:t xml:space="preserve">CFU </w:t>
      </w:r>
      <w:r>
        <w:t xml:space="preserve">of </w:t>
      </w:r>
      <w:r w:rsidRPr="006B2E61">
        <w:rPr>
          <w:i/>
        </w:rPr>
        <w:t>E.coli</w:t>
      </w:r>
      <w:r>
        <w:t xml:space="preserve"> per gram of faeces </w:t>
      </w:r>
      <w:r>
        <w:fldChar w:fldCharType="begin">
          <w:fldData xml:space="preserve">PEVuZE5vdGU+PENpdGU+PEF1dGhvcj5adW88L0F1dGhvcj48WWVhcj4yMDExPC9ZZWFyPjxSZWNO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</w:fldData>
        </w:fldChar>
      </w:r>
      <w:r w:rsidR="002167C9">
        <w:instrText xml:space="preserve"> ADDIN EN.CITE </w:instrText>
      </w:r>
      <w:r w:rsidR="002167C9">
        <w:fldChar w:fldCharType="begin">
          <w:fldData xml:space="preserve">PEVuZE5vdGU+PENpdGU+PEF1dGhvcj5adW88L0F1dGhvcj48WWVhcj4yMDExPC9ZZWFyPjxSZWNO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</w:fldData>
        </w:fldChar>
      </w:r>
      <w:r w:rsidR="002167C9">
        <w:instrText xml:space="preserve"> ADDIN EN.CITE.DATA </w:instrText>
      </w:r>
      <w:r w:rsidR="002167C9">
        <w:fldChar w:fldCharType="end"/>
      </w:r>
      <w:r>
        <w:fldChar w:fldCharType="separate"/>
      </w:r>
      <w:r>
        <w:rPr>
          <w:noProof/>
        </w:rPr>
        <w:t>(</w:t>
      </w:r>
      <w:hyperlink w:anchor="_ENREF_119" w:tooltip="Zuo, 2011 #66" w:history="1">
        <w:r w:rsidR="0028001F">
          <w:rPr>
            <w:noProof/>
          </w:rPr>
          <w:t>Zuo et al., 2011</w:t>
        </w:r>
      </w:hyperlink>
      <w:r>
        <w:rPr>
          <w:noProof/>
        </w:rPr>
        <w:t>)</w:t>
      </w:r>
      <w:r>
        <w:fldChar w:fldCharType="end"/>
      </w:r>
      <w:r>
        <w:t xml:space="preserve"> or 10</w:t>
      </w:r>
      <w:r w:rsidRPr="00A317A4">
        <w:rPr>
          <w:vertAlign w:val="superscript"/>
        </w:rPr>
        <w:t>7</w:t>
      </w:r>
      <w:r>
        <w:t>-10</w:t>
      </w:r>
      <w:r w:rsidRPr="00A317A4">
        <w:rPr>
          <w:vertAlign w:val="superscript"/>
        </w:rPr>
        <w:t>9</w:t>
      </w:r>
      <w:r>
        <w:t xml:space="preserve"> </w:t>
      </w:r>
      <w:r w:rsidRPr="00A317A4">
        <w:rPr>
          <w:i/>
        </w:rPr>
        <w:t>E.coli</w:t>
      </w:r>
      <w:r w:rsidR="00462D68">
        <w:rPr>
          <w:i/>
        </w:rPr>
        <w:t xml:space="preserve"> g/faeces</w:t>
      </w:r>
      <w:r>
        <w:t xml:space="preserve"> </w:t>
      </w:r>
      <w:r>
        <w:fldChar w:fldCharType="begin"/>
      </w:r>
      <w:r w:rsidR="00FA1892">
        <w:instrText xml:space="preserve"> ADDIN EN.CITE &lt;EndNote&gt;&lt;Cite&gt;&lt;Author&gt;Tenaillon&lt;/Author&gt;&lt;Year&gt;2010&lt;/Year&gt;&lt;RecNum&gt;13&lt;/RecNum&gt;&lt;DisplayText&gt;(Tenaillon et al., 2010)&lt;/DisplayText&gt;&lt;record&gt;&lt;rec-number&gt;13&lt;/rec-number&gt;&lt;foreign-keys&gt;&lt;key app="EN" db-id="e2p5expr8xpzasea9ag5xrxnztseszre50vw" timestamp="1761605309"&gt;13&lt;/key&gt;&lt;/foreign-keys&gt;&lt;ref-type name="Journal Article"&gt;17&lt;/ref-type&gt;&lt;contributors&gt;&lt;authors&gt;&lt;author&gt;Tenaillon, O.&lt;/author&gt;&lt;author&gt;Skurnik, D.&lt;/author&gt;&lt;author&gt;Picard, B.&lt;/author&gt;&lt;author&gt;Denamur, E.&lt;/author&gt;&lt;/authors&gt;&lt;/contributors&gt;&lt;titles&gt;&lt;title&gt;&lt;style face="normal" font="default" size="100%"&gt;The population genetics of commensal &lt;/style&gt;&lt;style face="italic" font="default" size="100%"&gt;Escherichia coli&lt;/style&gt;&lt;/title&gt;&lt;secondary-title&gt;Nature Reviews Microbiology&lt;/secondary-title&gt;&lt;/titles&gt;&lt;periodical&gt;&lt;full-title&gt;Nature Reviews Microbiology&lt;/full-title&gt;&lt;/periodical&gt;&lt;pages&gt;207-217&lt;/pages&gt;&lt;volume&gt;8&lt;/volume&gt;&lt;number&gt;3&lt;/number&gt;&lt;reprint-edition&gt;Not in File&lt;/reprint-edition&gt;&lt;keywords&gt;&lt;keyword&gt;Adaptation&lt;/keyword&gt;&lt;keyword&gt;and&lt;/keyword&gt;&lt;keyword&gt;Bacteria&lt;/keyword&gt;&lt;keyword&gt;environmental factors&lt;/keyword&gt;&lt;keyword&gt;Escherichia coli&lt;/keyword&gt;&lt;keyword&gt;ESCHERICHIA-COLI&lt;/keyword&gt;&lt;keyword&gt;genetic&lt;/keyword&gt;&lt;keyword&gt;genetics&lt;/keyword&gt;&lt;keyword&gt;ITS&lt;/keyword&gt;&lt;keyword&gt;Major&lt;/keyword&gt;&lt;keyword&gt;of&lt;/keyword&gt;&lt;keyword&gt;Organism&lt;/keyword&gt;&lt;keyword&gt;Pathogen&lt;/keyword&gt;&lt;keyword&gt;POPULATION&lt;/keyword&gt;&lt;keyword&gt;population genetics&lt;/keyword&gt;&lt;keyword&gt;population structure&lt;/keyword&gt;&lt;keyword&gt;POPULATION-GENETICS&lt;/keyword&gt;&lt;keyword&gt;POPULATION-STRUCTURE&lt;/keyword&gt;&lt;keyword&gt;recombination&lt;/keyword&gt;&lt;keyword&gt;review&lt;/keyword&gt;&lt;keyword&gt;spread&lt;/keyword&gt;&lt;keyword&gt;STRAIN&lt;/keyword&gt;&lt;keyword&gt;STRAINS&lt;/keyword&gt;&lt;keyword&gt;structure&lt;/keyword&gt;&lt;keyword&gt;Symbiosis&lt;/keyword&gt;&lt;keyword&gt;VIRULENCE&lt;/keyword&gt;&lt;/keywords&gt;&lt;dates&gt;&lt;year&gt;2010&lt;/year&gt;&lt;pub-dates&gt;&lt;date&gt;2010&lt;/date&gt;&lt;/pub-dates&gt;&lt;/dates&gt;&lt;isbn&gt;1740-1526; 1740-1534&lt;/isbn&gt;&lt;label&gt;20364&lt;/label&gt;&lt;urls&gt;&lt;related-urls&gt;&lt;url&gt;BIOSIS:PREV201000171947&lt;/url&gt;&lt;url&gt;https://www.nature.com/articles/nrmicro2298.pdf&lt;/url&gt;&lt;/related-urls&gt;&lt;/urls&gt;&lt;/record&gt;&lt;/Cite&gt;&lt;/EndNote&gt;</w:instrText>
      </w:r>
      <w:r>
        <w:fldChar w:fldCharType="separate"/>
      </w:r>
      <w:r>
        <w:rPr>
          <w:noProof/>
        </w:rPr>
        <w:t>(</w:t>
      </w:r>
      <w:hyperlink w:anchor="_ENREF_102" w:tooltip="Tenaillon, 2010 #13" w:history="1">
        <w:r w:rsidR="0028001F">
          <w:rPr>
            <w:noProof/>
          </w:rPr>
          <w:t>Tenaillon et al., 2010</w:t>
        </w:r>
      </w:hyperlink>
      <w:r>
        <w:rPr>
          <w:noProof/>
        </w:rPr>
        <w:t>)</w:t>
      </w:r>
      <w:r>
        <w:fldChar w:fldCharType="end"/>
      </w:r>
      <w:r>
        <w:t xml:space="preserve">. </w:t>
      </w:r>
    </w:p>
    <w:p w14:paraId="03B3FB9C" w14:textId="395D622F" w:rsidR="00E33419" w:rsidRDefault="00C403FC" w:rsidP="00C403FC">
      <w:pPr>
        <w:pStyle w:val="RARMPnumberedparagraphs"/>
        <w:rPr>
          <w:shd w:val="clear" w:color="auto" w:fill="FFFFFF"/>
        </w:rPr>
      </w:pPr>
      <w:r w:rsidRPr="006404A8">
        <w:t xml:space="preserve">Human gut microbiota is excreted into sewage and wastewater, where it </w:t>
      </w:r>
      <w:r w:rsidR="00037578">
        <w:t>undergoes</w:t>
      </w:r>
      <w:r w:rsidRPr="006404A8">
        <w:t xml:space="preserve"> standard waste treatment processes</w:t>
      </w:r>
      <w:r w:rsidR="00973C6B">
        <w:t xml:space="preserve"> (which can vary </w:t>
      </w:r>
      <w:r w:rsidR="00F761C6">
        <w:t>significantly</w:t>
      </w:r>
      <w:r w:rsidR="00973C6B">
        <w:t>)</w:t>
      </w:r>
      <w:r w:rsidRPr="006404A8">
        <w:t>, prior to the water being released back into the environment.</w:t>
      </w:r>
      <w:r>
        <w:t xml:space="preserve"> </w:t>
      </w:r>
      <w:r w:rsidR="004436AB">
        <w:t>S</w:t>
      </w:r>
      <w:r>
        <w:t xml:space="preserve">ewage treatment is likely to be effective at removing the GM bacteria from sewage. However, due to variable levels of sewage treatment in the wastewater </w:t>
      </w:r>
      <w:r w:rsidRPr="004D3EF6">
        <w:t xml:space="preserve">plants </w:t>
      </w:r>
      <w:r w:rsidRPr="004D3EF6">
        <w:fldChar w:fldCharType="begin"/>
      </w:r>
      <w:r w:rsidR="002167C9">
        <w:instrText xml:space="preserve"> ADDIN EN.CITE &lt;EndNote&gt;&lt;Cite&gt;&lt;Author&gt;Toze&lt;/Author&gt;&lt;Year&gt;2012&lt;/Year&gt;&lt;RecNum&gt;67&lt;/RecNum&gt;&lt;DisplayText&gt;(Toze et al., 2012)&lt;/DisplayText&gt;&lt;record&gt;&lt;rec-number&gt;67&lt;/rec-number&gt;&lt;foreign-keys&gt;&lt;key app="EN" db-id="e2p5expr8xpzasea9ag5xrxnztseszre50vw" timestamp="1761605458"&gt;67&lt;/key&gt;&lt;/foreign-keys&gt;&lt;ref-type name="Report"&gt;27&lt;/ref-type&gt;&lt;contributors&gt;&lt;authors&gt;&lt;author&gt;Toze, Simon &lt;/author&gt;&lt;author&gt;Hodgers, Leonie &lt;/author&gt;&lt;author&gt;Matthews, Ben &lt;/author&gt;&lt;author&gt;Stratton, Helen&lt;/author&gt;&lt;author&gt;Ahmed, Warish&lt;/author&gt;&lt;author&gt;Collins, Scott&lt;/author&gt;&lt;author&gt;Schoeder, Sarah&lt;/author&gt;&lt;author&gt;Sidhu, Jatinder&lt;/author&gt;&lt;/authors&gt;&lt;/contributors&gt;&lt;titles&gt;&lt;title&gt;Presence and removal of enteric microorganisms in South East Queensland wastewater treatment plants. &lt;/title&gt;&lt;/titles&gt;&lt;dates&gt;&lt;year&gt;2012&lt;/year&gt;&lt;/dates&gt;&lt;pub-location&gt;Urban Water Security Research Alliance; 2012. http://hdl.handle.net/102.100.100/100932?index=1 &lt;/pub-location&gt;&lt;urls&gt;&lt;/urls&gt;&lt;/record&gt;&lt;/Cite&gt;&lt;/EndNote&gt;</w:instrText>
      </w:r>
      <w:r w:rsidRPr="004D3EF6">
        <w:fldChar w:fldCharType="separate"/>
      </w:r>
      <w:r w:rsidRPr="00542A03">
        <w:rPr>
          <w:noProof/>
        </w:rPr>
        <w:t>(</w:t>
      </w:r>
      <w:hyperlink w:anchor="_ENREF_104" w:tooltip="Toze, 2012 #67" w:history="1">
        <w:r w:rsidR="0028001F" w:rsidRPr="00542A03">
          <w:rPr>
            <w:noProof/>
          </w:rPr>
          <w:t>Toze et al., 2012</w:t>
        </w:r>
      </w:hyperlink>
      <w:r w:rsidRPr="00542A03">
        <w:rPr>
          <w:noProof/>
        </w:rPr>
        <w:t>)</w:t>
      </w:r>
      <w:r w:rsidRPr="004D3EF6">
        <w:fldChar w:fldCharType="end"/>
      </w:r>
      <w:r w:rsidRPr="004D3EF6">
        <w:t>, this</w:t>
      </w:r>
      <w:r>
        <w:t xml:space="preserve"> could result in varying amount</w:t>
      </w:r>
      <w:r w:rsidR="00F761C6">
        <w:t>s</w:t>
      </w:r>
      <w:r>
        <w:t xml:space="preserve"> of bacteria </w:t>
      </w:r>
      <w:r w:rsidR="006B7104">
        <w:t xml:space="preserve">remaining </w:t>
      </w:r>
      <w:r>
        <w:t xml:space="preserve">in the sewage and could result in </w:t>
      </w:r>
      <w:r w:rsidR="004436AB">
        <w:t xml:space="preserve">dispersal </w:t>
      </w:r>
      <w:r>
        <w:t xml:space="preserve">of some </w:t>
      </w:r>
      <w:r w:rsidR="004436AB">
        <w:t xml:space="preserve">microbiota, including </w:t>
      </w:r>
      <w:r>
        <w:t>GM bacteria</w:t>
      </w:r>
      <w:r w:rsidR="004436AB">
        <w:t>,</w:t>
      </w:r>
      <w:r>
        <w:t xml:space="preserve"> directly into rivers or marine environment</w:t>
      </w:r>
      <w:r w:rsidR="004436AB">
        <w:t>s</w:t>
      </w:r>
      <w:r>
        <w:t>.</w:t>
      </w:r>
      <w:r w:rsidR="00E33419" w:rsidRPr="00EE412C">
        <w:rPr>
          <w:shd w:val="clear" w:color="auto" w:fill="FFFFFF"/>
        </w:rPr>
        <w:t xml:space="preserve"> </w:t>
      </w:r>
    </w:p>
    <w:p w14:paraId="38677599" w14:textId="4458E02F" w:rsidR="00C403FC" w:rsidRPr="00835AAA" w:rsidRDefault="00C403FC" w:rsidP="00C403FC">
      <w:pPr>
        <w:pStyle w:val="RARMPnumberedparagraphs"/>
      </w:pPr>
      <w:r w:rsidRPr="006D4B35">
        <w:t>Bacterial populations in raw sewage include human faecal bacteria, bacteria resident in the sewer system infrastructure, and environmental bacteria originating from grey water and surface runoff</w:t>
      </w:r>
      <w:r>
        <w:t xml:space="preserve"> </w:t>
      </w:r>
      <w:r>
        <w:fldChar w:fldCharType="begin">
          <w:fldData xml:space="preserve">PEVuZE5vdGU+PENpdGU+PEF1dGhvcj5TaGFua3M8L0F1dGhvcj48WWVhcj4yMDEzPC9ZZWFyPjxS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</w:fldData>
        </w:fldChar>
      </w:r>
      <w:r w:rsidR="002167C9">
        <w:instrText xml:space="preserve"> ADDIN EN.CITE </w:instrText>
      </w:r>
      <w:r w:rsidR="002167C9">
        <w:fldChar w:fldCharType="begin">
          <w:fldData xml:space="preserve">PEVuZE5vdGU+PENpdGU+PEF1dGhvcj5TaGFua3M8L0F1dGhvcj48WWVhcj4yMDEzPC9ZZWFyPjxS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</w:fldData>
        </w:fldChar>
      </w:r>
      <w:r w:rsidR="002167C9">
        <w:instrText xml:space="preserve"> ADDIN EN.CITE.DATA </w:instrText>
      </w:r>
      <w:r w:rsidR="002167C9">
        <w:fldChar w:fldCharType="end"/>
      </w:r>
      <w:r>
        <w:fldChar w:fldCharType="separate"/>
      </w:r>
      <w:r>
        <w:rPr>
          <w:noProof/>
        </w:rPr>
        <w:t>(</w:t>
      </w:r>
      <w:hyperlink w:anchor="_ENREF_95" w:tooltip="Shanks, 2013 #68" w:history="1">
        <w:r w:rsidR="0028001F">
          <w:rPr>
            <w:noProof/>
          </w:rPr>
          <w:t>Shanks et al., 2013</w:t>
        </w:r>
      </w:hyperlink>
      <w:r>
        <w:rPr>
          <w:noProof/>
        </w:rPr>
        <w:t>)</w:t>
      </w:r>
      <w:r>
        <w:fldChar w:fldCharType="end"/>
      </w:r>
      <w:r>
        <w:t xml:space="preserve">. </w:t>
      </w:r>
      <w:r w:rsidRPr="006D4B35">
        <w:t>In untreated sewage samples collected from 13 wastewater treatment plants in the United States, the most abundant bacterial phyla were Proteobacteria</w:t>
      </w:r>
      <w:r w:rsidR="004436AB">
        <w:t xml:space="preserve"> (also called </w:t>
      </w:r>
      <w:r w:rsidR="004436AB" w:rsidRPr="004436AB">
        <w:t>Pseudomonadota</w:t>
      </w:r>
      <w:r w:rsidR="004436AB">
        <w:t>)</w:t>
      </w:r>
      <w:r>
        <w:t xml:space="preserve">, which includes </w:t>
      </w:r>
      <w:r>
        <w:rPr>
          <w:i/>
        </w:rPr>
        <w:t>E. coli</w:t>
      </w:r>
      <w:r w:rsidRPr="006D4B35">
        <w:t xml:space="preserve"> (average 62%), Firmicutes (average 21%) and Bacteroidetes (average 13%)</w:t>
      </w:r>
      <w:r>
        <w:t xml:space="preserve"> </w:t>
      </w:r>
      <w:r w:rsidRPr="006D4B35">
        <w:t>(Shanks et al., 2013). Similarly, in activated sludge samples collected from 14 wastewater treatment plants in east Asia and North America, the most abundant phyla were Proteobacteria (35-65%), Firmicutes (averaging 8%), Bacteroidetes (averaging 7%) and Actinobacteria (averaging 7%)</w:t>
      </w:r>
      <w:r>
        <w:t xml:space="preserve"> </w:t>
      </w:r>
      <w:r>
        <w:fldChar w:fldCharType="begin">
          <w:fldData xml:space="preserve">PEVuZE5vdGU+PENpdGU+PEF1dGhvcj5aaGFuZzwvQXV0aG9yPjxZZWFyPjIwMTI8L1llYXI+PFJl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</w:fldData>
        </w:fldChar>
      </w:r>
      <w:r w:rsidR="002167C9">
        <w:instrText xml:space="preserve"> ADDIN EN.CITE </w:instrText>
      </w:r>
      <w:r w:rsidR="002167C9">
        <w:fldChar w:fldCharType="begin">
          <w:fldData xml:space="preserve">PEVuZE5vdGU+PENpdGU+PEF1dGhvcj5aaGFuZzwvQXV0aG9yPjxZZWFyPjIwMTI8L1llYXI+PFJl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</w:fldData>
        </w:fldChar>
      </w:r>
      <w:r w:rsidR="002167C9">
        <w:instrText xml:space="preserve"> ADDIN EN.CITE.DATA </w:instrText>
      </w:r>
      <w:r w:rsidR="002167C9">
        <w:fldChar w:fldCharType="end"/>
      </w:r>
      <w:r>
        <w:fldChar w:fldCharType="separate"/>
      </w:r>
      <w:r>
        <w:rPr>
          <w:noProof/>
        </w:rPr>
        <w:t>(</w:t>
      </w:r>
      <w:hyperlink w:anchor="_ENREF_117" w:tooltip="Zhang, 2012 #69" w:history="1">
        <w:r w:rsidR="0028001F">
          <w:rPr>
            <w:noProof/>
          </w:rPr>
          <w:t>Zhang et al., 2012</w:t>
        </w:r>
      </w:hyperlink>
      <w:r>
        <w:rPr>
          <w:noProof/>
        </w:rPr>
        <w:t>)</w:t>
      </w:r>
      <w:r>
        <w:fldChar w:fldCharType="end"/>
      </w:r>
      <w:r w:rsidR="00214AB0">
        <w:t>.</w:t>
      </w:r>
      <w:r w:rsidRPr="006D4B35">
        <w:rPr>
          <w:color w:val="8064A2" w:themeColor="accent4"/>
        </w:rPr>
        <w:t xml:space="preserve"> </w:t>
      </w:r>
    </w:p>
    <w:p w14:paraId="74173D54" w14:textId="49953745" w:rsidR="00C403FC" w:rsidRDefault="00C403FC" w:rsidP="00C403FC">
      <w:pPr>
        <w:pStyle w:val="RARMPnumberedparagraphs"/>
      </w:pPr>
      <w:r>
        <w:t>In urban areas</w:t>
      </w:r>
      <w:r w:rsidR="00214AB0">
        <w:t>,</w:t>
      </w:r>
      <w:r>
        <w:t xml:space="preserve"> most wastewater is processed at centralised wastewater treatment plants (WWTPs). </w:t>
      </w:r>
      <w:r w:rsidR="004436AB">
        <w:t xml:space="preserve">Processes in </w:t>
      </w:r>
      <w:r>
        <w:t>WWTP</w:t>
      </w:r>
      <w:r w:rsidR="004436AB">
        <w:t>s</w:t>
      </w:r>
      <w:r>
        <w:t xml:space="preserve"> vary but generally the wastewater undergoes a primary treatment process involving sedimentation</w:t>
      </w:r>
      <w:r w:rsidR="004436AB">
        <w:t>,</w:t>
      </w:r>
      <w:r>
        <w:t xml:space="preserve"> followed by a secondary treatment where aeration is used to allow bacteria to digest organic matter. Some, but not all, WWTPs use tertiary treatment to disinfect the water further via chlorination, ozonation, UV treatment or other methods. After treatment</w:t>
      </w:r>
      <w:r w:rsidR="00214AB0">
        <w:t>,</w:t>
      </w:r>
      <w:r>
        <w:t xml:space="preserve"> most wastewater is returned to the ocean, a lake, or a river.  A UK study of 162 WWTP</w:t>
      </w:r>
      <w:r w:rsidR="004436AB">
        <w:t>s</w:t>
      </w:r>
      <w:r>
        <w:t xml:space="preserve"> found that primary treatment did not reduce the concentration of faecal indicator bacteria much, but secondary treatment reduced faecal indicator bacteria by 95-99%, and tertiary treatments reduce this </w:t>
      </w:r>
      <w:r w:rsidR="004436AB">
        <w:t xml:space="preserve">by a </w:t>
      </w:r>
      <w:r>
        <w:t xml:space="preserve">further 93-97% </w:t>
      </w:r>
      <w:r>
        <w:fldChar w:fldCharType="begin"/>
      </w:r>
      <w:r w:rsidR="002167C9">
        <w:instrText xml:space="preserve"> ADDIN EN.CITE &lt;EndNote&gt;&lt;Cite&gt;&lt;Author&gt;Kay&lt;/Author&gt;&lt;Year&gt;2008&lt;/Year&gt;&lt;RecNum&gt;70&lt;/RecNum&gt;&lt;DisplayText&gt;(Kay et al., 2008)&lt;/DisplayText&gt;&lt;record&gt;&lt;rec-number&gt;70&lt;/rec-number&gt;&lt;foreign-keys&gt;&lt;key app="EN" db-id="e2p5expr8xpzasea9ag5xrxnztseszre50vw" timestamp="1761605466"&gt;70&lt;/key&gt;&lt;/foreign-keys&gt;&lt;ref-type name="Journal Article"&gt;17&lt;/ref-type&gt;&lt;contributors&gt;&lt;authors&gt;&lt;author&gt;Kay, D.&lt;/author&gt;&lt;author&gt;Crowther, J.&lt;/author&gt;&lt;author&gt;Stapleton, C. M.&lt;/author&gt;&lt;author&gt;Wyer, M. D.&lt;/author&gt;&lt;author&gt;Fewtrell, L.&lt;/author&gt;&lt;author&gt;Edwards, A.&lt;/author&gt;&lt;author&gt;Francis, C. A.&lt;/author&gt;&lt;author&gt;McDonald, A. T.&lt;/author&gt;&lt;author&gt;Watkins, J.&lt;/author&gt;&lt;author&gt;Wilkinson, J.&lt;/author&gt;&lt;/authors&gt;&lt;/contributors&gt;&lt;auth-address&gt;Centre for Catchment to Coastal Research, River Basin Dynamics and Hydrology Research Group, IGES, University of Wales, Aberystwyth, Ceredigion SY23 3DB, UK. dave@crehkay.demon.co.uk&lt;/auth-address&gt;&lt;titles&gt;&lt;title&gt;Faecal indicator organism concentrations in sewage and treated effluents&lt;/title&gt;&lt;secondary-title&gt;Water Res&lt;/secondary-title&gt;&lt;/titles&gt;&lt;periodical&gt;&lt;full-title&gt;Water Res&lt;/full-title&gt;&lt;/periodical&gt;&lt;pages&gt;442-54&lt;/pages&gt;&lt;volume&gt;42&lt;/volume&gt;&lt;number&gt;1-2&lt;/number&gt;&lt;edition&gt;2007/08/22&lt;/edition&gt;&lt;keywords&gt;&lt;keyword&gt;Colony Count, Microbial&lt;/keyword&gt;&lt;keyword&gt;Enterobacteriaceae/*isolation &amp;amp; purification&lt;/keyword&gt;&lt;keyword&gt;Enterococcus/*isolation &amp;amp; purification&lt;/keyword&gt;&lt;keyword&gt;Feces&lt;/keyword&gt;&lt;keyword&gt;Sewage/*microbiology&lt;/keyword&gt;&lt;keyword&gt;United Kingdom&lt;/keyword&gt;&lt;keyword&gt;*Waste Disposal, Fluid&lt;/keyword&gt;&lt;keyword&gt;Water Pollutants/*isolation &amp;amp; purification&lt;/keyword&gt;&lt;/keywords&gt;&lt;dates&gt;&lt;year&gt;2008&lt;/year&gt;&lt;pub-dates&gt;&lt;date&gt;Jan&lt;/date&gt;&lt;/pub-dates&gt;&lt;/dates&gt;&lt;isbn&gt;0043-1354 (Print)&amp;#xD;0043-1354 (Linking)&lt;/isbn&gt;&lt;accession-num&gt;17709126&lt;/accession-num&gt;&lt;urls&gt;&lt;related-urls&gt;&lt;url&gt;https://www.ncbi.nlm.nih.gov/pubmed/17709126&lt;/url&gt;&lt;url&gt;https://www.sciencedirect.com/science/article/abs/pii/S004313540700512X?via%3Dihub&lt;/url&gt;&lt;/related-urls&gt;&lt;/urls&gt;&lt;electronic-resource-num&gt;10.1016/j.watres.2007.07.036&lt;/electronic-resource-num&gt;&lt;/record&gt;&lt;/Cite&gt;&lt;/EndNote&gt;</w:instrText>
      </w:r>
      <w:r>
        <w:fldChar w:fldCharType="separate"/>
      </w:r>
      <w:r>
        <w:rPr>
          <w:noProof/>
        </w:rPr>
        <w:t>(</w:t>
      </w:r>
      <w:hyperlink w:anchor="_ENREF_47" w:tooltip="Kay, 2008 #70" w:history="1">
        <w:r w:rsidR="0028001F">
          <w:rPr>
            <w:noProof/>
          </w:rPr>
          <w:t>Kay et al., 2008</w:t>
        </w:r>
      </w:hyperlink>
      <w:r>
        <w:rPr>
          <w:noProof/>
        </w:rPr>
        <w:t>)</w:t>
      </w:r>
      <w:r>
        <w:fldChar w:fldCharType="end"/>
      </w:r>
      <w:r>
        <w:t xml:space="preserve">. Overall, this is a reduction in bacteria of up to 3000-fold. </w:t>
      </w:r>
    </w:p>
    <w:p w14:paraId="36C2BF51" w14:textId="1AACD1FB" w:rsidR="00743592" w:rsidRDefault="00743592" w:rsidP="00C403FC">
      <w:pPr>
        <w:pStyle w:val="RARMPnumberedparagraphs"/>
      </w:pPr>
      <w:r w:rsidRPr="00A74B30">
        <w:t>In 202</w:t>
      </w:r>
      <w:r w:rsidR="009F2186">
        <w:t>2</w:t>
      </w:r>
      <w:r w:rsidR="007F3720">
        <w:t>-2023</w:t>
      </w:r>
      <w:r w:rsidRPr="00A74B30">
        <w:t>, approximately 5</w:t>
      </w:r>
      <w:r w:rsidR="00892E4A">
        <w:t>8</w:t>
      </w:r>
      <w:r w:rsidRPr="00A74B30">
        <w:t>% of urban sewage in Australia underwent tertiary wastewater treatment</w:t>
      </w:r>
      <w:r w:rsidR="0028001F">
        <w:t xml:space="preserve"> </w:t>
      </w:r>
      <w:r w:rsidR="0028001F">
        <w:fldChar w:fldCharType="begin"/>
      </w:r>
      <w:r w:rsidR="0028001F">
        <w:instrText xml:space="preserve"> ADDIN EN.CITE &lt;EndNote&gt;&lt;Cite&gt;&lt;Author&gt;Bureau of Meteorology&lt;/Author&gt;&lt;Year&gt;2024&lt;/Year&gt;&lt;RecNum&gt;118&lt;/RecNum&gt;&lt;DisplayText&gt;(Bureau of Meteorology, 2024)&lt;/DisplayText&gt;&lt;record&gt;&lt;rec-number&gt;118&lt;/rec-number&gt;&lt;foreign-keys&gt;&lt;key app="EN" db-id="e2p5expr8xpzasea9ag5xrxnztseszre50vw" timestamp="1762812309"&gt;118&lt;/key&gt;&lt;/foreign-keys&gt;&lt;ref-type name="Report"&gt;27&lt;/ref-type&gt;&lt;contributors&gt;&lt;authors&gt;&lt;author&gt;Bureau of Meteorology,&lt;/author&gt;&lt;/authors&gt;&lt;/contributors&gt;&lt;titles&gt;&lt;title&gt;National performance report 2023–24: urban water utilities, part B&lt;/title&gt;&lt;/titles&gt;&lt;dates&gt;&lt;year&gt;2024&lt;/year&gt;&lt;/dates&gt;&lt;pub-location&gt;Melbourne&lt;/pub-location&gt;&lt;publisher&gt;Bureau of Meteorology&lt;/publisher&gt;&lt;urls&gt;&lt;/urls&gt;&lt;/record&gt;&lt;/Cite&gt;&lt;/EndNote&gt;</w:instrText>
      </w:r>
      <w:r w:rsidR="0028001F">
        <w:fldChar w:fldCharType="separate"/>
      </w:r>
      <w:r w:rsidR="0028001F">
        <w:rPr>
          <w:noProof/>
        </w:rPr>
        <w:t>(</w:t>
      </w:r>
      <w:hyperlink w:anchor="_ENREF_13" w:tooltip="Bureau of Meteorology, 2024 #118" w:history="1">
        <w:r w:rsidR="0028001F">
          <w:rPr>
            <w:noProof/>
          </w:rPr>
          <w:t>Bureau of Meteorology, 2024</w:t>
        </w:r>
      </w:hyperlink>
      <w:r w:rsidR="0028001F">
        <w:rPr>
          <w:noProof/>
        </w:rPr>
        <w:t>)</w:t>
      </w:r>
      <w:r w:rsidR="0028001F">
        <w:fldChar w:fldCharType="end"/>
      </w:r>
      <w:r>
        <w:t xml:space="preserve"> .</w:t>
      </w:r>
      <w:r w:rsidRPr="00743592">
        <w:t xml:space="preserve"> </w:t>
      </w:r>
      <w:r w:rsidRPr="00A74B30">
        <w:t>A small proportion of Australian urban sewage, for example in inland towns, may only undergo secondary wastewater treatment prior to effluent discharge into inland waters (</w:t>
      </w:r>
      <w:hyperlink r:id="rId34" w:history="1">
        <w:r w:rsidRPr="00A74B30">
          <w:rPr>
            <w:rStyle w:val="Hyperlink"/>
          </w:rPr>
          <w:t>Water Quality Australia Sewerage System Guidelines website</w:t>
        </w:r>
      </w:hyperlink>
      <w:r w:rsidRPr="00A74B30">
        <w:t xml:space="preserve">, accessed </w:t>
      </w:r>
      <w:r w:rsidR="00D3681B">
        <w:t>10/11/2025</w:t>
      </w:r>
      <w:r w:rsidRPr="00A74B30">
        <w:t>).</w:t>
      </w:r>
      <w:r w:rsidRPr="00743592">
        <w:t xml:space="preserve"> </w:t>
      </w:r>
      <w:r w:rsidRPr="003C742C">
        <w:t>Untreated sewage is sometimes released from urban sewage systems due to overflow events, particularly during wet weather. In 202</w:t>
      </w:r>
      <w:r w:rsidR="007F3720">
        <w:t>2</w:t>
      </w:r>
      <w:r w:rsidRPr="003C742C">
        <w:t>-202</w:t>
      </w:r>
      <w:r w:rsidR="007F3720">
        <w:t>3</w:t>
      </w:r>
      <w:r w:rsidRPr="003C742C">
        <w:t xml:space="preserve">, the volume of wastewater losses and spills in Australia was approximately </w:t>
      </w:r>
      <w:r w:rsidR="00892E4A">
        <w:t>3.5</w:t>
      </w:r>
      <w:r w:rsidRPr="003C742C">
        <w:t>% of total wastewater collected</w:t>
      </w:r>
      <w:r w:rsidR="0028001F">
        <w:t xml:space="preserve"> </w:t>
      </w:r>
      <w:r w:rsidR="0028001F">
        <w:fldChar w:fldCharType="begin"/>
      </w:r>
      <w:r w:rsidR="0028001F">
        <w:instrText xml:space="preserve"> ADDIN EN.CITE &lt;EndNote&gt;&lt;Cite&gt;&lt;Author&gt;Bureau of Meteorology&lt;/Author&gt;&lt;Year&gt;2024&lt;/Year&gt;&lt;RecNum&gt;118&lt;/RecNum&gt;&lt;DisplayText&gt;(Bureau of Meteorology, 2024)&lt;/DisplayText&gt;&lt;record&gt;&lt;rec-number&gt;118&lt;/rec-number&gt;&lt;foreign-keys&gt;&lt;key app="EN" db-id="e2p5expr8xpzasea9ag5xrxnztseszre50vw" timestamp="1762812309"&gt;118&lt;/key&gt;&lt;/foreign-keys&gt;&lt;ref-type name="Report"&gt;27&lt;/ref-type&gt;&lt;contributors&gt;&lt;authors&gt;&lt;author&gt;Bureau of Meteorology,&lt;/author&gt;&lt;/authors&gt;&lt;/contributors&gt;&lt;titles&gt;&lt;title&gt;National performance report 2023–24: urban water utilities, part B&lt;/title&gt;&lt;/titles&gt;&lt;dates&gt;&lt;year&gt;2024&lt;/year&gt;&lt;/dates&gt;&lt;pub-location&gt;Melbourne&lt;/pub-location&gt;&lt;publisher&gt;Bureau of Meteorology&lt;/publisher&gt;&lt;urls&gt;&lt;/urls&gt;&lt;/record&gt;&lt;/Cite&gt;&lt;/EndNote&gt;</w:instrText>
      </w:r>
      <w:r w:rsidR="0028001F">
        <w:fldChar w:fldCharType="separate"/>
      </w:r>
      <w:r w:rsidR="0028001F">
        <w:rPr>
          <w:noProof/>
        </w:rPr>
        <w:t>(</w:t>
      </w:r>
      <w:hyperlink w:anchor="_ENREF_13" w:tooltip="Bureau of Meteorology, 2024 #118" w:history="1">
        <w:r w:rsidR="0028001F">
          <w:rPr>
            <w:noProof/>
          </w:rPr>
          <w:t>Bureau of Meteorology, 2024</w:t>
        </w:r>
      </w:hyperlink>
      <w:r w:rsidR="0028001F">
        <w:rPr>
          <w:noProof/>
        </w:rPr>
        <w:t>)</w:t>
      </w:r>
      <w:r w:rsidR="0028001F">
        <w:fldChar w:fldCharType="end"/>
      </w:r>
      <w:r w:rsidRPr="003C742C">
        <w:t xml:space="preserve">. Some sewage overflows enter the ocean, where the GMO is not expected to survive, but other sewage overflows occur on land or enter inland </w:t>
      </w:r>
      <w:r w:rsidR="009F2186" w:rsidRPr="003C742C">
        <w:t>waters and</w:t>
      </w:r>
      <w:r w:rsidRPr="003C742C">
        <w:t xml:space="preserve"> could release live GMO</w:t>
      </w:r>
      <w:r>
        <w:t>.</w:t>
      </w:r>
    </w:p>
    <w:p w14:paraId="1789E854" w14:textId="3140E2CB" w:rsidR="00DE715C" w:rsidRDefault="00DE715C" w:rsidP="00C403FC">
      <w:pPr>
        <w:pStyle w:val="RARMPnumberedparagraphs"/>
      </w:pPr>
      <w:r w:rsidRPr="00754F01">
        <w:t>Urban sewage treated at a wastewater treatment plant produces biosolids as well as effluent. In 202</w:t>
      </w:r>
      <w:r>
        <w:t>3</w:t>
      </w:r>
      <w:r w:rsidRPr="00754F01">
        <w:t>, about 8</w:t>
      </w:r>
      <w:r>
        <w:t>5</w:t>
      </w:r>
      <w:r w:rsidRPr="00754F01">
        <w:t>% of biosolids produced in Australia were reused, including about 7</w:t>
      </w:r>
      <w:r w:rsidR="0010187E">
        <w:t>9.3</w:t>
      </w:r>
      <w:r w:rsidRPr="00754F01">
        <w:t xml:space="preserve">% that were applied </w:t>
      </w:r>
      <w:r w:rsidRPr="00754F01">
        <w:lastRenderedPageBreak/>
        <w:t>as fertiliser to agricultural land (</w:t>
      </w:r>
      <w:hyperlink r:id="rId35" w:history="1">
        <w:r w:rsidRPr="005249F2">
          <w:rPr>
            <w:rStyle w:val="Hyperlink"/>
          </w:rPr>
          <w:t>Australian Biosolids Statistics website</w:t>
        </w:r>
      </w:hyperlink>
      <w:r w:rsidRPr="00754F01">
        <w:t xml:space="preserve">, accessed </w:t>
      </w:r>
      <w:r w:rsidR="0010187E">
        <w:t>10/11/2025</w:t>
      </w:r>
      <w:r w:rsidRPr="00754F01">
        <w:t>). Roughly half of biosolids for reuse are treated to grade A level, which involves almost complete pathogen kill, and the other half are treated to grade B level, which involves a significant reduction in pathogens</w:t>
      </w:r>
      <w:r w:rsidR="0028001F">
        <w:t xml:space="preserve"> </w:t>
      </w:r>
      <w:r w:rsidR="0028001F">
        <w:fldChar w:fldCharType="begin"/>
      </w:r>
      <w:r w:rsidR="0028001F">
        <w:instrText xml:space="preserve"> ADDIN EN.CITE &lt;EndNote&gt;&lt;Cite&gt;&lt;Author&gt;Darvodelsky&lt;/Author&gt;&lt;Year&gt;2012&lt;/Year&gt;&lt;RecNum&gt;120&lt;/RecNum&gt;&lt;DisplayText&gt;(Darvodelsky, 2012)&lt;/DisplayText&gt;&lt;record&gt;&lt;rec-number&gt;120&lt;/rec-number&gt;&lt;foreign-keys&gt;&lt;key app="EN" db-id="e2p5expr8xpzasea9ag5xrxnztseszre50vw" timestamp="1762813610"&gt;120&lt;/key&gt;&lt;/foreign-keys&gt;&lt;ref-type name="Report"&gt;27&lt;/ref-type&gt;&lt;contributors&gt;&lt;authors&gt;&lt;author&gt;Darvodelsky, P.&lt;/author&gt;&lt;/authors&gt;&lt;/contributors&gt;&lt;titles&gt;&lt;title&gt;Biosolids snapshot&lt;/title&gt;&lt;/titles&gt;&lt;dates&gt;&lt;year&gt;2012&lt;/year&gt;&lt;/dates&gt;&lt;publisher&gt;Department of Sustainability, Environment, Water, Population and Communities&lt;/publisher&gt;&lt;urls&gt;&lt;/urls&gt;&lt;/record&gt;&lt;/Cite&gt;&lt;/EndNote&gt;</w:instrText>
      </w:r>
      <w:r w:rsidR="0028001F">
        <w:fldChar w:fldCharType="separate"/>
      </w:r>
      <w:r w:rsidR="0028001F">
        <w:rPr>
          <w:noProof/>
        </w:rPr>
        <w:t>(</w:t>
      </w:r>
      <w:hyperlink w:anchor="_ENREF_19" w:tooltip="Darvodelsky, 2012 #120" w:history="1">
        <w:r w:rsidR="0028001F">
          <w:rPr>
            <w:noProof/>
          </w:rPr>
          <w:t>Darvodelsky, 2012</w:t>
        </w:r>
      </w:hyperlink>
      <w:r w:rsidR="0028001F">
        <w:rPr>
          <w:noProof/>
        </w:rPr>
        <w:t>)</w:t>
      </w:r>
      <w:r w:rsidR="0028001F">
        <w:fldChar w:fldCharType="end"/>
      </w:r>
      <w:r w:rsidRPr="00754F01">
        <w:t>. Grade A biosolids would not contain live GMO, however, some GMO could survive in Grade B biosolids, which typically achieve a 1.5-2 log reduction in microorganism concentrations compared with raw sewage solids</w:t>
      </w:r>
      <w:r w:rsidR="0028001F">
        <w:t xml:space="preserve"> </w:t>
      </w:r>
      <w:r w:rsidR="0028001F">
        <w:fldChar w:fldCharType="begin"/>
      </w:r>
      <w:r w:rsidR="0028001F">
        <w:instrText xml:space="preserve"> ADDIN EN.CITE &lt;EndNote&gt;&lt;Cite&gt;&lt;Author&gt;Department of Environment and Science&lt;/Author&gt;&lt;Year&gt;2019&lt;/Year&gt;&lt;RecNum&gt;121&lt;/RecNum&gt;&lt;DisplayText&gt;(Department of Environment and Science, 2019)&lt;/DisplayText&gt;&lt;record&gt;&lt;rec-number&gt;121&lt;/rec-number&gt;&lt;foreign-keys&gt;&lt;key app="EN" db-id="e2p5expr8xpzasea9ag5xrxnztseszre50vw" timestamp="1762813950"&gt;121&lt;/key&gt;&lt;/foreign-keys&gt;&lt;ref-type name="Report"&gt;27&lt;/ref-type&gt;&lt;contributors&gt;&lt;authors&gt;&lt;author&gt;Department of Environment and Science,&lt;/author&gt;&lt;/authors&gt;&lt;/contributors&gt;&lt;titles&gt;&lt;title&gt;End of Waste Code: Biosolids&lt;/title&gt;&lt;/titles&gt;&lt;dates&gt;&lt;year&gt;2019&lt;/year&gt;&lt;/dates&gt;&lt;publisher&gt;State of Queensland&lt;/publisher&gt;&lt;urls&gt;&lt;/urls&gt;&lt;/record&gt;&lt;/Cite&gt;&lt;/EndNote&gt;</w:instrText>
      </w:r>
      <w:r w:rsidR="0028001F">
        <w:fldChar w:fldCharType="separate"/>
      </w:r>
      <w:r w:rsidR="0028001F">
        <w:rPr>
          <w:noProof/>
        </w:rPr>
        <w:t>(</w:t>
      </w:r>
      <w:hyperlink w:anchor="_ENREF_21" w:tooltip="Department of Environment and Science, 2019 #121" w:history="1">
        <w:r w:rsidR="0028001F">
          <w:rPr>
            <w:noProof/>
          </w:rPr>
          <w:t>Department of Environment and Science, 2019</w:t>
        </w:r>
      </w:hyperlink>
      <w:r w:rsidR="0028001F">
        <w:rPr>
          <w:noProof/>
        </w:rPr>
        <w:t>)</w:t>
      </w:r>
      <w:r w:rsidR="0028001F">
        <w:fldChar w:fldCharType="end"/>
      </w:r>
      <w:r w:rsidRPr="00754F01">
        <w:t>.</w:t>
      </w:r>
      <w:r w:rsidR="0010187E">
        <w:t xml:space="preserve"> In Queensland, the use of biosolids is regulated under the End of Waste (EOW) code for </w:t>
      </w:r>
      <w:hyperlink r:id="rId36" w:history="1">
        <w:r w:rsidR="00EF40FB" w:rsidRPr="00EF40FB">
          <w:rPr>
            <w:rStyle w:val="Hyperlink"/>
          </w:rPr>
          <w:t>Biosolids (ENEW07359617)</w:t>
        </w:r>
      </w:hyperlink>
      <w:r w:rsidR="00EF40FB">
        <w:t xml:space="preserve"> </w:t>
      </w:r>
      <w:r w:rsidR="0010187E">
        <w:t xml:space="preserve">issued by the Queensland Government in accordance with section 159 of the </w:t>
      </w:r>
      <w:r w:rsidR="0010187E" w:rsidRPr="0010187E">
        <w:rPr>
          <w:i/>
          <w:iCs/>
        </w:rPr>
        <w:t>Waste Reduction and Recycling Act 2011</w:t>
      </w:r>
      <w:r w:rsidR="0010187E">
        <w:t xml:space="preserve">. </w:t>
      </w:r>
      <w:r w:rsidR="005D48BE">
        <w:t xml:space="preserve">Biosolids must meet the requirements of &lt;100 most probable number </w:t>
      </w:r>
      <w:r w:rsidR="007F3720">
        <w:t xml:space="preserve">(MPN) </w:t>
      </w:r>
      <w:r w:rsidR="005D48BE">
        <w:t xml:space="preserve">of </w:t>
      </w:r>
      <w:r w:rsidR="005D48BE" w:rsidRPr="005D48BE">
        <w:rPr>
          <w:i/>
          <w:iCs/>
        </w:rPr>
        <w:t xml:space="preserve">E. coli </w:t>
      </w:r>
      <w:r w:rsidR="005D48BE">
        <w:t>per gram of dry weight</w:t>
      </w:r>
      <w:r w:rsidR="007F3720">
        <w:t xml:space="preserve"> for it to be used</w:t>
      </w:r>
      <w:r w:rsidR="005D48BE">
        <w:t xml:space="preserve">. </w:t>
      </w:r>
    </w:p>
    <w:p w14:paraId="3A98BC0C" w14:textId="49B51B4C" w:rsidR="00C403FC" w:rsidRDefault="00C403FC" w:rsidP="00C403FC">
      <w:pPr>
        <w:pStyle w:val="RARMPnumberedparagraphs"/>
      </w:pPr>
      <w:r>
        <w:t xml:space="preserve">An analysis </w:t>
      </w:r>
      <w:r w:rsidR="00FD0C8E">
        <w:t xml:space="preserve">of raw and treated wastewater from </w:t>
      </w:r>
      <w:r w:rsidR="004436AB">
        <w:t xml:space="preserve">4 </w:t>
      </w:r>
      <w:r>
        <w:t xml:space="preserve">wastewater treatments plants across Australia found an average of 126 different genera of bacteria were present </w:t>
      </w:r>
      <w:r>
        <w:fldChar w:fldCharType="begin">
          <w:fldData xml:space="preserve">PEVuZE5vdGU+PENpdGU+PEF1dGhvcj5BaG1lZDwvQXV0aG9yPjxZZWFyPjIwMTc8L1llYXI+PFJl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</w:fldData>
        </w:fldChar>
      </w:r>
      <w:r w:rsidR="002167C9">
        <w:instrText xml:space="preserve"> ADDIN EN.CITE </w:instrText>
      </w:r>
      <w:r w:rsidR="002167C9">
        <w:fldChar w:fldCharType="begin">
          <w:fldData xml:space="preserve">PEVuZE5vdGU+PENpdGU+PEF1dGhvcj5BaG1lZDwvQXV0aG9yPjxZZWFyPjIwMTc8L1llYXI+PFJl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</w:fldData>
        </w:fldChar>
      </w:r>
      <w:r w:rsidR="002167C9">
        <w:instrText xml:space="preserve"> ADDIN EN.CITE.DATA </w:instrText>
      </w:r>
      <w:r w:rsidR="002167C9">
        <w:fldChar w:fldCharType="end"/>
      </w:r>
      <w:r>
        <w:fldChar w:fldCharType="separate"/>
      </w:r>
      <w:r>
        <w:rPr>
          <w:noProof/>
        </w:rPr>
        <w:t>(</w:t>
      </w:r>
      <w:hyperlink w:anchor="_ENREF_4" w:tooltip="Ahmed, 2017 #71" w:history="1">
        <w:r w:rsidR="0028001F">
          <w:rPr>
            <w:noProof/>
          </w:rPr>
          <w:t>Ahmed et al., 2017</w:t>
        </w:r>
      </w:hyperlink>
      <w:r>
        <w:rPr>
          <w:noProof/>
        </w:rPr>
        <w:t>)</w:t>
      </w:r>
      <w:r>
        <w:fldChar w:fldCharType="end"/>
      </w:r>
      <w:r>
        <w:t xml:space="preserve">.  The 10 most abundant genera were </w:t>
      </w:r>
      <w:r w:rsidRPr="00CD5578">
        <w:rPr>
          <w:i/>
        </w:rPr>
        <w:t xml:space="preserve">Pseudomonas, Arcobacter, Bacteroides, Paludibacterium, Conchiformibius, Flavobacterium, Polynucleobacter, Acinetobacter, Parabacteroides, </w:t>
      </w:r>
      <w:r>
        <w:t xml:space="preserve">and </w:t>
      </w:r>
      <w:r w:rsidRPr="00CD5578">
        <w:rPr>
          <w:i/>
        </w:rPr>
        <w:t>Cloacibacterium.</w:t>
      </w:r>
      <w:r>
        <w:t xml:space="preserve">  </w:t>
      </w:r>
      <w:r w:rsidRPr="002E15B9">
        <w:t xml:space="preserve">A study </w:t>
      </w:r>
      <w:r w:rsidR="00F761C6">
        <w:t>of</w:t>
      </w:r>
      <w:r w:rsidR="00F761C6" w:rsidRPr="002E15B9">
        <w:t xml:space="preserve"> </w:t>
      </w:r>
      <w:r w:rsidRPr="002E15B9">
        <w:t>4 WWTPs in Queensland found</w:t>
      </w:r>
      <w:r w:rsidR="003F264A">
        <w:t xml:space="preserve"> that</w:t>
      </w:r>
      <w:r w:rsidRPr="002E15B9">
        <w:t xml:space="preserve"> </w:t>
      </w:r>
      <w:r>
        <w:t>human pathogenic</w:t>
      </w:r>
      <w:r w:rsidRPr="002E15B9">
        <w:t xml:space="preserve"> </w:t>
      </w:r>
      <w:r w:rsidRPr="002E15B9">
        <w:rPr>
          <w:i/>
        </w:rPr>
        <w:t>E.coli</w:t>
      </w:r>
      <w:r>
        <w:t xml:space="preserve"> could </w:t>
      </w:r>
      <w:r w:rsidR="003F264A">
        <w:t>sometimes</w:t>
      </w:r>
      <w:r w:rsidR="003F264A" w:rsidRPr="002E15B9">
        <w:t xml:space="preserve"> </w:t>
      </w:r>
      <w:r w:rsidRPr="002E15B9">
        <w:t>survive</w:t>
      </w:r>
      <w:r>
        <w:t xml:space="preserve"> tertiary treatment </w:t>
      </w:r>
      <w:r w:rsidRPr="002E15B9">
        <w:t xml:space="preserve">and reach the environment </w:t>
      </w:r>
      <w:r>
        <w:fldChar w:fldCharType="begin">
          <w:fldData xml:space="preserve">PEVuZE5vdGU+PENpdGU+PEF1dGhvcj5BbmFzdGFzaTwvQXV0aG9yPjxZZWFyPjIwMTA8L1llYXI+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=
</w:fldData>
        </w:fldChar>
      </w:r>
      <w:r w:rsidR="00FA1892">
        <w:instrText xml:space="preserve"> ADDIN EN.CITE </w:instrText>
      </w:r>
      <w:r w:rsidR="00FA1892">
        <w:fldChar w:fldCharType="begin">
          <w:fldData xml:space="preserve">PEVuZE5vdGU+PENpdGU+PEF1dGhvcj5BbmFzdGFzaTwvQXV0aG9yPjxZZWFyPjIwMTA8L1llYXI+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=
</w:fldData>
        </w:fldChar>
      </w:r>
      <w:r w:rsidR="00FA1892">
        <w:instrText xml:space="preserve"> ADDIN EN.CITE.DATA </w:instrText>
      </w:r>
      <w:r w:rsidR="00FA1892">
        <w:fldChar w:fldCharType="end"/>
      </w:r>
      <w:r>
        <w:fldChar w:fldCharType="separate"/>
      </w:r>
      <w:r>
        <w:rPr>
          <w:noProof/>
        </w:rPr>
        <w:t>(</w:t>
      </w:r>
      <w:hyperlink w:anchor="_ENREF_5" w:tooltip="Anastasi, 2010 #72" w:history="1">
        <w:r w:rsidR="0028001F">
          <w:rPr>
            <w:noProof/>
          </w:rPr>
          <w:t>Anastasi et al., 2010</w:t>
        </w:r>
      </w:hyperlink>
      <w:r>
        <w:rPr>
          <w:noProof/>
        </w:rPr>
        <w:t>)</w:t>
      </w:r>
      <w:r>
        <w:fldChar w:fldCharType="end"/>
      </w:r>
      <w:r>
        <w:t xml:space="preserve">. Determining the number of </w:t>
      </w:r>
      <w:r w:rsidRPr="00634C1A">
        <w:rPr>
          <w:i/>
        </w:rPr>
        <w:t xml:space="preserve">E.coli </w:t>
      </w:r>
      <w:r>
        <w:t>in the environment that came from waste water</w:t>
      </w:r>
      <w:r w:rsidRPr="002E15B9">
        <w:t xml:space="preserve"> is complicated by birds and other animals carrying similar </w:t>
      </w:r>
      <w:r w:rsidRPr="00634C1A">
        <w:rPr>
          <w:i/>
        </w:rPr>
        <w:t>E.coli</w:t>
      </w:r>
      <w:r w:rsidRPr="002E15B9">
        <w:t xml:space="preserve"> </w:t>
      </w:r>
      <w:r w:rsidR="00214AB0">
        <w:t xml:space="preserve">strains </w:t>
      </w:r>
      <w:r w:rsidRPr="002E15B9">
        <w:t>to humans</w:t>
      </w:r>
      <w:r>
        <w:t xml:space="preserve"> </w:t>
      </w:r>
      <w:r>
        <w:fldChar w:fldCharType="begin"/>
      </w:r>
      <w:r w:rsidR="00FA1892">
        <w:instrText xml:space="preserve"> ADDIN EN.CITE &lt;EndNote&gt;&lt;Cite&gt;&lt;Author&gt;Anastasi&lt;/Author&gt;&lt;Year&gt;2012&lt;/Year&gt;&lt;RecNum&gt;73&lt;/RecNum&gt;&lt;DisplayText&gt;(Anastasi et al., 2012)&lt;/DisplayText&gt;&lt;record&gt;&lt;rec-number&gt;73&lt;/rec-number&gt;&lt;foreign-keys&gt;&lt;key app="EN" db-id="e2p5expr8xpzasea9ag5xrxnztseszre50vw" timestamp="1761605474"&gt;73&lt;/key&gt;&lt;/foreign-keys&gt;&lt;ref-type name="Journal Article"&gt;17&lt;/ref-type&gt;&lt;contributors&gt;&lt;authors&gt;&lt;author&gt;Anastasi, E. M.&lt;/author&gt;&lt;author&gt;Matthews, B.&lt;/author&gt;&lt;author&gt;Stratton, H. M.&lt;/author&gt;&lt;author&gt;Katouli, M.&lt;/author&gt;&lt;/authors&gt;&lt;/contributors&gt;&lt;auth-address&gt;School of Health and Sport Sciences, University of the Sunshine Coast, Maroochydore, Queensland, Australia.&lt;/auth-address&gt;&lt;titles&gt;&lt;title&gt;&lt;style face="normal" font="default" size="100%"&gt;Pathogenic &lt;/style&gt;&lt;style face="italic" font="default" size="100%"&gt;Escherichia coli&lt;/style&gt;&lt;style face="normal" font="default" size="100%"&gt; found in sewage treatment plants and environmental waters&lt;/style&gt;&lt;/title&gt;&lt;secondary-title&gt;Appl Environ Microbiol&lt;/secondary-title&gt;&lt;/titles&gt;&lt;periodical&gt;&lt;full-title&gt;Appl Environ Microbiol&lt;/full-title&gt;&lt;/periodical&gt;&lt;pages&gt;5536-41&lt;/pages&gt;&lt;volume&gt;78&lt;/volume&gt;&lt;number&gt;16&lt;/number&gt;&lt;edition&gt;2012/06/05&lt;/edition&gt;&lt;keywords&gt;&lt;keyword&gt;Bacterial Typing Techniques&lt;/keyword&gt;&lt;keyword&gt;Escherichia coli/classification/genetics/*isolation &amp;amp; purification/*pathogenicity&lt;/keyword&gt;&lt;keyword&gt;Sewage/*microbiology&lt;/keyword&gt;&lt;keyword&gt;Virulence Factors/genetics&lt;/keyword&gt;&lt;keyword&gt;*Water Microbiology&lt;/keyword&gt;&lt;keyword&gt;Water Purification&lt;/keyword&gt;&lt;/keywords&gt;&lt;dates&gt;&lt;year&gt;2012&lt;/year&gt;&lt;pub-dates&gt;&lt;date&gt;Aug&lt;/date&gt;&lt;/pub-dates&gt;&lt;/dates&gt;&lt;isbn&gt;1098-5336 (Electronic)&amp;#xD;0099-2240 (Linking)&lt;/isbn&gt;&lt;accession-num&gt;22660714&lt;/accession-num&gt;&lt;urls&gt;&lt;related-urls&gt;&lt;url&gt;https://www.ncbi.nlm.nih.gov/pubmed/22660714&lt;/url&gt;&lt;url&gt;https://www.ncbi.nlm.nih.gov/pmc/articles/PMC3406122/pdf/zam5536.pdf&lt;/url&gt;&lt;/related-urls&gt;&lt;/urls&gt;&lt;custom2&gt;PMC3406122&lt;/custom2&gt;&lt;electronic-resource-num&gt;10.1128/AEM.00657-12&lt;/electronic-resource-num&gt;&lt;/record&gt;&lt;/Cite&gt;&lt;/EndNote&gt;</w:instrText>
      </w:r>
      <w:r>
        <w:fldChar w:fldCharType="separate"/>
      </w:r>
      <w:r>
        <w:rPr>
          <w:noProof/>
        </w:rPr>
        <w:t>(</w:t>
      </w:r>
      <w:hyperlink w:anchor="_ENREF_6" w:tooltip="Anastasi, 2012 #73" w:history="1">
        <w:r w:rsidR="0028001F">
          <w:rPr>
            <w:noProof/>
          </w:rPr>
          <w:t>Anastasi et al., 2012</w:t>
        </w:r>
      </w:hyperlink>
      <w:r>
        <w:rPr>
          <w:noProof/>
        </w:rPr>
        <w:t>)</w:t>
      </w:r>
      <w:r>
        <w:fldChar w:fldCharType="end"/>
      </w:r>
      <w:r w:rsidRPr="002E15B9">
        <w:t>.</w:t>
      </w:r>
    </w:p>
    <w:p w14:paraId="47FBD093" w14:textId="7EB78D59" w:rsidR="00C403FC" w:rsidRPr="00EE412C" w:rsidRDefault="00C403FC" w:rsidP="00C403FC">
      <w:pPr>
        <w:pStyle w:val="RARMPnumberedparagraphs"/>
        <w:rPr>
          <w:shd w:val="clear" w:color="auto" w:fill="FFFFFF"/>
        </w:rPr>
      </w:pPr>
      <w:r>
        <w:t>Some human waste does not enter commercial wastewater treatment but is instead subject to various types of on-site</w:t>
      </w:r>
      <w:r w:rsidR="00F761C6">
        <w:t xml:space="preserve"> </w:t>
      </w:r>
      <w:r>
        <w:t>treatment. These include septic systems, aerated wastewater treatment system</w:t>
      </w:r>
      <w:r w:rsidR="00EC3093">
        <w:t>s</w:t>
      </w:r>
      <w:r>
        <w:t xml:space="preserve"> and dry composting toilets. Generally, these treatments are less effective at killing bacteria compared to wastewater treatment plants.</w:t>
      </w:r>
    </w:p>
    <w:p w14:paraId="105DA7C4" w14:textId="66AEE80B" w:rsidR="005C048B" w:rsidRPr="006C1999" w:rsidRDefault="0086798E" w:rsidP="00C403FC">
      <w:pPr>
        <w:pStyle w:val="3RARMP"/>
      </w:pPr>
      <w:bookmarkStart w:id="169" w:name="_Ref57107869"/>
      <w:bookmarkStart w:id="170" w:name="_Toc214523859"/>
      <w:bookmarkStart w:id="171" w:name="_Ref32930850"/>
      <w:bookmarkStart w:id="172" w:name="_Toc53666215"/>
      <w:bookmarkStart w:id="173" w:name="_Toc53675476"/>
      <w:bookmarkEnd w:id="163"/>
      <w:bookmarkEnd w:id="164"/>
      <w:bookmarkEnd w:id="165"/>
      <w:bookmarkEnd w:id="166"/>
      <w:bookmarkEnd w:id="167"/>
      <w:bookmarkEnd w:id="168"/>
      <w:r>
        <w:rPr>
          <w:shd w:val="clear" w:color="auto" w:fill="FFFFFF"/>
        </w:rPr>
        <w:t>C</w:t>
      </w:r>
      <w:r w:rsidR="00AC1027">
        <w:rPr>
          <w:shd w:val="clear" w:color="auto" w:fill="FFFFFF"/>
        </w:rPr>
        <w:t>ontrol, e</w:t>
      </w:r>
      <w:r w:rsidR="00922F34" w:rsidRPr="00E97F86">
        <w:rPr>
          <w:shd w:val="clear" w:color="auto" w:fill="FFFFFF"/>
        </w:rPr>
        <w:t>nvironmental stability and decontamination methods</w:t>
      </w:r>
      <w:bookmarkEnd w:id="169"/>
      <w:bookmarkEnd w:id="170"/>
      <w:r w:rsidR="00922F34" w:rsidRPr="00E97F86">
        <w:rPr>
          <w:shd w:val="clear" w:color="auto" w:fill="FFFFFF"/>
        </w:rPr>
        <w:t xml:space="preserve"> </w:t>
      </w:r>
      <w:bookmarkEnd w:id="171"/>
      <w:bookmarkEnd w:id="172"/>
      <w:bookmarkEnd w:id="173"/>
    </w:p>
    <w:p w14:paraId="0D984500" w14:textId="44A58EC0" w:rsidR="00B723AA" w:rsidRPr="001E3B66" w:rsidRDefault="00857E53" w:rsidP="006C1999">
      <w:pPr>
        <w:pStyle w:val="RARMPnumberedparagraphs"/>
      </w:pPr>
      <w:r>
        <w:t xml:space="preserve">EcN </w:t>
      </w:r>
      <w:r w:rsidR="00EA30F5">
        <w:t>is</w:t>
      </w:r>
      <w:r>
        <w:t xml:space="preserve"> sensitive to any broad-spectrum antibiotics against gram-negative bacteria</w:t>
      </w:r>
      <w:r w:rsidR="00EA30F5">
        <w:t xml:space="preserve"> </w:t>
      </w:r>
      <w:r w:rsidR="009F7A88">
        <w:fldChar w:fldCharType="begin"/>
      </w:r>
      <w:r w:rsidR="009F7A88">
        <w:instrText xml:space="preserve"> ADDIN EN.CITE &lt;EndNote&gt;&lt;Cite&gt;&lt;Author&gt;Sonnenborn&lt;/Author&gt;&lt;Year&gt;2009&lt;/Year&gt;&lt;RecNum&gt;84&lt;/RecNum&gt;&lt;DisplayText&gt;(Sonnenborn and Schulze, 2009)&lt;/DisplayText&gt;&lt;record&gt;&lt;rec-number&gt;84&lt;/rec-number&gt;&lt;foreign-keys&gt;&lt;key app="EN" db-id="e2p5expr8xpzasea9ag5xrxnztseszre50vw" timestamp="1761605502"&gt;84&lt;/key&gt;&lt;/foreign-keys&gt;&lt;ref-type name="Journal Article"&gt;17&lt;/ref-type&gt;&lt;contributors&gt;&lt;authors&gt;&lt;author&gt;Sonnenborn, Ulrich&lt;/author&gt;&lt;author&gt;Schulze, Jürgen&lt;/author&gt;&lt;/authors&gt;&lt;/contributors&gt;&lt;titles&gt;&lt;title&gt;&lt;style face="normal" font="default" size="100%"&gt;The non-pathogenic&lt;/style&gt;&lt;style face="italic" font="default" size="100%"&gt; Escherichia coli&lt;/style&gt;&lt;style face="normal" font="default" size="100%"&gt; strain Nissle 1917 – features of a versatile probiotic&lt;/style&gt;&lt;/title&gt;&lt;secondary-title&gt;Microbial Ecology in Health and Disease&lt;/secondary-title&gt;&lt;/titles&gt;&lt;periodical&gt;&lt;full-title&gt;Microbial Ecology in Health and Disease&lt;/full-title&gt;&lt;/periodical&gt;&lt;pages&gt;122-158&lt;/pages&gt;&lt;volume&gt;21&lt;/volume&gt;&lt;number&gt;3-4&lt;/number&gt;&lt;dates&gt;&lt;year&gt;2009&lt;/year&gt;&lt;pub-dates&gt;&lt;date&gt;2009/01/01&lt;/date&gt;&lt;/pub-dates&gt;&lt;/dates&gt;&lt;publisher&gt;Taylor &amp;amp; Francis&lt;/publisher&gt;&lt;isbn&gt;null&lt;/isbn&gt;&lt;urls&gt;&lt;related-urls&gt;&lt;url&gt;https://doi.org/10.3109/08910600903444267&lt;/url&gt;&lt;/related-urls&gt;&lt;/urls&gt;&lt;electronic-resource-num&gt;10.3109/08910600903444267&lt;/electronic-resource-num&gt;&lt;/record&gt;&lt;/Cite&gt;&lt;/EndNote&gt;</w:instrText>
      </w:r>
      <w:r w:rsidR="009F7A88">
        <w:fldChar w:fldCharType="separate"/>
      </w:r>
      <w:r w:rsidR="009F7A88">
        <w:rPr>
          <w:noProof/>
        </w:rPr>
        <w:t>(</w:t>
      </w:r>
      <w:hyperlink w:anchor="_ENREF_97" w:tooltip="Sonnenborn, 2009 #84" w:history="1">
        <w:r w:rsidR="0028001F">
          <w:rPr>
            <w:noProof/>
          </w:rPr>
          <w:t>Sonnenborn and Schulze, 2009</w:t>
        </w:r>
      </w:hyperlink>
      <w:r w:rsidR="009F7A88">
        <w:rPr>
          <w:noProof/>
        </w:rPr>
        <w:t>)</w:t>
      </w:r>
      <w:r w:rsidR="009F7A88">
        <w:fldChar w:fldCharType="end"/>
      </w:r>
      <w:r>
        <w:t xml:space="preserve">. </w:t>
      </w:r>
      <w:r w:rsidR="00EA30F5">
        <w:t>In most cases, people will recover without the use of antibiotics.</w:t>
      </w:r>
    </w:p>
    <w:p w14:paraId="7C0A3E25" w14:textId="398EFDFE" w:rsidR="006C1999" w:rsidRPr="00267241" w:rsidRDefault="002E65F0" w:rsidP="00267241">
      <w:pPr>
        <w:pStyle w:val="RARMPnumberedparagraphs"/>
      </w:pPr>
      <w:r w:rsidRPr="002E65F0">
        <w:rPr>
          <w:i/>
          <w:iCs/>
        </w:rPr>
        <w:t>E. coli</w:t>
      </w:r>
      <w:r w:rsidRPr="002E65F0">
        <w:t xml:space="preserve"> can survive in the environment (soil, manure, water) for </w:t>
      </w:r>
      <w:r w:rsidR="005D5944">
        <w:t xml:space="preserve">periods ranging </w:t>
      </w:r>
      <w:r w:rsidR="005D4F6D">
        <w:t xml:space="preserve">from </w:t>
      </w:r>
      <w:r w:rsidR="005D4F6D" w:rsidRPr="002E65F0">
        <w:t>weeks</w:t>
      </w:r>
      <w:r w:rsidRPr="002E65F0">
        <w:t xml:space="preserve"> to a year </w:t>
      </w:r>
      <w:r w:rsidR="00857720">
        <w:fldChar w:fldCharType="begin"/>
      </w:r>
      <w:r w:rsidR="00FA1892">
        <w:instrText xml:space="preserve"> ADDIN EN.CITE &lt;EndNote&gt;&lt;Cite&gt;&lt;Author&gt;van Elsas&lt;/Author&gt;&lt;Year&gt;2011&lt;/Year&gt;&lt;RecNum&gt;74&lt;/RecNum&gt;&lt;DisplayText&gt;(van Elsas et al., 2011)&lt;/DisplayText&gt;&lt;record&gt;&lt;rec-number&gt;74&lt;/rec-number&gt;&lt;foreign-keys&gt;&lt;key app="EN" db-id="e2p5expr8xpzasea9ag5xrxnztseszre50vw" timestamp="1761605477"&gt;74&lt;/key&gt;&lt;/foreign-keys&gt;&lt;ref-type name="Journal Article"&gt;17&lt;/ref-type&gt;&lt;contributors&gt;&lt;authors&gt;&lt;author&gt;van Elsas, Jan Dirk&lt;/author&gt;&lt;author&gt;Semenov, Alexander V.&lt;/author&gt;&lt;author&gt;Costa, Rodrigo&lt;/author&gt;&lt;author&gt;Trevors, Jack T.&lt;/author&gt;&lt;/authors&gt;&lt;/contributors&gt;&lt;titles&gt;&lt;title&gt;&lt;style face="normal" font="default" size="100%"&gt;Survival of &lt;/style&gt;&lt;style face="italic" font="default" size="100%"&gt;Escherichia coli&lt;/style&gt;&lt;style face="normal" font="default" size="100%"&gt; in the environment: fundamental and public health aspects&lt;/style&gt;&lt;/title&gt;&lt;secondary-title&gt;The ISME Journal&lt;/secondary-title&gt;&lt;/titles&gt;&lt;periodical&gt;&lt;full-title&gt;The ISME Journal&lt;/full-title&gt;&lt;/periodical&gt;&lt;pages&gt;173-183&lt;/pages&gt;&lt;volume&gt;5&lt;/volume&gt;&lt;number&gt;2&lt;/number&gt;&lt;dates&gt;&lt;year&gt;2011&lt;/year&gt;&lt;pub-dates&gt;&lt;date&gt;2011/02/01&lt;/date&gt;&lt;/pub-dates&gt;&lt;/dates&gt;&lt;isbn&gt;1751-7370&lt;/isbn&gt;&lt;urls&gt;&lt;related-urls&gt;&lt;url&gt;https://doi.org/10.1038/ismej.2010.80&lt;/url&gt;&lt;/related-urls&gt;&lt;/urls&gt;&lt;electronic-resource-num&gt;10.1038/ismej.2010.80&lt;/electronic-resource-num&gt;&lt;/record&gt;&lt;/Cite&gt;&lt;/EndNote&gt;</w:instrText>
      </w:r>
      <w:r w:rsidR="00857720">
        <w:fldChar w:fldCharType="separate"/>
      </w:r>
      <w:r w:rsidR="00857720">
        <w:rPr>
          <w:noProof/>
        </w:rPr>
        <w:t>(</w:t>
      </w:r>
      <w:hyperlink w:anchor="_ENREF_106" w:tooltip="van Elsas, 2011 #74" w:history="1">
        <w:r w:rsidR="0028001F">
          <w:rPr>
            <w:noProof/>
          </w:rPr>
          <w:t>van Elsas et al., 2011</w:t>
        </w:r>
      </w:hyperlink>
      <w:r w:rsidR="00857720">
        <w:rPr>
          <w:noProof/>
        </w:rPr>
        <w:t>)</w:t>
      </w:r>
      <w:r w:rsidR="00857720">
        <w:fldChar w:fldCharType="end"/>
      </w:r>
      <w:r w:rsidRPr="002E65F0">
        <w:t xml:space="preserve">. </w:t>
      </w:r>
      <w:r w:rsidR="006B7104">
        <w:t>P</w:t>
      </w:r>
      <w:r>
        <w:t xml:space="preserve">ersistence in the environment depends on various factors such as availability of nutrients, temperature, oxygen and pH </w:t>
      </w:r>
      <w:r w:rsidR="003D3035">
        <w:fldChar w:fldCharType="begin"/>
      </w:r>
      <w:r w:rsidR="00FA1892">
        <w:instrText xml:space="preserve"> ADDIN EN.CITE &lt;EndNote&gt;&lt;Cite&gt;&lt;Author&gt;van Elsas&lt;/Author&gt;&lt;Year&gt;2011&lt;/Year&gt;&lt;RecNum&gt;74&lt;/RecNum&gt;&lt;DisplayText&gt;(van Elsas et al., 2011)&lt;/DisplayText&gt;&lt;record&gt;&lt;rec-number&gt;74&lt;/rec-number&gt;&lt;foreign-keys&gt;&lt;key app="EN" db-id="e2p5expr8xpzasea9ag5xrxnztseszre50vw" timestamp="1761605477"&gt;74&lt;/key&gt;&lt;/foreign-keys&gt;&lt;ref-type name="Journal Article"&gt;17&lt;/ref-type&gt;&lt;contributors&gt;&lt;authors&gt;&lt;author&gt;van Elsas, Jan Dirk&lt;/author&gt;&lt;author&gt;Semenov, Alexander V.&lt;/author&gt;&lt;author&gt;Costa, Rodrigo&lt;/author&gt;&lt;author&gt;Trevors, Jack T.&lt;/author&gt;&lt;/authors&gt;&lt;/contributors&gt;&lt;titles&gt;&lt;title&gt;&lt;style face="normal" font="default" size="100%"&gt;Survival of &lt;/style&gt;&lt;style face="italic" font="default" size="100%"&gt;Escherichia coli&lt;/style&gt;&lt;style face="normal" font="default" size="100%"&gt; in the environment: fundamental and public health aspects&lt;/style&gt;&lt;/title&gt;&lt;secondary-title&gt;The ISME Journal&lt;/secondary-title&gt;&lt;/titles&gt;&lt;periodical&gt;&lt;full-title&gt;The ISME Journal&lt;/full-title&gt;&lt;/periodical&gt;&lt;pages&gt;173-183&lt;/pages&gt;&lt;volume&gt;5&lt;/volume&gt;&lt;number&gt;2&lt;/number&gt;&lt;dates&gt;&lt;year&gt;2011&lt;/year&gt;&lt;pub-dates&gt;&lt;date&gt;2011/02/01&lt;/date&gt;&lt;/pub-dates&gt;&lt;/dates&gt;&lt;isbn&gt;1751-7370&lt;/isbn&gt;&lt;urls&gt;&lt;related-urls&gt;&lt;url&gt;https://doi.org/10.1038/ismej.2010.80&lt;/url&gt;&lt;/related-urls&gt;&lt;/urls&gt;&lt;electronic-resource-num&gt;10.1038/ismej.2010.80&lt;/electronic-resource-num&gt;&lt;/record&gt;&lt;/Cite&gt;&lt;/EndNote&gt;</w:instrText>
      </w:r>
      <w:r w:rsidR="003D3035">
        <w:fldChar w:fldCharType="separate"/>
      </w:r>
      <w:r w:rsidR="003D3035">
        <w:rPr>
          <w:noProof/>
        </w:rPr>
        <w:t>(</w:t>
      </w:r>
      <w:hyperlink w:anchor="_ENREF_106" w:tooltip="van Elsas, 2011 #74" w:history="1">
        <w:r w:rsidR="0028001F">
          <w:rPr>
            <w:noProof/>
          </w:rPr>
          <w:t>van Elsas et al., 2011</w:t>
        </w:r>
      </w:hyperlink>
      <w:r w:rsidR="003D3035">
        <w:rPr>
          <w:noProof/>
        </w:rPr>
        <w:t>)</w:t>
      </w:r>
      <w:r w:rsidR="003D3035">
        <w:fldChar w:fldCharType="end"/>
      </w:r>
      <w:r>
        <w:t xml:space="preserve">. </w:t>
      </w:r>
      <w:r w:rsidR="005D5944">
        <w:t xml:space="preserve">Conditions in the gut would be more favourable to the </w:t>
      </w:r>
      <w:r w:rsidR="00E37D44">
        <w:t xml:space="preserve">persistence of </w:t>
      </w:r>
      <w:r w:rsidR="00E37D44" w:rsidRPr="005D4F6D">
        <w:rPr>
          <w:i/>
          <w:iCs/>
        </w:rPr>
        <w:t>E. coli</w:t>
      </w:r>
      <w:r w:rsidR="00E37D44">
        <w:t xml:space="preserve"> </w:t>
      </w:r>
      <w:r w:rsidR="005D5944">
        <w:t>than those in</w:t>
      </w:r>
      <w:r w:rsidR="00E37D44">
        <w:t xml:space="preserve"> the </w:t>
      </w:r>
      <w:r w:rsidR="005D5944">
        <w:t xml:space="preserve">broader </w:t>
      </w:r>
      <w:r w:rsidR="00E37D44">
        <w:t xml:space="preserve">environment due to the larger variability of the factors that </w:t>
      </w:r>
      <w:r w:rsidR="005D5944">
        <w:t>affect</w:t>
      </w:r>
      <w:r w:rsidR="00E37D44">
        <w:t xml:space="preserve"> persistence </w:t>
      </w:r>
      <w:r w:rsidR="005A2537">
        <w:t xml:space="preserve">in the </w:t>
      </w:r>
      <w:r w:rsidR="005D5944">
        <w:t xml:space="preserve">broader </w:t>
      </w:r>
      <w:r w:rsidR="005A2537">
        <w:t xml:space="preserve">environment </w:t>
      </w:r>
      <w:r w:rsidR="003D3035">
        <w:fldChar w:fldCharType="begin"/>
      </w:r>
      <w:r w:rsidR="00FA1892">
        <w:instrText xml:space="preserve"> ADDIN EN.CITE &lt;EndNote&gt;&lt;Cite&gt;&lt;Author&gt;Petersen&lt;/Author&gt;&lt;Year&gt;2020&lt;/Year&gt;&lt;RecNum&gt;75&lt;/RecNum&gt;&lt;DisplayText&gt;(Petersen and Hubbart, 2020)&lt;/DisplayText&gt;&lt;record&gt;&lt;rec-number&gt;75&lt;/rec-number&gt;&lt;foreign-keys&gt;&lt;key app="EN" db-id="e2p5expr8xpzasea9ag5xrxnztseszre50vw" timestamp="1761605479"&gt;75&lt;/key&gt;&lt;/foreign-keys&gt;&lt;ref-type name="Journal Article"&gt;17&lt;/ref-type&gt;&lt;contributors&gt;&lt;authors&gt;&lt;author&gt;Petersen, Fritz&lt;/author&gt;&lt;author&gt;Hubbart, Jason A.&lt;/author&gt;&lt;/authors&gt;&lt;/contributors&gt;&lt;titles&gt;&lt;title&gt;&lt;style face="normal" font="default" size="100%"&gt;Physical Factors Impacting the Survival and Occurrence of &lt;/style&gt;&lt;style face="italic" font="default" size="100%"&gt;Escherichia coli&lt;/style&gt;&lt;style face="normal" font="default" size="100%"&gt; in Secondary Habitats&lt;/style&gt;&lt;/title&gt;&lt;secondary-title&gt;Water&lt;/secondary-title&gt;&lt;/titles&gt;&lt;periodical&gt;&lt;full-title&gt;Water&lt;/full-title&gt;&lt;/periodical&gt;&lt;pages&gt;1796&lt;/pages&gt;&lt;volume&gt;12&lt;/volume&gt;&lt;number&gt;6&lt;/number&gt;&lt;dates&gt;&lt;year&gt;2020&lt;/year&gt;&lt;/dates&gt;&lt;isbn&gt;2073-4441&lt;/isbn&gt;&lt;accession-num&gt;doi:10.3390/w12061796&lt;/accession-num&gt;&lt;urls&gt;&lt;related-urls&gt;&lt;url&gt;https://www.mdpi.com/2073-4441/12/6/1796&lt;/url&gt;&lt;/related-urls&gt;&lt;/urls&gt;&lt;/record&gt;&lt;/Cite&gt;&lt;/EndNote&gt;</w:instrText>
      </w:r>
      <w:r w:rsidR="003D3035">
        <w:fldChar w:fldCharType="separate"/>
      </w:r>
      <w:r w:rsidR="003D3035">
        <w:rPr>
          <w:noProof/>
        </w:rPr>
        <w:t>(</w:t>
      </w:r>
      <w:hyperlink w:anchor="_ENREF_77" w:tooltip="Petersen, 2020 #75" w:history="1">
        <w:r w:rsidR="0028001F">
          <w:rPr>
            <w:noProof/>
          </w:rPr>
          <w:t>Petersen and Hubbart, 2020</w:t>
        </w:r>
      </w:hyperlink>
      <w:r w:rsidR="003D3035">
        <w:rPr>
          <w:noProof/>
        </w:rPr>
        <w:t>)</w:t>
      </w:r>
      <w:r w:rsidR="003D3035">
        <w:fldChar w:fldCharType="end"/>
      </w:r>
      <w:r w:rsidR="00E37D44">
        <w:t>.</w:t>
      </w:r>
      <w:r>
        <w:t xml:space="preserve"> </w:t>
      </w:r>
    </w:p>
    <w:p w14:paraId="0F726774" w14:textId="61454FD1" w:rsidR="006C1999" w:rsidRPr="001870EC" w:rsidRDefault="006C1999" w:rsidP="006C1999">
      <w:pPr>
        <w:pStyle w:val="RARMPnumberedparagraphs"/>
      </w:pPr>
      <w:r w:rsidRPr="00EB1EC7">
        <w:t xml:space="preserve">All bacteria can be </w:t>
      </w:r>
      <w:r>
        <w:t>killed</w:t>
      </w:r>
      <w:r w:rsidRPr="00EB1EC7">
        <w:t xml:space="preserve"> by autoclaving or high-temperature incineration </w:t>
      </w:r>
      <w:r w:rsidRPr="00EB1EC7">
        <w:fldChar w:fldCharType="begin"/>
      </w:r>
      <w:r w:rsidR="002167C9">
        <w:instrText xml:space="preserve"> ADDIN EN.CITE &lt;EndNote&gt;&lt;Cite&gt;&lt;Author&gt;Rutala&lt;/Author&gt;&lt;Year&gt;2008&lt;/Year&gt;&lt;RecNum&gt;76&lt;/RecNum&gt;&lt;DisplayText&gt;(Rutala et al., 2008)&lt;/DisplayText&gt;&lt;record&gt;&lt;rec-number&gt;76&lt;/rec-number&gt;&lt;foreign-keys&gt;&lt;key app="EN" db-id="e2p5expr8xpzasea9ag5xrxnztseszre50vw" timestamp="1761605482"&gt;76&lt;/key&gt;&lt;/foreign-keys&gt;&lt;ref-type name="Report"&gt;27&lt;/ref-type&gt;&lt;contributors&gt;&lt;authors&gt;&lt;author&gt;Rutala, W.A.&lt;/author&gt;&lt;author&gt;Weber, D.J.&lt;/author&gt;&lt;author&gt;Healthcare Infection Control Practices Advisory Committee,&lt;/author&gt;&lt;/authors&gt;&lt;/contributors&gt;&lt;titles&gt;&lt;title&gt;Guideline for Disinfection and Sterilization in Healthcare Facilities&lt;/title&gt;&lt;/titles&gt;&lt;dates&gt;&lt;year&gt;2008&lt;/year&gt;&lt;/dates&gt;&lt;pub-location&gt;United States&lt;/pub-location&gt;&lt;publisher&gt;Centres for Disease Control and Prevention&lt;/publisher&gt;&lt;urls&gt;&lt;related-urls&gt;&lt;url&gt;https://www.cdc.gov/infectioncontrol/guidelines/disinfection/&lt;/url&gt;&lt;/related-urls&gt;&lt;/urls&gt;&lt;/record&gt;&lt;/Cite&gt;&lt;/EndNote&gt;</w:instrText>
      </w:r>
      <w:r w:rsidRPr="00EB1EC7">
        <w:fldChar w:fldCharType="separate"/>
      </w:r>
      <w:r w:rsidRPr="00EB1EC7">
        <w:rPr>
          <w:noProof/>
        </w:rPr>
        <w:t>(</w:t>
      </w:r>
      <w:hyperlink w:anchor="_ENREF_89" w:tooltip="Rutala, 2008 #76" w:history="1">
        <w:r w:rsidR="0028001F" w:rsidRPr="00EB1EC7">
          <w:rPr>
            <w:noProof/>
          </w:rPr>
          <w:t>Rutala et al., 2008</w:t>
        </w:r>
      </w:hyperlink>
      <w:r w:rsidRPr="00EB1EC7">
        <w:rPr>
          <w:noProof/>
        </w:rPr>
        <w:t>)</w:t>
      </w:r>
      <w:r w:rsidRPr="00EB1EC7">
        <w:fldChar w:fldCharType="end"/>
      </w:r>
      <w:r w:rsidRPr="00EB1EC7">
        <w:t>. Ethanol (60-80%), formaldehyde (4%) and Virkon (1%) are effective disinfectants for vegetative bacteria</w:t>
      </w:r>
      <w:r w:rsidR="005E280D">
        <w:t>,</w:t>
      </w:r>
      <w:r w:rsidRPr="00EB1EC7">
        <w:t xml:space="preserve"> but </w:t>
      </w:r>
      <w:r w:rsidR="005E280D">
        <w:t xml:space="preserve">they </w:t>
      </w:r>
      <w:r w:rsidRPr="00EB1EC7">
        <w:t xml:space="preserve">lack sporicidal action or require long contact time (2 – 20 hours for tested species) to kill bacterial spores. Hypochlorite (0.5%) </w:t>
      </w:r>
      <w:r>
        <w:t>kills</w:t>
      </w:r>
      <w:r w:rsidRPr="00EB1EC7">
        <w:t xml:space="preserve"> both vegetative bacteria and spores within 10 minutes contact time</w:t>
      </w:r>
      <w:r>
        <w:t xml:space="preserve"> but is less effective in the presence of organic matter</w:t>
      </w:r>
      <w:r w:rsidRPr="00EB1EC7">
        <w:t xml:space="preserve"> </w:t>
      </w:r>
      <w:r w:rsidRPr="00EB1EC7">
        <w:fldChar w:fldCharType="begin">
          <w:fldData xml:space="preserve">PEVuZE5vdGU+PENpdGU+PEF1dGhvcj5SdXRhbGE8L0F1dGhvcj48WWVhcj4yMDA4PC9ZZWFyPjxS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</w:fldData>
        </w:fldChar>
      </w:r>
      <w:r w:rsidR="002167C9">
        <w:instrText xml:space="preserve"> ADDIN EN.CITE </w:instrText>
      </w:r>
      <w:r w:rsidR="002167C9">
        <w:fldChar w:fldCharType="begin">
          <w:fldData xml:space="preserve">PEVuZE5vdGU+PENpdGU+PEF1dGhvcj5SdXRhbGE8L0F1dGhvcj48WWVhcj4yMDA4PC9ZZWFyPjxS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</w:fldData>
        </w:fldChar>
      </w:r>
      <w:r w:rsidR="002167C9">
        <w:instrText xml:space="preserve"> ADDIN EN.CITE.DATA </w:instrText>
      </w:r>
      <w:r w:rsidR="002167C9">
        <w:fldChar w:fldCharType="end"/>
      </w:r>
      <w:r w:rsidRPr="00EB1EC7">
        <w:fldChar w:fldCharType="separate"/>
      </w:r>
      <w:r>
        <w:rPr>
          <w:noProof/>
        </w:rPr>
        <w:t>(</w:t>
      </w:r>
      <w:hyperlink w:anchor="_ENREF_86" w:tooltip="Russell, 1990 #77" w:history="1">
        <w:r w:rsidR="0028001F">
          <w:rPr>
            <w:noProof/>
          </w:rPr>
          <w:t>Russell, 1990</w:t>
        </w:r>
      </w:hyperlink>
      <w:r>
        <w:rPr>
          <w:noProof/>
        </w:rPr>
        <w:t xml:space="preserve">; </w:t>
      </w:r>
      <w:hyperlink w:anchor="_ENREF_89" w:tooltip="Rutala, 2008 #76" w:history="1">
        <w:r w:rsidR="0028001F">
          <w:rPr>
            <w:noProof/>
          </w:rPr>
          <w:t>Rutala et al., 2008</w:t>
        </w:r>
      </w:hyperlink>
      <w:r>
        <w:rPr>
          <w:noProof/>
        </w:rPr>
        <w:t>)</w:t>
      </w:r>
      <w:r w:rsidRPr="00EB1EC7">
        <w:fldChar w:fldCharType="end"/>
      </w:r>
      <w:r w:rsidR="00715E91">
        <w:t>.</w:t>
      </w:r>
      <w:r w:rsidR="00267241" w:rsidRPr="00267241">
        <w:t xml:space="preserve"> </w:t>
      </w:r>
      <w:r w:rsidR="00267241">
        <w:t xml:space="preserve">Methods of decontamination effective against the parent organism, </w:t>
      </w:r>
      <w:r w:rsidR="005E280D" w:rsidRPr="00090704">
        <w:rPr>
          <w:iCs/>
        </w:rPr>
        <w:t>EcN</w:t>
      </w:r>
      <w:r w:rsidR="00267241">
        <w:t>, are expected to be equally effective against the GMO.</w:t>
      </w:r>
    </w:p>
    <w:p w14:paraId="7A5F7E64" w14:textId="3D132C51" w:rsidR="00A63D42" w:rsidRPr="006404A8" w:rsidRDefault="00A63D42" w:rsidP="00E1104A">
      <w:pPr>
        <w:pStyle w:val="2RARMP"/>
      </w:pPr>
      <w:bookmarkStart w:id="174" w:name="_Toc209859572"/>
      <w:bookmarkStart w:id="175" w:name="_Ref220914220"/>
      <w:bookmarkStart w:id="176" w:name="_Ref220920025"/>
      <w:bookmarkStart w:id="177" w:name="_Ref256776892"/>
      <w:bookmarkStart w:id="178" w:name="_Toc274904750"/>
      <w:bookmarkStart w:id="179" w:name="_Toc291151800"/>
      <w:bookmarkStart w:id="180" w:name="_Toc309054004"/>
      <w:bookmarkStart w:id="181" w:name="_Toc309833696"/>
      <w:bookmarkStart w:id="182" w:name="_Toc311188357"/>
      <w:bookmarkStart w:id="183" w:name="_Toc377743562"/>
      <w:bookmarkStart w:id="184" w:name="_Toc47536749"/>
      <w:bookmarkStart w:id="185" w:name="_Ref212452326"/>
      <w:bookmarkStart w:id="186" w:name="_Ref212452397"/>
      <w:bookmarkStart w:id="187" w:name="_Toc214523860"/>
      <w:r w:rsidRPr="006404A8">
        <w:t>The GM</w:t>
      </w:r>
      <w:r w:rsidR="00F65589">
        <w:t>O</w:t>
      </w:r>
      <w:r w:rsidR="006B13DE">
        <w:t xml:space="preserve"> -</w:t>
      </w:r>
      <w:r w:rsidRPr="006404A8">
        <w:t xml:space="preserve"> nature and effect of the genetic modification</w:t>
      </w:r>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14:paraId="5CF002EB" w14:textId="2F1C0FFF" w:rsidR="000C0CD4" w:rsidRDefault="00A63D42" w:rsidP="002B13BC">
      <w:pPr>
        <w:pStyle w:val="RARMPnumberedparagraphs"/>
        <w:rPr>
          <w:rFonts w:cs="Calibri"/>
        </w:rPr>
      </w:pPr>
      <w:bookmarkStart w:id="188" w:name="_Ref191716974"/>
      <w:r w:rsidRPr="00E52B4D">
        <w:rPr>
          <w:rFonts w:cs="Calibri"/>
          <w:lang w:eastAsia="nl-NL"/>
        </w:rPr>
        <w:t>The GM</w:t>
      </w:r>
      <w:r w:rsidR="00F65589">
        <w:rPr>
          <w:rFonts w:cs="Calibri"/>
          <w:lang w:eastAsia="nl-NL"/>
        </w:rPr>
        <w:t>O</w:t>
      </w:r>
      <w:r w:rsidRPr="00E52B4D">
        <w:rPr>
          <w:rFonts w:cs="Calibri"/>
        </w:rPr>
        <w:t xml:space="preserve"> </w:t>
      </w:r>
      <w:r w:rsidR="00F65589">
        <w:rPr>
          <w:rFonts w:cs="Calibri"/>
        </w:rPr>
        <w:t>is based on</w:t>
      </w:r>
      <w:r w:rsidR="00F65589" w:rsidRPr="00074A0C">
        <w:rPr>
          <w:rFonts w:cs="Calibri"/>
          <w:i/>
          <w:iCs/>
        </w:rPr>
        <w:t xml:space="preserve"> </w:t>
      </w:r>
      <w:r w:rsidR="005E280D" w:rsidRPr="00090704">
        <w:rPr>
          <w:rFonts w:cs="Calibri"/>
        </w:rPr>
        <w:t>EcN</w:t>
      </w:r>
      <w:r w:rsidR="00522924">
        <w:rPr>
          <w:rFonts w:cs="Calibri"/>
        </w:rPr>
        <w:t xml:space="preserve"> </w:t>
      </w:r>
      <w:r w:rsidR="00F65589">
        <w:rPr>
          <w:rFonts w:cs="Calibri"/>
        </w:rPr>
        <w:t>and has</w:t>
      </w:r>
      <w:r w:rsidR="00763707">
        <w:rPr>
          <w:rFonts w:cs="Calibri"/>
        </w:rPr>
        <w:t xml:space="preserve"> </w:t>
      </w:r>
      <w:r w:rsidR="00FB0B9D" w:rsidRPr="00E52B4D">
        <w:rPr>
          <w:rFonts w:cs="Calibri"/>
        </w:rPr>
        <w:t xml:space="preserve">been </w:t>
      </w:r>
      <w:r w:rsidR="00E26A08">
        <w:rPr>
          <w:rFonts w:cs="Calibri"/>
        </w:rPr>
        <w:t xml:space="preserve">genetically </w:t>
      </w:r>
      <w:r w:rsidR="00FB0B9D" w:rsidRPr="00E52B4D">
        <w:rPr>
          <w:rFonts w:cs="Calibri"/>
        </w:rPr>
        <w:t xml:space="preserve">modified </w:t>
      </w:r>
      <w:r w:rsidR="00F65589">
        <w:rPr>
          <w:rFonts w:cs="Calibri"/>
        </w:rPr>
        <w:t xml:space="preserve">to </w:t>
      </w:r>
      <w:r w:rsidR="00522924">
        <w:rPr>
          <w:rFonts w:cs="Calibri"/>
        </w:rPr>
        <w:t xml:space="preserve">enable </w:t>
      </w:r>
      <w:r w:rsidR="00074A0C">
        <w:rPr>
          <w:rFonts w:cs="Calibri"/>
        </w:rPr>
        <w:t xml:space="preserve">it to colonise the inflamed </w:t>
      </w:r>
      <w:r w:rsidR="00322C17">
        <w:rPr>
          <w:rFonts w:cs="Calibri"/>
        </w:rPr>
        <w:t>gut</w:t>
      </w:r>
      <w:r w:rsidR="00074A0C">
        <w:rPr>
          <w:rFonts w:cs="Calibri"/>
        </w:rPr>
        <w:t xml:space="preserve"> and </w:t>
      </w:r>
      <w:r w:rsidR="005E280D">
        <w:rPr>
          <w:rFonts w:cs="Calibri"/>
        </w:rPr>
        <w:t xml:space="preserve">to reduce its </w:t>
      </w:r>
      <w:r w:rsidR="00074A0C">
        <w:rPr>
          <w:rFonts w:cs="Calibri"/>
        </w:rPr>
        <w:t xml:space="preserve">ability to </w:t>
      </w:r>
      <w:r w:rsidR="00E43309">
        <w:rPr>
          <w:rFonts w:cs="Calibri"/>
        </w:rPr>
        <w:t>survive in the environment</w:t>
      </w:r>
      <w:r w:rsidR="00A233C2" w:rsidRPr="00E52B4D">
        <w:rPr>
          <w:rFonts w:cs="Calibri"/>
        </w:rPr>
        <w:t>.</w:t>
      </w:r>
      <w:r w:rsidR="00EA4395">
        <w:rPr>
          <w:rFonts w:cs="Calibri"/>
        </w:rPr>
        <w:t xml:space="preserve"> </w:t>
      </w:r>
      <w:r w:rsidR="00A64C10">
        <w:rPr>
          <w:rFonts w:cs="Calibri"/>
        </w:rPr>
        <w:t>The modification</w:t>
      </w:r>
      <w:r w:rsidR="005376B2">
        <w:rPr>
          <w:rFonts w:cs="Calibri"/>
        </w:rPr>
        <w:t>s</w:t>
      </w:r>
      <w:r w:rsidR="00A64C10">
        <w:rPr>
          <w:rFonts w:cs="Calibri"/>
        </w:rPr>
        <w:t xml:space="preserve"> may also result in reduced ability to colonise a healthy gut. </w:t>
      </w:r>
      <w:r w:rsidR="000C0CD4" w:rsidRPr="00E52B4D">
        <w:rPr>
          <w:rFonts w:cs="Calibri"/>
        </w:rPr>
        <w:t>The GM</w:t>
      </w:r>
      <w:r w:rsidR="000C0CD4">
        <w:rPr>
          <w:rFonts w:cs="Calibri"/>
        </w:rPr>
        <w:t>O</w:t>
      </w:r>
      <w:r w:rsidR="000C0CD4" w:rsidRPr="00E52B4D">
        <w:rPr>
          <w:rFonts w:cs="Calibri"/>
        </w:rPr>
        <w:t xml:space="preserve"> is designed to </w:t>
      </w:r>
      <w:r w:rsidR="000C0CD4">
        <w:rPr>
          <w:rFonts w:cs="Calibri"/>
        </w:rPr>
        <w:t xml:space="preserve">treat patients with ulcerative colitis, which is a form of inflammatory bowel disease (IBD). </w:t>
      </w:r>
    </w:p>
    <w:p w14:paraId="24D8520F" w14:textId="1E25C69D" w:rsidR="00A63D42" w:rsidRPr="00E52B4D" w:rsidRDefault="000C0CD4" w:rsidP="002B13BC">
      <w:pPr>
        <w:pStyle w:val="RARMPnumberedparagraphs"/>
        <w:rPr>
          <w:rFonts w:cs="Calibri"/>
        </w:rPr>
      </w:pPr>
      <w:r>
        <w:rPr>
          <w:rFonts w:cs="Calibri"/>
        </w:rPr>
        <w:t xml:space="preserve">The GMO has been modified by </w:t>
      </w:r>
      <w:r w:rsidR="000648E3">
        <w:rPr>
          <w:rFonts w:cs="Calibri"/>
        </w:rPr>
        <w:t xml:space="preserve">the insertion of the </w:t>
      </w:r>
      <w:r w:rsidR="000648E3">
        <w:t>tetrathionate reductase (</w:t>
      </w:r>
      <w:r w:rsidR="000648E3" w:rsidRPr="00E75B30">
        <w:rPr>
          <w:i/>
          <w:iCs/>
        </w:rPr>
        <w:t>ttr</w:t>
      </w:r>
      <w:r w:rsidR="000648E3">
        <w:t xml:space="preserve">) operon and </w:t>
      </w:r>
      <w:r w:rsidR="005F7888">
        <w:t xml:space="preserve">the </w:t>
      </w:r>
      <w:r w:rsidR="000648E3">
        <w:t xml:space="preserve">deletion of </w:t>
      </w:r>
      <w:r w:rsidR="005E280D">
        <w:t xml:space="preserve">2 </w:t>
      </w:r>
      <w:r w:rsidR="000648E3">
        <w:t>genes</w:t>
      </w:r>
      <w:r w:rsidR="00DB07AD">
        <w:t xml:space="preserve"> (Gene A and Gene B – details have been declared CCI)</w:t>
      </w:r>
      <w:r w:rsidR="0051545A">
        <w:t>, which</w:t>
      </w:r>
      <w:r w:rsidR="000648E3">
        <w:t xml:space="preserve"> reduce its ability </w:t>
      </w:r>
      <w:r w:rsidR="005E280D">
        <w:t xml:space="preserve">to survive outside the gut </w:t>
      </w:r>
      <w:r w:rsidR="000648E3">
        <w:t xml:space="preserve">and </w:t>
      </w:r>
      <w:r w:rsidR="002535D5">
        <w:t>possibly reduce</w:t>
      </w:r>
      <w:r w:rsidR="00A64C10">
        <w:t>s its</w:t>
      </w:r>
      <w:r w:rsidR="002535D5">
        <w:t xml:space="preserve"> ability </w:t>
      </w:r>
      <w:r w:rsidR="000648E3">
        <w:t>to colonise a healthy gut</w:t>
      </w:r>
      <w:r w:rsidR="002535D5">
        <w:t xml:space="preserve"> compared to WT in </w:t>
      </w:r>
      <w:r w:rsidR="00696C18">
        <w:t xml:space="preserve">mouse </w:t>
      </w:r>
      <w:r w:rsidR="00631EA8">
        <w:t>studie</w:t>
      </w:r>
      <w:r w:rsidR="002535D5">
        <w:t>s</w:t>
      </w:r>
      <w:r w:rsidR="000648E3">
        <w:t xml:space="preserve">. </w:t>
      </w:r>
      <w:r>
        <w:t xml:space="preserve">Further details of the genes are described in sections below. </w:t>
      </w:r>
    </w:p>
    <w:p w14:paraId="2C1FF14E" w14:textId="64CC1785" w:rsidR="00A2248E" w:rsidRDefault="000648E3" w:rsidP="000648E3">
      <w:pPr>
        <w:pStyle w:val="3RARMP"/>
      </w:pPr>
      <w:bookmarkStart w:id="189" w:name="_Ref211599538"/>
      <w:bookmarkStart w:id="190" w:name="_Toc214523861"/>
      <w:bookmarkStart w:id="191" w:name="_Toc194221362"/>
      <w:bookmarkStart w:id="192" w:name="_Toc195684934"/>
      <w:bookmarkStart w:id="193" w:name="_Toc209859574"/>
      <w:bookmarkStart w:id="194" w:name="_Ref236199314"/>
      <w:bookmarkStart w:id="195" w:name="_Toc274904753"/>
      <w:bookmarkStart w:id="196" w:name="_Toc291151804"/>
      <w:r>
        <w:lastRenderedPageBreak/>
        <w:t>T</w:t>
      </w:r>
      <w:r w:rsidR="001835FF">
        <w:t xml:space="preserve">etrathionate reductase </w:t>
      </w:r>
      <w:r w:rsidR="00B35786">
        <w:t>operon</w:t>
      </w:r>
      <w:bookmarkEnd w:id="189"/>
      <w:bookmarkEnd w:id="190"/>
    </w:p>
    <w:p w14:paraId="64872B63" w14:textId="7D521843" w:rsidR="00DA3E39" w:rsidRDefault="00E75B30" w:rsidP="00E75B30">
      <w:pPr>
        <w:pStyle w:val="RARMPnumberedparagraphs"/>
      </w:pPr>
      <w:r>
        <w:t>The tetrathionate reductase (</w:t>
      </w:r>
      <w:r w:rsidRPr="00E75B30">
        <w:rPr>
          <w:i/>
          <w:iCs/>
        </w:rPr>
        <w:t>ttr</w:t>
      </w:r>
      <w:r>
        <w:t xml:space="preserve">) operon from </w:t>
      </w:r>
      <w:r w:rsidRPr="00E75B30">
        <w:rPr>
          <w:i/>
          <w:iCs/>
        </w:rPr>
        <w:t>Salmonella enterica</w:t>
      </w:r>
      <w:r>
        <w:t xml:space="preserve"> </w:t>
      </w:r>
      <w:r w:rsidR="006616E6">
        <w:t xml:space="preserve">serovar Typhimurium </w:t>
      </w:r>
      <w:r>
        <w:t xml:space="preserve">is inserted into </w:t>
      </w:r>
      <w:r w:rsidR="00F01A27">
        <w:t xml:space="preserve">the region encoding Gene B of </w:t>
      </w:r>
      <w:r>
        <w:t>EcN to generate the GMO.</w:t>
      </w:r>
      <w:r w:rsidR="00F01A27">
        <w:t xml:space="preserve"> </w:t>
      </w:r>
      <w:r>
        <w:t xml:space="preserve">The </w:t>
      </w:r>
      <w:r w:rsidRPr="005D4280">
        <w:rPr>
          <w:i/>
          <w:iCs/>
        </w:rPr>
        <w:t>ttr</w:t>
      </w:r>
      <w:r>
        <w:t xml:space="preserve"> operon encodes the structural and regulatory genes (</w:t>
      </w:r>
      <w:r w:rsidR="005D4280">
        <w:t>ttrA, B, C, S and R proteins) that form the tetrathionate reductase enzyme complex</w:t>
      </w:r>
      <w:r w:rsidR="005E280D">
        <w:t>,</w:t>
      </w:r>
      <w:r w:rsidR="005D4280">
        <w:t xml:space="preserve"> to allow </w:t>
      </w:r>
      <w:r w:rsidR="00DA3E39">
        <w:t xml:space="preserve">bacteria in the genus </w:t>
      </w:r>
      <w:r w:rsidR="00DA3E39" w:rsidRPr="00DA3E39">
        <w:rPr>
          <w:i/>
          <w:iCs/>
        </w:rPr>
        <w:t>Salmonella, Proteus</w:t>
      </w:r>
      <w:r w:rsidR="00DA3E39">
        <w:t xml:space="preserve"> and </w:t>
      </w:r>
      <w:r w:rsidR="00DA3E39" w:rsidRPr="00DA3E39">
        <w:rPr>
          <w:i/>
          <w:iCs/>
        </w:rPr>
        <w:t>Citrobacter</w:t>
      </w:r>
      <w:r w:rsidR="005D4280">
        <w:t xml:space="preserve"> to use tetrathionate in anaerobic conditions </w:t>
      </w:r>
      <w:r w:rsidR="00715E91">
        <w:fldChar w:fldCharType="begin"/>
      </w:r>
      <w:r w:rsidR="00FA1892">
        <w:instrText xml:space="preserve"> ADDIN EN.CITE &lt;EndNote&gt;&lt;Cite&gt;&lt;Author&gt;Hensel&lt;/Author&gt;&lt;Year&gt;1999&lt;/Year&gt;&lt;RecNum&gt;78&lt;/RecNum&gt;&lt;DisplayText&gt;(Hensel et al., 1999)&lt;/DisplayText&gt;&lt;record&gt;&lt;rec-number&gt;78&lt;/rec-number&gt;&lt;foreign-keys&gt;&lt;key app="EN" db-id="e2p5expr8xpzasea9ag5xrxnztseszre50vw" timestamp="1761605486"&gt;78&lt;/key&gt;&lt;/foreign-keys&gt;&lt;ref-type name="Journal Article"&gt;17&lt;/ref-type&gt;&lt;contributors&gt;&lt;authors&gt;&lt;author&gt;Hensel, Michael&lt;/author&gt;&lt;author&gt;Hinsley, Andrew P.&lt;/author&gt;&lt;author&gt;Nikolaus, Thomas&lt;/author&gt;&lt;author&gt;Sawers, Gary&lt;/author&gt;&lt;author&gt;Berks, Ben C.&lt;/author&gt;&lt;/authors&gt;&lt;/contributors&gt;&lt;titles&gt;&lt;title&gt;&lt;style face="normal" font="default" size="100%"&gt;The genetic basis of tetrathionate respiration in &lt;/style&gt;&lt;style face="italic" font="default" size="100%"&gt;Salmonella typhimurium&lt;/style&gt;&lt;/title&gt;&lt;secondary-title&gt;Molecular Microbiology&lt;/secondary-title&gt;&lt;/titles&gt;&lt;periodical&gt;&lt;full-title&gt;Molecular Microbiology&lt;/full-title&gt;&lt;/periodical&gt;&lt;pages&gt;275-287&lt;/pages&gt;&lt;volume&gt;32&lt;/volume&gt;&lt;number&gt;2&lt;/number&gt;&lt;dates&gt;&lt;year&gt;1999&lt;/year&gt;&lt;/dates&gt;&lt;isbn&gt;0950-382X&lt;/isbn&gt;&lt;urls&gt;&lt;related-urls&gt;&lt;url&gt;https://onlinelibrary.wiley.com/doi/abs/10.1046/j.1365-2958.1999.01345.x&lt;/url&gt;&lt;/related-urls&gt;&lt;/urls&gt;&lt;electronic-resource-num&gt;https://doi.org/10.1046/j.1365-2958.1999.01345.x&lt;/electronic-resource-num&gt;&lt;/record&gt;&lt;/Cite&gt;&lt;/EndNote&gt;</w:instrText>
      </w:r>
      <w:r w:rsidR="00715E91">
        <w:fldChar w:fldCharType="separate"/>
      </w:r>
      <w:r w:rsidR="00715E91">
        <w:rPr>
          <w:noProof/>
        </w:rPr>
        <w:t>(</w:t>
      </w:r>
      <w:hyperlink w:anchor="_ENREF_39" w:tooltip="Hensel, 1999 #78" w:history="1">
        <w:r w:rsidR="0028001F">
          <w:rPr>
            <w:noProof/>
          </w:rPr>
          <w:t>Hensel et al., 1999</w:t>
        </w:r>
      </w:hyperlink>
      <w:r w:rsidR="00715E91">
        <w:rPr>
          <w:noProof/>
        </w:rPr>
        <w:t>)</w:t>
      </w:r>
      <w:r w:rsidR="00715E91">
        <w:fldChar w:fldCharType="end"/>
      </w:r>
      <w:r w:rsidR="005D4280">
        <w:t xml:space="preserve">. </w:t>
      </w:r>
      <w:r w:rsidR="005E280D">
        <w:t>T</w:t>
      </w:r>
      <w:r w:rsidR="00964FB6">
        <w:t xml:space="preserve">he ability to use tetrathionate under inflammatory and anaerobic conditions </w:t>
      </w:r>
      <w:r w:rsidR="005E280D">
        <w:t xml:space="preserve">provides a growth advantage in </w:t>
      </w:r>
      <w:r w:rsidR="00964FB6" w:rsidRPr="00964FB6">
        <w:rPr>
          <w:i/>
          <w:iCs/>
        </w:rPr>
        <w:t>S. enterica</w:t>
      </w:r>
      <w:r w:rsidR="00964FB6">
        <w:t xml:space="preserve"> </w:t>
      </w:r>
      <w:r w:rsidR="005E280D">
        <w:t>compared to</w:t>
      </w:r>
      <w:r w:rsidR="00964FB6">
        <w:t xml:space="preserve"> other gut microbiota </w:t>
      </w:r>
      <w:r w:rsidR="00715E91">
        <w:fldChar w:fldCharType="begin">
          <w:fldData xml:space="preserve">PEVuZE5vdGU+PENpdGU+PEF1dGhvcj5XaW50ZXI8L0F1dGhvcj48WWVhcj4yMDExPC9ZZWFyPjxS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</w:fldData>
        </w:fldChar>
      </w:r>
      <w:r w:rsidR="00FA1892">
        <w:instrText xml:space="preserve"> ADDIN EN.CITE </w:instrText>
      </w:r>
      <w:r w:rsidR="00FA1892">
        <w:fldChar w:fldCharType="begin">
          <w:fldData xml:space="preserve">PEVuZE5vdGU+PENpdGU+PEF1dGhvcj5XaW50ZXI8L0F1dGhvcj48WWVhcj4yMDExPC9ZZWFyPjxS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</w:fldData>
        </w:fldChar>
      </w:r>
      <w:r w:rsidR="00FA1892">
        <w:instrText xml:space="preserve"> ADDIN EN.CITE.DATA </w:instrText>
      </w:r>
      <w:r w:rsidR="00FA1892">
        <w:fldChar w:fldCharType="end"/>
      </w:r>
      <w:r w:rsidR="00715E91">
        <w:fldChar w:fldCharType="separate"/>
      </w:r>
      <w:r w:rsidR="00715E91">
        <w:rPr>
          <w:noProof/>
        </w:rPr>
        <w:t>(</w:t>
      </w:r>
      <w:hyperlink w:anchor="_ENREF_113" w:tooltip="Winter, 2011 #79" w:history="1">
        <w:r w:rsidR="0028001F">
          <w:rPr>
            <w:noProof/>
          </w:rPr>
          <w:t>Winter and Bäumler, 2011</w:t>
        </w:r>
      </w:hyperlink>
      <w:r w:rsidR="00715E91">
        <w:rPr>
          <w:noProof/>
        </w:rPr>
        <w:t>)</w:t>
      </w:r>
      <w:r w:rsidR="00715E91">
        <w:fldChar w:fldCharType="end"/>
      </w:r>
      <w:r w:rsidR="00964FB6">
        <w:t xml:space="preserve">. </w:t>
      </w:r>
    </w:p>
    <w:p w14:paraId="26EFAB87" w14:textId="29F50638" w:rsidR="00E75B30" w:rsidRDefault="00DA3E39" w:rsidP="00E75B30">
      <w:pPr>
        <w:pStyle w:val="RARMPnumberedparagraphs"/>
      </w:pPr>
      <w:r>
        <w:t>R</w:t>
      </w:r>
      <w:r w:rsidR="00557546">
        <w:t xml:space="preserve">ecently, the </w:t>
      </w:r>
      <w:r w:rsidR="00557546" w:rsidRPr="00557546">
        <w:rPr>
          <w:i/>
          <w:iCs/>
        </w:rPr>
        <w:t>ttr</w:t>
      </w:r>
      <w:r w:rsidR="00557546">
        <w:t xml:space="preserve"> operon has also been isolated in a novel strain of </w:t>
      </w:r>
      <w:r w:rsidR="00557546" w:rsidRPr="00557546">
        <w:rPr>
          <w:i/>
          <w:iCs/>
        </w:rPr>
        <w:t>E. coli</w:t>
      </w:r>
      <w:r w:rsidR="00557546">
        <w:t xml:space="preserve"> </w:t>
      </w:r>
      <w:r w:rsidR="00715E91">
        <w:fldChar w:fldCharType="begin"/>
      </w:r>
      <w:r w:rsidR="00FA1892">
        <w:instrText xml:space="preserve"> ADDIN EN.CITE &lt;EndNote&gt;&lt;Cite&gt;&lt;Author&gt;Adsit&lt;/Author&gt;&lt;Year&gt;2022&lt;/Year&gt;&lt;RecNum&gt;80&lt;/RecNum&gt;&lt;DisplayText&gt;(Adsit et al., 2022)&lt;/DisplayText&gt;&lt;record&gt;&lt;rec-number&gt;80&lt;/rec-number&gt;&lt;foreign-keys&gt;&lt;key app="EN" db-id="e2p5expr8xpzasea9ag5xrxnztseszre50vw" timestamp="1761605492"&gt;80&lt;/key&gt;&lt;/foreign-keys&gt;&lt;ref-type name="Journal Article"&gt;17&lt;/ref-type&gt;&lt;contributors&gt;&lt;authors&gt;&lt;author&gt;Adsit, F. G., Jr.&lt;/author&gt;&lt;author&gt;Randall, T. A.&lt;/author&gt;&lt;author&gt;Locklear, J.&lt;/author&gt;&lt;author&gt;Kurtz, D. M.&lt;/author&gt;&lt;/authors&gt;&lt;/contributors&gt;&lt;auth-address&gt;Quality Assurance Laboratory (QAL), Comparative Medicine Branch (CMB), National Institute of Environmental Health Sciences (NIEHS), Durham, North Carolina, USA.&amp;#xD;Integrative Bioinformatics, National Institute of Environmental Health Sciences (NIEHS), Durham, North Carolina, USA.&lt;/auth-address&gt;&lt;titles&gt;&lt;title&gt;&lt;style face="normal" font="default" size="100%"&gt;The emergence of the tetrathionate reductase operon in the &lt;/style&gt;&lt;style face="italic" font="default" size="100%"&gt;Escherichia coli/Shigella&lt;/style&gt;&lt;style face="normal" font="default" size="100%"&gt; pan-genome&lt;/style&gt;&lt;/title&gt;&lt;secondary-title&gt;Microbiologyopen&lt;/secondary-title&gt;&lt;/titles&gt;&lt;periodical&gt;&lt;full-title&gt;Microbiologyopen&lt;/full-title&gt;&lt;/periodical&gt;&lt;pages&gt;e1333&lt;/pages&gt;&lt;volume&gt;11&lt;/volume&gt;&lt;number&gt;6&lt;/number&gt;&lt;keywords&gt;&lt;keyword&gt;*Escherichia coli/genetics&lt;/keyword&gt;&lt;keyword&gt;*Shigella&lt;/keyword&gt;&lt;keyword&gt;Virulence Factors/genetics&lt;/keyword&gt;&lt;keyword&gt;Escherichia coli&lt;/keyword&gt;&lt;keyword&gt;Shigella&lt;/keyword&gt;&lt;keyword&gt;pathogen&lt;/keyword&gt;&lt;keyword&gt;tetrathionate respiration&lt;/keyword&gt;&lt;keyword&gt;virulence factor&lt;/keyword&gt;&lt;/keywords&gt;&lt;dates&gt;&lt;year&gt;2022&lt;/year&gt;&lt;pub-dates&gt;&lt;date&gt;Dec&lt;/date&gt;&lt;/pub-dates&gt;&lt;/dates&gt;&lt;isbn&gt;2045-8827&lt;/isbn&gt;&lt;accession-num&gt;36479628&lt;/accession-num&gt;&lt;urls&gt;&lt;/urls&gt;&lt;custom1&gt;None declared.&lt;/custom1&gt;&lt;custom2&gt;PMC9638481&lt;/custom2&gt;&lt;electronic-resource-num&gt;10.1002/mbo3.1333&lt;/electronic-resource-num&gt;&lt;remote-database-provider&gt;NLM&lt;/remote-database-provider&gt;&lt;language&gt;eng&lt;/language&gt;&lt;/record&gt;&lt;/Cite&gt;&lt;/EndNote&gt;</w:instrText>
      </w:r>
      <w:r w:rsidR="00715E91">
        <w:fldChar w:fldCharType="separate"/>
      </w:r>
      <w:r w:rsidR="00715E91">
        <w:rPr>
          <w:noProof/>
        </w:rPr>
        <w:t>(</w:t>
      </w:r>
      <w:hyperlink w:anchor="_ENREF_3" w:tooltip="Adsit, 2022 #80" w:history="1">
        <w:r w:rsidR="0028001F">
          <w:rPr>
            <w:noProof/>
          </w:rPr>
          <w:t>Adsit et al., 2022</w:t>
        </w:r>
      </w:hyperlink>
      <w:r w:rsidR="00715E91">
        <w:rPr>
          <w:noProof/>
        </w:rPr>
        <w:t>)</w:t>
      </w:r>
      <w:r w:rsidR="00715E91">
        <w:fldChar w:fldCharType="end"/>
      </w:r>
      <w:r w:rsidR="00557546">
        <w:t xml:space="preserve">. It was deduced that the </w:t>
      </w:r>
      <w:r w:rsidR="00557546" w:rsidRPr="00557546">
        <w:rPr>
          <w:i/>
          <w:iCs/>
        </w:rPr>
        <w:t>ttr</w:t>
      </w:r>
      <w:r w:rsidR="00557546">
        <w:t xml:space="preserve"> operon </w:t>
      </w:r>
      <w:r>
        <w:t xml:space="preserve">in this novel </w:t>
      </w:r>
      <w:r w:rsidRPr="00DA3E39">
        <w:rPr>
          <w:i/>
          <w:iCs/>
        </w:rPr>
        <w:t>E. coli</w:t>
      </w:r>
      <w:r>
        <w:t xml:space="preserve"> </w:t>
      </w:r>
      <w:r w:rsidR="00557546">
        <w:t xml:space="preserve">was likely of </w:t>
      </w:r>
      <w:r w:rsidR="00557546" w:rsidRPr="00557546">
        <w:rPr>
          <w:i/>
          <w:iCs/>
        </w:rPr>
        <w:t xml:space="preserve">Citrobacter </w:t>
      </w:r>
      <w:r w:rsidR="00557546">
        <w:t>lineage</w:t>
      </w:r>
      <w:r>
        <w:t>,</w:t>
      </w:r>
      <w:r w:rsidR="00557546">
        <w:t xml:space="preserve"> </w:t>
      </w:r>
      <w:r>
        <w:t>acquired through horizontal transfer and likely chromosomal</w:t>
      </w:r>
      <w:r w:rsidR="00557546">
        <w:t xml:space="preserve"> </w:t>
      </w:r>
      <w:r w:rsidR="00715E91">
        <w:fldChar w:fldCharType="begin"/>
      </w:r>
      <w:r w:rsidR="00FA1892">
        <w:instrText xml:space="preserve"> ADDIN EN.CITE &lt;EndNote&gt;&lt;Cite&gt;&lt;Author&gt;Adsit&lt;/Author&gt;&lt;Year&gt;2022&lt;/Year&gt;&lt;RecNum&gt;80&lt;/RecNum&gt;&lt;DisplayText&gt;(Adsit et al., 2022)&lt;/DisplayText&gt;&lt;record&gt;&lt;rec-number&gt;80&lt;/rec-number&gt;&lt;foreign-keys&gt;&lt;key app="EN" db-id="e2p5expr8xpzasea9ag5xrxnztseszre50vw" timestamp="1761605492"&gt;80&lt;/key&gt;&lt;/foreign-keys&gt;&lt;ref-type name="Journal Article"&gt;17&lt;/ref-type&gt;&lt;contributors&gt;&lt;authors&gt;&lt;author&gt;Adsit, F. G., Jr.&lt;/author&gt;&lt;author&gt;Randall, T. A.&lt;/author&gt;&lt;author&gt;Locklear, J.&lt;/author&gt;&lt;author&gt;Kurtz, D. M.&lt;/author&gt;&lt;/authors&gt;&lt;/contributors&gt;&lt;auth-address&gt;Quality Assurance Laboratory (QAL), Comparative Medicine Branch (CMB), National Institute of Environmental Health Sciences (NIEHS), Durham, North Carolina, USA.&amp;#xD;Integrative Bioinformatics, National Institute of Environmental Health Sciences (NIEHS), Durham, North Carolina, USA.&lt;/auth-address&gt;&lt;titles&gt;&lt;title&gt;&lt;style face="normal" font="default" size="100%"&gt;The emergence of the tetrathionate reductase operon in the &lt;/style&gt;&lt;style face="italic" font="default" size="100%"&gt;Escherichia coli/Shigella&lt;/style&gt;&lt;style face="normal" font="default" size="100%"&gt; pan-genome&lt;/style&gt;&lt;/title&gt;&lt;secondary-title&gt;Microbiologyopen&lt;/secondary-title&gt;&lt;/titles&gt;&lt;periodical&gt;&lt;full-title&gt;Microbiologyopen&lt;/full-title&gt;&lt;/periodical&gt;&lt;pages&gt;e1333&lt;/pages&gt;&lt;volume&gt;11&lt;/volume&gt;&lt;number&gt;6&lt;/number&gt;&lt;keywords&gt;&lt;keyword&gt;*Escherichia coli/genetics&lt;/keyword&gt;&lt;keyword&gt;*Shigella&lt;/keyword&gt;&lt;keyword&gt;Virulence Factors/genetics&lt;/keyword&gt;&lt;keyword&gt;Escherichia coli&lt;/keyword&gt;&lt;keyword&gt;Shigella&lt;/keyword&gt;&lt;keyword&gt;pathogen&lt;/keyword&gt;&lt;keyword&gt;tetrathionate respiration&lt;/keyword&gt;&lt;keyword&gt;virulence factor&lt;/keyword&gt;&lt;/keywords&gt;&lt;dates&gt;&lt;year&gt;2022&lt;/year&gt;&lt;pub-dates&gt;&lt;date&gt;Dec&lt;/date&gt;&lt;/pub-dates&gt;&lt;/dates&gt;&lt;isbn&gt;2045-8827&lt;/isbn&gt;&lt;accession-num&gt;36479628&lt;/accession-num&gt;&lt;urls&gt;&lt;/urls&gt;&lt;custom1&gt;None declared.&lt;/custom1&gt;&lt;custom2&gt;PMC9638481&lt;/custom2&gt;&lt;electronic-resource-num&gt;10.1002/mbo3.1333&lt;/electronic-resource-num&gt;&lt;remote-database-provider&gt;NLM&lt;/remote-database-provider&gt;&lt;language&gt;eng&lt;/language&gt;&lt;/record&gt;&lt;/Cite&gt;&lt;/EndNote&gt;</w:instrText>
      </w:r>
      <w:r w:rsidR="00715E91">
        <w:fldChar w:fldCharType="separate"/>
      </w:r>
      <w:r w:rsidR="00715E91">
        <w:rPr>
          <w:noProof/>
        </w:rPr>
        <w:t>(</w:t>
      </w:r>
      <w:hyperlink w:anchor="_ENREF_3" w:tooltip="Adsit, 2022 #80" w:history="1">
        <w:r w:rsidR="0028001F">
          <w:rPr>
            <w:noProof/>
          </w:rPr>
          <w:t>Adsit et al., 2022</w:t>
        </w:r>
      </w:hyperlink>
      <w:r w:rsidR="00715E91">
        <w:rPr>
          <w:noProof/>
        </w:rPr>
        <w:t>)</w:t>
      </w:r>
      <w:r w:rsidR="00715E91">
        <w:fldChar w:fldCharType="end"/>
      </w:r>
      <w:r w:rsidR="00557546">
        <w:t xml:space="preserve">. </w:t>
      </w:r>
      <w:r w:rsidR="00EC23D1">
        <w:t xml:space="preserve">The study also determined that the </w:t>
      </w:r>
      <w:r w:rsidR="00EC23D1" w:rsidRPr="00EC23D1">
        <w:rPr>
          <w:i/>
          <w:iCs/>
        </w:rPr>
        <w:t>ttr</w:t>
      </w:r>
      <w:r w:rsidR="00EC23D1">
        <w:t xml:space="preserve"> operon is present in less than 1% of the </w:t>
      </w:r>
      <w:r w:rsidR="00EC23D1" w:rsidRPr="00EC23D1">
        <w:rPr>
          <w:i/>
          <w:iCs/>
        </w:rPr>
        <w:t xml:space="preserve">E. coli </w:t>
      </w:r>
      <w:r w:rsidR="00EC23D1">
        <w:t xml:space="preserve">genomes in the National Centre for Biotechnology Information (NCBI) database. This suggests that </w:t>
      </w:r>
      <w:r w:rsidR="00EC23D1" w:rsidRPr="006616E6">
        <w:rPr>
          <w:i/>
          <w:iCs/>
        </w:rPr>
        <w:t>ttr</w:t>
      </w:r>
      <w:r w:rsidR="00EC23D1">
        <w:t xml:space="preserve"> operon is becoming established in the </w:t>
      </w:r>
      <w:r w:rsidR="00EC23D1" w:rsidRPr="00EC23D1">
        <w:rPr>
          <w:i/>
          <w:iCs/>
        </w:rPr>
        <w:t>E. coli</w:t>
      </w:r>
      <w:r w:rsidR="00EC23D1">
        <w:t xml:space="preserve"> population</w:t>
      </w:r>
      <w:r w:rsidR="006616E6">
        <w:t xml:space="preserve"> </w:t>
      </w:r>
      <w:r w:rsidR="00715E91">
        <w:fldChar w:fldCharType="begin"/>
      </w:r>
      <w:r w:rsidR="00FA1892">
        <w:instrText xml:space="preserve"> ADDIN EN.CITE &lt;EndNote&gt;&lt;Cite&gt;&lt;Author&gt;Adsit&lt;/Author&gt;&lt;Year&gt;2022&lt;/Year&gt;&lt;RecNum&gt;80&lt;/RecNum&gt;&lt;DisplayText&gt;(Adsit et al., 2022)&lt;/DisplayText&gt;&lt;record&gt;&lt;rec-number&gt;80&lt;/rec-number&gt;&lt;foreign-keys&gt;&lt;key app="EN" db-id="e2p5expr8xpzasea9ag5xrxnztseszre50vw" timestamp="1761605492"&gt;80&lt;/key&gt;&lt;/foreign-keys&gt;&lt;ref-type name="Journal Article"&gt;17&lt;/ref-type&gt;&lt;contributors&gt;&lt;authors&gt;&lt;author&gt;Adsit, F. G., Jr.&lt;/author&gt;&lt;author&gt;Randall, T. A.&lt;/author&gt;&lt;author&gt;Locklear, J.&lt;/author&gt;&lt;author&gt;Kurtz, D. M.&lt;/author&gt;&lt;/authors&gt;&lt;/contributors&gt;&lt;auth-address&gt;Quality Assurance Laboratory (QAL), Comparative Medicine Branch (CMB), National Institute of Environmental Health Sciences (NIEHS), Durham, North Carolina, USA.&amp;#xD;Integrative Bioinformatics, National Institute of Environmental Health Sciences (NIEHS), Durham, North Carolina, USA.&lt;/auth-address&gt;&lt;titles&gt;&lt;title&gt;&lt;style face="normal" font="default" size="100%"&gt;The emergence of the tetrathionate reductase operon in the &lt;/style&gt;&lt;style face="italic" font="default" size="100%"&gt;Escherichia coli/Shigella&lt;/style&gt;&lt;style face="normal" font="default" size="100%"&gt; pan-genome&lt;/style&gt;&lt;/title&gt;&lt;secondary-title&gt;Microbiologyopen&lt;/secondary-title&gt;&lt;/titles&gt;&lt;periodical&gt;&lt;full-title&gt;Microbiologyopen&lt;/full-title&gt;&lt;/periodical&gt;&lt;pages&gt;e1333&lt;/pages&gt;&lt;volume&gt;11&lt;/volume&gt;&lt;number&gt;6&lt;/number&gt;&lt;keywords&gt;&lt;keyword&gt;*Escherichia coli/genetics&lt;/keyword&gt;&lt;keyword&gt;*Shigella&lt;/keyword&gt;&lt;keyword&gt;Virulence Factors/genetics&lt;/keyword&gt;&lt;keyword&gt;Escherichia coli&lt;/keyword&gt;&lt;keyword&gt;Shigella&lt;/keyword&gt;&lt;keyword&gt;pathogen&lt;/keyword&gt;&lt;keyword&gt;tetrathionate respiration&lt;/keyword&gt;&lt;keyword&gt;virulence factor&lt;/keyword&gt;&lt;/keywords&gt;&lt;dates&gt;&lt;year&gt;2022&lt;/year&gt;&lt;pub-dates&gt;&lt;date&gt;Dec&lt;/date&gt;&lt;/pub-dates&gt;&lt;/dates&gt;&lt;isbn&gt;2045-8827&lt;/isbn&gt;&lt;accession-num&gt;36479628&lt;/accession-num&gt;&lt;urls&gt;&lt;/urls&gt;&lt;custom1&gt;None declared.&lt;/custom1&gt;&lt;custom2&gt;PMC9638481&lt;/custom2&gt;&lt;electronic-resource-num&gt;10.1002/mbo3.1333&lt;/electronic-resource-num&gt;&lt;remote-database-provider&gt;NLM&lt;/remote-database-provider&gt;&lt;language&gt;eng&lt;/language&gt;&lt;/record&gt;&lt;/Cite&gt;&lt;/EndNote&gt;</w:instrText>
      </w:r>
      <w:r w:rsidR="00715E91">
        <w:fldChar w:fldCharType="separate"/>
      </w:r>
      <w:r w:rsidR="00715E91">
        <w:rPr>
          <w:noProof/>
        </w:rPr>
        <w:t>(</w:t>
      </w:r>
      <w:hyperlink w:anchor="_ENREF_3" w:tooltip="Adsit, 2022 #80" w:history="1">
        <w:r w:rsidR="0028001F">
          <w:rPr>
            <w:noProof/>
          </w:rPr>
          <w:t>Adsit et al., 2022</w:t>
        </w:r>
      </w:hyperlink>
      <w:r w:rsidR="00715E91">
        <w:rPr>
          <w:noProof/>
        </w:rPr>
        <w:t>)</w:t>
      </w:r>
      <w:r w:rsidR="00715E91">
        <w:fldChar w:fldCharType="end"/>
      </w:r>
      <w:r w:rsidR="00EC23D1">
        <w:t xml:space="preserve">. </w:t>
      </w:r>
    </w:p>
    <w:p w14:paraId="5C787269" w14:textId="01D3C63D" w:rsidR="00D10CCC" w:rsidRDefault="00715E91" w:rsidP="000648E3">
      <w:pPr>
        <w:pStyle w:val="3RARMP"/>
      </w:pPr>
      <w:bookmarkStart w:id="197" w:name="_Ref211592515"/>
      <w:bookmarkStart w:id="198" w:name="_Toc214523862"/>
      <w:r>
        <w:t>Other genes</w:t>
      </w:r>
      <w:bookmarkEnd w:id="197"/>
      <w:bookmarkEnd w:id="198"/>
      <w:r w:rsidR="000648E3">
        <w:t xml:space="preserve"> </w:t>
      </w:r>
    </w:p>
    <w:p w14:paraId="49A5E0F5" w14:textId="2DEC576B" w:rsidR="001870EC" w:rsidRDefault="001870EC" w:rsidP="001870EC">
      <w:pPr>
        <w:pStyle w:val="RARMPnumberedparagraphs"/>
      </w:pPr>
      <w:r>
        <w:t xml:space="preserve">As with most biological organisms, there are various critical enzymes in </w:t>
      </w:r>
      <w:r w:rsidRPr="00D66C7F">
        <w:rPr>
          <w:i/>
          <w:iCs/>
        </w:rPr>
        <w:t>E. coli</w:t>
      </w:r>
      <w:r>
        <w:t xml:space="preserve"> that</w:t>
      </w:r>
      <w:r w:rsidR="00B77622">
        <w:t xml:space="preserve"> are</w:t>
      </w:r>
      <w:r>
        <w:t xml:space="preserve"> involved in metabolism and biosynthesis pathways, DNA replication and the generation of essential molecules for the survival of </w:t>
      </w:r>
      <w:r w:rsidRPr="00157BDB">
        <w:rPr>
          <w:i/>
          <w:iCs/>
        </w:rPr>
        <w:t>E. coli</w:t>
      </w:r>
      <w:r>
        <w:t xml:space="preserve">. The GMO contains </w:t>
      </w:r>
      <w:r w:rsidR="00715010">
        <w:t>deletion of</w:t>
      </w:r>
      <w:r w:rsidR="00E835B6">
        <w:t xml:space="preserve"> 2 genes e</w:t>
      </w:r>
      <w:r w:rsidR="0062467F">
        <w:t>ncod</w:t>
      </w:r>
      <w:r w:rsidR="00E835B6">
        <w:t>ing</w:t>
      </w:r>
      <w:r>
        <w:t xml:space="preserve"> enzyme</w:t>
      </w:r>
      <w:r w:rsidR="000648E3">
        <w:t>s</w:t>
      </w:r>
      <w:r>
        <w:t xml:space="preserve"> in EcN that </w:t>
      </w:r>
      <w:r w:rsidR="00715E91">
        <w:t xml:space="preserve">reduce its </w:t>
      </w:r>
      <w:r w:rsidR="005A2537">
        <w:t xml:space="preserve">ability to survive outside the gut </w:t>
      </w:r>
      <w:r w:rsidR="00715E91">
        <w:t xml:space="preserve">and </w:t>
      </w:r>
      <w:r w:rsidR="002535D5">
        <w:t xml:space="preserve">possibly reduce </w:t>
      </w:r>
      <w:r w:rsidR="005A2537">
        <w:t>its ability to</w:t>
      </w:r>
      <w:r w:rsidR="00715E91">
        <w:t xml:space="preserve"> colonise a healthy gut</w:t>
      </w:r>
      <w:r w:rsidR="002535D5">
        <w:t xml:space="preserve"> compared to WT in </w:t>
      </w:r>
      <w:r w:rsidR="00F63A77">
        <w:t xml:space="preserve">mouse </w:t>
      </w:r>
      <w:r w:rsidR="002C388E">
        <w:t>studies</w:t>
      </w:r>
      <w:r w:rsidR="00715E91">
        <w:t xml:space="preserve">. </w:t>
      </w:r>
      <w:r w:rsidR="00E835B6">
        <w:t xml:space="preserve">Details of these </w:t>
      </w:r>
      <w:r w:rsidR="00715E91">
        <w:t xml:space="preserve">modifications </w:t>
      </w:r>
      <w:r>
        <w:t>ha</w:t>
      </w:r>
      <w:r w:rsidR="00715E91">
        <w:t>ve</w:t>
      </w:r>
      <w:r>
        <w:t xml:space="preserve"> been declared as </w:t>
      </w:r>
      <w:r w:rsidR="0051545A">
        <w:t>CCI</w:t>
      </w:r>
      <w:r>
        <w:t xml:space="preserve">. </w:t>
      </w:r>
      <w:r w:rsidR="0062467F" w:rsidRPr="00B0135D">
        <w:t xml:space="preserve">This information will be made available to the prescribed experts and agencies that will be consulted on this application. </w:t>
      </w:r>
    </w:p>
    <w:p w14:paraId="2E9C4574" w14:textId="63CA939D" w:rsidR="00A63D42" w:rsidRDefault="00A63D42" w:rsidP="00A63D42">
      <w:pPr>
        <w:pStyle w:val="3RARMP"/>
      </w:pPr>
      <w:bookmarkStart w:id="199" w:name="_Ref191179873"/>
      <w:bookmarkStart w:id="200" w:name="_Ref191179862"/>
      <w:bookmarkStart w:id="201" w:name="_Ref191179846"/>
      <w:bookmarkStart w:id="202" w:name="_Toc291151810"/>
      <w:bookmarkStart w:id="203" w:name="_Toc309054010"/>
      <w:bookmarkStart w:id="204" w:name="_Toc309833702"/>
      <w:bookmarkStart w:id="205" w:name="_Toc311188364"/>
      <w:bookmarkStart w:id="206" w:name="_Toc377743566"/>
      <w:bookmarkStart w:id="207" w:name="_Toc47536752"/>
      <w:bookmarkStart w:id="208" w:name="_Ref67302050"/>
      <w:bookmarkStart w:id="209" w:name="_Ref67302090"/>
      <w:bookmarkStart w:id="210" w:name="_Toc214523863"/>
      <w:bookmarkStart w:id="211" w:name="_Ref191289522"/>
      <w:bookmarkStart w:id="212" w:name="_Ref191289538"/>
      <w:bookmarkStart w:id="213" w:name="_Ref187133049"/>
      <w:bookmarkStart w:id="214" w:name="_Toc169061700"/>
      <w:bookmarkEnd w:id="188"/>
      <w:bookmarkEnd w:id="191"/>
      <w:bookmarkEnd w:id="192"/>
      <w:bookmarkEnd w:id="193"/>
      <w:bookmarkEnd w:id="194"/>
      <w:bookmarkEnd w:id="195"/>
      <w:bookmarkEnd w:id="196"/>
      <w:r w:rsidRPr="006404A8">
        <w:t xml:space="preserve">Characterisation of the </w:t>
      </w:r>
      <w:bookmarkEnd w:id="199"/>
      <w:bookmarkEnd w:id="200"/>
      <w:bookmarkEnd w:id="201"/>
      <w:bookmarkEnd w:id="202"/>
      <w:bookmarkEnd w:id="203"/>
      <w:bookmarkEnd w:id="204"/>
      <w:bookmarkEnd w:id="205"/>
      <w:r w:rsidR="00D14BDE">
        <w:t>GM</w:t>
      </w:r>
      <w:bookmarkEnd w:id="206"/>
      <w:bookmarkEnd w:id="207"/>
      <w:r w:rsidR="00970831">
        <w:t>O</w:t>
      </w:r>
      <w:bookmarkEnd w:id="208"/>
      <w:bookmarkEnd w:id="209"/>
      <w:bookmarkEnd w:id="210"/>
    </w:p>
    <w:p w14:paraId="3C2140D8" w14:textId="51497467" w:rsidR="00A63D42" w:rsidRPr="006404A8" w:rsidRDefault="00A63D42" w:rsidP="00991711">
      <w:pPr>
        <w:pStyle w:val="4RARMP"/>
      </w:pPr>
      <w:bookmarkStart w:id="215" w:name="_Ref61526734"/>
      <w:r w:rsidRPr="006404A8">
        <w:t>Genetic stability and molecular characterisation</w:t>
      </w:r>
      <w:bookmarkEnd w:id="215"/>
    </w:p>
    <w:p w14:paraId="01ACAE5D" w14:textId="79821CCB" w:rsidR="00536881" w:rsidRPr="00536881" w:rsidRDefault="00135815" w:rsidP="006178EB">
      <w:pPr>
        <w:pStyle w:val="RARMPnumberedparagraphs"/>
        <w:rPr>
          <w:rFonts w:cs="Calibri"/>
          <w:color w:val="0070C0"/>
          <w:szCs w:val="22"/>
        </w:rPr>
      </w:pPr>
      <w:r>
        <w:rPr>
          <w:rFonts w:cs="Calibri"/>
          <w:szCs w:val="22"/>
        </w:rPr>
        <w:t xml:space="preserve">The applicant has stated that the glycerol stocks of the GMO </w:t>
      </w:r>
      <w:r w:rsidR="00FE1444">
        <w:rPr>
          <w:rFonts w:cs="Calibri"/>
          <w:szCs w:val="22"/>
        </w:rPr>
        <w:t xml:space="preserve">have </w:t>
      </w:r>
      <w:r>
        <w:rPr>
          <w:rFonts w:cs="Calibri"/>
          <w:szCs w:val="22"/>
        </w:rPr>
        <w:t>remained stable for at least 10 years when stored at -80</w:t>
      </w:r>
      <w:r>
        <w:rPr>
          <w:rFonts w:cs="Calibri"/>
          <w:szCs w:val="22"/>
        </w:rPr>
        <w:sym w:font="Symbol" w:char="F0B0"/>
      </w:r>
      <w:r>
        <w:rPr>
          <w:rFonts w:cs="Calibri"/>
          <w:szCs w:val="22"/>
        </w:rPr>
        <w:t xml:space="preserve">C, </w:t>
      </w:r>
      <w:r w:rsidR="00FE1444">
        <w:rPr>
          <w:rFonts w:cs="Calibri"/>
          <w:szCs w:val="22"/>
        </w:rPr>
        <w:t xml:space="preserve">as determined by </w:t>
      </w:r>
      <w:r>
        <w:rPr>
          <w:rFonts w:cs="Calibri"/>
          <w:szCs w:val="22"/>
        </w:rPr>
        <w:t xml:space="preserve">genetic </w:t>
      </w:r>
      <w:r w:rsidR="00FE1444">
        <w:rPr>
          <w:rFonts w:cs="Calibri"/>
          <w:szCs w:val="22"/>
        </w:rPr>
        <w:t>sequence analysis</w:t>
      </w:r>
      <w:r>
        <w:rPr>
          <w:rFonts w:cs="Calibri"/>
          <w:szCs w:val="22"/>
        </w:rPr>
        <w:t xml:space="preserve">. The master cell bank </w:t>
      </w:r>
      <w:r w:rsidR="00FE1444">
        <w:rPr>
          <w:rFonts w:cs="Calibri"/>
          <w:szCs w:val="22"/>
        </w:rPr>
        <w:t xml:space="preserve">(MCB) </w:t>
      </w:r>
      <w:r>
        <w:rPr>
          <w:rFonts w:cs="Calibri"/>
          <w:szCs w:val="22"/>
        </w:rPr>
        <w:t xml:space="preserve">used to generate the working cell bank (WCB) is tested annually </w:t>
      </w:r>
      <w:r w:rsidR="00133E51">
        <w:rPr>
          <w:rFonts w:cs="Calibri"/>
          <w:szCs w:val="22"/>
        </w:rPr>
        <w:t>for genomic stability</w:t>
      </w:r>
      <w:r w:rsidR="00536881">
        <w:rPr>
          <w:rFonts w:cs="Calibri"/>
          <w:szCs w:val="22"/>
        </w:rPr>
        <w:t xml:space="preserve">. </w:t>
      </w:r>
    </w:p>
    <w:p w14:paraId="30B13A41" w14:textId="543866DA" w:rsidR="00FB64ED" w:rsidRPr="005D4F6D" w:rsidRDefault="0062467F" w:rsidP="006178EB">
      <w:pPr>
        <w:pStyle w:val="RARMPnumberedparagraphs"/>
        <w:rPr>
          <w:rFonts w:cs="Calibri"/>
          <w:szCs w:val="22"/>
        </w:rPr>
      </w:pPr>
      <w:r>
        <w:rPr>
          <w:rFonts w:cs="Calibri"/>
          <w:szCs w:val="22"/>
        </w:rPr>
        <w:t>However</w:t>
      </w:r>
      <w:r w:rsidR="006B735C" w:rsidRPr="005D4F6D">
        <w:rPr>
          <w:rFonts w:cs="Calibri"/>
          <w:szCs w:val="22"/>
        </w:rPr>
        <w:t xml:space="preserve">, there </w:t>
      </w:r>
      <w:r w:rsidRPr="005D4F6D">
        <w:rPr>
          <w:rFonts w:cs="Calibri"/>
          <w:szCs w:val="22"/>
        </w:rPr>
        <w:t>ha</w:t>
      </w:r>
      <w:r>
        <w:rPr>
          <w:rFonts w:cs="Calibri"/>
          <w:szCs w:val="22"/>
        </w:rPr>
        <w:t>ve</w:t>
      </w:r>
      <w:r w:rsidRPr="005D4F6D">
        <w:rPr>
          <w:rFonts w:cs="Calibri"/>
          <w:szCs w:val="22"/>
        </w:rPr>
        <w:t xml:space="preserve"> </w:t>
      </w:r>
      <w:r w:rsidR="006B735C" w:rsidRPr="005D4F6D">
        <w:rPr>
          <w:rFonts w:cs="Calibri"/>
          <w:szCs w:val="22"/>
        </w:rPr>
        <w:t>been no studies of the genetic stability of the GMO</w:t>
      </w:r>
      <w:r w:rsidR="00082962">
        <w:rPr>
          <w:rFonts w:cs="Calibri"/>
          <w:szCs w:val="22"/>
        </w:rPr>
        <w:t xml:space="preserve"> under repeat passaging conditions</w:t>
      </w:r>
      <w:r w:rsidR="006B735C" w:rsidRPr="005D4F6D">
        <w:rPr>
          <w:rFonts w:cs="Calibri"/>
          <w:szCs w:val="22"/>
        </w:rPr>
        <w:t xml:space="preserve">. </w:t>
      </w:r>
      <w:r>
        <w:rPr>
          <w:rFonts w:cs="Calibri"/>
          <w:szCs w:val="22"/>
        </w:rPr>
        <w:t>A study investigating t</w:t>
      </w:r>
      <w:r w:rsidRPr="005D4F6D">
        <w:rPr>
          <w:rFonts w:cs="Calibri"/>
          <w:szCs w:val="22"/>
        </w:rPr>
        <w:t xml:space="preserve">he </w:t>
      </w:r>
      <w:r w:rsidR="00341A28" w:rsidRPr="005D4F6D">
        <w:rPr>
          <w:rFonts w:cs="Calibri"/>
          <w:szCs w:val="22"/>
        </w:rPr>
        <w:t xml:space="preserve">stability of </w:t>
      </w:r>
      <w:r w:rsidR="006B735C" w:rsidRPr="005D4F6D">
        <w:rPr>
          <w:rFonts w:cs="Calibri"/>
          <w:szCs w:val="22"/>
        </w:rPr>
        <w:t xml:space="preserve">the parent </w:t>
      </w:r>
      <w:r w:rsidR="00341A28" w:rsidRPr="005D4F6D">
        <w:rPr>
          <w:rFonts w:cs="Calibri"/>
          <w:szCs w:val="22"/>
        </w:rPr>
        <w:t xml:space="preserve">EcN </w:t>
      </w:r>
      <w:r>
        <w:rPr>
          <w:rFonts w:cs="Calibri"/>
          <w:szCs w:val="22"/>
        </w:rPr>
        <w:t xml:space="preserve">strain </w:t>
      </w:r>
      <w:r w:rsidR="00341A28" w:rsidRPr="005D4F6D">
        <w:rPr>
          <w:rFonts w:cs="Calibri"/>
          <w:szCs w:val="22"/>
        </w:rPr>
        <w:t xml:space="preserve">during a scale up </w:t>
      </w:r>
      <w:r w:rsidR="00090704" w:rsidRPr="005D4F6D">
        <w:rPr>
          <w:rFonts w:cs="Calibri"/>
          <w:szCs w:val="22"/>
        </w:rPr>
        <w:t>manufacturing process (</w:t>
      </w:r>
      <w:r w:rsidR="00C67D4D" w:rsidRPr="005D4F6D">
        <w:rPr>
          <w:rFonts w:cs="Calibri"/>
          <w:szCs w:val="22"/>
        </w:rPr>
        <w:t xml:space="preserve">continuous passaging of </w:t>
      </w:r>
      <w:r w:rsidR="00090704" w:rsidRPr="005D4F6D">
        <w:rPr>
          <w:rFonts w:cs="Calibri"/>
          <w:szCs w:val="22"/>
        </w:rPr>
        <w:t xml:space="preserve">140-160 generations) demonstrated that the mutational hotspot to be </w:t>
      </w:r>
      <w:r w:rsidR="003A0505">
        <w:rPr>
          <w:rFonts w:cs="Calibri"/>
          <w:szCs w:val="22"/>
        </w:rPr>
        <w:t>with</w:t>
      </w:r>
      <w:r w:rsidR="00090704" w:rsidRPr="005D4F6D">
        <w:rPr>
          <w:rFonts w:cs="Calibri"/>
          <w:szCs w:val="22"/>
        </w:rPr>
        <w:t xml:space="preserve">in the pMUT plasmid, which has been </w:t>
      </w:r>
      <w:r w:rsidR="00C67D4D" w:rsidRPr="005D4F6D">
        <w:rPr>
          <w:rFonts w:cs="Calibri"/>
          <w:szCs w:val="22"/>
        </w:rPr>
        <w:t xml:space="preserve">modified to </w:t>
      </w:r>
      <w:r w:rsidR="00090704" w:rsidRPr="005D4F6D">
        <w:rPr>
          <w:rFonts w:cs="Calibri"/>
          <w:szCs w:val="22"/>
        </w:rPr>
        <w:t xml:space="preserve">express different proteins </w:t>
      </w:r>
      <w:r w:rsidR="00857720">
        <w:rPr>
          <w:rFonts w:cs="Calibri"/>
          <w:szCs w:val="22"/>
        </w:rPr>
        <w:fldChar w:fldCharType="begin">
          <w:fldData xml:space="preserve">PEVuZE5vdGU+PENpdGU+PEF1dGhvcj5NdW5rbGVyPC9BdXRob3I+PFllYXI+MjAyNDwvWWVhcj48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==
</w:fldData>
        </w:fldChar>
      </w:r>
      <w:r w:rsidR="00FA1892">
        <w:rPr>
          <w:rFonts w:cs="Calibri"/>
          <w:szCs w:val="22"/>
        </w:rPr>
        <w:instrText xml:space="preserve"> ADDIN EN.CITE </w:instrText>
      </w:r>
      <w:r w:rsidR="00FA1892">
        <w:rPr>
          <w:rFonts w:cs="Calibri"/>
          <w:szCs w:val="22"/>
        </w:rPr>
        <w:fldChar w:fldCharType="begin">
          <w:fldData xml:space="preserve">PEVuZE5vdGU+PENpdGU+PEF1dGhvcj5NdW5rbGVyPC9BdXRob3I+PFllYXI+MjAyNDwvWWVhcj48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==
</w:fldData>
        </w:fldChar>
      </w:r>
      <w:r w:rsidR="00FA1892">
        <w:rPr>
          <w:rFonts w:cs="Calibri"/>
          <w:szCs w:val="22"/>
        </w:rPr>
        <w:instrText xml:space="preserve"> ADDIN EN.CITE.DATA </w:instrText>
      </w:r>
      <w:r w:rsidR="00FA1892">
        <w:rPr>
          <w:rFonts w:cs="Calibri"/>
          <w:szCs w:val="22"/>
        </w:rPr>
      </w:r>
      <w:r w:rsidR="00FA1892">
        <w:rPr>
          <w:rFonts w:cs="Calibri"/>
          <w:szCs w:val="22"/>
        </w:rPr>
        <w:fldChar w:fldCharType="end"/>
      </w:r>
      <w:r w:rsidR="00857720">
        <w:rPr>
          <w:rFonts w:cs="Calibri"/>
          <w:szCs w:val="22"/>
        </w:rPr>
      </w:r>
      <w:r w:rsidR="00857720">
        <w:rPr>
          <w:rFonts w:cs="Calibri"/>
          <w:szCs w:val="22"/>
        </w:rPr>
        <w:fldChar w:fldCharType="separate"/>
      </w:r>
      <w:r w:rsidR="00857720">
        <w:rPr>
          <w:rFonts w:cs="Calibri"/>
          <w:noProof/>
          <w:szCs w:val="22"/>
        </w:rPr>
        <w:t>(</w:t>
      </w:r>
      <w:hyperlink w:anchor="_ENREF_64" w:tooltip="Munkler, 2024 #81" w:history="1">
        <w:r w:rsidR="0028001F">
          <w:rPr>
            <w:rFonts w:cs="Calibri"/>
            <w:noProof/>
            <w:szCs w:val="22"/>
          </w:rPr>
          <w:t>Munkler et al., 2024</w:t>
        </w:r>
      </w:hyperlink>
      <w:r w:rsidR="00857720">
        <w:rPr>
          <w:rFonts w:cs="Calibri"/>
          <w:noProof/>
          <w:szCs w:val="22"/>
        </w:rPr>
        <w:t>)</w:t>
      </w:r>
      <w:r w:rsidR="00857720">
        <w:rPr>
          <w:rFonts w:cs="Calibri"/>
          <w:szCs w:val="22"/>
        </w:rPr>
        <w:fldChar w:fldCharType="end"/>
      </w:r>
      <w:r w:rsidR="00090704" w:rsidRPr="005D4F6D">
        <w:rPr>
          <w:rFonts w:cs="Calibri"/>
          <w:szCs w:val="22"/>
        </w:rPr>
        <w:t xml:space="preserve">. </w:t>
      </w:r>
      <w:r w:rsidR="00C67D4D" w:rsidRPr="005D4F6D">
        <w:rPr>
          <w:rFonts w:cs="Calibri"/>
          <w:szCs w:val="22"/>
        </w:rPr>
        <w:t xml:space="preserve">The native cryptic plasmids pMUT1 and pMUT2 </w:t>
      </w:r>
      <w:r w:rsidR="00FB64ED" w:rsidRPr="005D4F6D">
        <w:rPr>
          <w:rFonts w:cs="Calibri"/>
          <w:szCs w:val="22"/>
        </w:rPr>
        <w:t xml:space="preserve">are only found in EcN and </w:t>
      </w:r>
      <w:r w:rsidR="00C67D4D" w:rsidRPr="005D4F6D">
        <w:rPr>
          <w:rFonts w:cs="Calibri"/>
          <w:szCs w:val="22"/>
        </w:rPr>
        <w:t xml:space="preserve">have been reported to be stable within EcN both </w:t>
      </w:r>
      <w:r w:rsidR="00C67D4D" w:rsidRPr="005D4F6D">
        <w:rPr>
          <w:rFonts w:cs="Calibri"/>
          <w:i/>
          <w:iCs/>
          <w:szCs w:val="22"/>
        </w:rPr>
        <w:t>in vitro</w:t>
      </w:r>
      <w:r w:rsidR="00C67D4D" w:rsidRPr="005D4F6D">
        <w:rPr>
          <w:rFonts w:cs="Calibri"/>
          <w:szCs w:val="22"/>
        </w:rPr>
        <w:t xml:space="preserve"> and </w:t>
      </w:r>
      <w:r w:rsidR="00C67D4D" w:rsidRPr="005D4F6D">
        <w:rPr>
          <w:rFonts w:cs="Calibri"/>
          <w:i/>
          <w:iCs/>
          <w:szCs w:val="22"/>
        </w:rPr>
        <w:t>in vivo</w:t>
      </w:r>
      <w:r w:rsidR="00C67D4D" w:rsidRPr="005D4F6D">
        <w:rPr>
          <w:rFonts w:cs="Calibri"/>
          <w:szCs w:val="22"/>
        </w:rPr>
        <w:t xml:space="preserve"> </w:t>
      </w:r>
      <w:r w:rsidR="00857720">
        <w:rPr>
          <w:rFonts w:cs="Calibri"/>
          <w:szCs w:val="22"/>
        </w:rPr>
        <w:fldChar w:fldCharType="begin">
          <w:fldData xml:space="preserve">PEVuZE5vdGU+PENpdGU+PEF1dGhvcj5LYW48L0F1dGhvcj48WWVhcj4yMDIxPC9ZZWFyPjxSZWNO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</w:fldData>
        </w:fldChar>
      </w:r>
      <w:r w:rsidR="009F7A88">
        <w:rPr>
          <w:rFonts w:cs="Calibri"/>
          <w:szCs w:val="22"/>
        </w:rPr>
        <w:instrText xml:space="preserve"> ADDIN EN.CITE </w:instrText>
      </w:r>
      <w:r w:rsidR="009F7A88">
        <w:rPr>
          <w:rFonts w:cs="Calibri"/>
          <w:szCs w:val="22"/>
        </w:rPr>
        <w:fldChar w:fldCharType="begin">
          <w:fldData xml:space="preserve">PEVuZE5vdGU+PENpdGU+PEF1dGhvcj5LYW48L0F1dGhvcj48WWVhcj4yMDIxPC9ZZWFyPjxSZWNO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</w:fldData>
        </w:fldChar>
      </w:r>
      <w:r w:rsidR="009F7A88">
        <w:rPr>
          <w:rFonts w:cs="Calibri"/>
          <w:szCs w:val="22"/>
        </w:rPr>
        <w:instrText xml:space="preserve"> ADDIN EN.CITE.DATA </w:instrText>
      </w:r>
      <w:r w:rsidR="009F7A88">
        <w:rPr>
          <w:rFonts w:cs="Calibri"/>
          <w:szCs w:val="22"/>
        </w:rPr>
      </w:r>
      <w:r w:rsidR="009F7A88">
        <w:rPr>
          <w:rFonts w:cs="Calibri"/>
          <w:szCs w:val="22"/>
        </w:rPr>
        <w:fldChar w:fldCharType="end"/>
      </w:r>
      <w:r w:rsidR="00857720">
        <w:rPr>
          <w:rFonts w:cs="Calibri"/>
          <w:szCs w:val="22"/>
        </w:rPr>
      </w:r>
      <w:r w:rsidR="00857720">
        <w:rPr>
          <w:rFonts w:cs="Calibri"/>
          <w:szCs w:val="22"/>
        </w:rPr>
        <w:fldChar w:fldCharType="separate"/>
      </w:r>
      <w:r w:rsidR="009F7A88">
        <w:rPr>
          <w:rFonts w:cs="Calibri"/>
          <w:noProof/>
          <w:szCs w:val="22"/>
        </w:rPr>
        <w:t>(</w:t>
      </w:r>
      <w:hyperlink w:anchor="_ENREF_44" w:tooltip="Kan, 2021 #82" w:history="1">
        <w:r w:rsidR="0028001F">
          <w:rPr>
            <w:rFonts w:cs="Calibri"/>
            <w:noProof/>
            <w:szCs w:val="22"/>
          </w:rPr>
          <w:t>Kan et al., 2021</w:t>
        </w:r>
      </w:hyperlink>
      <w:r w:rsidR="009F7A88">
        <w:rPr>
          <w:rFonts w:cs="Calibri"/>
          <w:noProof/>
          <w:szCs w:val="22"/>
        </w:rPr>
        <w:t xml:space="preserve">; </w:t>
      </w:r>
      <w:hyperlink w:anchor="_ENREF_75" w:tooltip="Ou, 2016 #83" w:history="1">
        <w:r w:rsidR="0028001F">
          <w:rPr>
            <w:rFonts w:cs="Calibri"/>
            <w:noProof/>
            <w:szCs w:val="22"/>
          </w:rPr>
          <w:t>Ou et al., 2016</w:t>
        </w:r>
      </w:hyperlink>
      <w:r w:rsidR="009F7A88">
        <w:rPr>
          <w:rFonts w:cs="Calibri"/>
          <w:noProof/>
          <w:szCs w:val="22"/>
        </w:rPr>
        <w:t xml:space="preserve">; </w:t>
      </w:r>
      <w:hyperlink w:anchor="_ENREF_97" w:tooltip="Sonnenborn, 2009 #84" w:history="1">
        <w:r w:rsidR="0028001F">
          <w:rPr>
            <w:rFonts w:cs="Calibri"/>
            <w:noProof/>
            <w:szCs w:val="22"/>
          </w:rPr>
          <w:t>Sonnenborn and Schulze, 2009</w:t>
        </w:r>
      </w:hyperlink>
      <w:r w:rsidR="009F7A88">
        <w:rPr>
          <w:rFonts w:cs="Calibri"/>
          <w:noProof/>
          <w:szCs w:val="22"/>
        </w:rPr>
        <w:t>)</w:t>
      </w:r>
      <w:r w:rsidR="00857720">
        <w:rPr>
          <w:rFonts w:cs="Calibri"/>
          <w:szCs w:val="22"/>
        </w:rPr>
        <w:fldChar w:fldCharType="end"/>
      </w:r>
      <w:r w:rsidR="00C67D4D" w:rsidRPr="005D4F6D">
        <w:rPr>
          <w:rFonts w:cs="Calibri"/>
          <w:szCs w:val="22"/>
        </w:rPr>
        <w:t xml:space="preserve">. </w:t>
      </w:r>
      <w:r w:rsidR="00090704" w:rsidRPr="005D4F6D">
        <w:rPr>
          <w:rFonts w:cs="Calibri"/>
          <w:szCs w:val="22"/>
        </w:rPr>
        <w:t xml:space="preserve">Generally, these mutations lead to the inactivation of the protein, as it is a metabolic burden to EcN </w:t>
      </w:r>
      <w:r w:rsidR="00857720">
        <w:rPr>
          <w:rFonts w:cs="Calibri"/>
          <w:szCs w:val="22"/>
        </w:rPr>
        <w:fldChar w:fldCharType="begin">
          <w:fldData xml:space="preserve">PEVuZE5vdGU+PENpdGU+PEF1dGhvcj5NdW5rbGVyPC9BdXRob3I+PFllYXI+MjAyNDwvWWVhcj48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==
</w:fldData>
        </w:fldChar>
      </w:r>
      <w:r w:rsidR="00FA1892">
        <w:rPr>
          <w:rFonts w:cs="Calibri"/>
          <w:szCs w:val="22"/>
        </w:rPr>
        <w:instrText xml:space="preserve"> ADDIN EN.CITE </w:instrText>
      </w:r>
      <w:r w:rsidR="00FA1892">
        <w:rPr>
          <w:rFonts w:cs="Calibri"/>
          <w:szCs w:val="22"/>
        </w:rPr>
        <w:fldChar w:fldCharType="begin">
          <w:fldData xml:space="preserve">PEVuZE5vdGU+PENpdGU+PEF1dGhvcj5NdW5rbGVyPC9BdXRob3I+PFllYXI+MjAyNDwvWWVhcj48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==
</w:fldData>
        </w:fldChar>
      </w:r>
      <w:r w:rsidR="00FA1892">
        <w:rPr>
          <w:rFonts w:cs="Calibri"/>
          <w:szCs w:val="22"/>
        </w:rPr>
        <w:instrText xml:space="preserve"> ADDIN EN.CITE.DATA </w:instrText>
      </w:r>
      <w:r w:rsidR="00FA1892">
        <w:rPr>
          <w:rFonts w:cs="Calibri"/>
          <w:szCs w:val="22"/>
        </w:rPr>
      </w:r>
      <w:r w:rsidR="00FA1892">
        <w:rPr>
          <w:rFonts w:cs="Calibri"/>
          <w:szCs w:val="22"/>
        </w:rPr>
        <w:fldChar w:fldCharType="end"/>
      </w:r>
      <w:r w:rsidR="00857720">
        <w:rPr>
          <w:rFonts w:cs="Calibri"/>
          <w:szCs w:val="22"/>
        </w:rPr>
      </w:r>
      <w:r w:rsidR="00857720">
        <w:rPr>
          <w:rFonts w:cs="Calibri"/>
          <w:szCs w:val="22"/>
        </w:rPr>
        <w:fldChar w:fldCharType="separate"/>
      </w:r>
      <w:r w:rsidR="00857720">
        <w:rPr>
          <w:rFonts w:cs="Calibri"/>
          <w:noProof/>
          <w:szCs w:val="22"/>
        </w:rPr>
        <w:t>(</w:t>
      </w:r>
      <w:hyperlink w:anchor="_ENREF_64" w:tooltip="Munkler, 2024 #81" w:history="1">
        <w:r w:rsidR="0028001F">
          <w:rPr>
            <w:rFonts w:cs="Calibri"/>
            <w:noProof/>
            <w:szCs w:val="22"/>
          </w:rPr>
          <w:t>Munkler et al., 2024</w:t>
        </w:r>
      </w:hyperlink>
      <w:r w:rsidR="00857720">
        <w:rPr>
          <w:rFonts w:cs="Calibri"/>
          <w:noProof/>
          <w:szCs w:val="22"/>
        </w:rPr>
        <w:t>)</w:t>
      </w:r>
      <w:r w:rsidR="00857720">
        <w:rPr>
          <w:rFonts w:cs="Calibri"/>
          <w:szCs w:val="22"/>
        </w:rPr>
        <w:fldChar w:fldCharType="end"/>
      </w:r>
      <w:r w:rsidR="00C67D4D" w:rsidRPr="005D4F6D">
        <w:rPr>
          <w:rFonts w:cs="Calibri"/>
          <w:szCs w:val="22"/>
        </w:rPr>
        <w:t>.</w:t>
      </w:r>
      <w:r w:rsidR="006B735C" w:rsidRPr="005D4F6D">
        <w:rPr>
          <w:rFonts w:cs="Calibri"/>
          <w:szCs w:val="22"/>
        </w:rPr>
        <w:t xml:space="preserve"> The GMO does not contain any modified plasmids</w:t>
      </w:r>
      <w:r w:rsidR="0051545A">
        <w:rPr>
          <w:rFonts w:cs="Calibri"/>
          <w:szCs w:val="22"/>
        </w:rPr>
        <w:t>,</w:t>
      </w:r>
      <w:r w:rsidR="006B735C" w:rsidRPr="005D4F6D">
        <w:rPr>
          <w:rFonts w:cs="Calibri"/>
          <w:szCs w:val="22"/>
        </w:rPr>
        <w:t xml:space="preserve"> and all the genetic modifications were carried out in the chromosome of EcN and hence likely to be more genetically stable. </w:t>
      </w:r>
    </w:p>
    <w:p w14:paraId="68CB2194" w14:textId="1D0AADFE" w:rsidR="00536881" w:rsidRPr="005D4F6D" w:rsidRDefault="00FB64ED" w:rsidP="006178EB">
      <w:pPr>
        <w:pStyle w:val="RARMPnumberedparagraphs"/>
        <w:rPr>
          <w:rFonts w:cs="Calibri"/>
          <w:szCs w:val="22"/>
        </w:rPr>
      </w:pPr>
      <w:r w:rsidRPr="005D4F6D">
        <w:rPr>
          <w:rFonts w:cs="Calibri"/>
          <w:szCs w:val="22"/>
        </w:rPr>
        <w:t xml:space="preserve">EcN has also been shown to be stable through 100 serial passages </w:t>
      </w:r>
      <w:r w:rsidRPr="005D4F6D">
        <w:rPr>
          <w:rFonts w:cs="Calibri"/>
          <w:i/>
          <w:iCs/>
          <w:szCs w:val="22"/>
        </w:rPr>
        <w:t>in vitro</w:t>
      </w:r>
      <w:r w:rsidR="00DC0B46">
        <w:rPr>
          <w:rFonts w:cs="Calibri"/>
          <w:szCs w:val="22"/>
        </w:rPr>
        <w:t>,</w:t>
      </w:r>
      <w:r w:rsidRPr="005D4F6D">
        <w:rPr>
          <w:rFonts w:cs="Calibri"/>
          <w:szCs w:val="22"/>
        </w:rPr>
        <w:t xml:space="preserve"> and </w:t>
      </w:r>
      <w:r w:rsidR="00DC0B46">
        <w:rPr>
          <w:rFonts w:cs="Calibri"/>
          <w:szCs w:val="22"/>
        </w:rPr>
        <w:t xml:space="preserve">in </w:t>
      </w:r>
      <w:r w:rsidRPr="005D4F6D">
        <w:rPr>
          <w:rFonts w:cs="Calibri"/>
          <w:szCs w:val="22"/>
        </w:rPr>
        <w:t xml:space="preserve">newborn children for 24 months; </w:t>
      </w:r>
      <w:r w:rsidR="006B735C" w:rsidRPr="005D4F6D">
        <w:rPr>
          <w:rFonts w:cs="Calibri"/>
          <w:szCs w:val="22"/>
        </w:rPr>
        <w:t xml:space="preserve">to </w:t>
      </w:r>
      <w:r w:rsidRPr="005D4F6D">
        <w:rPr>
          <w:rFonts w:cs="Calibri"/>
          <w:szCs w:val="22"/>
        </w:rPr>
        <w:t>not pick up plasmids that contain virulence factors (IncFI and IncFII types)</w:t>
      </w:r>
      <w:r w:rsidR="006B735C" w:rsidRPr="005D4F6D">
        <w:rPr>
          <w:rFonts w:cs="Calibri"/>
          <w:szCs w:val="22"/>
        </w:rPr>
        <w:t>; and to not take up phage-encoded genetic information for the production of Shiga-like toxins</w:t>
      </w:r>
      <w:r w:rsidRPr="005D4F6D">
        <w:rPr>
          <w:rFonts w:cs="Calibri"/>
          <w:szCs w:val="22"/>
        </w:rPr>
        <w:t xml:space="preserve"> </w:t>
      </w:r>
      <w:r w:rsidR="00857720">
        <w:rPr>
          <w:rFonts w:cs="Calibri"/>
          <w:szCs w:val="22"/>
        </w:rPr>
        <w:fldChar w:fldCharType="begin"/>
      </w:r>
      <w:r w:rsidR="00FA1892">
        <w:rPr>
          <w:rFonts w:cs="Calibri"/>
          <w:szCs w:val="22"/>
        </w:rPr>
        <w:instrText xml:space="preserve"> ADDIN EN.CITE &lt;EndNote&gt;&lt;Cite&gt;&lt;Author&gt;Sonnenborn&lt;/Author&gt;&lt;Year&gt;2009&lt;/Year&gt;&lt;RecNum&gt;84&lt;/RecNum&gt;&lt;DisplayText&gt;(Sonnenborn and Schulze, 2009)&lt;/DisplayText&gt;&lt;record&gt;&lt;rec-number&gt;84&lt;/rec-number&gt;&lt;foreign-keys&gt;&lt;key app="EN" db-id="e2p5expr8xpzasea9ag5xrxnztseszre50vw" timestamp="1761605502"&gt;84&lt;/key&gt;&lt;/foreign-keys&gt;&lt;ref-type name="Journal Article"&gt;17&lt;/ref-type&gt;&lt;contributors&gt;&lt;authors&gt;&lt;author&gt;Sonnenborn, Ulrich&lt;/author&gt;&lt;author&gt;Schulze, Jürgen&lt;/author&gt;&lt;/authors&gt;&lt;/contributors&gt;&lt;titles&gt;&lt;title&gt;&lt;style face="normal" font="default" size="100%"&gt;The non-pathogenic&lt;/style&gt;&lt;style face="italic" font="default" size="100%"&gt; Escherichia coli&lt;/style&gt;&lt;style face="normal" font="default" size="100%"&gt; strain Nissle 1917 – features of a versatile probiotic&lt;/style&gt;&lt;/title&gt;&lt;secondary-title&gt;Microbial Ecology in Health and Disease&lt;/secondary-title&gt;&lt;/titles&gt;&lt;periodical&gt;&lt;full-title&gt;Microbial Ecology in Health and Disease&lt;/full-title&gt;&lt;/periodical&gt;&lt;pages&gt;122-158&lt;/pages&gt;&lt;volume&gt;21&lt;/volume&gt;&lt;number&gt;3-4&lt;/number&gt;&lt;dates&gt;&lt;year&gt;2009&lt;/year&gt;&lt;pub-dates&gt;&lt;date&gt;2009/01/01&lt;/date&gt;&lt;/pub-dates&gt;&lt;/dates&gt;&lt;publisher&gt;Taylor &amp;amp; Francis&lt;/publisher&gt;&lt;isbn&gt;null&lt;/isbn&gt;&lt;urls&gt;&lt;related-urls&gt;&lt;url&gt;https://doi.org/10.3109/08910600903444267&lt;/url&gt;&lt;/related-urls&gt;&lt;/urls&gt;&lt;electronic-resource-num&gt;10.3109/08910600903444267&lt;/electronic-resource-num&gt;&lt;/record&gt;&lt;/Cite&gt;&lt;/EndNote&gt;</w:instrText>
      </w:r>
      <w:r w:rsidR="00857720">
        <w:rPr>
          <w:rFonts w:cs="Calibri"/>
          <w:szCs w:val="22"/>
        </w:rPr>
        <w:fldChar w:fldCharType="separate"/>
      </w:r>
      <w:r w:rsidR="00857720">
        <w:rPr>
          <w:rFonts w:cs="Calibri"/>
          <w:noProof/>
          <w:szCs w:val="22"/>
        </w:rPr>
        <w:t>(</w:t>
      </w:r>
      <w:hyperlink w:anchor="_ENREF_97" w:tooltip="Sonnenborn, 2009 #84" w:history="1">
        <w:r w:rsidR="0028001F">
          <w:rPr>
            <w:rFonts w:cs="Calibri"/>
            <w:noProof/>
            <w:szCs w:val="22"/>
          </w:rPr>
          <w:t>Sonnenborn and Schulze, 2009</w:t>
        </w:r>
      </w:hyperlink>
      <w:r w:rsidR="00857720">
        <w:rPr>
          <w:rFonts w:cs="Calibri"/>
          <w:noProof/>
          <w:szCs w:val="22"/>
        </w:rPr>
        <w:t>)</w:t>
      </w:r>
      <w:r w:rsidR="00857720">
        <w:rPr>
          <w:rFonts w:cs="Calibri"/>
          <w:szCs w:val="22"/>
        </w:rPr>
        <w:fldChar w:fldCharType="end"/>
      </w:r>
      <w:r w:rsidRPr="005D4F6D">
        <w:rPr>
          <w:rFonts w:cs="Calibri"/>
          <w:szCs w:val="22"/>
        </w:rPr>
        <w:t>.</w:t>
      </w:r>
    </w:p>
    <w:p w14:paraId="1D5394E0" w14:textId="0CDB3A8F" w:rsidR="00135815" w:rsidRDefault="00E10924" w:rsidP="006178EB">
      <w:pPr>
        <w:pStyle w:val="RARMPnumberedparagraphs"/>
        <w:rPr>
          <w:rFonts w:cs="Calibri"/>
          <w:color w:val="0070C0"/>
          <w:szCs w:val="22"/>
        </w:rPr>
      </w:pPr>
      <w:r>
        <w:rPr>
          <w:rFonts w:cs="Calibri"/>
          <w:szCs w:val="22"/>
        </w:rPr>
        <w:t xml:space="preserve">As mentioned in Section </w:t>
      </w:r>
      <w:r>
        <w:rPr>
          <w:rFonts w:cs="Calibri"/>
          <w:szCs w:val="22"/>
        </w:rPr>
        <w:fldChar w:fldCharType="begin"/>
      </w:r>
      <w:r>
        <w:rPr>
          <w:rFonts w:cs="Calibri"/>
          <w:szCs w:val="22"/>
        </w:rPr>
        <w:instrText xml:space="preserve"> REF _Ref211345769 \r \h </w:instrText>
      </w:r>
      <w:r>
        <w:rPr>
          <w:rFonts w:cs="Calibri"/>
          <w:szCs w:val="22"/>
        </w:rPr>
      </w:r>
      <w:r>
        <w:rPr>
          <w:rFonts w:cs="Calibri"/>
          <w:szCs w:val="22"/>
        </w:rPr>
        <w:fldChar w:fldCharType="separate"/>
      </w:r>
      <w:r w:rsidR="008453F1">
        <w:rPr>
          <w:rFonts w:cs="Calibri"/>
          <w:szCs w:val="22"/>
        </w:rPr>
        <w:t>3.5.1</w:t>
      </w:r>
      <w:r>
        <w:rPr>
          <w:rFonts w:cs="Calibri"/>
          <w:szCs w:val="22"/>
        </w:rPr>
        <w:fldChar w:fldCharType="end"/>
      </w:r>
      <w:r>
        <w:rPr>
          <w:rFonts w:cs="Calibri"/>
          <w:szCs w:val="22"/>
        </w:rPr>
        <w:t xml:space="preserve">, horizontal gene transfer can occur via transduction through bacteriophages integrating into the bacterial chromosome via prophage attachment sites. </w:t>
      </w:r>
      <w:r w:rsidR="002165B2">
        <w:rPr>
          <w:rFonts w:cs="Calibri"/>
          <w:szCs w:val="22"/>
        </w:rPr>
        <w:t>The removal of the</w:t>
      </w:r>
      <w:r w:rsidR="00536881">
        <w:rPr>
          <w:rFonts w:cs="Calibri"/>
          <w:szCs w:val="22"/>
        </w:rPr>
        <w:t xml:space="preserve"> phage attachment site used to insert the </w:t>
      </w:r>
      <w:r w:rsidR="00536881" w:rsidRPr="00536881">
        <w:rPr>
          <w:rFonts w:cs="Calibri"/>
          <w:i/>
          <w:iCs/>
          <w:szCs w:val="22"/>
        </w:rPr>
        <w:t>ttr</w:t>
      </w:r>
      <w:r w:rsidR="00536881">
        <w:rPr>
          <w:rFonts w:cs="Calibri"/>
          <w:szCs w:val="22"/>
        </w:rPr>
        <w:t xml:space="preserve"> gene into the GMO </w:t>
      </w:r>
      <w:r w:rsidR="002165B2">
        <w:rPr>
          <w:rFonts w:cs="Calibri"/>
          <w:szCs w:val="22"/>
        </w:rPr>
        <w:t>would</w:t>
      </w:r>
      <w:r w:rsidR="00536881">
        <w:rPr>
          <w:rFonts w:cs="Calibri"/>
          <w:szCs w:val="22"/>
        </w:rPr>
        <w:t xml:space="preserve"> increase the stability of the inserted gene from </w:t>
      </w:r>
      <w:r w:rsidR="002165B2">
        <w:rPr>
          <w:rFonts w:cs="Calibri"/>
          <w:szCs w:val="22"/>
        </w:rPr>
        <w:t xml:space="preserve">further modification/integration by </w:t>
      </w:r>
      <w:r w:rsidR="00536881">
        <w:rPr>
          <w:rFonts w:cs="Calibri"/>
          <w:szCs w:val="22"/>
        </w:rPr>
        <w:t>bacteriophage</w:t>
      </w:r>
      <w:r w:rsidR="002165B2">
        <w:rPr>
          <w:rFonts w:cs="Calibri"/>
          <w:szCs w:val="22"/>
        </w:rPr>
        <w:t>.</w:t>
      </w:r>
      <w:r w:rsidR="00536881">
        <w:rPr>
          <w:rFonts w:cs="Calibri"/>
          <w:szCs w:val="22"/>
        </w:rPr>
        <w:t xml:space="preserve"> </w:t>
      </w:r>
      <w:r w:rsidR="00135815">
        <w:rPr>
          <w:rFonts w:cs="Calibri"/>
          <w:szCs w:val="22"/>
        </w:rPr>
        <w:t xml:space="preserve"> </w:t>
      </w:r>
    </w:p>
    <w:p w14:paraId="263C8683" w14:textId="77777777" w:rsidR="002871F7" w:rsidRDefault="002871F7" w:rsidP="00991711">
      <w:pPr>
        <w:pStyle w:val="4RARMP"/>
      </w:pPr>
      <w:bookmarkStart w:id="216" w:name="_Ref67488930"/>
      <w:r>
        <w:t>Stability in the environment and decontamination</w:t>
      </w:r>
      <w:bookmarkEnd w:id="216"/>
    </w:p>
    <w:p w14:paraId="219379A4" w14:textId="7B48327A" w:rsidR="002871F7" w:rsidRPr="002165B2" w:rsidRDefault="002871F7" w:rsidP="0099407F">
      <w:pPr>
        <w:pStyle w:val="RARMPnumberedparagraphs"/>
        <w:rPr>
          <w:b/>
        </w:rPr>
      </w:pPr>
      <w:r w:rsidRPr="002165B2">
        <w:rPr>
          <w:rFonts w:cs="Calibri"/>
        </w:rPr>
        <w:t xml:space="preserve">The stability of this GMO in the environment (surfaces, water types and sediments) has not been tested. </w:t>
      </w:r>
      <w:r w:rsidRPr="002165B2">
        <w:t xml:space="preserve">Methods of decontamination effective against the parent organism, </w:t>
      </w:r>
      <w:r w:rsidR="002165B2" w:rsidRPr="002165B2">
        <w:t>EcN</w:t>
      </w:r>
      <w:r w:rsidRPr="002165B2">
        <w:t xml:space="preserve">, are expected to be equally effective against the GMO (see </w:t>
      </w:r>
      <w:r w:rsidRPr="002165B2">
        <w:fldChar w:fldCharType="begin"/>
      </w:r>
      <w:r w:rsidRPr="002165B2">
        <w:instrText xml:space="preserve"> REF _Ref57107833 \n \h </w:instrText>
      </w:r>
      <w:r w:rsidRPr="002165B2">
        <w:fldChar w:fldCharType="separate"/>
      </w:r>
      <w:r w:rsidR="008453F1">
        <w:t>Chapter 1</w:t>
      </w:r>
      <w:r w:rsidRPr="002165B2">
        <w:fldChar w:fldCharType="end"/>
      </w:r>
      <w:r w:rsidRPr="002165B2">
        <w:t xml:space="preserve">, Section </w:t>
      </w:r>
      <w:r w:rsidRPr="002165B2">
        <w:fldChar w:fldCharType="begin"/>
      </w:r>
      <w:r w:rsidRPr="002165B2">
        <w:instrText xml:space="preserve"> REF _Ref57107869 \n \h </w:instrText>
      </w:r>
      <w:r w:rsidRPr="002165B2">
        <w:fldChar w:fldCharType="separate"/>
      </w:r>
      <w:r w:rsidR="008453F1">
        <w:t>3.7</w:t>
      </w:r>
      <w:r w:rsidRPr="002165B2">
        <w:fldChar w:fldCharType="end"/>
      </w:r>
      <w:r w:rsidRPr="002165B2">
        <w:t>).</w:t>
      </w:r>
    </w:p>
    <w:p w14:paraId="33A5A53C" w14:textId="3F535F9B" w:rsidR="00226C07" w:rsidRPr="0013346A" w:rsidRDefault="002E27F4" w:rsidP="00991711">
      <w:pPr>
        <w:pStyle w:val="4RARMP"/>
      </w:pPr>
      <w:bookmarkStart w:id="217" w:name="_Ref212454135"/>
      <w:bookmarkStart w:id="218" w:name="_Ref67475081"/>
      <w:r>
        <w:lastRenderedPageBreak/>
        <w:t xml:space="preserve">Pre-clinical studies using </w:t>
      </w:r>
      <w:r w:rsidR="0099407F">
        <w:t>the GMO</w:t>
      </w:r>
      <w:bookmarkEnd w:id="217"/>
      <w:r>
        <w:t xml:space="preserve"> </w:t>
      </w:r>
      <w:bookmarkEnd w:id="218"/>
    </w:p>
    <w:p w14:paraId="751FDE51" w14:textId="6636CF25" w:rsidR="0015666C" w:rsidRPr="0002623D" w:rsidRDefault="0015666C" w:rsidP="004A7E1C">
      <w:pPr>
        <w:pStyle w:val="RARMPnumberedparagraphs"/>
        <w:rPr>
          <w:rFonts w:eastAsiaTheme="minorHAnsi"/>
          <w:color w:val="0070C0"/>
          <w:szCs w:val="22"/>
        </w:rPr>
      </w:pPr>
      <w:r>
        <w:rPr>
          <w:rFonts w:eastAsiaTheme="minorHAnsi"/>
          <w:szCs w:val="22"/>
        </w:rPr>
        <w:t xml:space="preserve">Pre-clinical studies were carried out in healthy mice and </w:t>
      </w:r>
      <w:r w:rsidR="00F2632F">
        <w:rPr>
          <w:rFonts w:eastAsiaTheme="minorHAnsi"/>
          <w:szCs w:val="22"/>
        </w:rPr>
        <w:t>colitis-</w:t>
      </w:r>
      <w:r>
        <w:rPr>
          <w:rFonts w:eastAsiaTheme="minorHAnsi"/>
          <w:szCs w:val="22"/>
        </w:rPr>
        <w:t>prone mice (Muc</w:t>
      </w:r>
      <w:r w:rsidRPr="0015666C">
        <w:rPr>
          <w:rFonts w:eastAsiaTheme="minorHAnsi"/>
          <w:szCs w:val="22"/>
          <w:vertAlign w:val="superscript"/>
        </w:rPr>
        <w:t xml:space="preserve">-/- </w:t>
      </w:r>
      <w:r>
        <w:rPr>
          <w:rFonts w:eastAsiaTheme="minorHAnsi"/>
          <w:szCs w:val="22"/>
        </w:rPr>
        <w:t xml:space="preserve">mice) using WT EcN and the GMO </w:t>
      </w:r>
      <w:r w:rsidR="003D3035">
        <w:rPr>
          <w:rFonts w:eastAsiaTheme="minorHAnsi"/>
          <w:szCs w:val="22"/>
        </w:rPr>
        <w:fldChar w:fldCharType="begin"/>
      </w:r>
      <w:r w:rsidR="002167C9">
        <w:rPr>
          <w:rFonts w:eastAsiaTheme="minorHAnsi"/>
          <w:szCs w:val="22"/>
        </w:rPr>
        <w:instrText xml:space="preserve"> ADDIN EN.CITE &lt;EndNote&gt;&lt;Cite&gt;&lt;Author&gt;Verdugo-Meza&lt;/Author&gt;&lt;Year&gt;2024&lt;/Year&gt;&lt;RecNum&gt;85&lt;/RecNum&gt;&lt;DisplayText&gt;(Verdugo-Meza et al., 2024)&lt;/DisplayText&gt;&lt;record&gt;&lt;rec-number&gt;85&lt;/rec-number&gt;&lt;foreign-keys&gt;&lt;key app="EN" db-id="e2p5expr8xpzasea9ag5xrxnztseszre50vw" timestamp="1761605505"&gt;85&lt;/key&gt;&lt;/foreign-keys&gt;&lt;ref-type name="Journal Article"&gt;17&lt;/ref-type&gt;&lt;contributors&gt;&lt;authors&gt;&lt;author&gt;Verdugo-Meza, Andrea&lt;/author&gt;&lt;author&gt;Gill, Sandeep K.&lt;/author&gt;&lt;author&gt;Godovannyi, Artem&lt;/author&gt;&lt;author&gt;Adur, Malavika K.&lt;/author&gt;&lt;author&gt;Barnett, Jacqueline A.&lt;/author&gt;&lt;author&gt;Estaki, Mehrbod&lt;/author&gt;&lt;author&gt;Ye, Jiayu&lt;/author&gt;&lt;author&gt;Haskey, Natasha&lt;/author&gt;&lt;author&gt;Mehain, Hannah&lt;/author&gt;&lt;author&gt;Josephson, Jessica K.&lt;/author&gt;&lt;author&gt;Ishida, Ray&lt;/author&gt;&lt;author&gt;Ghesquiere, Chanel&lt;/author&gt;&lt;author&gt;Sly, Laura M.&lt;/author&gt;&lt;author&gt;Gibson, Deanna L.&lt;/author&gt;&lt;/authors&gt;&lt;/contributors&gt;&lt;titles&gt;&lt;title&gt;Bio-engineering a common probiotic to exploit colonic inflammation promotes reliable efficacy in translational models of colitis&lt;/title&gt;&lt;secondary-title&gt;bioRxiv&lt;/secondary-title&gt;&lt;/titles&gt;&lt;periodical&gt;&lt;full-title&gt;bioRxiv&lt;/full-title&gt;&lt;/periodical&gt;&lt;pages&gt;2024.10.08.617317&lt;/pages&gt;&lt;dates&gt;&lt;year&gt;2024&lt;/year&gt;&lt;/dates&gt;&lt;urls&gt;&lt;related-urls&gt;&lt;url&gt;https://www.biorxiv.org/content/biorxiv/early/2024/10/09/2024.10.08.617317.full.pdf&lt;/url&gt;&lt;/related-urls&gt;&lt;/urls&gt;&lt;electronic-resource-num&gt;10.1101/2024.10.08.617317&lt;/electronic-resource-num&gt;&lt;/record&gt;&lt;/Cite&gt;&lt;/EndNote&gt;</w:instrText>
      </w:r>
      <w:r w:rsidR="003D3035">
        <w:rPr>
          <w:rFonts w:eastAsiaTheme="minorHAnsi"/>
          <w:szCs w:val="22"/>
        </w:rPr>
        <w:fldChar w:fldCharType="separate"/>
      </w:r>
      <w:r w:rsidR="003D3035">
        <w:rPr>
          <w:rFonts w:eastAsiaTheme="minorHAnsi"/>
          <w:noProof/>
          <w:szCs w:val="22"/>
        </w:rPr>
        <w:t>(</w:t>
      </w:r>
      <w:hyperlink w:anchor="_ENREF_107" w:tooltip="Verdugo-Meza, 2024 #85" w:history="1">
        <w:r w:rsidR="0028001F">
          <w:rPr>
            <w:rFonts w:eastAsiaTheme="minorHAnsi"/>
            <w:noProof/>
            <w:szCs w:val="22"/>
          </w:rPr>
          <w:t>Verdugo-Meza et al., 2024</w:t>
        </w:r>
      </w:hyperlink>
      <w:r w:rsidR="003D3035">
        <w:rPr>
          <w:rFonts w:eastAsiaTheme="minorHAnsi"/>
          <w:noProof/>
          <w:szCs w:val="22"/>
        </w:rPr>
        <w:t>)</w:t>
      </w:r>
      <w:r w:rsidR="003D3035">
        <w:rPr>
          <w:rFonts w:eastAsiaTheme="minorHAnsi"/>
          <w:szCs w:val="22"/>
        </w:rPr>
        <w:fldChar w:fldCharType="end"/>
      </w:r>
      <w:r>
        <w:rPr>
          <w:rFonts w:eastAsiaTheme="minorHAnsi"/>
          <w:szCs w:val="22"/>
        </w:rPr>
        <w:t xml:space="preserve">. </w:t>
      </w:r>
      <w:r w:rsidR="0053645B">
        <w:rPr>
          <w:rFonts w:eastAsiaTheme="minorHAnsi"/>
          <w:szCs w:val="22"/>
        </w:rPr>
        <w:t>In this pre-print publication, i</w:t>
      </w:r>
      <w:r>
        <w:rPr>
          <w:rFonts w:eastAsiaTheme="minorHAnsi"/>
          <w:szCs w:val="22"/>
        </w:rPr>
        <w:t>t was demonstrated that the GMO persist</w:t>
      </w:r>
      <w:r w:rsidR="00077FF7">
        <w:rPr>
          <w:rFonts w:eastAsiaTheme="minorHAnsi"/>
          <w:szCs w:val="22"/>
        </w:rPr>
        <w:t>s</w:t>
      </w:r>
      <w:r>
        <w:rPr>
          <w:rFonts w:eastAsiaTheme="minorHAnsi"/>
          <w:szCs w:val="22"/>
        </w:rPr>
        <w:t xml:space="preserve"> in Muc</w:t>
      </w:r>
      <w:r w:rsidRPr="0015666C">
        <w:rPr>
          <w:rFonts w:eastAsiaTheme="minorHAnsi"/>
          <w:szCs w:val="22"/>
          <w:vertAlign w:val="superscript"/>
        </w:rPr>
        <w:t>-/-</w:t>
      </w:r>
      <w:r>
        <w:rPr>
          <w:rFonts w:eastAsiaTheme="minorHAnsi"/>
          <w:szCs w:val="22"/>
        </w:rPr>
        <w:t xml:space="preserve"> mice for up to 22 weeks post-treatment, while the WT EcN was mostly undetectable </w:t>
      </w:r>
      <w:r w:rsidR="00F2632F">
        <w:rPr>
          <w:rFonts w:eastAsiaTheme="minorHAnsi"/>
          <w:szCs w:val="22"/>
        </w:rPr>
        <w:t xml:space="preserve">across this time period </w:t>
      </w:r>
      <w:r w:rsidR="003D3035">
        <w:rPr>
          <w:rFonts w:eastAsiaTheme="minorHAnsi"/>
          <w:szCs w:val="22"/>
        </w:rPr>
        <w:fldChar w:fldCharType="begin"/>
      </w:r>
      <w:r w:rsidR="002167C9">
        <w:rPr>
          <w:rFonts w:eastAsiaTheme="minorHAnsi"/>
          <w:szCs w:val="22"/>
        </w:rPr>
        <w:instrText xml:space="preserve"> ADDIN EN.CITE &lt;EndNote&gt;&lt;Cite&gt;&lt;Author&gt;Verdugo-Meza&lt;/Author&gt;&lt;Year&gt;2024&lt;/Year&gt;&lt;RecNum&gt;85&lt;/RecNum&gt;&lt;DisplayText&gt;(Verdugo-Meza et al., 2024)&lt;/DisplayText&gt;&lt;record&gt;&lt;rec-number&gt;85&lt;/rec-number&gt;&lt;foreign-keys&gt;&lt;key app="EN" db-id="e2p5expr8xpzasea9ag5xrxnztseszre50vw" timestamp="1761605505"&gt;85&lt;/key&gt;&lt;/foreign-keys&gt;&lt;ref-type name="Journal Article"&gt;17&lt;/ref-type&gt;&lt;contributors&gt;&lt;authors&gt;&lt;author&gt;Verdugo-Meza, Andrea&lt;/author&gt;&lt;author&gt;Gill, Sandeep K.&lt;/author&gt;&lt;author&gt;Godovannyi, Artem&lt;/author&gt;&lt;author&gt;Adur, Malavika K.&lt;/author&gt;&lt;author&gt;Barnett, Jacqueline A.&lt;/author&gt;&lt;author&gt;Estaki, Mehrbod&lt;/author&gt;&lt;author&gt;Ye, Jiayu&lt;/author&gt;&lt;author&gt;Haskey, Natasha&lt;/author&gt;&lt;author&gt;Mehain, Hannah&lt;/author&gt;&lt;author&gt;Josephson, Jessica K.&lt;/author&gt;&lt;author&gt;Ishida, Ray&lt;/author&gt;&lt;author&gt;Ghesquiere, Chanel&lt;/author&gt;&lt;author&gt;Sly, Laura M.&lt;/author&gt;&lt;author&gt;Gibson, Deanna L.&lt;/author&gt;&lt;/authors&gt;&lt;/contributors&gt;&lt;titles&gt;&lt;title&gt;Bio-engineering a common probiotic to exploit colonic inflammation promotes reliable efficacy in translational models of colitis&lt;/title&gt;&lt;secondary-title&gt;bioRxiv&lt;/secondary-title&gt;&lt;/titles&gt;&lt;periodical&gt;&lt;full-title&gt;bioRxiv&lt;/full-title&gt;&lt;/periodical&gt;&lt;pages&gt;2024.10.08.617317&lt;/pages&gt;&lt;dates&gt;&lt;year&gt;2024&lt;/year&gt;&lt;/dates&gt;&lt;urls&gt;&lt;related-urls&gt;&lt;url&gt;https://www.biorxiv.org/content/biorxiv/early/2024/10/09/2024.10.08.617317.full.pdf&lt;/url&gt;&lt;/related-urls&gt;&lt;/urls&gt;&lt;electronic-resource-num&gt;10.1101/2024.10.08.617317&lt;/electronic-resource-num&gt;&lt;/record&gt;&lt;/Cite&gt;&lt;/EndNote&gt;</w:instrText>
      </w:r>
      <w:r w:rsidR="003D3035">
        <w:rPr>
          <w:rFonts w:eastAsiaTheme="minorHAnsi"/>
          <w:szCs w:val="22"/>
        </w:rPr>
        <w:fldChar w:fldCharType="separate"/>
      </w:r>
      <w:r w:rsidR="003D3035">
        <w:rPr>
          <w:rFonts w:eastAsiaTheme="minorHAnsi"/>
          <w:noProof/>
          <w:szCs w:val="22"/>
        </w:rPr>
        <w:t>(</w:t>
      </w:r>
      <w:hyperlink w:anchor="_ENREF_107" w:tooltip="Verdugo-Meza, 2024 #85" w:history="1">
        <w:r w:rsidR="0028001F">
          <w:rPr>
            <w:rFonts w:eastAsiaTheme="minorHAnsi"/>
            <w:noProof/>
            <w:szCs w:val="22"/>
          </w:rPr>
          <w:t>Verdugo-Meza et al., 2024</w:t>
        </w:r>
      </w:hyperlink>
      <w:r w:rsidR="003D3035">
        <w:rPr>
          <w:rFonts w:eastAsiaTheme="minorHAnsi"/>
          <w:noProof/>
          <w:szCs w:val="22"/>
        </w:rPr>
        <w:t>)</w:t>
      </w:r>
      <w:r w:rsidR="003D3035">
        <w:rPr>
          <w:rFonts w:eastAsiaTheme="minorHAnsi"/>
          <w:szCs w:val="22"/>
        </w:rPr>
        <w:fldChar w:fldCharType="end"/>
      </w:r>
      <w:r>
        <w:rPr>
          <w:rFonts w:eastAsiaTheme="minorHAnsi"/>
          <w:szCs w:val="22"/>
        </w:rPr>
        <w:t xml:space="preserve">. In contrast, the </w:t>
      </w:r>
      <w:r w:rsidR="006D40B7">
        <w:rPr>
          <w:rFonts w:eastAsiaTheme="minorHAnsi"/>
          <w:szCs w:val="22"/>
        </w:rPr>
        <w:t xml:space="preserve">authors have indicated that healthy mice had little to no persistence of the </w:t>
      </w:r>
      <w:r>
        <w:rPr>
          <w:rFonts w:eastAsiaTheme="minorHAnsi"/>
          <w:szCs w:val="22"/>
        </w:rPr>
        <w:t>GMO</w:t>
      </w:r>
      <w:r w:rsidR="006D40B7">
        <w:rPr>
          <w:rFonts w:eastAsiaTheme="minorHAnsi"/>
          <w:szCs w:val="22"/>
        </w:rPr>
        <w:t xml:space="preserve"> and no observable histopathological changes</w:t>
      </w:r>
      <w:r w:rsidR="00B63149">
        <w:rPr>
          <w:rFonts w:eastAsiaTheme="minorHAnsi"/>
          <w:szCs w:val="22"/>
        </w:rPr>
        <w:t xml:space="preserve"> were ob</w:t>
      </w:r>
      <w:r w:rsidR="00DB07AD">
        <w:rPr>
          <w:rFonts w:eastAsiaTheme="minorHAnsi"/>
          <w:szCs w:val="22"/>
        </w:rPr>
        <w:t>s</w:t>
      </w:r>
      <w:r w:rsidR="00B63149">
        <w:rPr>
          <w:rFonts w:eastAsiaTheme="minorHAnsi"/>
          <w:szCs w:val="22"/>
        </w:rPr>
        <w:t>erved</w:t>
      </w:r>
      <w:r w:rsidR="006D40B7">
        <w:rPr>
          <w:rFonts w:eastAsiaTheme="minorHAnsi"/>
          <w:szCs w:val="22"/>
        </w:rPr>
        <w:t xml:space="preserve"> in the colon and liver of mice receiving the GMO versus </w:t>
      </w:r>
      <w:r w:rsidR="00B63149">
        <w:rPr>
          <w:rFonts w:eastAsiaTheme="minorHAnsi"/>
          <w:szCs w:val="22"/>
        </w:rPr>
        <w:t>vehicle control</w:t>
      </w:r>
      <w:r w:rsidR="003D3035">
        <w:rPr>
          <w:rFonts w:eastAsiaTheme="minorHAnsi"/>
          <w:szCs w:val="22"/>
        </w:rPr>
        <w:fldChar w:fldCharType="begin"/>
      </w:r>
      <w:r w:rsidR="002167C9">
        <w:rPr>
          <w:rFonts w:eastAsiaTheme="minorHAnsi"/>
          <w:szCs w:val="22"/>
        </w:rPr>
        <w:instrText xml:space="preserve"> ADDIN EN.CITE &lt;EndNote&gt;&lt;Cite&gt;&lt;Author&gt;Verdugo-Meza&lt;/Author&gt;&lt;Year&gt;2024&lt;/Year&gt;&lt;RecNum&gt;85&lt;/RecNum&gt;&lt;DisplayText&gt;(Verdugo-Meza et al., 2024)&lt;/DisplayText&gt;&lt;record&gt;&lt;rec-number&gt;85&lt;/rec-number&gt;&lt;foreign-keys&gt;&lt;key app="EN" db-id="e2p5expr8xpzasea9ag5xrxnztseszre50vw" timestamp="1761605505"&gt;85&lt;/key&gt;&lt;/foreign-keys&gt;&lt;ref-type name="Journal Article"&gt;17&lt;/ref-type&gt;&lt;contributors&gt;&lt;authors&gt;&lt;author&gt;Verdugo-Meza, Andrea&lt;/author&gt;&lt;author&gt;Gill, Sandeep K.&lt;/author&gt;&lt;author&gt;Godovannyi, Artem&lt;/author&gt;&lt;author&gt;Adur, Malavika K.&lt;/author&gt;&lt;author&gt;Barnett, Jacqueline A.&lt;/author&gt;&lt;author&gt;Estaki, Mehrbod&lt;/author&gt;&lt;author&gt;Ye, Jiayu&lt;/author&gt;&lt;author&gt;Haskey, Natasha&lt;/author&gt;&lt;author&gt;Mehain, Hannah&lt;/author&gt;&lt;author&gt;Josephson, Jessica K.&lt;/author&gt;&lt;author&gt;Ishida, Ray&lt;/author&gt;&lt;author&gt;Ghesquiere, Chanel&lt;/author&gt;&lt;author&gt;Sly, Laura M.&lt;/author&gt;&lt;author&gt;Gibson, Deanna L.&lt;/author&gt;&lt;/authors&gt;&lt;/contributors&gt;&lt;titles&gt;&lt;title&gt;Bio-engineering a common probiotic to exploit colonic inflammation promotes reliable efficacy in translational models of colitis&lt;/title&gt;&lt;secondary-title&gt;bioRxiv&lt;/secondary-title&gt;&lt;/titles&gt;&lt;periodical&gt;&lt;full-title&gt;bioRxiv&lt;/full-title&gt;&lt;/periodical&gt;&lt;pages&gt;2024.10.08.617317&lt;/pages&gt;&lt;dates&gt;&lt;year&gt;2024&lt;/year&gt;&lt;/dates&gt;&lt;urls&gt;&lt;related-urls&gt;&lt;url&gt;https://www.biorxiv.org/content/biorxiv/early/2024/10/09/2024.10.08.617317.full.pdf&lt;/url&gt;&lt;/related-urls&gt;&lt;/urls&gt;&lt;electronic-resource-num&gt;10.1101/2024.10.08.617317&lt;/electronic-resource-num&gt;&lt;/record&gt;&lt;/Cite&gt;&lt;/EndNote&gt;</w:instrText>
      </w:r>
      <w:r w:rsidR="003D3035">
        <w:rPr>
          <w:rFonts w:eastAsiaTheme="minorHAnsi"/>
          <w:szCs w:val="22"/>
        </w:rPr>
        <w:fldChar w:fldCharType="separate"/>
      </w:r>
      <w:r w:rsidR="003D3035">
        <w:rPr>
          <w:rFonts w:eastAsiaTheme="minorHAnsi"/>
          <w:noProof/>
          <w:szCs w:val="22"/>
        </w:rPr>
        <w:t>(</w:t>
      </w:r>
      <w:hyperlink w:anchor="_ENREF_107" w:tooltip="Verdugo-Meza, 2024 #85" w:history="1">
        <w:r w:rsidR="0028001F">
          <w:rPr>
            <w:rFonts w:eastAsiaTheme="minorHAnsi"/>
            <w:noProof/>
            <w:szCs w:val="22"/>
          </w:rPr>
          <w:t>Verdugo-Meza et al., 2024</w:t>
        </w:r>
      </w:hyperlink>
      <w:r w:rsidR="003D3035">
        <w:rPr>
          <w:rFonts w:eastAsiaTheme="minorHAnsi"/>
          <w:noProof/>
          <w:szCs w:val="22"/>
        </w:rPr>
        <w:t>)</w:t>
      </w:r>
      <w:r w:rsidR="003D3035">
        <w:rPr>
          <w:rFonts w:eastAsiaTheme="minorHAnsi"/>
          <w:szCs w:val="22"/>
        </w:rPr>
        <w:fldChar w:fldCharType="end"/>
      </w:r>
      <w:r>
        <w:rPr>
          <w:rFonts w:eastAsiaTheme="minorHAnsi"/>
          <w:szCs w:val="22"/>
        </w:rPr>
        <w:t>. Th</w:t>
      </w:r>
      <w:r w:rsidR="00B63149">
        <w:rPr>
          <w:rFonts w:eastAsiaTheme="minorHAnsi"/>
          <w:szCs w:val="22"/>
        </w:rPr>
        <w:t xml:space="preserve">is </w:t>
      </w:r>
      <w:r>
        <w:rPr>
          <w:rFonts w:eastAsiaTheme="minorHAnsi"/>
          <w:szCs w:val="22"/>
        </w:rPr>
        <w:t>suggest</w:t>
      </w:r>
      <w:r w:rsidR="00DB07AD">
        <w:rPr>
          <w:rFonts w:eastAsiaTheme="minorHAnsi"/>
          <w:szCs w:val="22"/>
        </w:rPr>
        <w:t>s</w:t>
      </w:r>
      <w:r>
        <w:rPr>
          <w:rFonts w:eastAsiaTheme="minorHAnsi"/>
          <w:szCs w:val="22"/>
        </w:rPr>
        <w:t xml:space="preserve"> that the GMO </w:t>
      </w:r>
      <w:r w:rsidR="00077FF7">
        <w:rPr>
          <w:rFonts w:eastAsiaTheme="minorHAnsi"/>
          <w:szCs w:val="22"/>
        </w:rPr>
        <w:t xml:space="preserve">had </w:t>
      </w:r>
      <w:r>
        <w:rPr>
          <w:rFonts w:eastAsiaTheme="minorHAnsi"/>
          <w:szCs w:val="22"/>
        </w:rPr>
        <w:t xml:space="preserve">an increased </w:t>
      </w:r>
      <w:r w:rsidR="00077FF7">
        <w:rPr>
          <w:rFonts w:eastAsiaTheme="minorHAnsi"/>
          <w:szCs w:val="22"/>
        </w:rPr>
        <w:t xml:space="preserve">ability to colonise </w:t>
      </w:r>
      <w:r>
        <w:rPr>
          <w:rFonts w:eastAsiaTheme="minorHAnsi"/>
          <w:szCs w:val="22"/>
        </w:rPr>
        <w:t xml:space="preserve">an inflamed gut and decreased ability </w:t>
      </w:r>
      <w:r w:rsidR="00077FF7">
        <w:rPr>
          <w:rFonts w:eastAsiaTheme="minorHAnsi"/>
          <w:szCs w:val="22"/>
        </w:rPr>
        <w:t xml:space="preserve">to colonise </w:t>
      </w:r>
      <w:r>
        <w:rPr>
          <w:rFonts w:eastAsiaTheme="minorHAnsi"/>
          <w:szCs w:val="22"/>
        </w:rPr>
        <w:t xml:space="preserve">the healthy gut. </w:t>
      </w:r>
    </w:p>
    <w:p w14:paraId="64074F00" w14:textId="795F1BF9" w:rsidR="0002623D" w:rsidRPr="00CD4490" w:rsidRDefault="0002623D" w:rsidP="004A7E1C">
      <w:pPr>
        <w:pStyle w:val="RARMPnumberedparagraphs"/>
        <w:rPr>
          <w:rFonts w:eastAsiaTheme="minorHAnsi"/>
          <w:color w:val="0070C0"/>
          <w:szCs w:val="22"/>
        </w:rPr>
      </w:pPr>
      <w:r>
        <w:rPr>
          <w:rFonts w:eastAsiaTheme="minorHAnsi"/>
          <w:szCs w:val="22"/>
        </w:rPr>
        <w:t xml:space="preserve">The </w:t>
      </w:r>
      <w:r w:rsidR="00077FF7">
        <w:rPr>
          <w:rFonts w:eastAsiaTheme="minorHAnsi"/>
          <w:szCs w:val="22"/>
        </w:rPr>
        <w:t xml:space="preserve">mouse </w:t>
      </w:r>
      <w:r>
        <w:rPr>
          <w:rFonts w:eastAsiaTheme="minorHAnsi"/>
          <w:szCs w:val="22"/>
        </w:rPr>
        <w:t xml:space="preserve">study also </w:t>
      </w:r>
      <w:r w:rsidR="005E1A32">
        <w:rPr>
          <w:rFonts w:eastAsiaTheme="minorHAnsi"/>
          <w:szCs w:val="22"/>
        </w:rPr>
        <w:t xml:space="preserve">showed </w:t>
      </w:r>
      <w:r>
        <w:rPr>
          <w:rFonts w:eastAsiaTheme="minorHAnsi"/>
          <w:szCs w:val="22"/>
        </w:rPr>
        <w:t>that the GMO preferential</w:t>
      </w:r>
      <w:r w:rsidR="00077FF7">
        <w:rPr>
          <w:rFonts w:eastAsiaTheme="minorHAnsi"/>
          <w:szCs w:val="22"/>
        </w:rPr>
        <w:t>ly</w:t>
      </w:r>
      <w:r>
        <w:rPr>
          <w:rFonts w:eastAsiaTheme="minorHAnsi"/>
          <w:szCs w:val="22"/>
        </w:rPr>
        <w:t xml:space="preserve"> </w:t>
      </w:r>
      <w:r w:rsidR="00077FF7">
        <w:rPr>
          <w:rFonts w:eastAsiaTheme="minorHAnsi"/>
          <w:szCs w:val="22"/>
        </w:rPr>
        <w:t xml:space="preserve">colonises </w:t>
      </w:r>
      <w:r>
        <w:rPr>
          <w:rFonts w:eastAsiaTheme="minorHAnsi"/>
          <w:szCs w:val="22"/>
        </w:rPr>
        <w:t xml:space="preserve">the large intestine in </w:t>
      </w:r>
      <w:r w:rsidR="00077FF7">
        <w:rPr>
          <w:rFonts w:eastAsiaTheme="minorHAnsi"/>
          <w:szCs w:val="22"/>
        </w:rPr>
        <w:t>colitis-</w:t>
      </w:r>
      <w:r>
        <w:rPr>
          <w:rFonts w:eastAsiaTheme="minorHAnsi"/>
          <w:szCs w:val="22"/>
        </w:rPr>
        <w:t>prone</w:t>
      </w:r>
      <w:r w:rsidR="00355B0B">
        <w:rPr>
          <w:rFonts w:eastAsiaTheme="minorHAnsi"/>
          <w:szCs w:val="22"/>
        </w:rPr>
        <w:t xml:space="preserve"> mice</w:t>
      </w:r>
      <w:r w:rsidR="005E1A32">
        <w:rPr>
          <w:rFonts w:eastAsiaTheme="minorHAnsi"/>
          <w:szCs w:val="22"/>
        </w:rPr>
        <w:t xml:space="preserve"> </w:t>
      </w:r>
      <w:r w:rsidR="00DB1A74">
        <w:rPr>
          <w:rFonts w:eastAsiaTheme="minorHAnsi"/>
          <w:szCs w:val="22"/>
        </w:rPr>
        <w:fldChar w:fldCharType="begin"/>
      </w:r>
      <w:r w:rsidR="002167C9">
        <w:rPr>
          <w:rFonts w:eastAsiaTheme="minorHAnsi"/>
          <w:szCs w:val="22"/>
        </w:rPr>
        <w:instrText xml:space="preserve"> ADDIN EN.CITE &lt;EndNote&gt;&lt;Cite&gt;&lt;Author&gt;Verdugo-Meza&lt;/Author&gt;&lt;Year&gt;2024&lt;/Year&gt;&lt;RecNum&gt;85&lt;/RecNum&gt;&lt;DisplayText&gt;(Verdugo-Meza et al., 2024)&lt;/DisplayText&gt;&lt;record&gt;&lt;rec-number&gt;85&lt;/rec-number&gt;&lt;foreign-keys&gt;&lt;key app="EN" db-id="e2p5expr8xpzasea9ag5xrxnztseszre50vw" timestamp="1761605505"&gt;85&lt;/key&gt;&lt;/foreign-keys&gt;&lt;ref-type name="Journal Article"&gt;17&lt;/ref-type&gt;&lt;contributors&gt;&lt;authors&gt;&lt;author&gt;Verdugo-Meza, Andrea&lt;/author&gt;&lt;author&gt;Gill, Sandeep K.&lt;/author&gt;&lt;author&gt;Godovannyi, Artem&lt;/author&gt;&lt;author&gt;Adur, Malavika K.&lt;/author&gt;&lt;author&gt;Barnett, Jacqueline A.&lt;/author&gt;&lt;author&gt;Estaki, Mehrbod&lt;/author&gt;&lt;author&gt;Ye, Jiayu&lt;/author&gt;&lt;author&gt;Haskey, Natasha&lt;/author&gt;&lt;author&gt;Mehain, Hannah&lt;/author&gt;&lt;author&gt;Josephson, Jessica K.&lt;/author&gt;&lt;author&gt;Ishida, Ray&lt;/author&gt;&lt;author&gt;Ghesquiere, Chanel&lt;/author&gt;&lt;author&gt;Sly, Laura M.&lt;/author&gt;&lt;author&gt;Gibson, Deanna L.&lt;/author&gt;&lt;/authors&gt;&lt;/contributors&gt;&lt;titles&gt;&lt;title&gt;Bio-engineering a common probiotic to exploit colonic inflammation promotes reliable efficacy in translational models of colitis&lt;/title&gt;&lt;secondary-title&gt;bioRxiv&lt;/secondary-title&gt;&lt;/titles&gt;&lt;periodical&gt;&lt;full-title&gt;bioRxiv&lt;/full-title&gt;&lt;/periodical&gt;&lt;pages&gt;2024.10.08.617317&lt;/pages&gt;&lt;dates&gt;&lt;year&gt;2024&lt;/year&gt;&lt;/dates&gt;&lt;urls&gt;&lt;related-urls&gt;&lt;url&gt;https://www.biorxiv.org/content/biorxiv/early/2024/10/09/2024.10.08.617317.full.pdf&lt;/url&gt;&lt;/related-urls&gt;&lt;/urls&gt;&lt;electronic-resource-num&gt;10.1101/2024.10.08.617317&lt;/electronic-resource-num&gt;&lt;/record&gt;&lt;/Cite&gt;&lt;/EndNote&gt;</w:instrText>
      </w:r>
      <w:r w:rsidR="00DB1A74">
        <w:rPr>
          <w:rFonts w:eastAsiaTheme="minorHAnsi"/>
          <w:szCs w:val="22"/>
        </w:rPr>
        <w:fldChar w:fldCharType="separate"/>
      </w:r>
      <w:r w:rsidR="00DB1A74">
        <w:rPr>
          <w:rFonts w:eastAsiaTheme="minorHAnsi"/>
          <w:noProof/>
          <w:szCs w:val="22"/>
        </w:rPr>
        <w:t>(</w:t>
      </w:r>
      <w:hyperlink w:anchor="_ENREF_107" w:tooltip="Verdugo-Meza, 2024 #85" w:history="1">
        <w:r w:rsidR="0028001F">
          <w:rPr>
            <w:rFonts w:eastAsiaTheme="minorHAnsi"/>
            <w:noProof/>
            <w:szCs w:val="22"/>
          </w:rPr>
          <w:t>Verdugo-Meza et al., 2024</w:t>
        </w:r>
      </w:hyperlink>
      <w:r w:rsidR="00DB1A74">
        <w:rPr>
          <w:rFonts w:eastAsiaTheme="minorHAnsi"/>
          <w:noProof/>
          <w:szCs w:val="22"/>
        </w:rPr>
        <w:t>)</w:t>
      </w:r>
      <w:r w:rsidR="00DB1A74">
        <w:rPr>
          <w:rFonts w:eastAsiaTheme="minorHAnsi"/>
          <w:szCs w:val="22"/>
        </w:rPr>
        <w:fldChar w:fldCharType="end"/>
      </w:r>
      <w:r w:rsidR="00DB1A74">
        <w:rPr>
          <w:rFonts w:eastAsiaTheme="minorHAnsi"/>
          <w:szCs w:val="22"/>
        </w:rPr>
        <w:t xml:space="preserve">. Verdugo-Meza </w:t>
      </w:r>
      <w:r w:rsidR="00DB1A74" w:rsidRPr="005D4F6D">
        <w:rPr>
          <w:rFonts w:eastAsiaTheme="minorHAnsi"/>
          <w:i/>
          <w:iCs/>
          <w:szCs w:val="22"/>
        </w:rPr>
        <w:t>et. al.</w:t>
      </w:r>
      <w:r w:rsidR="00DB1A74">
        <w:rPr>
          <w:rFonts w:eastAsiaTheme="minorHAnsi"/>
          <w:szCs w:val="22"/>
        </w:rPr>
        <w:t xml:space="preserve">, also demonstrated </w:t>
      </w:r>
      <w:r w:rsidR="005E1A32">
        <w:rPr>
          <w:rFonts w:eastAsiaTheme="minorHAnsi"/>
          <w:szCs w:val="22"/>
        </w:rPr>
        <w:t xml:space="preserve">that </w:t>
      </w:r>
      <w:r w:rsidR="00DB1A74">
        <w:rPr>
          <w:rFonts w:eastAsiaTheme="minorHAnsi"/>
          <w:szCs w:val="22"/>
        </w:rPr>
        <w:t>in an induced colitis mouse model, mice treated with the GMO had significantly lower clinical scores</w:t>
      </w:r>
      <w:r w:rsidR="007072FA">
        <w:rPr>
          <w:rFonts w:eastAsiaTheme="minorHAnsi"/>
          <w:szCs w:val="22"/>
        </w:rPr>
        <w:t>, lower pathology scores,</w:t>
      </w:r>
      <w:r w:rsidR="0085463C">
        <w:rPr>
          <w:rFonts w:eastAsiaTheme="minorHAnsi"/>
          <w:szCs w:val="22"/>
        </w:rPr>
        <w:t xml:space="preserve"> and</w:t>
      </w:r>
      <w:r w:rsidR="007072FA">
        <w:rPr>
          <w:rFonts w:eastAsiaTheme="minorHAnsi"/>
          <w:szCs w:val="22"/>
        </w:rPr>
        <w:t xml:space="preserve"> lower infiltration of macrophages and neutrophils (drivers of ulcerative colitis)</w:t>
      </w:r>
      <w:r w:rsidR="00DB1A74">
        <w:rPr>
          <w:rFonts w:eastAsiaTheme="minorHAnsi"/>
          <w:szCs w:val="22"/>
        </w:rPr>
        <w:t xml:space="preserve"> compared to mice treated with WT EcN or the front-line treatment for ulcerative colitis (5-ASA) </w:t>
      </w:r>
      <w:r w:rsidR="003D3035">
        <w:rPr>
          <w:rFonts w:eastAsiaTheme="minorHAnsi"/>
          <w:szCs w:val="22"/>
        </w:rPr>
        <w:fldChar w:fldCharType="begin"/>
      </w:r>
      <w:r w:rsidR="002167C9">
        <w:rPr>
          <w:rFonts w:eastAsiaTheme="minorHAnsi"/>
          <w:szCs w:val="22"/>
        </w:rPr>
        <w:instrText xml:space="preserve"> ADDIN EN.CITE &lt;EndNote&gt;&lt;Cite&gt;&lt;Author&gt;Verdugo-Meza&lt;/Author&gt;&lt;Year&gt;2024&lt;/Year&gt;&lt;RecNum&gt;85&lt;/RecNum&gt;&lt;DisplayText&gt;(Verdugo-Meza et al., 2024)&lt;/DisplayText&gt;&lt;record&gt;&lt;rec-number&gt;85&lt;/rec-number&gt;&lt;foreign-keys&gt;&lt;key app="EN" db-id="e2p5expr8xpzasea9ag5xrxnztseszre50vw" timestamp="1761605505"&gt;85&lt;/key&gt;&lt;/foreign-keys&gt;&lt;ref-type name="Journal Article"&gt;17&lt;/ref-type&gt;&lt;contributors&gt;&lt;authors&gt;&lt;author&gt;Verdugo-Meza, Andrea&lt;/author&gt;&lt;author&gt;Gill, Sandeep K.&lt;/author&gt;&lt;author&gt;Godovannyi, Artem&lt;/author&gt;&lt;author&gt;Adur, Malavika K.&lt;/author&gt;&lt;author&gt;Barnett, Jacqueline A.&lt;/author&gt;&lt;author&gt;Estaki, Mehrbod&lt;/author&gt;&lt;author&gt;Ye, Jiayu&lt;/author&gt;&lt;author&gt;Haskey, Natasha&lt;/author&gt;&lt;author&gt;Mehain, Hannah&lt;/author&gt;&lt;author&gt;Josephson, Jessica K.&lt;/author&gt;&lt;author&gt;Ishida, Ray&lt;/author&gt;&lt;author&gt;Ghesquiere, Chanel&lt;/author&gt;&lt;author&gt;Sly, Laura M.&lt;/author&gt;&lt;author&gt;Gibson, Deanna L.&lt;/author&gt;&lt;/authors&gt;&lt;/contributors&gt;&lt;titles&gt;&lt;title&gt;Bio-engineering a common probiotic to exploit colonic inflammation promotes reliable efficacy in translational models of colitis&lt;/title&gt;&lt;secondary-title&gt;bioRxiv&lt;/secondary-title&gt;&lt;/titles&gt;&lt;periodical&gt;&lt;full-title&gt;bioRxiv&lt;/full-title&gt;&lt;/periodical&gt;&lt;pages&gt;2024.10.08.617317&lt;/pages&gt;&lt;dates&gt;&lt;year&gt;2024&lt;/year&gt;&lt;/dates&gt;&lt;urls&gt;&lt;related-urls&gt;&lt;url&gt;https://www.biorxiv.org/content/biorxiv/early/2024/10/09/2024.10.08.617317.full.pdf&lt;/url&gt;&lt;/related-urls&gt;&lt;/urls&gt;&lt;electronic-resource-num&gt;10.1101/2024.10.08.617317&lt;/electronic-resource-num&gt;&lt;/record&gt;&lt;/Cite&gt;&lt;/EndNote&gt;</w:instrText>
      </w:r>
      <w:r w:rsidR="003D3035">
        <w:rPr>
          <w:rFonts w:eastAsiaTheme="minorHAnsi"/>
          <w:szCs w:val="22"/>
        </w:rPr>
        <w:fldChar w:fldCharType="separate"/>
      </w:r>
      <w:r w:rsidR="003D3035">
        <w:rPr>
          <w:rFonts w:eastAsiaTheme="minorHAnsi"/>
          <w:noProof/>
          <w:szCs w:val="22"/>
        </w:rPr>
        <w:t>(</w:t>
      </w:r>
      <w:hyperlink w:anchor="_ENREF_107" w:tooltip="Verdugo-Meza, 2024 #85" w:history="1">
        <w:r w:rsidR="0028001F">
          <w:rPr>
            <w:rFonts w:eastAsiaTheme="minorHAnsi"/>
            <w:noProof/>
            <w:szCs w:val="22"/>
          </w:rPr>
          <w:t>Verdugo-Meza et al., 2024</w:t>
        </w:r>
      </w:hyperlink>
      <w:r w:rsidR="003D3035">
        <w:rPr>
          <w:rFonts w:eastAsiaTheme="minorHAnsi"/>
          <w:noProof/>
          <w:szCs w:val="22"/>
        </w:rPr>
        <w:t>)</w:t>
      </w:r>
      <w:r w:rsidR="003D3035">
        <w:rPr>
          <w:rFonts w:eastAsiaTheme="minorHAnsi"/>
          <w:szCs w:val="22"/>
        </w:rPr>
        <w:fldChar w:fldCharType="end"/>
      </w:r>
      <w:r>
        <w:rPr>
          <w:rFonts w:eastAsiaTheme="minorHAnsi"/>
          <w:szCs w:val="22"/>
        </w:rPr>
        <w:t>.</w:t>
      </w:r>
    </w:p>
    <w:p w14:paraId="07456169" w14:textId="7788B849" w:rsidR="00CD4490" w:rsidRPr="00674041" w:rsidRDefault="00CD4490" w:rsidP="004A7E1C">
      <w:pPr>
        <w:pStyle w:val="RARMPnumberedparagraphs"/>
        <w:rPr>
          <w:rFonts w:eastAsiaTheme="minorHAnsi"/>
          <w:color w:val="0070C0"/>
          <w:szCs w:val="22"/>
        </w:rPr>
      </w:pPr>
      <w:r>
        <w:rPr>
          <w:rFonts w:eastAsiaTheme="minorHAnsi"/>
          <w:szCs w:val="22"/>
        </w:rPr>
        <w:t xml:space="preserve">The GMO has also been tested in pigs, which share a more similar anatomy and physiology to humans. Pigs </w:t>
      </w:r>
      <w:r w:rsidR="005E1A32">
        <w:rPr>
          <w:rFonts w:eastAsiaTheme="minorHAnsi"/>
          <w:szCs w:val="22"/>
        </w:rPr>
        <w:t>with chemically-</w:t>
      </w:r>
      <w:r>
        <w:rPr>
          <w:rFonts w:eastAsiaTheme="minorHAnsi"/>
          <w:szCs w:val="22"/>
        </w:rPr>
        <w:t>induced ulcerative colitis</w:t>
      </w:r>
      <w:r w:rsidR="00082962">
        <w:rPr>
          <w:rFonts w:eastAsiaTheme="minorHAnsi"/>
          <w:szCs w:val="22"/>
        </w:rPr>
        <w:t xml:space="preserve"> </w:t>
      </w:r>
      <w:r w:rsidR="005E1A32">
        <w:rPr>
          <w:rFonts w:eastAsiaTheme="minorHAnsi"/>
          <w:szCs w:val="22"/>
        </w:rPr>
        <w:t xml:space="preserve">treated </w:t>
      </w:r>
      <w:r>
        <w:rPr>
          <w:rFonts w:eastAsiaTheme="minorHAnsi"/>
          <w:szCs w:val="22"/>
        </w:rPr>
        <w:t xml:space="preserve">with the GMO </w:t>
      </w:r>
      <w:r w:rsidR="005E1A32">
        <w:rPr>
          <w:rFonts w:eastAsiaTheme="minorHAnsi"/>
          <w:szCs w:val="22"/>
        </w:rPr>
        <w:t xml:space="preserve">had </w:t>
      </w:r>
      <w:r>
        <w:rPr>
          <w:rFonts w:eastAsiaTheme="minorHAnsi"/>
          <w:szCs w:val="22"/>
        </w:rPr>
        <w:t>increase</w:t>
      </w:r>
      <w:r w:rsidR="005E1A32">
        <w:rPr>
          <w:rFonts w:eastAsiaTheme="minorHAnsi"/>
          <w:szCs w:val="22"/>
        </w:rPr>
        <w:t>d</w:t>
      </w:r>
      <w:r>
        <w:rPr>
          <w:rFonts w:eastAsiaTheme="minorHAnsi"/>
          <w:szCs w:val="22"/>
        </w:rPr>
        <w:t xml:space="preserve"> survival rates compared to the controls (</w:t>
      </w:r>
      <w:r w:rsidR="005E1A32">
        <w:rPr>
          <w:rFonts w:eastAsiaTheme="minorHAnsi"/>
          <w:szCs w:val="22"/>
        </w:rPr>
        <w:t xml:space="preserve">treatment with an </w:t>
      </w:r>
      <w:r>
        <w:rPr>
          <w:rFonts w:eastAsiaTheme="minorHAnsi"/>
          <w:szCs w:val="22"/>
        </w:rPr>
        <w:t xml:space="preserve">empty microcapsule) </w:t>
      </w:r>
      <w:r w:rsidR="003D3035">
        <w:rPr>
          <w:rFonts w:eastAsiaTheme="minorHAnsi"/>
          <w:szCs w:val="22"/>
        </w:rPr>
        <w:fldChar w:fldCharType="begin"/>
      </w:r>
      <w:r w:rsidR="002167C9">
        <w:rPr>
          <w:rFonts w:eastAsiaTheme="minorHAnsi"/>
          <w:szCs w:val="22"/>
        </w:rPr>
        <w:instrText xml:space="preserve"> ADDIN EN.CITE &lt;EndNote&gt;&lt;Cite&gt;&lt;Author&gt;Verdugo-Meza&lt;/Author&gt;&lt;Year&gt;2024&lt;/Year&gt;&lt;RecNum&gt;85&lt;/RecNum&gt;&lt;DisplayText&gt;(Verdugo-Meza et al., 2024)&lt;/DisplayText&gt;&lt;record&gt;&lt;rec-number&gt;85&lt;/rec-number&gt;&lt;foreign-keys&gt;&lt;key app="EN" db-id="e2p5expr8xpzasea9ag5xrxnztseszre50vw" timestamp="1761605505"&gt;85&lt;/key&gt;&lt;/foreign-keys&gt;&lt;ref-type name="Journal Article"&gt;17&lt;/ref-type&gt;&lt;contributors&gt;&lt;authors&gt;&lt;author&gt;Verdugo-Meza, Andrea&lt;/author&gt;&lt;author&gt;Gill, Sandeep K.&lt;/author&gt;&lt;author&gt;Godovannyi, Artem&lt;/author&gt;&lt;author&gt;Adur, Malavika K.&lt;/author&gt;&lt;author&gt;Barnett, Jacqueline A.&lt;/author&gt;&lt;author&gt;Estaki, Mehrbod&lt;/author&gt;&lt;author&gt;Ye, Jiayu&lt;/author&gt;&lt;author&gt;Haskey, Natasha&lt;/author&gt;&lt;author&gt;Mehain, Hannah&lt;/author&gt;&lt;author&gt;Josephson, Jessica K.&lt;/author&gt;&lt;author&gt;Ishida, Ray&lt;/author&gt;&lt;author&gt;Ghesquiere, Chanel&lt;/author&gt;&lt;author&gt;Sly, Laura M.&lt;/author&gt;&lt;author&gt;Gibson, Deanna L.&lt;/author&gt;&lt;/authors&gt;&lt;/contributors&gt;&lt;titles&gt;&lt;title&gt;Bio-engineering a common probiotic to exploit colonic inflammation promotes reliable efficacy in translational models of colitis&lt;/title&gt;&lt;secondary-title&gt;bioRxiv&lt;/secondary-title&gt;&lt;/titles&gt;&lt;periodical&gt;&lt;full-title&gt;bioRxiv&lt;/full-title&gt;&lt;/periodical&gt;&lt;pages&gt;2024.10.08.617317&lt;/pages&gt;&lt;dates&gt;&lt;year&gt;2024&lt;/year&gt;&lt;/dates&gt;&lt;urls&gt;&lt;related-urls&gt;&lt;url&gt;https://www.biorxiv.org/content/biorxiv/early/2024/10/09/2024.10.08.617317.full.pdf&lt;/url&gt;&lt;/related-urls&gt;&lt;/urls&gt;&lt;electronic-resource-num&gt;10.1101/2024.10.08.617317&lt;/electronic-resource-num&gt;&lt;/record&gt;&lt;/Cite&gt;&lt;/EndNote&gt;</w:instrText>
      </w:r>
      <w:r w:rsidR="003D3035">
        <w:rPr>
          <w:rFonts w:eastAsiaTheme="minorHAnsi"/>
          <w:szCs w:val="22"/>
        </w:rPr>
        <w:fldChar w:fldCharType="separate"/>
      </w:r>
      <w:r w:rsidR="003D3035">
        <w:rPr>
          <w:rFonts w:eastAsiaTheme="minorHAnsi"/>
          <w:noProof/>
          <w:szCs w:val="22"/>
        </w:rPr>
        <w:t>(</w:t>
      </w:r>
      <w:hyperlink w:anchor="_ENREF_107" w:tooltip="Verdugo-Meza, 2024 #85" w:history="1">
        <w:r w:rsidR="0028001F">
          <w:rPr>
            <w:rFonts w:eastAsiaTheme="minorHAnsi"/>
            <w:noProof/>
            <w:szCs w:val="22"/>
          </w:rPr>
          <w:t>Verdugo-Meza et al., 2024</w:t>
        </w:r>
      </w:hyperlink>
      <w:r w:rsidR="003D3035">
        <w:rPr>
          <w:rFonts w:eastAsiaTheme="minorHAnsi"/>
          <w:noProof/>
          <w:szCs w:val="22"/>
        </w:rPr>
        <w:t>)</w:t>
      </w:r>
      <w:r w:rsidR="003D3035">
        <w:rPr>
          <w:rFonts w:eastAsiaTheme="minorHAnsi"/>
          <w:szCs w:val="22"/>
        </w:rPr>
        <w:fldChar w:fldCharType="end"/>
      </w:r>
      <w:r>
        <w:rPr>
          <w:rFonts w:eastAsiaTheme="minorHAnsi"/>
          <w:szCs w:val="22"/>
        </w:rPr>
        <w:t xml:space="preserve">. </w:t>
      </w:r>
      <w:r w:rsidR="00EC2C9B">
        <w:rPr>
          <w:rFonts w:eastAsiaTheme="minorHAnsi"/>
          <w:szCs w:val="22"/>
        </w:rPr>
        <w:t>N</w:t>
      </w:r>
      <w:r>
        <w:rPr>
          <w:rFonts w:eastAsiaTheme="minorHAnsi"/>
          <w:szCs w:val="22"/>
        </w:rPr>
        <w:t xml:space="preserve">o </w:t>
      </w:r>
      <w:r w:rsidR="00EC2C9B">
        <w:rPr>
          <w:rFonts w:eastAsiaTheme="minorHAnsi"/>
          <w:szCs w:val="22"/>
        </w:rPr>
        <w:t xml:space="preserve">GM </w:t>
      </w:r>
      <w:r>
        <w:rPr>
          <w:rFonts w:eastAsiaTheme="minorHAnsi"/>
          <w:szCs w:val="22"/>
        </w:rPr>
        <w:t xml:space="preserve">bacteria </w:t>
      </w:r>
      <w:r w:rsidR="00EC2C9B">
        <w:rPr>
          <w:rFonts w:eastAsiaTheme="minorHAnsi"/>
          <w:szCs w:val="22"/>
        </w:rPr>
        <w:t xml:space="preserve">were </w:t>
      </w:r>
      <w:r>
        <w:rPr>
          <w:rFonts w:eastAsiaTheme="minorHAnsi"/>
          <w:szCs w:val="22"/>
        </w:rPr>
        <w:t xml:space="preserve">detected in the blood, spleen and the mesenteric lymph nodes </w:t>
      </w:r>
      <w:r w:rsidR="00EC2C9B">
        <w:rPr>
          <w:rFonts w:eastAsiaTheme="minorHAnsi"/>
          <w:szCs w:val="22"/>
        </w:rPr>
        <w:t>despite</w:t>
      </w:r>
      <w:r>
        <w:rPr>
          <w:rFonts w:eastAsiaTheme="minorHAnsi"/>
          <w:szCs w:val="22"/>
        </w:rPr>
        <w:t xml:space="preserve"> the potentially compromised intestinal barrier</w:t>
      </w:r>
      <w:r w:rsidR="0038781A">
        <w:rPr>
          <w:rFonts w:eastAsiaTheme="minorHAnsi"/>
          <w:szCs w:val="22"/>
        </w:rPr>
        <w:t xml:space="preserve"> from the </w:t>
      </w:r>
      <w:r w:rsidR="00EC2C9B">
        <w:rPr>
          <w:rFonts w:eastAsiaTheme="minorHAnsi"/>
          <w:szCs w:val="22"/>
        </w:rPr>
        <w:t xml:space="preserve">induced </w:t>
      </w:r>
      <w:r w:rsidR="0038781A">
        <w:rPr>
          <w:rFonts w:eastAsiaTheme="minorHAnsi"/>
          <w:szCs w:val="22"/>
        </w:rPr>
        <w:t xml:space="preserve">disease </w:t>
      </w:r>
      <w:r w:rsidR="003D3035">
        <w:rPr>
          <w:rFonts w:eastAsiaTheme="minorHAnsi"/>
          <w:szCs w:val="22"/>
        </w:rPr>
        <w:fldChar w:fldCharType="begin"/>
      </w:r>
      <w:r w:rsidR="002167C9">
        <w:rPr>
          <w:rFonts w:eastAsiaTheme="minorHAnsi"/>
          <w:szCs w:val="22"/>
        </w:rPr>
        <w:instrText xml:space="preserve"> ADDIN EN.CITE &lt;EndNote&gt;&lt;Cite&gt;&lt;Author&gt;Verdugo-Meza&lt;/Author&gt;&lt;Year&gt;2024&lt;/Year&gt;&lt;RecNum&gt;85&lt;/RecNum&gt;&lt;DisplayText&gt;(Verdugo-Meza et al., 2024)&lt;/DisplayText&gt;&lt;record&gt;&lt;rec-number&gt;85&lt;/rec-number&gt;&lt;foreign-keys&gt;&lt;key app="EN" db-id="e2p5expr8xpzasea9ag5xrxnztseszre50vw" timestamp="1761605505"&gt;85&lt;/key&gt;&lt;/foreign-keys&gt;&lt;ref-type name="Journal Article"&gt;17&lt;/ref-type&gt;&lt;contributors&gt;&lt;authors&gt;&lt;author&gt;Verdugo-Meza, Andrea&lt;/author&gt;&lt;author&gt;Gill, Sandeep K.&lt;/author&gt;&lt;author&gt;Godovannyi, Artem&lt;/author&gt;&lt;author&gt;Adur, Malavika K.&lt;/author&gt;&lt;author&gt;Barnett, Jacqueline A.&lt;/author&gt;&lt;author&gt;Estaki, Mehrbod&lt;/author&gt;&lt;author&gt;Ye, Jiayu&lt;/author&gt;&lt;author&gt;Haskey, Natasha&lt;/author&gt;&lt;author&gt;Mehain, Hannah&lt;/author&gt;&lt;author&gt;Josephson, Jessica K.&lt;/author&gt;&lt;author&gt;Ishida, Ray&lt;/author&gt;&lt;author&gt;Ghesquiere, Chanel&lt;/author&gt;&lt;author&gt;Sly, Laura M.&lt;/author&gt;&lt;author&gt;Gibson, Deanna L.&lt;/author&gt;&lt;/authors&gt;&lt;/contributors&gt;&lt;titles&gt;&lt;title&gt;Bio-engineering a common probiotic to exploit colonic inflammation promotes reliable efficacy in translational models of colitis&lt;/title&gt;&lt;secondary-title&gt;bioRxiv&lt;/secondary-title&gt;&lt;/titles&gt;&lt;periodical&gt;&lt;full-title&gt;bioRxiv&lt;/full-title&gt;&lt;/periodical&gt;&lt;pages&gt;2024.10.08.617317&lt;/pages&gt;&lt;dates&gt;&lt;year&gt;2024&lt;/year&gt;&lt;/dates&gt;&lt;urls&gt;&lt;related-urls&gt;&lt;url&gt;https://www.biorxiv.org/content/biorxiv/early/2024/10/09/2024.10.08.617317.full.pdf&lt;/url&gt;&lt;/related-urls&gt;&lt;/urls&gt;&lt;electronic-resource-num&gt;10.1101/2024.10.08.617317&lt;/electronic-resource-num&gt;&lt;/record&gt;&lt;/Cite&gt;&lt;/EndNote&gt;</w:instrText>
      </w:r>
      <w:r w:rsidR="003D3035">
        <w:rPr>
          <w:rFonts w:eastAsiaTheme="minorHAnsi"/>
          <w:szCs w:val="22"/>
        </w:rPr>
        <w:fldChar w:fldCharType="separate"/>
      </w:r>
      <w:r w:rsidR="003D3035">
        <w:rPr>
          <w:rFonts w:eastAsiaTheme="minorHAnsi"/>
          <w:noProof/>
          <w:szCs w:val="22"/>
        </w:rPr>
        <w:t>(</w:t>
      </w:r>
      <w:hyperlink w:anchor="_ENREF_107" w:tooltip="Verdugo-Meza, 2024 #85" w:history="1">
        <w:r w:rsidR="0028001F">
          <w:rPr>
            <w:rFonts w:eastAsiaTheme="minorHAnsi"/>
            <w:noProof/>
            <w:szCs w:val="22"/>
          </w:rPr>
          <w:t>Verdugo-Meza et al., 2024</w:t>
        </w:r>
      </w:hyperlink>
      <w:r w:rsidR="003D3035">
        <w:rPr>
          <w:rFonts w:eastAsiaTheme="minorHAnsi"/>
          <w:noProof/>
          <w:szCs w:val="22"/>
        </w:rPr>
        <w:t>)</w:t>
      </w:r>
      <w:r w:rsidR="003D3035">
        <w:rPr>
          <w:rFonts w:eastAsiaTheme="minorHAnsi"/>
          <w:szCs w:val="22"/>
        </w:rPr>
        <w:fldChar w:fldCharType="end"/>
      </w:r>
      <w:r w:rsidR="0038781A">
        <w:rPr>
          <w:rFonts w:eastAsiaTheme="minorHAnsi"/>
          <w:szCs w:val="22"/>
        </w:rPr>
        <w:t>.</w:t>
      </w:r>
    </w:p>
    <w:p w14:paraId="66458B83" w14:textId="126ED5BF" w:rsidR="00674041" w:rsidRDefault="00674041" w:rsidP="004A7E1C">
      <w:pPr>
        <w:pStyle w:val="RARMPnumberedparagraphs"/>
        <w:rPr>
          <w:rFonts w:eastAsiaTheme="minorHAnsi"/>
          <w:color w:val="0070C0"/>
          <w:szCs w:val="22"/>
        </w:rPr>
      </w:pPr>
      <w:r>
        <w:rPr>
          <w:rFonts w:eastAsiaTheme="minorHAnsi"/>
          <w:szCs w:val="22"/>
        </w:rPr>
        <w:t>There were no adverse reaction</w:t>
      </w:r>
      <w:r w:rsidR="00F2632F">
        <w:rPr>
          <w:rFonts w:eastAsiaTheme="minorHAnsi"/>
          <w:szCs w:val="22"/>
        </w:rPr>
        <w:t>s</w:t>
      </w:r>
      <w:r>
        <w:rPr>
          <w:rFonts w:eastAsiaTheme="minorHAnsi"/>
          <w:szCs w:val="22"/>
        </w:rPr>
        <w:t xml:space="preserve"> to the GMO reported in </w:t>
      </w:r>
      <w:r w:rsidR="00EC2C9B">
        <w:rPr>
          <w:rFonts w:eastAsiaTheme="minorHAnsi"/>
          <w:szCs w:val="22"/>
        </w:rPr>
        <w:t xml:space="preserve">the mouse or </w:t>
      </w:r>
      <w:r>
        <w:rPr>
          <w:rFonts w:eastAsiaTheme="minorHAnsi"/>
          <w:szCs w:val="22"/>
        </w:rPr>
        <w:t xml:space="preserve">pig studies </w:t>
      </w:r>
      <w:r w:rsidR="003D3035">
        <w:rPr>
          <w:rFonts w:eastAsiaTheme="minorHAnsi"/>
          <w:szCs w:val="22"/>
        </w:rPr>
        <w:fldChar w:fldCharType="begin"/>
      </w:r>
      <w:r w:rsidR="002167C9">
        <w:rPr>
          <w:rFonts w:eastAsiaTheme="minorHAnsi"/>
          <w:szCs w:val="22"/>
        </w:rPr>
        <w:instrText xml:space="preserve"> ADDIN EN.CITE &lt;EndNote&gt;&lt;Cite&gt;&lt;Author&gt;Verdugo-Meza&lt;/Author&gt;&lt;Year&gt;2024&lt;/Year&gt;&lt;RecNum&gt;85&lt;/RecNum&gt;&lt;DisplayText&gt;(Verdugo-Meza et al., 2024)&lt;/DisplayText&gt;&lt;record&gt;&lt;rec-number&gt;85&lt;/rec-number&gt;&lt;foreign-keys&gt;&lt;key app="EN" db-id="e2p5expr8xpzasea9ag5xrxnztseszre50vw" timestamp="1761605505"&gt;85&lt;/key&gt;&lt;/foreign-keys&gt;&lt;ref-type name="Journal Article"&gt;17&lt;/ref-type&gt;&lt;contributors&gt;&lt;authors&gt;&lt;author&gt;Verdugo-Meza, Andrea&lt;/author&gt;&lt;author&gt;Gill, Sandeep K.&lt;/author&gt;&lt;author&gt;Godovannyi, Artem&lt;/author&gt;&lt;author&gt;Adur, Malavika K.&lt;/author&gt;&lt;author&gt;Barnett, Jacqueline A.&lt;/author&gt;&lt;author&gt;Estaki, Mehrbod&lt;/author&gt;&lt;author&gt;Ye, Jiayu&lt;/author&gt;&lt;author&gt;Haskey, Natasha&lt;/author&gt;&lt;author&gt;Mehain, Hannah&lt;/author&gt;&lt;author&gt;Josephson, Jessica K.&lt;/author&gt;&lt;author&gt;Ishida, Ray&lt;/author&gt;&lt;author&gt;Ghesquiere, Chanel&lt;/author&gt;&lt;author&gt;Sly, Laura M.&lt;/author&gt;&lt;author&gt;Gibson, Deanna L.&lt;/author&gt;&lt;/authors&gt;&lt;/contributors&gt;&lt;titles&gt;&lt;title&gt;Bio-engineering a common probiotic to exploit colonic inflammation promotes reliable efficacy in translational models of colitis&lt;/title&gt;&lt;secondary-title&gt;bioRxiv&lt;/secondary-title&gt;&lt;/titles&gt;&lt;periodical&gt;&lt;full-title&gt;bioRxiv&lt;/full-title&gt;&lt;/periodical&gt;&lt;pages&gt;2024.10.08.617317&lt;/pages&gt;&lt;dates&gt;&lt;year&gt;2024&lt;/year&gt;&lt;/dates&gt;&lt;urls&gt;&lt;related-urls&gt;&lt;url&gt;https://www.biorxiv.org/content/biorxiv/early/2024/10/09/2024.10.08.617317.full.pdf&lt;/url&gt;&lt;/related-urls&gt;&lt;/urls&gt;&lt;electronic-resource-num&gt;10.1101/2024.10.08.617317&lt;/electronic-resource-num&gt;&lt;/record&gt;&lt;/Cite&gt;&lt;/EndNote&gt;</w:instrText>
      </w:r>
      <w:r w:rsidR="003D3035">
        <w:rPr>
          <w:rFonts w:eastAsiaTheme="minorHAnsi"/>
          <w:szCs w:val="22"/>
        </w:rPr>
        <w:fldChar w:fldCharType="separate"/>
      </w:r>
      <w:r w:rsidR="003D3035">
        <w:rPr>
          <w:rFonts w:eastAsiaTheme="minorHAnsi"/>
          <w:noProof/>
          <w:szCs w:val="22"/>
        </w:rPr>
        <w:t>(</w:t>
      </w:r>
      <w:hyperlink w:anchor="_ENREF_107" w:tooltip="Verdugo-Meza, 2024 #85" w:history="1">
        <w:r w:rsidR="0028001F">
          <w:rPr>
            <w:rFonts w:eastAsiaTheme="minorHAnsi"/>
            <w:noProof/>
            <w:szCs w:val="22"/>
          </w:rPr>
          <w:t>Verdugo-Meza et al., 2024</w:t>
        </w:r>
      </w:hyperlink>
      <w:r w:rsidR="003D3035">
        <w:rPr>
          <w:rFonts w:eastAsiaTheme="minorHAnsi"/>
          <w:noProof/>
          <w:szCs w:val="22"/>
        </w:rPr>
        <w:t>)</w:t>
      </w:r>
      <w:r w:rsidR="003D3035">
        <w:rPr>
          <w:rFonts w:eastAsiaTheme="minorHAnsi"/>
          <w:szCs w:val="22"/>
        </w:rPr>
        <w:fldChar w:fldCharType="end"/>
      </w:r>
      <w:r>
        <w:rPr>
          <w:rFonts w:eastAsiaTheme="minorHAnsi"/>
          <w:szCs w:val="22"/>
        </w:rPr>
        <w:t>.</w:t>
      </w:r>
    </w:p>
    <w:p w14:paraId="5F3F2E7F" w14:textId="15CE4FD1" w:rsidR="00CD6818" w:rsidRPr="00B2660B" w:rsidRDefault="002871F7" w:rsidP="00991711">
      <w:pPr>
        <w:pStyle w:val="4RARMP"/>
      </w:pPr>
      <w:bookmarkStart w:id="219" w:name="_Ref67300410"/>
      <w:bookmarkStart w:id="220" w:name="_Ref212459854"/>
      <w:r>
        <w:t xml:space="preserve">Clinical </w:t>
      </w:r>
      <w:r w:rsidRPr="00321D13">
        <w:t>trials</w:t>
      </w:r>
      <w:r>
        <w:t xml:space="preserve"> using </w:t>
      </w:r>
      <w:r w:rsidR="00020F72">
        <w:t xml:space="preserve">other </w:t>
      </w:r>
      <w:bookmarkEnd w:id="219"/>
      <w:r w:rsidR="0002623D">
        <w:t>EcN</w:t>
      </w:r>
      <w:bookmarkEnd w:id="220"/>
    </w:p>
    <w:p w14:paraId="2F0983DD" w14:textId="14C3D5FB" w:rsidR="00020F72" w:rsidRDefault="00773F63" w:rsidP="0085598D">
      <w:pPr>
        <w:pStyle w:val="RARMPnumberedparagraphs"/>
      </w:pPr>
      <w:r w:rsidRPr="00554C96">
        <w:t xml:space="preserve">As of </w:t>
      </w:r>
      <w:r w:rsidR="00554C96" w:rsidRPr="00554C96">
        <w:t>October</w:t>
      </w:r>
      <w:r w:rsidRPr="00554C96">
        <w:t xml:space="preserve"> 2025, </w:t>
      </w:r>
      <w:r w:rsidR="00554C96" w:rsidRPr="00554C96">
        <w:t>16</w:t>
      </w:r>
      <w:r w:rsidRPr="00554C96">
        <w:t xml:space="preserve"> clinical trials were listed on </w:t>
      </w:r>
      <w:hyperlink r:id="rId37" w:history="1">
        <w:r w:rsidRPr="00554C96">
          <w:rPr>
            <w:rStyle w:val="Hyperlink"/>
          </w:rPr>
          <w:t>www.clinicaltrials.gov</w:t>
        </w:r>
      </w:hyperlink>
      <w:r w:rsidRPr="00554C96">
        <w:t xml:space="preserve"> using </w:t>
      </w:r>
      <w:r w:rsidR="00554C96" w:rsidRPr="00554C96">
        <w:t xml:space="preserve">EcN </w:t>
      </w:r>
      <w:r w:rsidR="00F2632F">
        <w:t xml:space="preserve">for </w:t>
      </w:r>
      <w:r w:rsidR="00554C96" w:rsidRPr="00554C96">
        <w:t xml:space="preserve">treatment of </w:t>
      </w:r>
      <w:r w:rsidR="00F2632F">
        <w:t xml:space="preserve">conditions </w:t>
      </w:r>
      <w:r w:rsidR="00F2632F" w:rsidRPr="00554C96">
        <w:t xml:space="preserve">ranging from </w:t>
      </w:r>
      <w:r w:rsidR="00554C96" w:rsidRPr="00554C96">
        <w:t xml:space="preserve">colon/gastric cancer; prevention of urinary tract infections; supporting therapy for diabetes; treatment of ulcerative colitis, hay fever, liver disease </w:t>
      </w:r>
      <w:r w:rsidR="0085463C">
        <w:t xml:space="preserve">and </w:t>
      </w:r>
      <w:r w:rsidR="00554C96" w:rsidRPr="00554C96">
        <w:t>irritable bowel syndrome</w:t>
      </w:r>
      <w:r w:rsidRPr="00554C96">
        <w:t xml:space="preserve">. </w:t>
      </w:r>
      <w:r w:rsidR="0088405D">
        <w:t xml:space="preserve">Outcomes of </w:t>
      </w:r>
      <w:r w:rsidR="00082962">
        <w:t xml:space="preserve">some of </w:t>
      </w:r>
      <w:r w:rsidR="0088405D">
        <w:t xml:space="preserve">these studies have been reviewed by Falzone </w:t>
      </w:r>
      <w:r w:rsidR="0088405D" w:rsidRPr="0088405D">
        <w:rPr>
          <w:i/>
          <w:iCs/>
        </w:rPr>
        <w:t xml:space="preserve">et. al </w:t>
      </w:r>
      <w:r w:rsidR="003D3035">
        <w:fldChar w:fldCharType="begin">
          <w:fldData xml:space="preserve">PEVuZE5vdGU+PENpdGU+PEF1dGhvcj5GYWx6b25lPC9BdXRob3I+PFllYXI+MjAyNDwvWWVhcj48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</w:fldData>
        </w:fldChar>
      </w:r>
      <w:r w:rsidR="00FA1892">
        <w:instrText xml:space="preserve"> ADDIN EN.CITE </w:instrText>
      </w:r>
      <w:r w:rsidR="00FA1892">
        <w:fldChar w:fldCharType="begin">
          <w:fldData xml:space="preserve">PEVuZE5vdGU+PENpdGU+PEF1dGhvcj5GYWx6b25lPC9BdXRob3I+PFllYXI+MjAyNDwvWWVhcj48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</w:fldData>
        </w:fldChar>
      </w:r>
      <w:r w:rsidR="00FA1892">
        <w:instrText xml:space="preserve"> ADDIN EN.CITE.DATA </w:instrText>
      </w:r>
      <w:r w:rsidR="00FA1892">
        <w:fldChar w:fldCharType="end"/>
      </w:r>
      <w:r w:rsidR="003D3035">
        <w:fldChar w:fldCharType="separate"/>
      </w:r>
      <w:r w:rsidR="003D3035">
        <w:rPr>
          <w:noProof/>
        </w:rPr>
        <w:t>(</w:t>
      </w:r>
      <w:hyperlink w:anchor="_ENREF_24" w:tooltip="Falzone, 2024 #47" w:history="1">
        <w:r w:rsidR="0028001F">
          <w:rPr>
            <w:noProof/>
          </w:rPr>
          <w:t>Falzone et al., 2024</w:t>
        </w:r>
      </w:hyperlink>
      <w:r w:rsidR="003D3035">
        <w:rPr>
          <w:noProof/>
        </w:rPr>
        <w:t>)</w:t>
      </w:r>
      <w:r w:rsidR="003D3035">
        <w:fldChar w:fldCharType="end"/>
      </w:r>
      <w:r w:rsidR="0088405D">
        <w:t>.</w:t>
      </w:r>
    </w:p>
    <w:p w14:paraId="13EA3BE3" w14:textId="34D68DA0" w:rsidR="0009018F" w:rsidRDefault="0009018F" w:rsidP="0085598D">
      <w:pPr>
        <w:pStyle w:val="RARMPnumberedparagraphs"/>
      </w:pPr>
      <w:r>
        <w:t>Most reported clinical trials have used an oral dose of EcN of between 1</w:t>
      </w:r>
      <w:r w:rsidR="00160364">
        <w:t xml:space="preserve"> x 10</w:t>
      </w:r>
      <w:r w:rsidR="00160364" w:rsidRPr="0009018F">
        <w:rPr>
          <w:vertAlign w:val="superscript"/>
        </w:rPr>
        <w:t>9</w:t>
      </w:r>
      <w:r w:rsidR="00160364">
        <w:t xml:space="preserve"> and</w:t>
      </w:r>
      <w:r>
        <w:t xml:space="preserve"> 25 x 10</w:t>
      </w:r>
      <w:r w:rsidRPr="0009018F">
        <w:rPr>
          <w:vertAlign w:val="superscript"/>
        </w:rPr>
        <w:t>9</w:t>
      </w:r>
      <w:r>
        <w:t xml:space="preserve"> CFU </w:t>
      </w:r>
      <w:r w:rsidR="003D3035">
        <w:fldChar w:fldCharType="begin">
          <w:fldData xml:space="preserve">PEVuZE5vdGU+PENpdGU+PEF1dGhvcj5HdXJiYXRyaTwvQXV0aG9yPjxZZWFyPjIwMjQ8L1llYXI+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</w:fldData>
        </w:fldChar>
      </w:r>
      <w:r w:rsidR="009F7A88">
        <w:instrText xml:space="preserve"> ADDIN EN.CITE </w:instrText>
      </w:r>
      <w:r w:rsidR="009F7A88">
        <w:fldChar w:fldCharType="begin">
          <w:fldData xml:space="preserve">PEVuZE5vdGU+PENpdGU+PEF1dGhvcj5HdXJiYXRyaTwvQXV0aG9yPjxZZWFyPjIwMjQ8L1llYXI+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</w:fldData>
        </w:fldChar>
      </w:r>
      <w:r w:rsidR="009F7A88">
        <w:instrText xml:space="preserve"> ADDIN EN.CITE.DATA </w:instrText>
      </w:r>
      <w:r w:rsidR="009F7A88">
        <w:fldChar w:fldCharType="end"/>
      </w:r>
      <w:r w:rsidR="003D3035">
        <w:fldChar w:fldCharType="separate"/>
      </w:r>
      <w:r w:rsidR="009F7A88">
        <w:rPr>
          <w:noProof/>
        </w:rPr>
        <w:t>(</w:t>
      </w:r>
      <w:hyperlink w:anchor="_ENREF_35" w:tooltip="Gurbatri, 2024 #34" w:history="1">
        <w:r w:rsidR="0028001F">
          <w:rPr>
            <w:noProof/>
          </w:rPr>
          <w:t>Gurbatri et al., 2024</w:t>
        </w:r>
      </w:hyperlink>
      <w:r w:rsidR="009F7A88">
        <w:rPr>
          <w:noProof/>
        </w:rPr>
        <w:t xml:space="preserve">; </w:t>
      </w:r>
      <w:hyperlink w:anchor="_ENREF_48" w:tooltip="Kruis, 2012 #86" w:history="1">
        <w:r w:rsidR="0028001F">
          <w:rPr>
            <w:noProof/>
          </w:rPr>
          <w:t>Kruis et al., 2012</w:t>
        </w:r>
      </w:hyperlink>
      <w:r w:rsidR="009F7A88">
        <w:rPr>
          <w:noProof/>
        </w:rPr>
        <w:t xml:space="preserve">; </w:t>
      </w:r>
      <w:hyperlink w:anchor="_ENREF_57" w:tooltip="Manzhalii, 2022 #87" w:history="1">
        <w:r w:rsidR="0028001F">
          <w:rPr>
            <w:noProof/>
          </w:rPr>
          <w:t>Manzhalii et al., 2022</w:t>
        </w:r>
      </w:hyperlink>
      <w:r w:rsidR="009F7A88">
        <w:rPr>
          <w:noProof/>
        </w:rPr>
        <w:t xml:space="preserve">; </w:t>
      </w:r>
      <w:hyperlink w:anchor="_ENREF_76" w:tooltip="Petersen, 2014 #88" w:history="1">
        <w:r w:rsidR="0028001F">
          <w:rPr>
            <w:noProof/>
          </w:rPr>
          <w:t>Petersen et al., 2014</w:t>
        </w:r>
      </w:hyperlink>
      <w:r w:rsidR="009F7A88">
        <w:rPr>
          <w:noProof/>
        </w:rPr>
        <w:t>)</w:t>
      </w:r>
      <w:r w:rsidR="003D3035">
        <w:fldChar w:fldCharType="end"/>
      </w:r>
      <w:r>
        <w:t xml:space="preserve">. No adverse events relating to </w:t>
      </w:r>
      <w:r w:rsidR="008330F0">
        <w:t xml:space="preserve">EcN </w:t>
      </w:r>
      <w:r w:rsidR="00EC2C9B">
        <w:t xml:space="preserve">have </w:t>
      </w:r>
      <w:r>
        <w:t xml:space="preserve">been reported in these studies </w:t>
      </w:r>
      <w:r w:rsidR="003D3035">
        <w:fldChar w:fldCharType="begin">
          <w:fldData xml:space="preserve">PEVuZE5vdGU+PENpdGU+PEF1dGhvcj5HdXJiYXRyaTwvQXV0aG9yPjxZZWFyPjIwMjQ8L1llYXI+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</w:fldData>
        </w:fldChar>
      </w:r>
      <w:r w:rsidR="009F7A88">
        <w:instrText xml:space="preserve"> ADDIN EN.CITE </w:instrText>
      </w:r>
      <w:r w:rsidR="009F7A88">
        <w:fldChar w:fldCharType="begin">
          <w:fldData xml:space="preserve">PEVuZE5vdGU+PENpdGU+PEF1dGhvcj5HdXJiYXRyaTwvQXV0aG9yPjxZZWFyPjIwMjQ8L1llYXI+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</w:fldData>
        </w:fldChar>
      </w:r>
      <w:r w:rsidR="009F7A88">
        <w:instrText xml:space="preserve"> ADDIN EN.CITE.DATA </w:instrText>
      </w:r>
      <w:r w:rsidR="009F7A88">
        <w:fldChar w:fldCharType="end"/>
      </w:r>
      <w:r w:rsidR="003D3035">
        <w:fldChar w:fldCharType="separate"/>
      </w:r>
      <w:r w:rsidR="009F7A88">
        <w:rPr>
          <w:noProof/>
        </w:rPr>
        <w:t>(</w:t>
      </w:r>
      <w:hyperlink w:anchor="_ENREF_35" w:tooltip="Gurbatri, 2024 #34" w:history="1">
        <w:r w:rsidR="0028001F">
          <w:rPr>
            <w:noProof/>
          </w:rPr>
          <w:t>Gurbatri et al., 2024</w:t>
        </w:r>
      </w:hyperlink>
      <w:r w:rsidR="009F7A88">
        <w:rPr>
          <w:noProof/>
        </w:rPr>
        <w:t xml:space="preserve">; </w:t>
      </w:r>
      <w:hyperlink w:anchor="_ENREF_48" w:tooltip="Kruis, 2012 #86" w:history="1">
        <w:r w:rsidR="0028001F">
          <w:rPr>
            <w:noProof/>
          </w:rPr>
          <w:t>Kruis et al., 2012</w:t>
        </w:r>
      </w:hyperlink>
      <w:r w:rsidR="009F7A88">
        <w:rPr>
          <w:noProof/>
        </w:rPr>
        <w:t xml:space="preserve">; </w:t>
      </w:r>
      <w:hyperlink w:anchor="_ENREF_57" w:tooltip="Manzhalii, 2022 #87" w:history="1">
        <w:r w:rsidR="0028001F">
          <w:rPr>
            <w:noProof/>
          </w:rPr>
          <w:t>Manzhalii et al., 2022</w:t>
        </w:r>
      </w:hyperlink>
      <w:r w:rsidR="009F7A88">
        <w:rPr>
          <w:noProof/>
        </w:rPr>
        <w:t xml:space="preserve">; </w:t>
      </w:r>
      <w:hyperlink w:anchor="_ENREF_76" w:tooltip="Petersen, 2014 #88" w:history="1">
        <w:r w:rsidR="0028001F">
          <w:rPr>
            <w:noProof/>
          </w:rPr>
          <w:t>Petersen et al., 2014</w:t>
        </w:r>
      </w:hyperlink>
      <w:r w:rsidR="009F7A88">
        <w:rPr>
          <w:noProof/>
        </w:rPr>
        <w:t>)</w:t>
      </w:r>
      <w:r w:rsidR="003D3035">
        <w:fldChar w:fldCharType="end"/>
      </w:r>
      <w:r>
        <w:t>.</w:t>
      </w:r>
    </w:p>
    <w:p w14:paraId="0C2A9CCB" w14:textId="2C6287D2" w:rsidR="0009018F" w:rsidRDefault="0009018F" w:rsidP="0085598D">
      <w:pPr>
        <w:pStyle w:val="RARMPnumberedparagraphs"/>
      </w:pPr>
      <w:r>
        <w:t xml:space="preserve">EcN enemas were </w:t>
      </w:r>
      <w:r w:rsidR="00E3302E">
        <w:t xml:space="preserve">investigated </w:t>
      </w:r>
      <w:r>
        <w:t xml:space="preserve">in a clinical trial </w:t>
      </w:r>
      <w:r w:rsidR="0085463C">
        <w:t xml:space="preserve">for </w:t>
      </w:r>
      <w:r>
        <w:t>patients with ulcerative colitis</w:t>
      </w:r>
      <w:r w:rsidR="00E3302E">
        <w:t>,</w:t>
      </w:r>
      <w:r>
        <w:t xml:space="preserve"> at doses that range from 1</w:t>
      </w:r>
      <w:r w:rsidR="00EC2C9B">
        <w:t xml:space="preserve"> x 10</w:t>
      </w:r>
      <w:r w:rsidR="00EC2C9B" w:rsidRPr="0018276B">
        <w:rPr>
          <w:vertAlign w:val="superscript"/>
        </w:rPr>
        <w:t>9</w:t>
      </w:r>
      <w:r w:rsidR="00EC2C9B">
        <w:t xml:space="preserve"> to </w:t>
      </w:r>
      <w:r>
        <w:t>4 x 10</w:t>
      </w:r>
      <w:r w:rsidRPr="0009018F">
        <w:rPr>
          <w:vertAlign w:val="superscript"/>
        </w:rPr>
        <w:t>9</w:t>
      </w:r>
      <w:r>
        <w:t xml:space="preserve"> viable organisms </w:t>
      </w:r>
      <w:r w:rsidR="003D3035">
        <w:fldChar w:fldCharType="begin"/>
      </w:r>
      <w:r w:rsidR="00FA1892">
        <w:instrText xml:space="preserve"> ADDIN EN.CITE &lt;EndNote&gt;&lt;Cite&gt;&lt;Author&gt;Matthes&lt;/Author&gt;&lt;Year&gt;2010&lt;/Year&gt;&lt;RecNum&gt;89&lt;/RecNum&gt;&lt;DisplayText&gt;(Matthes et al., 2010)&lt;/DisplayText&gt;&lt;record&gt;&lt;rec-number&gt;89&lt;/rec-number&gt;&lt;foreign-keys&gt;&lt;key app="EN" db-id="e2p5expr8xpzasea9ag5xrxnztseszre50vw" timestamp="1761605516"&gt;89&lt;/key&gt;&lt;/foreign-keys&gt;&lt;ref-type name="Journal Article"&gt;17&lt;/ref-type&gt;&lt;contributors&gt;&lt;authors&gt;&lt;author&gt;Matthes, Harald&lt;/author&gt;&lt;author&gt;Krummenerl, Thomas&lt;/author&gt;&lt;author&gt;Giensch, Manfred&lt;/author&gt;&lt;author&gt;Wolff, Corinna&lt;/author&gt;&lt;author&gt;Schulze, Jürgen&lt;/author&gt;&lt;/authors&gt;&lt;/contributors&gt;&lt;titles&gt;&lt;title&gt;&lt;style face="normal" font="default" size="100%"&gt;Clinical trial: probiotic treatment of acute distal ulcerative colitis with rectally administered &lt;/style&gt;&lt;style face="italic" font="default" size="100%"&gt;Escherichia coli&lt;/style&gt;&lt;style face="normal" font="default" size="100%"&gt; Nissle 1917 (EcN)&lt;/style&gt;&lt;/title&gt;&lt;secondary-title&gt;BMC Complementary and Alternative Medicine&lt;/secondary-title&gt;&lt;/titles&gt;&lt;periodical&gt;&lt;full-title&gt;BMC Complementary and Alternative Medicine&lt;/full-title&gt;&lt;/periodical&gt;&lt;pages&gt;13&lt;/pages&gt;&lt;volume&gt;10&lt;/volume&gt;&lt;number&gt;1&lt;/number&gt;&lt;dates&gt;&lt;year&gt;2010&lt;/year&gt;&lt;pub-dates&gt;&lt;date&gt;2010/04/15&lt;/date&gt;&lt;/pub-dates&gt;&lt;/dates&gt;&lt;isbn&gt;1472-6882&lt;/isbn&gt;&lt;urls&gt;&lt;related-urls&gt;&lt;url&gt;https://doi.org/10.1186/1472-6882-10-13&lt;/url&gt;&lt;/related-urls&gt;&lt;/urls&gt;&lt;electronic-resource-num&gt;10.1186/1472-6882-10-13&lt;/electronic-resource-num&gt;&lt;/record&gt;&lt;/Cite&gt;&lt;/EndNote&gt;</w:instrText>
      </w:r>
      <w:r w:rsidR="003D3035">
        <w:fldChar w:fldCharType="separate"/>
      </w:r>
      <w:r w:rsidR="003D3035">
        <w:rPr>
          <w:noProof/>
        </w:rPr>
        <w:t>(</w:t>
      </w:r>
      <w:hyperlink w:anchor="_ENREF_58" w:tooltip="Matthes, 2010 #89" w:history="1">
        <w:r w:rsidR="0028001F">
          <w:rPr>
            <w:noProof/>
          </w:rPr>
          <w:t>Matthes et al., 2010</w:t>
        </w:r>
      </w:hyperlink>
      <w:r w:rsidR="003D3035">
        <w:rPr>
          <w:noProof/>
        </w:rPr>
        <w:t>)</w:t>
      </w:r>
      <w:r w:rsidR="003D3035">
        <w:fldChar w:fldCharType="end"/>
      </w:r>
      <w:r>
        <w:t xml:space="preserve">. Some adverse events </w:t>
      </w:r>
      <w:r w:rsidR="00EC2C9B">
        <w:t>-</w:t>
      </w:r>
      <w:r>
        <w:t xml:space="preserve"> gastrointestinal</w:t>
      </w:r>
      <w:r w:rsidR="00B75715">
        <w:t xml:space="preserve"> and thoracic disorder</w:t>
      </w:r>
      <w:r w:rsidR="00EC2C9B">
        <w:t>s -</w:t>
      </w:r>
      <w:r w:rsidR="00B75715">
        <w:t xml:space="preserve"> were reported but </w:t>
      </w:r>
      <w:r w:rsidR="00EC2C9B">
        <w:t>most</w:t>
      </w:r>
      <w:r w:rsidR="00EC3093">
        <w:t xml:space="preserve"> </w:t>
      </w:r>
      <w:r w:rsidR="00EC2C9B">
        <w:t>were deemed to be un</w:t>
      </w:r>
      <w:r w:rsidR="00B75715">
        <w:t xml:space="preserve">related to the GMO </w:t>
      </w:r>
      <w:r w:rsidR="003D3035">
        <w:fldChar w:fldCharType="begin"/>
      </w:r>
      <w:r w:rsidR="00FA1892">
        <w:instrText xml:space="preserve"> ADDIN EN.CITE &lt;EndNote&gt;&lt;Cite&gt;&lt;Author&gt;Matthes&lt;/Author&gt;&lt;Year&gt;2010&lt;/Year&gt;&lt;RecNum&gt;89&lt;/RecNum&gt;&lt;DisplayText&gt;(Matthes et al., 2010)&lt;/DisplayText&gt;&lt;record&gt;&lt;rec-number&gt;89&lt;/rec-number&gt;&lt;foreign-keys&gt;&lt;key app="EN" db-id="e2p5expr8xpzasea9ag5xrxnztseszre50vw" timestamp="1761605516"&gt;89&lt;/key&gt;&lt;/foreign-keys&gt;&lt;ref-type name="Journal Article"&gt;17&lt;/ref-type&gt;&lt;contributors&gt;&lt;authors&gt;&lt;author&gt;Matthes, Harald&lt;/author&gt;&lt;author&gt;Krummenerl, Thomas&lt;/author&gt;&lt;author&gt;Giensch, Manfred&lt;/author&gt;&lt;author&gt;Wolff, Corinna&lt;/author&gt;&lt;author&gt;Schulze, Jürgen&lt;/author&gt;&lt;/authors&gt;&lt;/contributors&gt;&lt;titles&gt;&lt;title&gt;&lt;style face="normal" font="default" size="100%"&gt;Clinical trial: probiotic treatment of acute distal ulcerative colitis with rectally administered &lt;/style&gt;&lt;style face="italic" font="default" size="100%"&gt;Escherichia coli&lt;/style&gt;&lt;style face="normal" font="default" size="100%"&gt; Nissle 1917 (EcN)&lt;/style&gt;&lt;/title&gt;&lt;secondary-title&gt;BMC Complementary and Alternative Medicine&lt;/secondary-title&gt;&lt;/titles&gt;&lt;periodical&gt;&lt;full-title&gt;BMC Complementary and Alternative Medicine&lt;/full-title&gt;&lt;/periodical&gt;&lt;pages&gt;13&lt;/pages&gt;&lt;volume&gt;10&lt;/volume&gt;&lt;number&gt;1&lt;/number&gt;&lt;dates&gt;&lt;year&gt;2010&lt;/year&gt;&lt;pub-dates&gt;&lt;date&gt;2010/04/15&lt;/date&gt;&lt;/pub-dates&gt;&lt;/dates&gt;&lt;isbn&gt;1472-6882&lt;/isbn&gt;&lt;urls&gt;&lt;related-urls&gt;&lt;url&gt;https://doi.org/10.1186/1472-6882-10-13&lt;/url&gt;&lt;/related-urls&gt;&lt;/urls&gt;&lt;electronic-resource-num&gt;10.1186/1472-6882-10-13&lt;/electronic-resource-num&gt;&lt;/record&gt;&lt;/Cite&gt;&lt;/EndNote&gt;</w:instrText>
      </w:r>
      <w:r w:rsidR="003D3035">
        <w:fldChar w:fldCharType="separate"/>
      </w:r>
      <w:r w:rsidR="003D3035">
        <w:rPr>
          <w:noProof/>
        </w:rPr>
        <w:t>(</w:t>
      </w:r>
      <w:hyperlink w:anchor="_ENREF_58" w:tooltip="Matthes, 2010 #89" w:history="1">
        <w:r w:rsidR="0028001F">
          <w:rPr>
            <w:noProof/>
          </w:rPr>
          <w:t>Matthes et al., 2010</w:t>
        </w:r>
      </w:hyperlink>
      <w:r w:rsidR="003D3035">
        <w:rPr>
          <w:noProof/>
        </w:rPr>
        <w:t>)</w:t>
      </w:r>
      <w:r w:rsidR="003D3035">
        <w:fldChar w:fldCharType="end"/>
      </w:r>
      <w:r w:rsidR="00B75715">
        <w:t xml:space="preserve">. </w:t>
      </w:r>
    </w:p>
    <w:p w14:paraId="348EE250" w14:textId="0031D728" w:rsidR="000D74EE" w:rsidRPr="005F48D3" w:rsidRDefault="00B75715" w:rsidP="00902CF3">
      <w:pPr>
        <w:pStyle w:val="RARMPnumberedparagraphs"/>
        <w:rPr>
          <w:color w:val="0070C0"/>
        </w:rPr>
      </w:pPr>
      <w:r>
        <w:t xml:space="preserve">As mentioned in Section </w:t>
      </w:r>
      <w:r>
        <w:fldChar w:fldCharType="begin"/>
      </w:r>
      <w:r>
        <w:instrText xml:space="preserve"> REF _Ref210394096 \r \h </w:instrText>
      </w:r>
      <w:r>
        <w:fldChar w:fldCharType="separate"/>
      </w:r>
      <w:r w:rsidR="008453F1">
        <w:t>3.4</w:t>
      </w:r>
      <w:r>
        <w:fldChar w:fldCharType="end"/>
      </w:r>
      <w:r>
        <w:t>, the EcN parent strain (</w:t>
      </w:r>
      <w:r w:rsidR="00AD2EC3">
        <w:t xml:space="preserve">commercially known as </w:t>
      </w:r>
      <w:r>
        <w:t xml:space="preserve">Mutaflor®) has been used as a probiotic for over 100 years with no reported serious adverse effects in children </w:t>
      </w:r>
      <w:r w:rsidR="0085463C">
        <w:t xml:space="preserve">or </w:t>
      </w:r>
      <w:r>
        <w:t xml:space="preserve">adults. </w:t>
      </w:r>
      <w:r w:rsidR="005A6DDE">
        <w:t xml:space="preserve">There is </w:t>
      </w:r>
      <w:r w:rsidR="00E3302E">
        <w:t xml:space="preserve">one </w:t>
      </w:r>
      <w:r w:rsidR="005A6DDE">
        <w:t xml:space="preserve">report of sepsis (bacterial infection of the blood) by EcN in </w:t>
      </w:r>
      <w:r w:rsidR="00AD2EC3">
        <w:t xml:space="preserve">a </w:t>
      </w:r>
      <w:r w:rsidR="005A6DDE">
        <w:t xml:space="preserve">pre-term infant </w:t>
      </w:r>
      <w:r w:rsidR="00AD2EC3">
        <w:t xml:space="preserve">with </w:t>
      </w:r>
      <w:r w:rsidR="005A6DDE">
        <w:t>very low birthweight (&lt;1500 g)</w:t>
      </w:r>
      <w:r w:rsidR="00AD2EC3">
        <w:t xml:space="preserve"> following probiotic administration</w:t>
      </w:r>
      <w:r w:rsidR="005A6DDE">
        <w:t xml:space="preserve"> </w:t>
      </w:r>
      <w:r w:rsidR="003D3035">
        <w:fldChar w:fldCharType="begin"/>
      </w:r>
      <w:r w:rsidR="00FA1892">
        <w:instrText xml:space="preserve"> ADDIN EN.CITE &lt;EndNote&gt;&lt;Cite&gt;&lt;Author&gt;Guenther&lt;/Author&gt;&lt;Year&gt;2010&lt;/Year&gt;&lt;RecNum&gt;90&lt;/RecNum&gt;&lt;DisplayText&gt;(Guenther et al., 2010)&lt;/DisplayText&gt;&lt;record&gt;&lt;rec-number&gt;90&lt;/rec-number&gt;&lt;foreign-keys&gt;&lt;key app="EN" db-id="e2p5expr8xpzasea9ag5xrxnztseszre50vw" timestamp="1761605519"&gt;90&lt;/key&gt;&lt;/foreign-keys&gt;&lt;ref-type name="Journal Article"&gt;17&lt;/ref-type&gt;&lt;contributors&gt;&lt;authors&gt;&lt;author&gt;Guenther, Katrin&lt;/author&gt;&lt;author&gt;Straube, Eberhardt&lt;/author&gt;&lt;author&gt;Pfister, Wolfgang&lt;/author&gt;&lt;author&gt;Guenther, Albrecht&lt;/author&gt;&lt;author&gt;Huebler, Axel&lt;/author&gt;&lt;/authors&gt;&lt;/contributors&gt;&lt;titles&gt;&lt;title&gt;&lt;style face="normal" font="default" size="100%"&gt;Sever Sepsis After Probiotic Treatment With &lt;/style&gt;&lt;style face="italic" font="default" size="100%"&gt;Escherichia coli &lt;/style&gt;&lt;style face="normal" font="default" size="100%"&gt;NISSLE 1917&lt;/style&gt;&lt;/title&gt;&lt;secondary-title&gt;The Pediatric Infectious Disease Journal&lt;/secondary-title&gt;&lt;/titles&gt;&lt;periodical&gt;&lt;full-title&gt;The Pediatric Infectious Disease Journal&lt;/full-title&gt;&lt;/periodical&gt;&lt;pages&gt;188-189&lt;/pages&gt;&lt;volume&gt;29&lt;/volume&gt;&lt;number&gt;2&lt;/number&gt;&lt;dates&gt;&lt;year&gt;2010&lt;/year&gt;&lt;/dates&gt;&lt;isbn&gt;0891-3668&lt;/isbn&gt;&lt;accession-num&gt;00006454-201002000-00030&lt;/accession-num&gt;&lt;urls&gt;&lt;related-urls&gt;&lt;url&gt;https://journals.lww.com/pidj/fulltext/2010/02000/sever_sepsis_after_probiotic_treatment_with.30.aspx&lt;/url&gt;&lt;/related-urls&gt;&lt;/urls&gt;&lt;electronic-resource-num&gt;10.1097/INF.0b013e3181c36eb9&lt;/electronic-resource-num&gt;&lt;/record&gt;&lt;/Cite&gt;&lt;/EndNote&gt;</w:instrText>
      </w:r>
      <w:r w:rsidR="003D3035">
        <w:fldChar w:fldCharType="separate"/>
      </w:r>
      <w:r w:rsidR="003D3035">
        <w:rPr>
          <w:noProof/>
        </w:rPr>
        <w:t>(</w:t>
      </w:r>
      <w:hyperlink w:anchor="_ENREF_34" w:tooltip="Guenther, 2010 #90" w:history="1">
        <w:r w:rsidR="0028001F">
          <w:rPr>
            <w:noProof/>
          </w:rPr>
          <w:t>Guenther et al., 2010</w:t>
        </w:r>
      </w:hyperlink>
      <w:r w:rsidR="003D3035">
        <w:rPr>
          <w:noProof/>
        </w:rPr>
        <w:t>)</w:t>
      </w:r>
      <w:r w:rsidR="003D3035">
        <w:fldChar w:fldCharType="end"/>
      </w:r>
      <w:r w:rsidR="005A6DDE">
        <w:t xml:space="preserve">. </w:t>
      </w:r>
      <w:r w:rsidR="005F48D3">
        <w:t>However, a larger study involving 405 neonates (newborn up to 28 days after birth; &gt;2000</w:t>
      </w:r>
      <w:r w:rsidR="0085463C">
        <w:t xml:space="preserve"> </w:t>
      </w:r>
      <w:r w:rsidR="005F48D3">
        <w:t>g) given 10</w:t>
      </w:r>
      <w:r w:rsidR="005F48D3" w:rsidRPr="005F48D3">
        <w:rPr>
          <w:vertAlign w:val="superscript"/>
        </w:rPr>
        <w:t>8</w:t>
      </w:r>
      <w:r w:rsidR="005F48D3">
        <w:t xml:space="preserve"> CFU of EcN or </w:t>
      </w:r>
      <w:r w:rsidR="0085463C">
        <w:t xml:space="preserve">a </w:t>
      </w:r>
      <w:r w:rsidR="005F48D3">
        <w:t xml:space="preserve">placebo control (empty capsule) showed no obvious difference in adverse events (11.7% vs 8.1%) </w:t>
      </w:r>
      <w:r w:rsidR="003D3035">
        <w:fldChar w:fldCharType="begin">
          <w:fldData xml:space="preserve">PEVuZE5vdGU+PENpdGU+PEF1dGhvcj5PbGJlcnR6PC9BdXRob3I+PFllYXI+MjAyMzwvWWVhcj48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</w:fldData>
        </w:fldChar>
      </w:r>
      <w:r w:rsidR="00FA1892">
        <w:instrText xml:space="preserve"> ADDIN EN.CITE </w:instrText>
      </w:r>
      <w:r w:rsidR="00FA1892">
        <w:fldChar w:fldCharType="begin">
          <w:fldData xml:space="preserve">PEVuZE5vdGU+PENpdGU+PEF1dGhvcj5PbGJlcnR6PC9BdXRob3I+PFllYXI+MjAyMzwvWWVhcj48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</w:fldData>
        </w:fldChar>
      </w:r>
      <w:r w:rsidR="00FA1892">
        <w:instrText xml:space="preserve"> ADDIN EN.CITE.DATA </w:instrText>
      </w:r>
      <w:r w:rsidR="00FA1892">
        <w:fldChar w:fldCharType="end"/>
      </w:r>
      <w:r w:rsidR="003D3035">
        <w:fldChar w:fldCharType="separate"/>
      </w:r>
      <w:r w:rsidR="003D3035">
        <w:rPr>
          <w:noProof/>
        </w:rPr>
        <w:t>(</w:t>
      </w:r>
      <w:hyperlink w:anchor="_ENREF_73" w:tooltip="Olbertz, 2023 #91" w:history="1">
        <w:r w:rsidR="0028001F">
          <w:rPr>
            <w:noProof/>
          </w:rPr>
          <w:t>Olbertz et al., 2023</w:t>
        </w:r>
      </w:hyperlink>
      <w:r w:rsidR="003D3035">
        <w:rPr>
          <w:noProof/>
        </w:rPr>
        <w:t>)</w:t>
      </w:r>
      <w:r w:rsidR="003D3035">
        <w:fldChar w:fldCharType="end"/>
      </w:r>
      <w:r w:rsidR="005F48D3">
        <w:t>.</w:t>
      </w:r>
    </w:p>
    <w:p w14:paraId="2A75AD23" w14:textId="1A6564C9" w:rsidR="00FB7E35" w:rsidRPr="006404A8" w:rsidRDefault="00FB7E35" w:rsidP="00E1104A">
      <w:pPr>
        <w:pStyle w:val="2RARMP"/>
      </w:pPr>
      <w:bookmarkStart w:id="221" w:name="_Ref191119091"/>
      <w:bookmarkStart w:id="222" w:name="_Toc291151811"/>
      <w:bookmarkStart w:id="223" w:name="_Toc309054012"/>
      <w:bookmarkStart w:id="224" w:name="_Toc309833704"/>
      <w:bookmarkStart w:id="225" w:name="_Toc311188365"/>
      <w:bookmarkStart w:id="226" w:name="_Toc377743567"/>
      <w:bookmarkStart w:id="227" w:name="_Toc46243660"/>
      <w:bookmarkStart w:id="228" w:name="_Toc47536753"/>
      <w:bookmarkStart w:id="229" w:name="_Toc214523864"/>
      <w:bookmarkStart w:id="230" w:name="_Toc219529474"/>
      <w:bookmarkStart w:id="231" w:name="_Ref233512151"/>
      <w:bookmarkStart w:id="232" w:name="_Ref233520982"/>
      <w:bookmarkStart w:id="233" w:name="_Ref235515052"/>
      <w:bookmarkStart w:id="234" w:name="_Toc159907353"/>
      <w:bookmarkEnd w:id="0"/>
      <w:bookmarkEnd w:id="1"/>
      <w:bookmarkEnd w:id="2"/>
      <w:bookmarkEnd w:id="97"/>
      <w:bookmarkEnd w:id="98"/>
      <w:bookmarkEnd w:id="150"/>
      <w:bookmarkEnd w:id="151"/>
      <w:bookmarkEnd w:id="152"/>
      <w:bookmarkEnd w:id="211"/>
      <w:bookmarkEnd w:id="212"/>
      <w:bookmarkEnd w:id="213"/>
      <w:bookmarkEnd w:id="214"/>
      <w:r w:rsidRPr="006404A8">
        <w:t>The receiving environment</w:t>
      </w:r>
      <w:bookmarkEnd w:id="221"/>
      <w:bookmarkEnd w:id="222"/>
      <w:bookmarkEnd w:id="223"/>
      <w:bookmarkEnd w:id="224"/>
      <w:bookmarkEnd w:id="225"/>
      <w:bookmarkEnd w:id="226"/>
      <w:bookmarkEnd w:id="227"/>
      <w:bookmarkEnd w:id="228"/>
      <w:bookmarkEnd w:id="229"/>
    </w:p>
    <w:p w14:paraId="7F7FCF6C" w14:textId="2D5915A5" w:rsidR="00FB7E35" w:rsidRPr="00E52B4D" w:rsidRDefault="00FB7E35" w:rsidP="00FB7E35">
      <w:pPr>
        <w:pStyle w:val="RARMPnumberedparagraphs"/>
        <w:rPr>
          <w:rFonts w:cs="Calibri"/>
        </w:rPr>
      </w:pPr>
      <w:bookmarkStart w:id="235" w:name="_Toc291151812"/>
      <w:bookmarkStart w:id="236" w:name="_Toc309054013"/>
      <w:bookmarkStart w:id="237" w:name="_Toc309833705"/>
      <w:bookmarkStart w:id="238" w:name="_Toc311188366"/>
      <w:bookmarkStart w:id="239" w:name="_Toc377743568"/>
      <w:bookmarkEnd w:id="230"/>
      <w:bookmarkEnd w:id="231"/>
      <w:bookmarkEnd w:id="232"/>
      <w:bookmarkEnd w:id="233"/>
      <w:r w:rsidRPr="00E52B4D">
        <w:rPr>
          <w:rFonts w:cs="Calibri"/>
        </w:rPr>
        <w:t>The receiving environment forms part of the context for assessing risks as</w:t>
      </w:r>
      <w:r w:rsidR="00D16BB2">
        <w:rPr>
          <w:rFonts w:cs="Calibri"/>
        </w:rPr>
        <w:t xml:space="preserve">sociated with dealings with </w:t>
      </w:r>
      <w:r w:rsidR="003208BB">
        <w:rPr>
          <w:rFonts w:cs="Calibri"/>
        </w:rPr>
        <w:t xml:space="preserve">the </w:t>
      </w:r>
      <w:r w:rsidR="00D16BB2">
        <w:rPr>
          <w:rFonts w:cs="Calibri"/>
        </w:rPr>
        <w:t>GM</w:t>
      </w:r>
      <w:r w:rsidR="003208BB">
        <w:rPr>
          <w:rFonts w:cs="Calibri"/>
        </w:rPr>
        <w:t>O</w:t>
      </w:r>
      <w:r w:rsidR="0047524B" w:rsidRPr="00E52B4D">
        <w:rPr>
          <w:rFonts w:cs="Calibri"/>
        </w:rPr>
        <w:t xml:space="preserve"> </w:t>
      </w:r>
      <w:r w:rsidR="00C1090B" w:rsidRPr="00E52B4D">
        <w:rPr>
          <w:rFonts w:cs="Calibri"/>
        </w:rPr>
        <w:fldChar w:fldCharType="begin"/>
      </w:r>
      <w:r w:rsidR="009347F7">
        <w:rPr>
          <w:rFonts w:cs="Calibri"/>
        </w:rPr>
        <w:instrText xml:space="preserve"> ADDIN EN.CITE &lt;EndNote&gt;&lt;Cite&gt;&lt;Author&gt;OGTR&lt;/Author&gt;&lt;Year&gt;2013&lt;/Year&gt;&lt;RecNum&gt;1&lt;/RecNum&gt;&lt;DisplayText&gt;(OGTR, 2013)&lt;/DisplayText&gt;&lt;record&gt;&lt;rec-number&gt;1&lt;/rec-number&gt;&lt;foreign-keys&gt;&lt;key app="EN" db-id="e2p5expr8xpzasea9ag5xrxnztseszre50vw" timestamp="1761605279"&gt;1&lt;/key&gt;&lt;/foreign-keys&gt;&lt;ref-type name="Web Page"&gt;12&lt;/ref-type&gt;&lt;contributors&gt;&lt;authors&gt;&lt;author&gt;OGTR &lt;/author&gt;&lt;/authors&gt;&lt;/contributors&gt;&lt;titles&gt;&lt;title&gt;Risk Analysis Framework 2013&lt;/title&gt;&lt;/titles&gt;&lt;number&gt;July 2020&lt;/number&gt;&lt;edition&gt;4&lt;/edition&gt;&lt;dates&gt;&lt;year&gt;2013&lt;/year&gt;&lt;pub-dates&gt;&lt;date&gt;2013&lt;/date&gt;&lt;/pub-dates&gt;&lt;/dates&gt;&lt;pub-location&gt;Canberra Australia&lt;/pub-location&gt;&lt;publisher&gt;Office of the Gene Technology Regulator&lt;/publisher&gt;&lt;urls&gt;&lt;related-urls&gt;&lt;url&gt;http://www.ogtr.gov.au/internet/ogtr/publishing.nsf/Content/raffinal5-toc&lt;/url&gt;&lt;/related-urls&gt;&lt;/urls&gt;&lt;/record&gt;&lt;/Cite&gt;&lt;/EndNote&gt;</w:instrText>
      </w:r>
      <w:r w:rsidR="00C1090B" w:rsidRPr="00E52B4D">
        <w:rPr>
          <w:rFonts w:cs="Calibri"/>
        </w:rPr>
        <w:fldChar w:fldCharType="separate"/>
      </w:r>
      <w:r w:rsidR="0082001F" w:rsidRPr="00E52B4D">
        <w:rPr>
          <w:rFonts w:cs="Calibri"/>
          <w:noProof/>
        </w:rPr>
        <w:t>(</w:t>
      </w:r>
      <w:hyperlink w:anchor="_ENREF_72" w:tooltip="OGTR, 2013 #1" w:history="1">
        <w:r w:rsidR="0028001F" w:rsidRPr="00E52B4D">
          <w:rPr>
            <w:rFonts w:cs="Calibri"/>
            <w:noProof/>
          </w:rPr>
          <w:t>OGTR, 2013</w:t>
        </w:r>
      </w:hyperlink>
      <w:r w:rsidR="0082001F" w:rsidRPr="00E52B4D">
        <w:rPr>
          <w:rFonts w:cs="Calibri"/>
          <w:noProof/>
        </w:rPr>
        <w:t>)</w:t>
      </w:r>
      <w:r w:rsidR="00C1090B" w:rsidRPr="00E52B4D">
        <w:rPr>
          <w:rFonts w:cs="Calibri"/>
        </w:rPr>
        <w:fldChar w:fldCharType="end"/>
      </w:r>
      <w:r w:rsidRPr="00E52B4D">
        <w:rPr>
          <w:rFonts w:cs="Calibri"/>
        </w:rPr>
        <w:t>. It informs the consideration of potential exposure pathways, incl</w:t>
      </w:r>
      <w:r w:rsidR="000C7C02">
        <w:rPr>
          <w:rFonts w:cs="Calibri"/>
        </w:rPr>
        <w:t>uding the likelihood of the GMO</w:t>
      </w:r>
      <w:r w:rsidRPr="00E52B4D">
        <w:rPr>
          <w:rFonts w:cs="Calibri"/>
        </w:rPr>
        <w:t xml:space="preserve"> spreading or persisting outside the site of release.</w:t>
      </w:r>
    </w:p>
    <w:p w14:paraId="6545512A" w14:textId="5224CA1A" w:rsidR="00FB7E35" w:rsidRPr="006404A8" w:rsidRDefault="00FB7E35" w:rsidP="00FB7E35">
      <w:pPr>
        <w:pStyle w:val="3RARMP"/>
      </w:pPr>
      <w:bookmarkStart w:id="240" w:name="_Toc46243661"/>
      <w:bookmarkStart w:id="241" w:name="_Toc47536754"/>
      <w:bookmarkStart w:id="242" w:name="_Toc214523865"/>
      <w:bookmarkEnd w:id="235"/>
      <w:bookmarkEnd w:id="236"/>
      <w:bookmarkEnd w:id="237"/>
      <w:bookmarkEnd w:id="238"/>
      <w:bookmarkEnd w:id="239"/>
      <w:r>
        <w:t>Site of</w:t>
      </w:r>
      <w:r w:rsidR="001D17E3">
        <w:t xml:space="preserve"> </w:t>
      </w:r>
      <w:bookmarkEnd w:id="240"/>
      <w:bookmarkEnd w:id="241"/>
      <w:r w:rsidR="003208BB">
        <w:t>administration</w:t>
      </w:r>
      <w:r w:rsidR="00160364">
        <w:t xml:space="preserve"> (Gastrointestinal tract)</w:t>
      </w:r>
      <w:bookmarkEnd w:id="242"/>
    </w:p>
    <w:p w14:paraId="395EF011" w14:textId="53CC2B9B" w:rsidR="00B35E44" w:rsidRPr="00B35E44" w:rsidRDefault="00B35E44" w:rsidP="00B35E44">
      <w:pPr>
        <w:pStyle w:val="RARMPnumberedparagraphs"/>
      </w:pPr>
      <w:r w:rsidRPr="006404A8">
        <w:t xml:space="preserve">The primary environment receiving the GM </w:t>
      </w:r>
      <w:r w:rsidR="00047C8C" w:rsidRPr="006B2E61">
        <w:rPr>
          <w:i/>
        </w:rPr>
        <w:t>E. coli</w:t>
      </w:r>
      <w:r>
        <w:t xml:space="preserve"> </w:t>
      </w:r>
      <w:r w:rsidRPr="006404A8">
        <w:t xml:space="preserve">would be the gastrointestinal (GI) </w:t>
      </w:r>
      <w:r w:rsidRPr="009A026F">
        <w:t>tract of the trial participant</w:t>
      </w:r>
      <w:r>
        <w:t>.</w:t>
      </w:r>
    </w:p>
    <w:p w14:paraId="7F8A54F7" w14:textId="4B6BAA5D" w:rsidR="00B35E44" w:rsidRDefault="00040005" w:rsidP="00B35E44">
      <w:pPr>
        <w:pStyle w:val="RARMPnumberedparagraphs"/>
      </w:pPr>
      <w:r>
        <w:lastRenderedPageBreak/>
        <w:t xml:space="preserve">In a typical healthy person, whole </w:t>
      </w:r>
      <w:r w:rsidR="00B35E44">
        <w:t xml:space="preserve">gut transit time </w:t>
      </w:r>
      <w:r w:rsidR="00A24E0A">
        <w:t>is</w:t>
      </w:r>
      <w:r w:rsidR="00B35E44">
        <w:t xml:space="preserve"> estimated to be between 10-73 hours, consisting of 2-5 hours for gastric emptying, 2-6 hours to transit the small bowel and 10-59 hours for the colon </w:t>
      </w:r>
      <w:r w:rsidR="00B35E44">
        <w:fldChar w:fldCharType="begin"/>
      </w:r>
      <w:r w:rsidR="002167C9">
        <w:instrText xml:space="preserve"> ADDIN EN.CITE &lt;EndNote&gt;&lt;Cite&gt;&lt;Author&gt;Lee&lt;/Author&gt;&lt;Year&gt;2014&lt;/Year&gt;&lt;RecNum&gt;92&lt;/RecNum&gt;&lt;DisplayText&gt;(Lee et al., 2014)&lt;/DisplayText&gt;&lt;record&gt;&lt;rec-number&gt;92&lt;/rec-number&gt;&lt;foreign-keys&gt;&lt;key app="EN" db-id="e2p5expr8xpzasea9ag5xrxnztseszre50vw" timestamp="1761605525"&gt;92&lt;/key&gt;&lt;/foreign-keys&gt;&lt;ref-type name="Journal Article"&gt;17&lt;/ref-type&gt;&lt;contributors&gt;&lt;authors&gt;&lt;author&gt;Lee, Yeong Yeh&lt;/author&gt;&lt;author&gt;Erdogan, Askin&lt;/author&gt;&lt;author&gt;Rao, Satish S. C.&lt;/author&gt;&lt;/authors&gt;&lt;/contributors&gt;&lt;titles&gt;&lt;title&gt;How to assess regional and whole gut transit time with wireless motility capsule&lt;/title&gt;&lt;secondary-title&gt;Journal of neurogastroenterology and motility&lt;/secondary-title&gt;&lt;alt-title&gt;J Neurogastroenterol Motil&lt;/alt-title&gt;&lt;/titles&gt;&lt;periodical&gt;&lt;full-title&gt;Journal of neurogastroenterology and motility&lt;/full-title&gt;&lt;abbr-1&gt;J Neurogastroenterol Motil&lt;/abbr-1&gt;&lt;/periodical&gt;&lt;alt-periodical&gt;&lt;full-title&gt;Journal of neurogastroenterology and motility&lt;/full-title&gt;&lt;abbr-1&gt;J Neurogastroenterol Motil&lt;/abbr-1&gt;&lt;/alt-periodical&gt;&lt;pages&gt;265-270&lt;/pages&gt;&lt;volume&gt;20&lt;/volume&gt;&lt;number&gt;2&lt;/number&gt;&lt;keywords&gt;&lt;keyword&gt;Constipation&lt;/keyword&gt;&lt;keyword&gt;Gastric emptying&lt;/keyword&gt;&lt;keyword&gt;Gastrointestinal motility&lt;/keyword&gt;&lt;keyword&gt;Gastrointestinal transit&lt;/keyword&gt;&lt;/keywords&gt;&lt;dates&gt;&lt;year&gt;2014&lt;/year&gt;&lt;/dates&gt;&lt;publisher&gt;Korean Society of Neurogastroenterology and Motility&lt;/publisher&gt;&lt;isbn&gt;2093-0879&amp;#xD;2093-0887&lt;/isbn&gt;&lt;accession-num&gt;24840380&lt;/accession-num&gt;&lt;urls&gt;&lt;related-urls&gt;&lt;url&gt;https://pubmed.ncbi.nlm.nih.gov/24840380&lt;/url&gt;&lt;url&gt;https://www.ncbi.nlm.nih.gov/pmc/articles/PMC4015195/&lt;/url&gt;&lt;url&gt;https://www.ncbi.nlm.nih.gov/pmc/articles/PMC4015195/pdf/jnm-20-265.pdf&lt;/url&gt;&lt;/related-urls&gt;&lt;/urls&gt;&lt;electronic-resource-num&gt;10.5056/jnm.2014.20.2.265&lt;/electronic-resource-num&gt;&lt;remote-database-name&gt;PubMed&lt;/remote-database-name&gt;&lt;language&gt;eng&lt;/language&gt;&lt;/record&gt;&lt;/Cite&gt;&lt;/EndNote&gt;</w:instrText>
      </w:r>
      <w:r w:rsidR="00B35E44">
        <w:fldChar w:fldCharType="separate"/>
      </w:r>
      <w:r w:rsidR="00B35E44">
        <w:rPr>
          <w:noProof/>
        </w:rPr>
        <w:t>(</w:t>
      </w:r>
      <w:hyperlink w:anchor="_ENREF_51" w:tooltip="Lee, 2014 #92" w:history="1">
        <w:r w:rsidR="0028001F">
          <w:rPr>
            <w:noProof/>
          </w:rPr>
          <w:t>Lee et al., 2014</w:t>
        </w:r>
      </w:hyperlink>
      <w:r w:rsidR="00B35E44">
        <w:rPr>
          <w:noProof/>
        </w:rPr>
        <w:t>)</w:t>
      </w:r>
      <w:r w:rsidR="00B35E44">
        <w:fldChar w:fldCharType="end"/>
      </w:r>
      <w:r w:rsidR="00B35E44">
        <w:t xml:space="preserve">. </w:t>
      </w:r>
      <w:r w:rsidR="00B35E44" w:rsidRPr="001C7BE2">
        <w:t xml:space="preserve"> </w:t>
      </w:r>
      <w:r w:rsidR="00B35E44">
        <w:t xml:space="preserve">A meta-analysis of the effects of probiotics on intestinal transit time found </w:t>
      </w:r>
      <w:r w:rsidR="00835E54">
        <w:t xml:space="preserve">that </w:t>
      </w:r>
      <w:r w:rsidR="00B35E44">
        <w:t xml:space="preserve">they were moderately efficacious in reducing intestinal transit time, but </w:t>
      </w:r>
      <w:r w:rsidR="00B35E44" w:rsidRPr="00330968">
        <w:rPr>
          <w:i/>
        </w:rPr>
        <w:t>E.coli</w:t>
      </w:r>
      <w:r w:rsidR="00B35E44">
        <w:t xml:space="preserve"> based probiotics were not included </w:t>
      </w:r>
      <w:r w:rsidR="00B35E44">
        <w:fldChar w:fldCharType="begin"/>
      </w:r>
      <w:r w:rsidR="002167C9">
        <w:instrText xml:space="preserve"> ADDIN EN.CITE &lt;EndNote&gt;&lt;Cite&gt;&lt;Author&gt;Miller&lt;/Author&gt;&lt;Year&gt;2016&lt;/Year&gt;&lt;RecNum&gt;93&lt;/RecNum&gt;&lt;DisplayText&gt;(Miller et al., 2016)&lt;/DisplayText&gt;&lt;record&gt;&lt;rec-number&gt;93&lt;/rec-number&gt;&lt;foreign-keys&gt;&lt;key app="EN" db-id="e2p5expr8xpzasea9ag5xrxnztseszre50vw" timestamp="1761605528"&gt;93&lt;/key&gt;&lt;/foreign-keys&gt;&lt;ref-type name="Journal Article"&gt;17&lt;/ref-type&gt;&lt;contributors&gt;&lt;authors&gt;&lt;author&gt;Miller, L. E.&lt;/author&gt;&lt;author&gt;Zimmermann, A. K.&lt;/author&gt;&lt;author&gt;Ouwehand, A. C.&lt;/author&gt;&lt;/authors&gt;&lt;/contributors&gt;&lt;auth-address&gt;Larry E Miller, Angela K Zimmermann, Miller Scientific Consulting, Inc., Asheville, NC 28803, United States.&lt;/auth-address&gt;&lt;titles&gt;&lt;title&gt;Contemporary meta-analysis of short-term probiotic consumption on gastrointestinal transit&lt;/title&gt;&lt;secondary-title&gt;World J Gastroenterol&lt;/secondary-title&gt;&lt;/titles&gt;&lt;periodical&gt;&lt;full-title&gt;World journal of gastroenterology&lt;/full-title&gt;&lt;abbr-1&gt;World J Gastroenterol&lt;/abbr-1&gt;&lt;/periodical&gt;&lt;pages&gt;5122-31&lt;/pages&gt;&lt;volume&gt;22&lt;/volume&gt;&lt;number&gt;21&lt;/number&gt;&lt;edition&gt;2016/06/09&lt;/edition&gt;&lt;keywords&gt;&lt;keyword&gt;Constipation/diagnosis/microbiology/physiopathology/*therapy&lt;/keyword&gt;&lt;keyword&gt;*Gastrointestinal Microbiome&lt;/keyword&gt;&lt;keyword&gt;Gastrointestinal Tract/*microbiology/physiopathology&lt;/keyword&gt;&lt;keyword&gt;*Gastrointestinal Transit&lt;/keyword&gt;&lt;keyword&gt;Humans&lt;/keyword&gt;&lt;keyword&gt;Probiotics/*administration &amp;amp; dosage/adverse effects&lt;/keyword&gt;&lt;keyword&gt;Treatment Outcome&lt;/keyword&gt;&lt;keyword&gt;*Constipation&lt;/keyword&gt;&lt;keyword&gt;*Gastrointestinal&lt;/keyword&gt;&lt;keyword&gt;*Intestinal transit time&lt;/keyword&gt;&lt;keyword&gt;*Meta-analysis&lt;/keyword&gt;&lt;keyword&gt;*Probiotics&lt;/keyword&gt;&lt;/keywords&gt;&lt;dates&gt;&lt;year&gt;2016&lt;/year&gt;&lt;pub-dates&gt;&lt;date&gt;Jun 7&lt;/date&gt;&lt;/pub-dates&gt;&lt;/dates&gt;&lt;isbn&gt;2219-2840 (Electronic)&amp;#xD;1007-9327 (Linking)&lt;/isbn&gt;&lt;accession-num&gt;27275105&lt;/accession-num&gt;&lt;urls&gt;&lt;related-urls&gt;&lt;url&gt;https://www.ncbi.nlm.nih.gov/pubmed/27275105&lt;/url&gt;&lt;url&gt;https://www.ncbi.nlm.nih.gov/pmc/articles/PMC4886388/pdf/WJG-22-5122.pdf&lt;/url&gt;&lt;/related-urls&gt;&lt;/urls&gt;&lt;custom2&gt;PMC4886388&lt;/custom2&gt;&lt;electronic-resource-num&gt;10.3748/wjg.v22.i21.5122&lt;/electronic-resource-num&gt;&lt;/record&gt;&lt;/Cite&gt;&lt;/EndNote&gt;</w:instrText>
      </w:r>
      <w:r w:rsidR="00B35E44">
        <w:fldChar w:fldCharType="separate"/>
      </w:r>
      <w:r w:rsidR="00B35E44">
        <w:rPr>
          <w:noProof/>
        </w:rPr>
        <w:t>(</w:t>
      </w:r>
      <w:hyperlink w:anchor="_ENREF_60" w:tooltip="Miller, 2016 #93" w:history="1">
        <w:r w:rsidR="0028001F">
          <w:rPr>
            <w:noProof/>
          </w:rPr>
          <w:t>Miller et al., 2016</w:t>
        </w:r>
      </w:hyperlink>
      <w:r w:rsidR="00B35E44">
        <w:rPr>
          <w:noProof/>
        </w:rPr>
        <w:t>)</w:t>
      </w:r>
      <w:r w:rsidR="00B35E44">
        <w:fldChar w:fldCharType="end"/>
      </w:r>
      <w:r w:rsidR="00B35E44">
        <w:t xml:space="preserve">.  </w:t>
      </w:r>
    </w:p>
    <w:p w14:paraId="62514B5D" w14:textId="77D749C2" w:rsidR="00655C2D" w:rsidRPr="0094538D" w:rsidRDefault="00B35E44" w:rsidP="00B35E44">
      <w:pPr>
        <w:pStyle w:val="RARMPnumberedparagraphs"/>
        <w:rPr>
          <w:rFonts w:cs="Calibri"/>
          <w:color w:val="0070C0"/>
        </w:rPr>
      </w:pPr>
      <w:r>
        <w:t xml:space="preserve">Antibiotic use impacts the gut microbiome. The effect depends on the class, dosage and duration of the antibiotic treatment as well factors to do with the individual patient.  As well as decreasing the </w:t>
      </w:r>
      <w:r w:rsidR="005D4F6D">
        <w:t xml:space="preserve">total number </w:t>
      </w:r>
      <w:r>
        <w:t xml:space="preserve">of bacteria in the gut, broad spectrum antibiotics can change the balance between bacterial species </w:t>
      </w:r>
      <w:r>
        <w:fldChar w:fldCharType="begin">
          <w:fldData xml:space="preserve">PEVuZE5vdGU+PENpdGU+PEF1dGhvcj5SaW5uaW5lbGxhPC9BdXRob3I+PFllYXI+MjAxOTwvWWVh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</w:fldData>
        </w:fldChar>
      </w:r>
      <w:r w:rsidR="002167C9">
        <w:instrText xml:space="preserve"> ADDIN EN.CITE </w:instrText>
      </w:r>
      <w:r w:rsidR="002167C9">
        <w:fldChar w:fldCharType="begin">
          <w:fldData xml:space="preserve">PEVuZE5vdGU+PENpdGU+PEF1dGhvcj5SaW5uaW5lbGxhPC9BdXRob3I+PFllYXI+MjAxOTwvWWVh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</w:fldData>
        </w:fldChar>
      </w:r>
      <w:r w:rsidR="002167C9">
        <w:instrText xml:space="preserve"> ADDIN EN.CITE.DATA </w:instrText>
      </w:r>
      <w:r w:rsidR="002167C9">
        <w:fldChar w:fldCharType="end"/>
      </w:r>
      <w:r>
        <w:fldChar w:fldCharType="separate"/>
      </w:r>
      <w:r>
        <w:rPr>
          <w:noProof/>
        </w:rPr>
        <w:t>(</w:t>
      </w:r>
      <w:hyperlink w:anchor="_ENREF_83" w:tooltip="Rinninella, 2019 #65" w:history="1">
        <w:r w:rsidR="0028001F">
          <w:rPr>
            <w:noProof/>
          </w:rPr>
          <w:t>Rinninella et al., 2019</w:t>
        </w:r>
      </w:hyperlink>
      <w:r>
        <w:rPr>
          <w:noProof/>
        </w:rPr>
        <w:t>)</w:t>
      </w:r>
      <w:r>
        <w:fldChar w:fldCharType="end"/>
      </w:r>
      <w:r w:rsidR="00655C2D" w:rsidRPr="0094538D">
        <w:rPr>
          <w:rFonts w:cs="Calibri"/>
          <w:color w:val="0070C0"/>
        </w:rPr>
        <w:t>.</w:t>
      </w:r>
    </w:p>
    <w:p w14:paraId="0BB549E4" w14:textId="44A55B09" w:rsidR="00FB7E35" w:rsidRPr="00D16361" w:rsidRDefault="00FB7E35" w:rsidP="00FB7E35">
      <w:pPr>
        <w:pStyle w:val="3RARMP"/>
      </w:pPr>
      <w:bookmarkStart w:id="243" w:name="_Toc377743569"/>
      <w:bookmarkStart w:id="244" w:name="_Toc46243662"/>
      <w:bookmarkStart w:id="245" w:name="_Toc47536755"/>
      <w:bookmarkStart w:id="246" w:name="_Ref57119212"/>
      <w:bookmarkStart w:id="247" w:name="_Ref211605761"/>
      <w:bookmarkStart w:id="248" w:name="_Ref211866111"/>
      <w:bookmarkStart w:id="249" w:name="_Toc214523866"/>
      <w:bookmarkStart w:id="250" w:name="_Toc169061702"/>
      <w:bookmarkStart w:id="251" w:name="_Ref190155019"/>
      <w:bookmarkStart w:id="252" w:name="_Ref190670449"/>
      <w:bookmarkStart w:id="253" w:name="_Ref190670474"/>
      <w:bookmarkStart w:id="254" w:name="_Ref190670740"/>
      <w:bookmarkStart w:id="255" w:name="_Ref191365337"/>
      <w:bookmarkStart w:id="256" w:name="_Ref191365347"/>
      <w:bookmarkStart w:id="257" w:name="_Ref191716941"/>
      <w:bookmarkStart w:id="258" w:name="_Ref191956918"/>
      <w:bookmarkStart w:id="259" w:name="_Ref206392980"/>
      <w:bookmarkStart w:id="260" w:name="_Toc219529476"/>
      <w:bookmarkStart w:id="261" w:name="_Ref227915152"/>
      <w:bookmarkStart w:id="262" w:name="_Ref227997583"/>
      <w:bookmarkStart w:id="263" w:name="_Ref227997971"/>
      <w:bookmarkStart w:id="264" w:name="_Ref235845124"/>
      <w:r w:rsidRPr="00D16361">
        <w:t>Presence of related</w:t>
      </w:r>
      <w:r w:rsidR="0094538D">
        <w:t xml:space="preserve"> bacterial</w:t>
      </w:r>
      <w:r w:rsidRPr="00D16361">
        <w:t xml:space="preserve"> species in the receiving environment</w:t>
      </w:r>
      <w:bookmarkEnd w:id="243"/>
      <w:bookmarkEnd w:id="244"/>
      <w:bookmarkEnd w:id="245"/>
      <w:bookmarkEnd w:id="246"/>
      <w:bookmarkEnd w:id="247"/>
      <w:bookmarkEnd w:id="248"/>
      <w:bookmarkEnd w:id="249"/>
    </w:p>
    <w:p w14:paraId="526F9CB6" w14:textId="4878BD62" w:rsidR="00B35E44" w:rsidRPr="00B35E44" w:rsidRDefault="00B35E44" w:rsidP="00B35E44">
      <w:pPr>
        <w:pStyle w:val="RARMPnumberedparagraphs"/>
      </w:pPr>
      <w:bookmarkStart w:id="265" w:name="_Ref270935195"/>
      <w:bookmarkStart w:id="266" w:name="_Toc291151816"/>
      <w:bookmarkStart w:id="267" w:name="_Toc309054017"/>
      <w:bookmarkStart w:id="268" w:name="_Toc309833709"/>
      <w:bookmarkStart w:id="269" w:name="_Toc311188370"/>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r w:rsidRPr="00B35E44">
        <w:rPr>
          <w:rFonts w:cs="Calibri"/>
        </w:rPr>
        <w:t xml:space="preserve">The presence of related bacteria may offer an opportunity for introduced genetic material to transfer between the GMO and other organisms </w:t>
      </w:r>
      <w:r w:rsidR="00557654">
        <w:rPr>
          <w:rFonts w:cs="Calibri"/>
        </w:rPr>
        <w:t xml:space="preserve">or vice-versa </w:t>
      </w:r>
      <w:r w:rsidRPr="00B35E44">
        <w:rPr>
          <w:rFonts w:cs="Calibri"/>
        </w:rPr>
        <w:t>in the receiving environment.</w:t>
      </w:r>
    </w:p>
    <w:p w14:paraId="0E3CC0A1" w14:textId="2DAED9AE" w:rsidR="00B35E44" w:rsidRDefault="00B35E44" w:rsidP="00B35E44">
      <w:pPr>
        <w:pStyle w:val="RARMPnumberedparagraphs"/>
      </w:pPr>
      <w:r>
        <w:t xml:space="preserve">The human gut naturally contains a wide range of bacteria as well as archaea, viruses, phages, yeast and fungi. The human colon has been estimated to contain about 1.5 kg of bacteria </w:t>
      </w:r>
      <w:r>
        <w:fldChar w:fldCharType="begin"/>
      </w:r>
      <w:r w:rsidR="002167C9">
        <w:instrText xml:space="preserve"> ADDIN EN.CITE &lt;EndNote&gt;&lt;Cite&gt;&lt;Author&gt;Sender&lt;/Author&gt;&lt;Year&gt;2016&lt;/Year&gt;&lt;RecNum&gt;63&lt;/RecNum&gt;&lt;DisplayText&gt;(Sender et al., 2016)&lt;/DisplayText&gt;&lt;record&gt;&lt;rec-number&gt;63&lt;/rec-number&gt;&lt;foreign-keys&gt;&lt;key app="EN" db-id="e2p5expr8xpzasea9ag5xrxnztseszre50vw" timestamp="1761605447"&gt;63&lt;/key&gt;&lt;/foreign-keys&gt;&lt;ref-type name="Journal Article"&gt;17&lt;/ref-type&gt;&lt;contributors&gt;&lt;authors&gt;&lt;author&gt;Sender, R.&lt;/author&gt;&lt;author&gt;Fuchs, S.&lt;/author&gt;&lt;author&gt;Milo, R.&lt;/author&gt;&lt;/authors&gt;&lt;/contributors&gt;&lt;auth-address&gt;Department of Plant and Environmental Sciences, Weizmann Institute of Science, Rehovot, Israel.&amp;#xD;Department of Molecular Genetics, Weizmann Institute of Science, Rehovot, Israel.&lt;/auth-address&gt;&lt;titles&gt;&lt;title&gt;Revised Estimates for the Number of Human and Bacteria Cells in the Body&lt;/title&gt;&lt;secondary-title&gt;PLoS Biol&lt;/secondary-title&gt;&lt;/titles&gt;&lt;periodical&gt;&lt;full-title&gt;PLoS Biol&lt;/full-title&gt;&lt;/periodical&gt;&lt;pages&gt;e1002533&lt;/pages&gt;&lt;volume&gt;14&lt;/volume&gt;&lt;number&gt;8&lt;/number&gt;&lt;edition&gt;2016/08/20&lt;/edition&gt;&lt;keywords&gt;&lt;keyword&gt;Adult&lt;/keyword&gt;&lt;keyword&gt;Bacteria/cytology/*growth &amp;amp; development&lt;/keyword&gt;&lt;keyword&gt;*Bacterial Load&lt;/keyword&gt;&lt;keyword&gt;Body Weights and Measures&lt;/keyword&gt;&lt;keyword&gt;*Cell Count&lt;/keyword&gt;&lt;keyword&gt;Humans&lt;/keyword&gt;&lt;keyword&gt;Male&lt;/keyword&gt;&lt;keyword&gt;*Microbiota&lt;/keyword&gt;&lt;keyword&gt;Organ Specificity&lt;/keyword&gt;&lt;/keywords&gt;&lt;dates&gt;&lt;year&gt;2016&lt;/year&gt;&lt;pub-dates&gt;&lt;date&gt;Aug&lt;/date&gt;&lt;/pub-dates&gt;&lt;/dates&gt;&lt;isbn&gt;1545-7885 (Electronic)&amp;#xD;1544-9173 (Linking)&lt;/isbn&gt;&lt;accession-num&gt;27541692&lt;/accession-num&gt;&lt;urls&gt;&lt;related-urls&gt;&lt;url&gt;https://www.ncbi.nlm.nih.gov/pubmed/27541692&lt;/url&gt;&lt;url&gt;https://www.ncbi.nlm.nih.gov/pmc/articles/PMC4991899/pdf/pbio.1002533.pdf&lt;/url&gt;&lt;/related-urls&gt;&lt;/urls&gt;&lt;custom2&gt;PMC4991899&lt;/custom2&gt;&lt;electronic-resource-num&gt;10.1371/journal.pbio.1002533&lt;/electronic-resource-num&gt;&lt;/record&gt;&lt;/Cite&gt;&lt;/EndNote&gt;</w:instrText>
      </w:r>
      <w:r>
        <w:fldChar w:fldCharType="separate"/>
      </w:r>
      <w:r>
        <w:rPr>
          <w:noProof/>
        </w:rPr>
        <w:t>(</w:t>
      </w:r>
      <w:hyperlink w:anchor="_ENREF_94" w:tooltip="Sender, 2016 #63" w:history="1">
        <w:r w:rsidR="0028001F">
          <w:rPr>
            <w:noProof/>
          </w:rPr>
          <w:t>Sender et al., 2016</w:t>
        </w:r>
      </w:hyperlink>
      <w:r>
        <w:rPr>
          <w:noProof/>
        </w:rPr>
        <w:t>)</w:t>
      </w:r>
      <w:r>
        <w:fldChar w:fldCharType="end"/>
      </w:r>
      <w:r>
        <w:t xml:space="preserve">.  The composition of the human gut bacteria varies between individuals and is affected by diet, lifestyle, medical conditions and treatments, as well as geographical location. </w:t>
      </w:r>
      <w:r w:rsidR="00E3302E">
        <w:t>T</w:t>
      </w:r>
      <w:r>
        <w:t xml:space="preserve">he gut microbiota </w:t>
      </w:r>
      <w:r w:rsidR="00A24E0A">
        <w:t xml:space="preserve">is clearly involved </w:t>
      </w:r>
      <w:r>
        <w:t xml:space="preserve">in training the immune system, protecting against colonisation by pathogens, </w:t>
      </w:r>
      <w:r w:rsidR="001E4D46">
        <w:t xml:space="preserve">biosynthesising </w:t>
      </w:r>
      <w:r>
        <w:t xml:space="preserve">vitamins, energy generation, endocrine function and metabolising drugs and bile salts </w:t>
      </w:r>
      <w:r>
        <w:fldChar w:fldCharType="begin"/>
      </w:r>
      <w:r w:rsidR="002167C9">
        <w:instrText xml:space="preserve"> ADDIN EN.CITE &lt;EndNote&gt;&lt;Cite&gt;&lt;Author&gt;Lynch&lt;/Author&gt;&lt;Year&gt;2016&lt;/Year&gt;&lt;RecNum&gt;94&lt;/RecNum&gt;&lt;DisplayText&gt;(Lynch and Pedersen, 2016)&lt;/DisplayText&gt;&lt;record&gt;&lt;rec-number&gt;94&lt;/rec-number&gt;&lt;foreign-keys&gt;&lt;key app="EN" db-id="e2p5expr8xpzasea9ag5xrxnztseszre50vw" timestamp="1761605531"&gt;94&lt;/key&gt;&lt;/foreign-keys&gt;&lt;ref-type name="Journal Article"&gt;17&lt;/ref-type&gt;&lt;contributors&gt;&lt;authors&gt;&lt;author&gt;Lynch, Susan V.&lt;/author&gt;&lt;author&gt;Pedersen, Oluf&lt;/author&gt;&lt;/authors&gt;&lt;/contributors&gt;&lt;titles&gt;&lt;title&gt;The Human Intestinal Microbiome in Health and Disease&lt;/title&gt;&lt;secondary-title&gt;N Engl J Med&lt;/secondary-title&gt;&lt;/titles&gt;&lt;periodical&gt;&lt;full-title&gt;N Engl J Med&lt;/full-title&gt;&lt;/periodical&gt;&lt;pages&gt;2369-2379&lt;/pages&gt;&lt;volume&gt;375&lt;/volume&gt;&lt;number&gt;24&lt;/number&gt;&lt;dates&gt;&lt;year&gt;2016&lt;/year&gt;&lt;/dates&gt;&lt;accession-num&gt;27974040&lt;/accession-num&gt;&lt;urls&gt;&lt;related-urls&gt;&lt;url&gt;https://www.nejm.org/doi/full/10.1056/NEJMra1600266&lt;/url&gt;&lt;url&gt;https://www.nejm.org/doi/pdf/10.1056/NEJMra1600266?articleTools=true&lt;/url&gt;&lt;/related-urls&gt;&lt;/urls&gt;&lt;electronic-resource-num&gt;10.1056/NEJMra1600266&lt;/electronic-resource-num&gt;&lt;/record&gt;&lt;/Cite&gt;&lt;/EndNote&gt;</w:instrText>
      </w:r>
      <w:r>
        <w:fldChar w:fldCharType="separate"/>
      </w:r>
      <w:r>
        <w:rPr>
          <w:noProof/>
        </w:rPr>
        <w:t>(</w:t>
      </w:r>
      <w:hyperlink w:anchor="_ENREF_55" w:tooltip="Lynch, 2016 #94" w:history="1">
        <w:r w:rsidR="0028001F">
          <w:rPr>
            <w:noProof/>
          </w:rPr>
          <w:t>Lynch and Pedersen, 2016</w:t>
        </w:r>
      </w:hyperlink>
      <w:r>
        <w:rPr>
          <w:noProof/>
        </w:rPr>
        <w:t>)</w:t>
      </w:r>
      <w:r>
        <w:fldChar w:fldCharType="end"/>
      </w:r>
      <w:r>
        <w:t>. There are many other proposed interactions between the microbiome and the host.</w:t>
      </w:r>
    </w:p>
    <w:p w14:paraId="4BB6AAF7" w14:textId="176BC61A" w:rsidR="00B35E44" w:rsidRPr="00687312" w:rsidRDefault="00B35E44" w:rsidP="00B35E44">
      <w:pPr>
        <w:pStyle w:val="RARMPnumberedparagraphs"/>
      </w:pPr>
      <w:bookmarkStart w:id="270" w:name="_Ref67569173"/>
      <w:r>
        <w:t xml:space="preserve">In healthy adults, 90% of the gut bacteria are </w:t>
      </w:r>
      <w:r w:rsidRPr="00245686">
        <w:t>Firmicutes and Bacteroidetes</w:t>
      </w:r>
      <w:r>
        <w:t xml:space="preserve">. There are smaller amounts of </w:t>
      </w:r>
      <w:r w:rsidRPr="00210D30">
        <w:t>Actinobacteria, Proteobacteria</w:t>
      </w:r>
      <w:r>
        <w:t xml:space="preserve"> (including </w:t>
      </w:r>
      <w:r w:rsidRPr="003A6D80">
        <w:rPr>
          <w:i/>
        </w:rPr>
        <w:t>E.coli</w:t>
      </w:r>
      <w:r>
        <w:t>)</w:t>
      </w:r>
      <w:r w:rsidRPr="00210D30">
        <w:t>, and Verrucomicrobia</w:t>
      </w:r>
      <w:r>
        <w:t xml:space="preserve"> </w:t>
      </w:r>
      <w:r>
        <w:fldChar w:fldCharType="begin">
          <w:fldData xml:space="preserve">PEVuZE5vdGU+PENpdGU+PEF1dGhvcj5SaW5uaW5lbGxhPC9BdXRob3I+PFllYXI+MjAxOTwvWWVh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</w:fldData>
        </w:fldChar>
      </w:r>
      <w:r w:rsidR="002167C9">
        <w:instrText xml:space="preserve"> ADDIN EN.CITE </w:instrText>
      </w:r>
      <w:r w:rsidR="002167C9">
        <w:fldChar w:fldCharType="begin">
          <w:fldData xml:space="preserve">PEVuZE5vdGU+PENpdGU+PEF1dGhvcj5SaW5uaW5lbGxhPC9BdXRob3I+PFllYXI+MjAxOTwvWWVh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</w:fldData>
        </w:fldChar>
      </w:r>
      <w:r w:rsidR="002167C9">
        <w:instrText xml:space="preserve"> ADDIN EN.CITE.DATA </w:instrText>
      </w:r>
      <w:r w:rsidR="002167C9">
        <w:fldChar w:fldCharType="end"/>
      </w:r>
      <w:r>
        <w:fldChar w:fldCharType="separate"/>
      </w:r>
      <w:r>
        <w:rPr>
          <w:noProof/>
        </w:rPr>
        <w:t>(</w:t>
      </w:r>
      <w:hyperlink w:anchor="_ENREF_83" w:tooltip="Rinninella, 2019 #65" w:history="1">
        <w:r w:rsidR="0028001F">
          <w:rPr>
            <w:noProof/>
          </w:rPr>
          <w:t>Rinninella et al., 2019</w:t>
        </w:r>
      </w:hyperlink>
      <w:r>
        <w:rPr>
          <w:noProof/>
        </w:rPr>
        <w:t>)</w:t>
      </w:r>
      <w:r>
        <w:fldChar w:fldCharType="end"/>
      </w:r>
      <w:r>
        <w:t xml:space="preserve">. </w:t>
      </w:r>
      <w:bookmarkEnd w:id="270"/>
    </w:p>
    <w:p w14:paraId="39C9B4B3" w14:textId="32F87091" w:rsidR="00B35E44" w:rsidRPr="00272688" w:rsidRDefault="00B35E44" w:rsidP="00B35E44">
      <w:pPr>
        <w:pStyle w:val="RARMPnumberedparagraphs"/>
      </w:pPr>
      <w:r>
        <w:t xml:space="preserve">  Microbiome diversity generally increases with age. The infant gut microbiome is affected by the way they are delivered, antibiotic use and feeding patterns. Babies born vaginally have a gut microbiome similar to that around their mother’s birth canal while those delivered by c-section carry bacteria similar to their mother’s skin, but these differences reduce over time </w:t>
      </w:r>
      <w:r>
        <w:fldChar w:fldCharType="begin">
          <w:fldData xml:space="preserve">PEVuZE5vdGU+PENpdGU+PEF1dGhvcj5ZYW5nPC9BdXRob3I+PFllYXI+MjAxNjwvWWVhcj48UmVj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</w:fldData>
        </w:fldChar>
      </w:r>
      <w:r w:rsidR="002167C9">
        <w:instrText xml:space="preserve"> ADDIN EN.CITE </w:instrText>
      </w:r>
      <w:r w:rsidR="002167C9">
        <w:fldChar w:fldCharType="begin">
          <w:fldData xml:space="preserve">PEVuZE5vdGU+PENpdGU+PEF1dGhvcj5ZYW5nPC9BdXRob3I+PFllYXI+MjAxNjwvWWVhcj48UmVj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</w:fldData>
        </w:fldChar>
      </w:r>
      <w:r w:rsidR="002167C9">
        <w:instrText xml:space="preserve"> ADDIN EN.CITE.DATA </w:instrText>
      </w:r>
      <w:r w:rsidR="002167C9">
        <w:fldChar w:fldCharType="end"/>
      </w:r>
      <w:r>
        <w:fldChar w:fldCharType="separate"/>
      </w:r>
      <w:r>
        <w:rPr>
          <w:noProof/>
        </w:rPr>
        <w:t>(</w:t>
      </w:r>
      <w:hyperlink w:anchor="_ENREF_115" w:tooltip="Yang, 2016 #95" w:history="1">
        <w:r w:rsidR="0028001F">
          <w:rPr>
            <w:noProof/>
          </w:rPr>
          <w:t>Yang et al., 2016</w:t>
        </w:r>
      </w:hyperlink>
      <w:r>
        <w:rPr>
          <w:noProof/>
        </w:rPr>
        <w:t>)</w:t>
      </w:r>
      <w:r>
        <w:fldChar w:fldCharType="end"/>
      </w:r>
      <w:r>
        <w:t xml:space="preserve"> . Additionally there are commensal bacteria in healthy human breast milk that are passed from mother to child to help the infant build a healthy microbiome </w:t>
      </w:r>
      <w:r>
        <w:fldChar w:fldCharType="begin">
          <w:fldData xml:space="preserve">PEVuZE5vdGU+PENpdGU+PEF1dGhvcj5NdXJwaHk8L0F1dGhvcj48WWVhcj4yMDE3PC9ZZWFyPjxS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</w:fldData>
        </w:fldChar>
      </w:r>
      <w:r w:rsidR="002167C9">
        <w:instrText xml:space="preserve"> ADDIN EN.CITE </w:instrText>
      </w:r>
      <w:r w:rsidR="002167C9">
        <w:fldChar w:fldCharType="begin">
          <w:fldData xml:space="preserve">PEVuZE5vdGU+PENpdGU+PEF1dGhvcj5NdXJwaHk8L0F1dGhvcj48WWVhcj4yMDE3PC9ZZWFyPjxS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</w:fldData>
        </w:fldChar>
      </w:r>
      <w:r w:rsidR="002167C9">
        <w:instrText xml:space="preserve"> ADDIN EN.CITE.DATA </w:instrText>
      </w:r>
      <w:r w:rsidR="002167C9">
        <w:fldChar w:fldCharType="end"/>
      </w:r>
      <w:r>
        <w:fldChar w:fldCharType="separate"/>
      </w:r>
      <w:r>
        <w:rPr>
          <w:noProof/>
        </w:rPr>
        <w:t>(</w:t>
      </w:r>
      <w:hyperlink w:anchor="_ENREF_65" w:tooltip="Murphy, 2017 #96" w:history="1">
        <w:r w:rsidR="0028001F">
          <w:rPr>
            <w:noProof/>
          </w:rPr>
          <w:t>Murphy et al., 2017</w:t>
        </w:r>
      </w:hyperlink>
      <w:r>
        <w:rPr>
          <w:noProof/>
        </w:rPr>
        <w:t>)</w:t>
      </w:r>
      <w:r>
        <w:fldChar w:fldCharType="end"/>
      </w:r>
      <w:r>
        <w:t xml:space="preserve"> . The gut microbiome of infants may be more easily persistently colonised than adult microbiomes. A study that supplemented breast-fed infants with </w:t>
      </w:r>
      <w:r w:rsidRPr="00961B77">
        <w:rPr>
          <w:i/>
        </w:rPr>
        <w:t>B</w:t>
      </w:r>
      <w:r w:rsidR="001E4D46">
        <w:rPr>
          <w:i/>
        </w:rPr>
        <w:t xml:space="preserve">ifidobacterium </w:t>
      </w:r>
      <w:r w:rsidRPr="00961B77">
        <w:rPr>
          <w:i/>
        </w:rPr>
        <w:t>infantis</w:t>
      </w:r>
      <w:r>
        <w:t xml:space="preserve"> EV001 for 28 days found that this bacterium was still the dominant species 60 days later </w:t>
      </w:r>
      <w:r>
        <w:fldChar w:fldCharType="begin">
          <w:fldData xml:space="preserve">PEVuZE5vdGU+PENpdGU+PEF1dGhvcj5GcmVzZTwvQXV0aG9yPjxZZWFyPjIwMTc8L1llYXI+PFJl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</w:fldData>
        </w:fldChar>
      </w:r>
      <w:r w:rsidR="00FA1892">
        <w:instrText xml:space="preserve"> ADDIN EN.CITE </w:instrText>
      </w:r>
      <w:r w:rsidR="00FA1892">
        <w:fldChar w:fldCharType="begin">
          <w:fldData xml:space="preserve">PEVuZE5vdGU+PENpdGU+PEF1dGhvcj5GcmVzZTwvQXV0aG9yPjxZZWFyPjIwMTc8L1llYXI+PFJl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</w:fldData>
        </w:fldChar>
      </w:r>
      <w:r w:rsidR="00FA1892">
        <w:instrText xml:space="preserve"> ADDIN EN.CITE.DATA </w:instrText>
      </w:r>
      <w:r w:rsidR="00FA1892">
        <w:fldChar w:fldCharType="end"/>
      </w:r>
      <w:r>
        <w:fldChar w:fldCharType="separate"/>
      </w:r>
      <w:r>
        <w:rPr>
          <w:noProof/>
        </w:rPr>
        <w:t>(</w:t>
      </w:r>
      <w:hyperlink w:anchor="_ENREF_28" w:tooltip="Frese, 2017 #97" w:history="1">
        <w:r w:rsidR="0028001F">
          <w:rPr>
            <w:noProof/>
          </w:rPr>
          <w:t>Frese et al., 2017</w:t>
        </w:r>
      </w:hyperlink>
      <w:r>
        <w:rPr>
          <w:noProof/>
        </w:rPr>
        <w:t>)</w:t>
      </w:r>
      <w:r>
        <w:fldChar w:fldCharType="end"/>
      </w:r>
      <w:r>
        <w:t xml:space="preserve">. Studies of probiotics in adults tend not to show such a dramatic and persistent effect </w:t>
      </w:r>
      <w:r>
        <w:fldChar w:fldCharType="begin"/>
      </w:r>
      <w:r w:rsidR="002167C9">
        <w:instrText xml:space="preserve"> ADDIN EN.CITE &lt;EndNote&gt;&lt;Cite&gt;&lt;Author&gt;Zmora&lt;/Author&gt;&lt;Year&gt;2018&lt;/Year&gt;&lt;RecNum&gt;98&lt;/RecNum&gt;&lt;DisplayText&gt;(Zmora et al., 2018)&lt;/DisplayText&gt;&lt;record&gt;&lt;rec-number&gt;98&lt;/rec-number&gt;&lt;foreign-keys&gt;&lt;key app="EN" db-id="e2p5expr8xpzasea9ag5xrxnztseszre50vw" timestamp="1761605542"&gt;98&lt;/key&gt;&lt;/foreign-keys&gt;&lt;ref-type name="Journal Article"&gt;17&lt;/ref-type&gt;&lt;contributors&gt;&lt;authors&gt;&lt;author&gt;Zmora, Niv&lt;/author&gt;&lt;author&gt;Zilberman-Schapira, Gili&lt;/author&gt;&lt;author&gt;Suez, Jotham&lt;/author&gt;&lt;author&gt;Mor, Uria&lt;/author&gt;&lt;author&gt;Dori-Bachash, Mally&lt;/author&gt;&lt;author&gt;Bashiardes, Stavros&lt;/author&gt;&lt;author&gt;Kotler, Eran&lt;/author&gt;&lt;author&gt;Zur, Maya&lt;/author&gt;&lt;author&gt;Regev-Lehavi, Dana&lt;/author&gt;&lt;author&gt;Brik, Rotem Ben-Zeev&lt;/author&gt;&lt;author&gt;Federici, Sara&lt;/author&gt;&lt;author&gt;Cohen, Yotam&lt;/author&gt;&lt;author&gt;Linevsky, Raquel&lt;/author&gt;&lt;author&gt;Rothschild, Daphna&lt;/author&gt;&lt;author&gt;Moor, Andreas E.&lt;/author&gt;&lt;author&gt;Ben-Moshe, Shani&lt;/author&gt;&lt;author&gt;Harmelin, Alon&lt;/author&gt;&lt;author&gt;Itzkovitz, Shalev&lt;/author&gt;&lt;author&gt;Maharshak, Nitsan&lt;/author&gt;&lt;author&gt;Shibolet, Oren&lt;/author&gt;&lt;author&gt;Shapiro, Hagit&lt;/author&gt;&lt;author&gt;Pevsner-Fischer, Meirav&lt;/author&gt;&lt;author&gt;Sharon, Itai&lt;/author&gt;&lt;author&gt;Halpern, Zamir&lt;/author&gt;&lt;author&gt;Segal, Eran&lt;/author&gt;&lt;author&gt;Elinav, Eran&lt;/author&gt;&lt;/authors&gt;&lt;/contributors&gt;&lt;titles&gt;&lt;title&gt;Personalized Gut Mucosal Colonization Resistance to Empiric Probiotics Is Associated with Unique Host and Microbiome Features&lt;/title&gt;&lt;secondary-title&gt;Cell&lt;/secondary-title&gt;&lt;/titles&gt;&lt;periodical&gt;&lt;full-title&gt;Cell&lt;/full-title&gt;&lt;/periodical&gt;&lt;pages&gt;1388-1405.e21&lt;/pages&gt;&lt;volume&gt;174&lt;/volume&gt;&lt;number&gt;6&lt;/number&gt;&lt;dates&gt;&lt;year&gt;2018&lt;/year&gt;&lt;pub-dates&gt;&lt;date&gt;2018/09/06/&lt;/date&gt;&lt;/pub-dates&gt;&lt;/dates&gt;&lt;isbn&gt;0092-8674&lt;/isbn&gt;&lt;urls&gt;&lt;related-urls&gt;&lt;url&gt;https://www.sciencedirect.com/science/article/pii/S0092867418311024&lt;/url&gt;&lt;/related-urls&gt;&lt;/urls&gt;&lt;electronic-resource-num&gt;https://doi.org/10.1016/j.cell.2018.08.041&lt;/electronic-resource-num&gt;&lt;/record&gt;&lt;/Cite&gt;&lt;/EndNote&gt;</w:instrText>
      </w:r>
      <w:r>
        <w:fldChar w:fldCharType="separate"/>
      </w:r>
      <w:r>
        <w:rPr>
          <w:noProof/>
        </w:rPr>
        <w:t>(</w:t>
      </w:r>
      <w:hyperlink w:anchor="_ENREF_118" w:tooltip="Zmora, 2018 #98" w:history="1">
        <w:r w:rsidR="0028001F">
          <w:rPr>
            <w:noProof/>
          </w:rPr>
          <w:t>Zmora et al., 2018</w:t>
        </w:r>
      </w:hyperlink>
      <w:r>
        <w:rPr>
          <w:noProof/>
        </w:rPr>
        <w:t>)</w:t>
      </w:r>
      <w:r>
        <w:fldChar w:fldCharType="end"/>
      </w:r>
      <w:r>
        <w:t xml:space="preserve">. Children are thought to develop a microbiome more similar to adults by around age three </w:t>
      </w:r>
      <w:r>
        <w:fldChar w:fldCharType="begin">
          <w:fldData xml:space="preserve">PEVuZE5vdGU+PENpdGU+PEF1dGhvcj5ZYW5nPC9BdXRob3I+PFllYXI+MjAxNjwvWWVhcj48UmVj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</w:fldData>
        </w:fldChar>
      </w:r>
      <w:r w:rsidR="002167C9">
        <w:instrText xml:space="preserve"> ADDIN EN.CITE </w:instrText>
      </w:r>
      <w:r w:rsidR="002167C9">
        <w:fldChar w:fldCharType="begin">
          <w:fldData xml:space="preserve">PEVuZE5vdGU+PENpdGU+PEF1dGhvcj5ZYW5nPC9BdXRob3I+PFllYXI+MjAxNjwvWWVhcj48UmVj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</w:fldData>
        </w:fldChar>
      </w:r>
      <w:r w:rsidR="002167C9">
        <w:instrText xml:space="preserve"> ADDIN EN.CITE.DATA </w:instrText>
      </w:r>
      <w:r w:rsidR="002167C9">
        <w:fldChar w:fldCharType="end"/>
      </w:r>
      <w:r>
        <w:fldChar w:fldCharType="separate"/>
      </w:r>
      <w:r>
        <w:rPr>
          <w:noProof/>
        </w:rPr>
        <w:t>(</w:t>
      </w:r>
      <w:hyperlink w:anchor="_ENREF_115" w:tooltip="Yang, 2016 #95" w:history="1">
        <w:r w:rsidR="0028001F">
          <w:rPr>
            <w:noProof/>
          </w:rPr>
          <w:t>Yang et al., 2016</w:t>
        </w:r>
      </w:hyperlink>
      <w:r>
        <w:rPr>
          <w:noProof/>
        </w:rPr>
        <w:t>)</w:t>
      </w:r>
      <w:r>
        <w:fldChar w:fldCharType="end"/>
      </w:r>
      <w:r>
        <w:t>.</w:t>
      </w:r>
    </w:p>
    <w:p w14:paraId="3CE3E7B4" w14:textId="4A245125" w:rsidR="00B35E44" w:rsidRPr="003E66ED" w:rsidRDefault="00641C7C" w:rsidP="00B35E44">
      <w:pPr>
        <w:pStyle w:val="RARMPnumberedparagraphs"/>
        <w:rPr>
          <w:rFonts w:eastAsia="Advm1046a" w:cs="Calibri"/>
          <w:color w:val="0070C0"/>
        </w:rPr>
      </w:pPr>
      <w:r>
        <w:t xml:space="preserve">A large-scale study using human gut genomic data </w:t>
      </w:r>
      <w:r w:rsidR="00E3302E">
        <w:t xml:space="preserve">from more than 12,000 individuals, </w:t>
      </w:r>
      <w:r>
        <w:t xml:space="preserve">across 45 countries (Europe, North America, Asia and Africa), showed that the Enterobacteriaceae was </w:t>
      </w:r>
      <w:r w:rsidR="00F40E3A">
        <w:t xml:space="preserve">detected in </w:t>
      </w:r>
      <w:r>
        <w:t xml:space="preserve">66% </w:t>
      </w:r>
      <w:r w:rsidR="00F40E3A">
        <w:t xml:space="preserve">of </w:t>
      </w:r>
      <w:r w:rsidR="003E66ED">
        <w:t xml:space="preserve">the </w:t>
      </w:r>
      <w:r w:rsidR="00F40E3A">
        <w:t xml:space="preserve">individuals </w:t>
      </w:r>
      <w:r w:rsidR="00857720">
        <w:fldChar w:fldCharType="begin"/>
      </w:r>
      <w:r w:rsidR="00FA1892">
        <w:instrText xml:space="preserve"> ADDIN EN.CITE &lt;EndNote&gt;&lt;Cite&gt;&lt;Author&gt;Yin&lt;/Author&gt;&lt;Year&gt;2025&lt;/Year&gt;&lt;RecNum&gt;99&lt;/RecNum&gt;&lt;DisplayText&gt;(Yin et al., 2025)&lt;/DisplayText&gt;&lt;record&gt;&lt;rec-number&gt;99&lt;/rec-number&gt;&lt;foreign-keys&gt;&lt;key app="EN" db-id="e2p5expr8xpzasea9ag5xrxnztseszre50vw" timestamp="1761605545"&gt;99&lt;/key&gt;&lt;/foreign-keys&gt;&lt;ref-type name="Journal Article"&gt;17&lt;/ref-type&gt;&lt;contributors&gt;&lt;authors&gt;&lt;author&gt;Yin, Qi&lt;/author&gt;&lt;author&gt;da Silva, Ana C.&lt;/author&gt;&lt;author&gt;Zorrilla, Francisco&lt;/author&gt;&lt;author&gt;Almeida, Ana S.&lt;/author&gt;&lt;author&gt;Patil, Kiran R.&lt;/author&gt;&lt;author&gt;Almeida, Alexandre&lt;/author&gt;&lt;/authors&gt;&lt;/contributors&gt;&lt;titles&gt;&lt;title&gt;&lt;style face="normal" font="default" size="100%"&gt;Ecological dynamics of &lt;/style&gt;&lt;style face="italic" font="default" size="100%"&gt;Enterobacteriaceae&lt;/style&gt;&lt;style face="normal" font="default" size="100%"&gt; in the human gut microbiome across global populations&lt;/style&gt;&lt;/title&gt;&lt;secondary-title&gt;Nature Microbiology&lt;/secondary-title&gt;&lt;/titles&gt;&lt;periodical&gt;&lt;full-title&gt;Nature Microbiology&lt;/full-title&gt;&lt;/periodical&gt;&lt;pages&gt;541-553&lt;/pages&gt;&lt;volume&gt;10&lt;/volume&gt;&lt;number&gt;2&lt;/number&gt;&lt;dates&gt;&lt;year&gt;2025&lt;/year&gt;&lt;pub-dates&gt;&lt;date&gt;2025/02/01&lt;/date&gt;&lt;/pub-dates&gt;&lt;/dates&gt;&lt;isbn&gt;2058-5276&lt;/isbn&gt;&lt;urls&gt;&lt;related-urls&gt;&lt;url&gt;https://doi.org/10.1038/s41564-024-01912-6&lt;/url&gt;&lt;/related-urls&gt;&lt;/urls&gt;&lt;electronic-resource-num&gt;10.1038/s41564-024-01912-6&lt;/electronic-resource-num&gt;&lt;/record&gt;&lt;/Cite&gt;&lt;/EndNote&gt;</w:instrText>
      </w:r>
      <w:r w:rsidR="00857720">
        <w:fldChar w:fldCharType="separate"/>
      </w:r>
      <w:r w:rsidR="00857720">
        <w:rPr>
          <w:noProof/>
        </w:rPr>
        <w:t>(</w:t>
      </w:r>
      <w:hyperlink w:anchor="_ENREF_116" w:tooltip="Yin, 2025 #99" w:history="1">
        <w:r w:rsidR="0028001F">
          <w:rPr>
            <w:noProof/>
          </w:rPr>
          <w:t>Yin et al., 2025</w:t>
        </w:r>
      </w:hyperlink>
      <w:r w:rsidR="00857720">
        <w:rPr>
          <w:noProof/>
        </w:rPr>
        <w:t>)</w:t>
      </w:r>
      <w:r w:rsidR="00857720">
        <w:fldChar w:fldCharType="end"/>
      </w:r>
      <w:r>
        <w:t xml:space="preserve">. </w:t>
      </w:r>
      <w:r w:rsidR="00B35E44" w:rsidRPr="004C7440">
        <w:t>Enterobacteriaceae</w:t>
      </w:r>
      <w:r w:rsidR="00B35E44">
        <w:t xml:space="preserve"> in the human gut include several species of </w:t>
      </w:r>
      <w:r w:rsidR="00B35E44" w:rsidRPr="00F0654B">
        <w:t>Citrobacter</w:t>
      </w:r>
      <w:r w:rsidR="00B35E44">
        <w:t xml:space="preserve">, </w:t>
      </w:r>
      <w:r w:rsidR="00B35E44" w:rsidRPr="00DE2FC0">
        <w:rPr>
          <w:i/>
          <w:iCs/>
        </w:rPr>
        <w:t>E.</w:t>
      </w:r>
      <w:r w:rsidR="00DE2FC0">
        <w:rPr>
          <w:i/>
          <w:iCs/>
        </w:rPr>
        <w:t xml:space="preserve"> </w:t>
      </w:r>
      <w:r w:rsidR="00B35E44" w:rsidRPr="00DE2FC0">
        <w:rPr>
          <w:i/>
          <w:iCs/>
        </w:rPr>
        <w:t>coli</w:t>
      </w:r>
      <w:r w:rsidR="00B35E44">
        <w:t>,</w:t>
      </w:r>
      <w:r w:rsidR="00B35E44" w:rsidRPr="00F0654B">
        <w:t xml:space="preserve"> </w:t>
      </w:r>
      <w:r w:rsidR="00B35E44" w:rsidRPr="0018276B">
        <w:rPr>
          <w:i/>
          <w:iCs/>
        </w:rPr>
        <w:t>Enterobacter cloacae, Enterobacter aerogenes, Enterobacter gergoviae, Klebsiella pneumonia, Klebsiella oxytoca, Morganelle morganii, Pantoea agglomerans, Proteus mirabilis, Serratia marcescens, Serratia plymuthica</w:t>
      </w:r>
      <w:r w:rsidR="00FD0C8E">
        <w:rPr>
          <w:i/>
          <w:iCs/>
        </w:rPr>
        <w:t xml:space="preserve"> </w:t>
      </w:r>
      <w:r w:rsidR="00B35E44">
        <w:fldChar w:fldCharType="begin">
          <w:fldData xml:space="preserve">PEVuZE5vdGU+PENpdGU+PEF1dGhvcj5DaHVuZzwvQXV0aG9yPjxZZWFyPjIwMTY8L1llYXI+PFJl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</w:fldData>
        </w:fldChar>
      </w:r>
      <w:r w:rsidR="00FA1892">
        <w:instrText xml:space="preserve"> ADDIN EN.CITE </w:instrText>
      </w:r>
      <w:r w:rsidR="00FA1892">
        <w:fldChar w:fldCharType="begin">
          <w:fldData xml:space="preserve">PEVuZE5vdGU+PENpdGU+PEF1dGhvcj5DaHVuZzwvQXV0aG9yPjxZZWFyPjIwMTY8L1llYXI+PFJl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</w:fldData>
        </w:fldChar>
      </w:r>
      <w:r w:rsidR="00FA1892">
        <w:instrText xml:space="preserve"> ADDIN EN.CITE.DATA </w:instrText>
      </w:r>
      <w:r w:rsidR="00FA1892">
        <w:fldChar w:fldCharType="end"/>
      </w:r>
      <w:r w:rsidR="00B35E44">
        <w:fldChar w:fldCharType="separate"/>
      </w:r>
      <w:r w:rsidR="00B35E44">
        <w:rPr>
          <w:noProof/>
        </w:rPr>
        <w:t>(</w:t>
      </w:r>
      <w:hyperlink w:anchor="_ENREF_15" w:tooltip="Chung, 2016 #100" w:history="1">
        <w:r w:rsidR="0028001F">
          <w:rPr>
            <w:noProof/>
          </w:rPr>
          <w:t>Chung, 2016</w:t>
        </w:r>
      </w:hyperlink>
      <w:r w:rsidR="00B35E44">
        <w:rPr>
          <w:noProof/>
        </w:rPr>
        <w:t>)</w:t>
      </w:r>
      <w:r w:rsidR="00B35E44">
        <w:fldChar w:fldCharType="end"/>
      </w:r>
      <w:r w:rsidR="00B35E44">
        <w:t>.</w:t>
      </w:r>
      <w:r>
        <w:t xml:space="preserve"> The large-scale genomic study determined that </w:t>
      </w:r>
      <w:r w:rsidRPr="00641C7C">
        <w:rPr>
          <w:i/>
          <w:iCs/>
        </w:rPr>
        <w:t xml:space="preserve">Escherichia, Klebsiella </w:t>
      </w:r>
      <w:r>
        <w:t xml:space="preserve">and </w:t>
      </w:r>
      <w:r w:rsidRPr="00641C7C">
        <w:rPr>
          <w:i/>
          <w:iCs/>
        </w:rPr>
        <w:t>Enterobacter</w:t>
      </w:r>
      <w:r>
        <w:t xml:space="preserve"> were the most prevalent genera </w:t>
      </w:r>
      <w:r w:rsidR="00857720">
        <w:fldChar w:fldCharType="begin"/>
      </w:r>
      <w:r w:rsidR="00FA1892">
        <w:instrText xml:space="preserve"> ADDIN EN.CITE &lt;EndNote&gt;&lt;Cite&gt;&lt;Author&gt;Yin&lt;/Author&gt;&lt;Year&gt;2025&lt;/Year&gt;&lt;RecNum&gt;99&lt;/RecNum&gt;&lt;DisplayText&gt;(Yin et al., 2025)&lt;/DisplayText&gt;&lt;record&gt;&lt;rec-number&gt;99&lt;/rec-number&gt;&lt;foreign-keys&gt;&lt;key app="EN" db-id="e2p5expr8xpzasea9ag5xrxnztseszre50vw" timestamp="1761605545"&gt;99&lt;/key&gt;&lt;/foreign-keys&gt;&lt;ref-type name="Journal Article"&gt;17&lt;/ref-type&gt;&lt;contributors&gt;&lt;authors&gt;&lt;author&gt;Yin, Qi&lt;/author&gt;&lt;author&gt;da Silva, Ana C.&lt;/author&gt;&lt;author&gt;Zorrilla, Francisco&lt;/author&gt;&lt;author&gt;Almeida, Ana S.&lt;/author&gt;&lt;author&gt;Patil, Kiran R.&lt;/author&gt;&lt;author&gt;Almeida, Alexandre&lt;/author&gt;&lt;/authors&gt;&lt;/contributors&gt;&lt;titles&gt;&lt;title&gt;&lt;style face="normal" font="default" size="100%"&gt;Ecological dynamics of &lt;/style&gt;&lt;style face="italic" font="default" size="100%"&gt;Enterobacteriaceae&lt;/style&gt;&lt;style face="normal" font="default" size="100%"&gt; in the human gut microbiome across global populations&lt;/style&gt;&lt;/title&gt;&lt;secondary-title&gt;Nature Microbiology&lt;/secondary-title&gt;&lt;/titles&gt;&lt;periodical&gt;&lt;full-title&gt;Nature Microbiology&lt;/full-title&gt;&lt;/periodical&gt;&lt;pages&gt;541-553&lt;/pages&gt;&lt;volume&gt;10&lt;/volume&gt;&lt;number&gt;2&lt;/number&gt;&lt;dates&gt;&lt;year&gt;2025&lt;/year&gt;&lt;pub-dates&gt;&lt;date&gt;2025/02/01&lt;/date&gt;&lt;/pub-dates&gt;&lt;/dates&gt;&lt;isbn&gt;2058-5276&lt;/isbn&gt;&lt;urls&gt;&lt;related-urls&gt;&lt;url&gt;https://doi.org/10.1038/s41564-024-01912-6&lt;/url&gt;&lt;/related-urls&gt;&lt;/urls&gt;&lt;electronic-resource-num&gt;10.1038/s41564-024-01912-6&lt;/electronic-resource-num&gt;&lt;/record&gt;&lt;/Cite&gt;&lt;/EndNote&gt;</w:instrText>
      </w:r>
      <w:r w:rsidR="00857720">
        <w:fldChar w:fldCharType="separate"/>
      </w:r>
      <w:r w:rsidR="00857720">
        <w:rPr>
          <w:noProof/>
        </w:rPr>
        <w:t>(</w:t>
      </w:r>
      <w:hyperlink w:anchor="_ENREF_116" w:tooltip="Yin, 2025 #99" w:history="1">
        <w:r w:rsidR="0028001F">
          <w:rPr>
            <w:noProof/>
          </w:rPr>
          <w:t>Yin et al., 2025</w:t>
        </w:r>
      </w:hyperlink>
      <w:r w:rsidR="00857720">
        <w:rPr>
          <w:noProof/>
        </w:rPr>
        <w:t>)</w:t>
      </w:r>
      <w:r w:rsidR="00857720">
        <w:fldChar w:fldCharType="end"/>
      </w:r>
      <w:r>
        <w:t xml:space="preserve">. People with ulcerative colitis have an increased population of Escherichia-Shigella </w:t>
      </w:r>
      <w:r w:rsidR="00857720">
        <w:fldChar w:fldCharType="begin"/>
      </w:r>
      <w:r w:rsidR="002167C9">
        <w:instrText xml:space="preserve"> ADDIN EN.CITE &lt;EndNote&gt;&lt;Cite&gt;&lt;Author&gt;Swirkosz&lt;/Author&gt;&lt;Year&gt;2023&lt;/Year&gt;&lt;RecNum&gt;101&lt;/RecNum&gt;&lt;DisplayText&gt;(Swirkosz et al., 2023)&lt;/DisplayText&gt;&lt;record&gt;&lt;rec-number&gt;101&lt;/rec-number&gt;&lt;foreign-keys&gt;&lt;key app="EN" db-id="e2p5expr8xpzasea9ag5xrxnztseszre50vw" timestamp="1761605549"&gt;101&lt;/key&gt;&lt;/foreign-keys&gt;&lt;ref-type name="Journal Article"&gt;17&lt;/ref-type&gt;&lt;contributors&gt;&lt;authors&gt;&lt;author&gt;Swirkosz, G.&lt;/author&gt;&lt;author&gt;Szczygiel, A.&lt;/author&gt;&lt;author&gt;Logon, K.&lt;/author&gt;&lt;author&gt;Wrzesniewska, M.&lt;/author&gt;&lt;author&gt;Gomulka, K.&lt;/author&gt;&lt;/authors&gt;&lt;/contributors&gt;&lt;auth-address&gt;Student Scientific Group of Adult Allergology, Wroclaw Medical University, 50-369 Wroclaw, Poland.&amp;#xD;Clinical Department of Internal Medicine, Pneumology and Allergology, Wroclaw Medical University, 50-369 Wroclaw, Poland.&lt;/auth-address&gt;&lt;titles&gt;&lt;title&gt;The Role of the Microbiome in the Pathogenesis and Treatment of Ulcerative Colitis-A Literature Review&lt;/title&gt;&lt;secondary-title&gt;Biomedicines&lt;/secondary-title&gt;&lt;/titles&gt;&lt;periodical&gt;&lt;full-title&gt;Biomedicines&lt;/full-title&gt;&lt;/periodical&gt;&lt;volume&gt;11&lt;/volume&gt;&lt;number&gt;12&lt;/number&gt;&lt;edition&gt;20231125&lt;/edition&gt;&lt;keywords&gt;&lt;keyword&gt;gut microbiome&lt;/keyword&gt;&lt;keyword&gt;microbiome&lt;/keyword&gt;&lt;keyword&gt;prebiotics&lt;/keyword&gt;&lt;keyword&gt;probiotics&lt;/keyword&gt;&lt;keyword&gt;treatment&lt;/keyword&gt;&lt;keyword&gt;ulcerative colitis&lt;/keyword&gt;&lt;/keywords&gt;&lt;dates&gt;&lt;year&gt;2023&lt;/year&gt;&lt;pub-dates&gt;&lt;date&gt;Nov 25&lt;/date&gt;&lt;/pub-dates&gt;&lt;/dates&gt;&lt;isbn&gt;2227-9059 (Print)&amp;#xD;2227-9059 (Electronic)&amp;#xD;2227-9059 (Linking)&lt;/isbn&gt;&lt;accession-num&gt;38137365&lt;/accession-num&gt;&lt;urls&gt;&lt;related-urls&gt;&lt;url&gt;https://www.ncbi.nlm.nih.gov/pubmed/38137365&lt;/url&gt;&lt;/related-urls&gt;&lt;/urls&gt;&lt;custom1&gt;The authors declare no conflict of interest.&lt;/custom1&gt;&lt;custom2&gt;PMC10740415&lt;/custom2&gt;&lt;electronic-resource-num&gt;10.3390/biomedicines11123144&lt;/electronic-resource-num&gt;&lt;remote-database-name&gt;PubMed-not-MEDLINE&lt;/remote-database-name&gt;&lt;remote-database-provider&gt;NLM&lt;/remote-database-provider&gt;&lt;/record&gt;&lt;/Cite&gt;&lt;/EndNote&gt;</w:instrText>
      </w:r>
      <w:r w:rsidR="00857720">
        <w:fldChar w:fldCharType="separate"/>
      </w:r>
      <w:r w:rsidR="00857720">
        <w:rPr>
          <w:noProof/>
        </w:rPr>
        <w:t>(</w:t>
      </w:r>
      <w:hyperlink w:anchor="_ENREF_101" w:tooltip="Swirkosz, 2023 #101" w:history="1">
        <w:r w:rsidR="0028001F">
          <w:rPr>
            <w:noProof/>
          </w:rPr>
          <w:t>Swirkosz et al., 2023</w:t>
        </w:r>
      </w:hyperlink>
      <w:r w:rsidR="00857720">
        <w:rPr>
          <w:noProof/>
        </w:rPr>
        <w:t>)</w:t>
      </w:r>
      <w:r w:rsidR="00857720">
        <w:fldChar w:fldCharType="end"/>
      </w:r>
      <w:r w:rsidR="00341A28">
        <w:t xml:space="preserve">. Therefore, it is likely that participants would have bacteria of similar species present as part of their gut microbiota. </w:t>
      </w:r>
    </w:p>
    <w:p w14:paraId="419716BE" w14:textId="4457D27F" w:rsidR="00C03417" w:rsidRPr="00C03417" w:rsidRDefault="00C03417" w:rsidP="00C03417">
      <w:pPr>
        <w:pStyle w:val="RARMPnumberedparagraphs"/>
        <w:rPr>
          <w:rFonts w:eastAsia="Advm1046a" w:cs="Calibri"/>
          <w:color w:val="0070C0"/>
        </w:rPr>
      </w:pPr>
      <w:r>
        <w:t>Although not documented, t</w:t>
      </w:r>
      <w:r w:rsidR="00F40E3A">
        <w:t xml:space="preserve">he parent EcN is likely to be present in the Australian environment as it is listed in the </w:t>
      </w:r>
      <w:hyperlink r:id="rId38" w:anchor=":~:text=Australian%20Register%20of%20Therapeutic%20Goods%20%28ARTG%29%20information%20for,than%20250%20million%20CFU%20enteric%2C%20capsule%20blister%20pack." w:history="1">
        <w:r w:rsidR="00F40E3A">
          <w:rPr>
            <w:rStyle w:val="Hyperlink"/>
            <w:rFonts w:cs="Calibri"/>
          </w:rPr>
          <w:t>ARTG (TGA)</w:t>
        </w:r>
      </w:hyperlink>
      <w:r w:rsidR="00F40E3A">
        <w:rPr>
          <w:rFonts w:cs="Calibri"/>
        </w:rPr>
        <w:t xml:space="preserve"> as a registered complimentary medicine and commercially available for use in Australia.</w:t>
      </w:r>
      <w:r>
        <w:rPr>
          <w:rFonts w:eastAsia="Advm1046a" w:cs="Calibri"/>
          <w:color w:val="0070C0"/>
        </w:rPr>
        <w:t xml:space="preserve"> </w:t>
      </w:r>
      <w:r>
        <w:t xml:space="preserve">As mentioned in </w:t>
      </w:r>
      <w:r>
        <w:fldChar w:fldCharType="begin"/>
      </w:r>
      <w:r>
        <w:instrText xml:space="preserve"> REF _Ref213659252 \r \h </w:instrText>
      </w:r>
      <w:r>
        <w:fldChar w:fldCharType="separate"/>
      </w:r>
      <w:r w:rsidR="008453F1">
        <w:t>Chapter 1</w:t>
      </w:r>
      <w:r>
        <w:fldChar w:fldCharType="end"/>
      </w:r>
      <w:r>
        <w:t xml:space="preserve">, Section </w:t>
      </w:r>
      <w:r>
        <w:fldChar w:fldCharType="begin"/>
      </w:r>
      <w:r>
        <w:instrText xml:space="preserve"> REF _Ref57107869 \r \h </w:instrText>
      </w:r>
      <w:r>
        <w:fldChar w:fldCharType="separate"/>
      </w:r>
      <w:r w:rsidR="008453F1">
        <w:t>3.7</w:t>
      </w:r>
      <w:r>
        <w:fldChar w:fldCharType="end"/>
      </w:r>
      <w:r>
        <w:t xml:space="preserve">, </w:t>
      </w:r>
      <w:r w:rsidRPr="003E66ED">
        <w:rPr>
          <w:i/>
          <w:iCs/>
        </w:rPr>
        <w:t>E. coli</w:t>
      </w:r>
      <w:r>
        <w:t xml:space="preserve"> can be present in the broader environment (e.g. soil, manure, water). Therefore, </w:t>
      </w:r>
      <w:r w:rsidR="003E66ED">
        <w:t>it is</w:t>
      </w:r>
      <w:r>
        <w:t xml:space="preserve"> likely that bacteria of similar species are present in the broader environment. </w:t>
      </w:r>
    </w:p>
    <w:p w14:paraId="65235BB1" w14:textId="72629EF2" w:rsidR="00FB7E35" w:rsidRPr="006404A8" w:rsidRDefault="00FB7E35" w:rsidP="00BD40B7">
      <w:pPr>
        <w:pStyle w:val="3RARMP"/>
      </w:pPr>
      <w:bookmarkStart w:id="271" w:name="_Toc377743570"/>
      <w:bookmarkStart w:id="272" w:name="_Toc46243663"/>
      <w:bookmarkStart w:id="273" w:name="_Toc47536756"/>
      <w:bookmarkStart w:id="274" w:name="_Ref211593013"/>
      <w:bookmarkStart w:id="275" w:name="_Toc214523867"/>
      <w:r w:rsidRPr="006404A8">
        <w:t xml:space="preserve">Presence of similar </w:t>
      </w:r>
      <w:r w:rsidR="00282A86">
        <w:t xml:space="preserve">genetic material </w:t>
      </w:r>
      <w:r w:rsidRPr="006404A8">
        <w:t>in the environment</w:t>
      </w:r>
      <w:bookmarkEnd w:id="265"/>
      <w:bookmarkEnd w:id="266"/>
      <w:bookmarkEnd w:id="267"/>
      <w:bookmarkEnd w:id="268"/>
      <w:bookmarkEnd w:id="269"/>
      <w:bookmarkEnd w:id="271"/>
      <w:bookmarkEnd w:id="272"/>
      <w:bookmarkEnd w:id="273"/>
      <w:bookmarkEnd w:id="274"/>
      <w:bookmarkEnd w:id="275"/>
    </w:p>
    <w:p w14:paraId="03F1B19D" w14:textId="1A2A3308" w:rsidR="00D022D7" w:rsidRDefault="00282A86" w:rsidP="008F3EEF">
      <w:pPr>
        <w:pStyle w:val="RARMPnumberedparagraphs"/>
        <w:rPr>
          <w:rFonts w:cs="Calibri"/>
        </w:rPr>
      </w:pPr>
      <w:bookmarkStart w:id="276" w:name="_Toc311188371"/>
      <w:r w:rsidRPr="00D022D7">
        <w:rPr>
          <w:rFonts w:cs="Calibri"/>
        </w:rPr>
        <w:t xml:space="preserve">The balance of a system could be perturbed by the introduction of new genetic material through horizontal gene transfer or through release of </w:t>
      </w:r>
      <w:r w:rsidR="00480CDA" w:rsidRPr="00D022D7">
        <w:rPr>
          <w:rFonts w:cs="Calibri"/>
        </w:rPr>
        <w:t>GMO</w:t>
      </w:r>
      <w:r w:rsidRPr="00D022D7">
        <w:rPr>
          <w:rFonts w:cs="Calibri"/>
        </w:rPr>
        <w:t xml:space="preserve"> into the environment. However, the effect of </w:t>
      </w:r>
      <w:r w:rsidRPr="00D022D7">
        <w:rPr>
          <w:rFonts w:cs="Calibri"/>
        </w:rPr>
        <w:lastRenderedPageBreak/>
        <w:t xml:space="preserve">perturbation </w:t>
      </w:r>
      <w:r w:rsidR="00785BD8" w:rsidRPr="00D022D7">
        <w:rPr>
          <w:rFonts w:cs="Calibri"/>
        </w:rPr>
        <w:t>would</w:t>
      </w:r>
      <w:r w:rsidRPr="00D022D7">
        <w:rPr>
          <w:rFonts w:cs="Calibri"/>
        </w:rPr>
        <w:t xml:space="preserve"> be relatively small if the genetic material was already present in the system and did not confer any selective advantage to an organism th</w:t>
      </w:r>
      <w:r w:rsidR="00F91D23" w:rsidRPr="00D022D7">
        <w:rPr>
          <w:rFonts w:cs="Calibri"/>
        </w:rPr>
        <w:t>at gained this genetic material</w:t>
      </w:r>
      <w:r w:rsidR="00C641B6">
        <w:rPr>
          <w:rFonts w:cs="Calibri"/>
        </w:rPr>
        <w:t>.</w:t>
      </w:r>
    </w:p>
    <w:p w14:paraId="3B9C7B5B" w14:textId="7976CD52" w:rsidR="00415211" w:rsidRPr="00DE2FC0" w:rsidRDefault="00415211" w:rsidP="008F3EEF">
      <w:pPr>
        <w:pStyle w:val="RARMPnumberedparagraphs"/>
        <w:rPr>
          <w:rFonts w:cs="Calibri"/>
        </w:rPr>
      </w:pPr>
      <w:r w:rsidRPr="00DE2FC0">
        <w:rPr>
          <w:rFonts w:cs="Calibri"/>
        </w:rPr>
        <w:t xml:space="preserve">The </w:t>
      </w:r>
      <w:r w:rsidR="00B35E44" w:rsidRPr="00DE2FC0">
        <w:rPr>
          <w:rFonts w:cs="Calibri"/>
          <w:i/>
          <w:iCs/>
        </w:rPr>
        <w:t>ttr</w:t>
      </w:r>
      <w:r w:rsidR="00B35E44" w:rsidRPr="00DE2FC0">
        <w:rPr>
          <w:rFonts w:cs="Calibri"/>
        </w:rPr>
        <w:t xml:space="preserve"> operon </w:t>
      </w:r>
      <w:r w:rsidRPr="00DE2FC0">
        <w:rPr>
          <w:rFonts w:cs="Calibri"/>
        </w:rPr>
        <w:t xml:space="preserve">is derived from </w:t>
      </w:r>
      <w:r w:rsidR="00B35E44" w:rsidRPr="00DE2FC0">
        <w:rPr>
          <w:rFonts w:cs="Calibri"/>
          <w:i/>
          <w:iCs/>
        </w:rPr>
        <w:t>S. enterica</w:t>
      </w:r>
      <w:r w:rsidR="00DE2FC0" w:rsidRPr="00DE2FC0">
        <w:rPr>
          <w:rFonts w:cs="Calibri"/>
        </w:rPr>
        <w:t xml:space="preserve"> serovar Typhimurium, which is </w:t>
      </w:r>
      <w:r w:rsidRPr="00DE2FC0">
        <w:rPr>
          <w:rFonts w:cs="Calibri"/>
        </w:rPr>
        <w:t xml:space="preserve">already </w:t>
      </w:r>
      <w:r w:rsidR="00871E1C">
        <w:rPr>
          <w:rFonts w:cs="Calibri"/>
        </w:rPr>
        <w:t>present</w:t>
      </w:r>
      <w:r w:rsidR="00871E1C" w:rsidRPr="00DE2FC0">
        <w:rPr>
          <w:rFonts w:cs="Calibri"/>
        </w:rPr>
        <w:t xml:space="preserve"> </w:t>
      </w:r>
      <w:r w:rsidRPr="00DE2FC0">
        <w:rPr>
          <w:rFonts w:cs="Calibri"/>
        </w:rPr>
        <w:t xml:space="preserve">in the Australian environment. </w:t>
      </w:r>
      <w:r w:rsidR="00F40E3A">
        <w:rPr>
          <w:rFonts w:cs="Calibri"/>
        </w:rPr>
        <w:t xml:space="preserve">As previously mentioned, </w:t>
      </w:r>
      <w:r w:rsidR="00F95DAC">
        <w:rPr>
          <w:rFonts w:cs="Calibri"/>
        </w:rPr>
        <w:t>the parent EcN would also be present in the Australian environment</w:t>
      </w:r>
      <w:r w:rsidR="00F40E3A">
        <w:rPr>
          <w:rFonts w:cs="Calibri"/>
        </w:rPr>
        <w:t>.</w:t>
      </w:r>
      <w:r w:rsidR="00F95DAC">
        <w:rPr>
          <w:rFonts w:cs="Calibri"/>
        </w:rPr>
        <w:t xml:space="preserve"> </w:t>
      </w:r>
      <w:r w:rsidR="00B74F4A">
        <w:rPr>
          <w:rFonts w:cs="Calibri"/>
        </w:rPr>
        <w:t>As such</w:t>
      </w:r>
      <w:r w:rsidR="0069608A">
        <w:rPr>
          <w:rFonts w:cs="Calibri"/>
        </w:rPr>
        <w:t>,</w:t>
      </w:r>
      <w:r w:rsidR="00B74F4A">
        <w:rPr>
          <w:rFonts w:cs="Calibri"/>
        </w:rPr>
        <w:t xml:space="preserve"> it is likely that organisms in the environment, both in the gut and the broader environment have been exposed to the</w:t>
      </w:r>
      <w:r w:rsidR="005004EA">
        <w:rPr>
          <w:rFonts w:cs="Calibri"/>
        </w:rPr>
        <w:t xml:space="preserve"> </w:t>
      </w:r>
      <w:r w:rsidR="005004EA" w:rsidRPr="003E66ED">
        <w:rPr>
          <w:rFonts w:cs="Calibri"/>
          <w:i/>
          <w:iCs/>
        </w:rPr>
        <w:t>ttr</w:t>
      </w:r>
      <w:r w:rsidR="00B74F4A">
        <w:rPr>
          <w:rFonts w:cs="Calibri"/>
        </w:rPr>
        <w:t xml:space="preserve"> genes in the GMO</w:t>
      </w:r>
      <w:r w:rsidR="005004EA">
        <w:rPr>
          <w:rFonts w:cs="Calibri"/>
        </w:rPr>
        <w:t>.</w:t>
      </w:r>
    </w:p>
    <w:p w14:paraId="4F09F9A2" w14:textId="1DE8BEB4" w:rsidR="00FB7E35" w:rsidRPr="0015255C" w:rsidRDefault="00FB7E35" w:rsidP="00E1104A">
      <w:pPr>
        <w:pStyle w:val="2RARMP"/>
      </w:pPr>
      <w:bookmarkStart w:id="277" w:name="_Toc46243664"/>
      <w:bookmarkStart w:id="278" w:name="_Toc47536757"/>
      <w:bookmarkStart w:id="279" w:name="_Ref67493452"/>
      <w:bookmarkStart w:id="280" w:name="_Toc214523868"/>
      <w:bookmarkEnd w:id="276"/>
      <w:r w:rsidRPr="0015255C">
        <w:t>Previous authorisations</w:t>
      </w:r>
      <w:bookmarkEnd w:id="277"/>
      <w:bookmarkEnd w:id="278"/>
      <w:bookmarkEnd w:id="279"/>
      <w:bookmarkEnd w:id="280"/>
    </w:p>
    <w:p w14:paraId="1A904FA9" w14:textId="0A41C4C0" w:rsidR="008A7B57" w:rsidRDefault="000C7C02" w:rsidP="009D2A6D">
      <w:pPr>
        <w:pStyle w:val="RARMPnumberedparagraphs"/>
        <w:rPr>
          <w:rFonts w:cs="Calibri"/>
        </w:rPr>
        <w:sectPr w:rsidR="008A7B57" w:rsidSect="005C1ABC">
          <w:footerReference w:type="default" r:id="rId39"/>
          <w:pgSz w:w="11909" w:h="16834" w:code="9"/>
          <w:pgMar w:top="1134" w:right="1134" w:bottom="1134" w:left="1134" w:header="720" w:footer="720" w:gutter="0"/>
          <w:paperSrc w:first="2" w:other="2"/>
          <w:cols w:space="720"/>
          <w:rtlGutter/>
          <w:docGrid w:linePitch="299"/>
        </w:sectPr>
      </w:pPr>
      <w:bookmarkStart w:id="281" w:name="_Toc20804197"/>
      <w:r w:rsidRPr="001C746A">
        <w:rPr>
          <w:rFonts w:cs="Calibri"/>
        </w:rPr>
        <w:t>Th</w:t>
      </w:r>
      <w:r w:rsidR="0015255C" w:rsidRPr="001C746A">
        <w:rPr>
          <w:rFonts w:cs="Calibri"/>
        </w:rPr>
        <w:t>is</w:t>
      </w:r>
      <w:r w:rsidRPr="001C746A">
        <w:rPr>
          <w:rFonts w:cs="Calibri"/>
        </w:rPr>
        <w:t xml:space="preserve"> </w:t>
      </w:r>
      <w:r w:rsidR="00D16BB2" w:rsidRPr="001C746A">
        <w:rPr>
          <w:rFonts w:cs="Calibri"/>
        </w:rPr>
        <w:t>GM</w:t>
      </w:r>
      <w:r w:rsidR="006063ED" w:rsidRPr="001C746A">
        <w:rPr>
          <w:rFonts w:cs="Calibri"/>
        </w:rPr>
        <w:t>O</w:t>
      </w:r>
      <w:r w:rsidR="00D00C12" w:rsidRPr="001C746A">
        <w:rPr>
          <w:rFonts w:cs="Calibri"/>
        </w:rPr>
        <w:t xml:space="preserve"> has not been previously authorised for </w:t>
      </w:r>
      <w:r w:rsidR="00011E9C">
        <w:rPr>
          <w:rFonts w:cs="Calibri"/>
        </w:rPr>
        <w:t xml:space="preserve">clinical trials or </w:t>
      </w:r>
      <w:r w:rsidR="00D00C12" w:rsidRPr="001C746A">
        <w:rPr>
          <w:rFonts w:cs="Calibri"/>
        </w:rPr>
        <w:t>commercial supply in any region or country.</w:t>
      </w:r>
      <w:bookmarkEnd w:id="281"/>
      <w:r w:rsidR="00781D9F">
        <w:rPr>
          <w:rFonts w:cs="Calibri"/>
        </w:rPr>
        <w:t xml:space="preserve"> This is a first in human clinical trial.</w:t>
      </w:r>
    </w:p>
    <w:p w14:paraId="3ADD06EB" w14:textId="77777777" w:rsidR="00FB7E35" w:rsidRPr="0000143A" w:rsidRDefault="00FB7E35" w:rsidP="00FB7E35">
      <w:pPr>
        <w:pStyle w:val="1RARMP"/>
      </w:pPr>
      <w:bookmarkStart w:id="282" w:name="_Toc301341849"/>
      <w:bookmarkStart w:id="283" w:name="_Toc46243667"/>
      <w:bookmarkStart w:id="284" w:name="_Toc47536760"/>
      <w:bookmarkStart w:id="285" w:name="_Ref57119450"/>
      <w:bookmarkStart w:id="286" w:name="_Ref57119486"/>
      <w:bookmarkStart w:id="287" w:name="_Ref57119506"/>
      <w:bookmarkStart w:id="288" w:name="_Ref67492223"/>
      <w:bookmarkStart w:id="289" w:name="_Ref67492419"/>
      <w:bookmarkStart w:id="290" w:name="_Ref213053166"/>
      <w:bookmarkStart w:id="291" w:name="_Toc214523869"/>
      <w:r w:rsidRPr="0000143A">
        <w:lastRenderedPageBreak/>
        <w:t>Risk assessment</w:t>
      </w:r>
      <w:bookmarkEnd w:id="282"/>
      <w:bookmarkEnd w:id="283"/>
      <w:bookmarkEnd w:id="284"/>
      <w:bookmarkEnd w:id="285"/>
      <w:bookmarkEnd w:id="286"/>
      <w:bookmarkEnd w:id="287"/>
      <w:bookmarkEnd w:id="288"/>
      <w:bookmarkEnd w:id="289"/>
      <w:bookmarkEnd w:id="290"/>
      <w:bookmarkEnd w:id="291"/>
    </w:p>
    <w:p w14:paraId="4C5F2FED" w14:textId="77777777" w:rsidR="00FB7E35" w:rsidRPr="0000143A" w:rsidRDefault="00FB7E35" w:rsidP="00E1104A">
      <w:pPr>
        <w:pStyle w:val="2RARMP"/>
      </w:pPr>
      <w:bookmarkStart w:id="292" w:name="_Toc301341850"/>
      <w:bookmarkStart w:id="293" w:name="_Toc446425406"/>
      <w:bookmarkStart w:id="294" w:name="_Toc46243668"/>
      <w:bookmarkStart w:id="295" w:name="_Toc47536761"/>
      <w:bookmarkStart w:id="296" w:name="_Toc214523870"/>
      <w:r w:rsidRPr="0000143A">
        <w:t>Introduction</w:t>
      </w:r>
      <w:bookmarkEnd w:id="292"/>
      <w:bookmarkEnd w:id="293"/>
      <w:bookmarkEnd w:id="294"/>
      <w:bookmarkEnd w:id="295"/>
      <w:bookmarkEnd w:id="296"/>
    </w:p>
    <w:p w14:paraId="7ABE66AB" w14:textId="5CC89F73" w:rsidR="00FB7E35" w:rsidRPr="0000143A" w:rsidRDefault="00FB7E35" w:rsidP="00EE5A10">
      <w:pPr>
        <w:pStyle w:val="RARMPnumberedparagraphs"/>
        <w:tabs>
          <w:tab w:val="clear" w:pos="567"/>
        </w:tabs>
      </w:pPr>
      <w:r w:rsidRPr="0000143A">
        <w:t>The risk assessment identifies and characterises risks to the health and safety of people or to the environment from dealings with GMOs, posed by or as the result of gene technology (</w:t>
      </w:r>
      <w:r w:rsidR="00163EB7">
        <w:t>Figure 7</w:t>
      </w:r>
      <w:r w:rsidRPr="0000143A">
        <w:t xml:space="preserve">). Risks are identified </w:t>
      </w:r>
      <w:r w:rsidRPr="007C172B">
        <w:t>within the established ri</w:t>
      </w:r>
      <w:r w:rsidR="00472456">
        <w:t>sk assessment context (</w:t>
      </w:r>
      <w:r w:rsidR="00472456">
        <w:fldChar w:fldCharType="begin"/>
      </w:r>
      <w:r w:rsidR="00472456">
        <w:instrText xml:space="preserve"> REF _Ref57118926 \r \h </w:instrText>
      </w:r>
      <w:r w:rsidR="00472456">
        <w:fldChar w:fldCharType="separate"/>
      </w:r>
      <w:r w:rsidR="008453F1">
        <w:t>Chapter 1</w:t>
      </w:r>
      <w:r w:rsidR="00472456">
        <w:fldChar w:fldCharType="end"/>
      </w:r>
      <w:r w:rsidRPr="007C172B">
        <w:t xml:space="preserve">), taking into </w:t>
      </w:r>
      <w:r w:rsidRPr="0000143A">
        <w:t>account current scientific and technical knowledge. A consideration of uncertainty, in particular knowledge gaps, occurs throughout the risk assessment process.</w:t>
      </w:r>
      <w:bookmarkStart w:id="297" w:name="_Ref298160107"/>
      <w:bookmarkStart w:id="298" w:name="_Ref298160103"/>
    </w:p>
    <w:p w14:paraId="42D36084" w14:textId="44659106" w:rsidR="007E3AE5" w:rsidRDefault="00FB7E35" w:rsidP="007E3AE5">
      <w:pPr>
        <w:ind w:firstLine="284"/>
      </w:pPr>
      <w:r w:rsidRPr="00961290">
        <w:rPr>
          <w:noProof/>
        </w:rPr>
        <w:drawing>
          <wp:inline distT="0" distB="0" distL="0" distR="0" wp14:anchorId="51C271A3" wp14:editId="2B8E59C0">
            <wp:extent cx="5153025" cy="5353050"/>
            <wp:effectExtent l="0" t="0" r="9525" b="0"/>
            <wp:docPr id="39" name="Picture 39" descr="Outlines the process used for risk assessment" title="Figure 2. The risk assessment process"/>
            <wp:cNvGraphicFramePr/>
            <a:graphic xmlns:a="http://schemas.openxmlformats.org/drawingml/2006/main">
              <a:graphicData uri="http://schemas.openxmlformats.org/drawingml/2006/picture">
                <pic:pic xmlns:pic="http://schemas.openxmlformats.org/drawingml/2006/picture">
                  <pic:nvPicPr>
                    <pic:cNvPr id="39" name="Picture 39" descr="Outlines the process used for risk assessment" title="Figure 2. The risk assessment process"/>
                    <pic:cNvPicPr/>
                  </pic:nvPicPr>
                  <pic:blipFill>
                    <a:blip r:embed="rId40">
                      <a:extLst>
                        <a:ext uri="{28A0092B-C50C-407E-A947-70E740481C1C}">
                          <a14:useLocalDpi xmlns:a14="http://schemas.microsoft.com/office/drawing/2010/main" val="0"/>
                        </a:ext>
                      </a:extLst>
                    </a:blip>
                    <a:stretch>
                      <a:fillRect/>
                    </a:stretch>
                  </pic:blipFill>
                  <pic:spPr>
                    <a:xfrm>
                      <a:off x="0" y="0"/>
                      <a:ext cx="5154080" cy="5354146"/>
                    </a:xfrm>
                    <a:prstGeom prst="rect">
                      <a:avLst/>
                    </a:prstGeom>
                  </pic:spPr>
                </pic:pic>
              </a:graphicData>
            </a:graphic>
          </wp:inline>
        </w:drawing>
      </w:r>
      <w:bookmarkEnd w:id="297"/>
    </w:p>
    <w:p w14:paraId="3E1DBE5E" w14:textId="45CD107B" w:rsidR="00FB7E35" w:rsidRPr="007E3AE5" w:rsidRDefault="007E3AE5" w:rsidP="00340E83">
      <w:pPr>
        <w:pStyle w:val="figure"/>
      </w:pPr>
      <w:bookmarkStart w:id="299" w:name="_Ref55378222"/>
      <w:bookmarkStart w:id="300" w:name="_Ref55545144"/>
      <w:r>
        <w:t>Figure</w:t>
      </w:r>
      <w:bookmarkEnd w:id="299"/>
      <w:r w:rsidR="00163EB7">
        <w:t xml:space="preserve"> 7</w:t>
      </w:r>
      <w:r>
        <w:t xml:space="preserve">: </w:t>
      </w:r>
      <w:r w:rsidR="00C63E8D">
        <w:rPr>
          <w:b/>
        </w:rPr>
        <w:t xml:space="preserve"> </w:t>
      </w:r>
      <w:r w:rsidR="00FB7E35" w:rsidRPr="00340E83">
        <w:t>The risk assessment process</w:t>
      </w:r>
      <w:bookmarkEnd w:id="298"/>
      <w:bookmarkEnd w:id="300"/>
    </w:p>
    <w:p w14:paraId="161CE475" w14:textId="6BDF916F" w:rsidR="00FB7E35" w:rsidRPr="007C172B" w:rsidRDefault="00FB7E35" w:rsidP="00EE5A10">
      <w:pPr>
        <w:pStyle w:val="RARMPnumberedparagraphs"/>
        <w:tabs>
          <w:tab w:val="clear" w:pos="567"/>
        </w:tabs>
      </w:pPr>
      <w:r w:rsidRPr="007C172B">
        <w:t>The Regulator uses a number of techniques to identify risks, including checklists, brainstorming, previous agency experience, reported international experience and consultation</w:t>
      </w:r>
      <w:r w:rsidR="007F7B90">
        <w:t xml:space="preserve"> </w:t>
      </w:r>
      <w:r w:rsidR="0082001F">
        <w:fldChar w:fldCharType="begin"/>
      </w:r>
      <w:r w:rsidR="009347F7">
        <w:instrText xml:space="preserve"> ADDIN EN.CITE &lt;EndNote&gt;&lt;Cite&gt;&lt;Author&gt;OGTR&lt;/Author&gt;&lt;Year&gt;2013&lt;/Year&gt;&lt;RecNum&gt;1&lt;/RecNum&gt;&lt;DisplayText&gt;(OGTR, 2013)&lt;/DisplayText&gt;&lt;record&gt;&lt;rec-number&gt;1&lt;/rec-number&gt;&lt;foreign-keys&gt;&lt;key app="EN" db-id="e2p5expr8xpzasea9ag5xrxnztseszre50vw" timestamp="1761605279"&gt;1&lt;/key&gt;&lt;/foreign-keys&gt;&lt;ref-type name="Web Page"&gt;12&lt;/ref-type&gt;&lt;contributors&gt;&lt;authors&gt;&lt;author&gt;OGTR &lt;/author&gt;&lt;/authors&gt;&lt;/contributors&gt;&lt;titles&gt;&lt;title&gt;Risk Analysis Framework 2013&lt;/title&gt;&lt;/titles&gt;&lt;number&gt;July 2020&lt;/number&gt;&lt;edition&gt;4&lt;/edition&gt;&lt;dates&gt;&lt;year&gt;2013&lt;/year&gt;&lt;pub-dates&gt;&lt;date&gt;2013&lt;/date&gt;&lt;/pub-dates&gt;&lt;/dates&gt;&lt;pub-location&gt;Canberra Australia&lt;/pub-location&gt;&lt;publisher&gt;Office of the Gene Technology Regulator&lt;/publisher&gt;&lt;urls&gt;&lt;related-urls&gt;&lt;url&gt;http://www.ogtr.gov.au/internet/ogtr/publishing.nsf/Content/raffinal5-toc&lt;/url&gt;&lt;/related-urls&gt;&lt;/urls&gt;&lt;/record&gt;&lt;/Cite&gt;&lt;/EndNote&gt;</w:instrText>
      </w:r>
      <w:r w:rsidR="0082001F">
        <w:fldChar w:fldCharType="separate"/>
      </w:r>
      <w:r w:rsidR="0082001F">
        <w:rPr>
          <w:noProof/>
        </w:rPr>
        <w:t>(</w:t>
      </w:r>
      <w:hyperlink w:anchor="_ENREF_72" w:tooltip="OGTR, 2013 #1" w:history="1">
        <w:r w:rsidR="0028001F">
          <w:rPr>
            <w:noProof/>
          </w:rPr>
          <w:t>OGTR, 2013</w:t>
        </w:r>
      </w:hyperlink>
      <w:r w:rsidR="0082001F">
        <w:rPr>
          <w:noProof/>
        </w:rPr>
        <w:t>)</w:t>
      </w:r>
      <w:r w:rsidR="0082001F">
        <w:fldChar w:fldCharType="end"/>
      </w:r>
      <w:r w:rsidRPr="007C172B">
        <w:t>.</w:t>
      </w:r>
    </w:p>
    <w:p w14:paraId="6D751AD8" w14:textId="1C0CBCDE" w:rsidR="00FB7E35" w:rsidRPr="007C172B" w:rsidRDefault="00FB7E35" w:rsidP="00EE5A10">
      <w:pPr>
        <w:pStyle w:val="RARMPnumberedparagraphs"/>
        <w:tabs>
          <w:tab w:val="clear" w:pos="567"/>
        </w:tabs>
      </w:pPr>
      <w:r w:rsidRPr="007C172B">
        <w:t>Risk identification first considers a wide range of circumstances in which</w:t>
      </w:r>
      <w:r w:rsidR="00A24E0A">
        <w:t xml:space="preserve"> people</w:t>
      </w:r>
      <w:r w:rsidR="00C30F8C">
        <w:t>,</w:t>
      </w:r>
      <w:r w:rsidR="00A24E0A">
        <w:t xml:space="preserve"> or the environment could be exposed to</w:t>
      </w:r>
      <w:r w:rsidRPr="007C172B">
        <w:t xml:space="preserve"> the GMO, or the introduced genetic material. This leads to postulating causal pathways that may give rise to harm for people or the environment from dealings with a GMO. These are called risk scenarios.</w:t>
      </w:r>
    </w:p>
    <w:p w14:paraId="4093AF1A" w14:textId="68F92AD1" w:rsidR="00FB7E35" w:rsidRPr="007C172B" w:rsidRDefault="00FB7E35" w:rsidP="00EE5A10">
      <w:pPr>
        <w:pStyle w:val="RARMPnumberedparagraphs"/>
        <w:tabs>
          <w:tab w:val="clear" w:pos="567"/>
        </w:tabs>
      </w:pPr>
      <w:r w:rsidRPr="007C172B">
        <w:lastRenderedPageBreak/>
        <w:t>Risk scenarios are screened to identify substantive risks, which are risk scenarios that are considered to have some reasonable chance of causing harm. Risk scenarios that could not plausibly occur</w:t>
      </w:r>
      <w:r w:rsidRPr="000853A9">
        <w:t>, or do not lead to harm in the short and long term, do not advance in the r</w:t>
      </w:r>
      <w:r w:rsidR="007F7B90" w:rsidRPr="000853A9">
        <w:t>isk assessment process (</w:t>
      </w:r>
      <w:r w:rsidR="00163EB7">
        <w:t>Figure 8</w:t>
      </w:r>
      <w:r w:rsidRPr="000853A9">
        <w:t>), i.</w:t>
      </w:r>
      <w:r w:rsidRPr="007C172B">
        <w:t>e. the risk is considered no greater than negligible.</w:t>
      </w:r>
    </w:p>
    <w:p w14:paraId="7CB1622A" w14:textId="77777777" w:rsidR="00FB7E35" w:rsidRPr="007C172B" w:rsidRDefault="00FB7E35" w:rsidP="00EE5A10">
      <w:pPr>
        <w:pStyle w:val="RARMPnumberedparagraphs"/>
        <w:tabs>
          <w:tab w:val="clear" w:pos="567"/>
        </w:tabs>
      </w:pPr>
      <w:r w:rsidRPr="007C172B">
        <w:t>Risk scenarios identified as substantive risks are further characterised in terms of the potential seriousness of harm (Consequence assessment) and the likelihood of harm (Likelihood assessment). The consequence and likelihood assessments are combined to estimate the level of risk and determine whether risk treatment measures are required. The potential for interactions between risks is also considered.</w:t>
      </w:r>
    </w:p>
    <w:p w14:paraId="3C0FF0C6" w14:textId="63A1C766" w:rsidR="00FB7E35" w:rsidRPr="0000143A" w:rsidRDefault="00FB7E35" w:rsidP="00E1104A">
      <w:pPr>
        <w:pStyle w:val="2RARMP"/>
      </w:pPr>
      <w:bookmarkStart w:id="301" w:name="_Toc301341851"/>
      <w:bookmarkStart w:id="302" w:name="_Toc46243669"/>
      <w:bookmarkStart w:id="303" w:name="_Toc47536762"/>
      <w:bookmarkStart w:id="304" w:name="_Toc214523871"/>
      <w:r w:rsidRPr="0000143A">
        <w:t>Risk identification</w:t>
      </w:r>
      <w:bookmarkEnd w:id="301"/>
      <w:bookmarkEnd w:id="302"/>
      <w:bookmarkEnd w:id="303"/>
      <w:bookmarkEnd w:id="304"/>
    </w:p>
    <w:p w14:paraId="4A94BE29" w14:textId="28FF7FB7" w:rsidR="00FB7E35" w:rsidRPr="0000143A" w:rsidRDefault="00FB7E35" w:rsidP="00FB7E35">
      <w:pPr>
        <w:pStyle w:val="RARMPnumberedparagraphs"/>
        <w:tabs>
          <w:tab w:val="clear" w:pos="567"/>
        </w:tabs>
        <w:ind w:left="360" w:hanging="360"/>
      </w:pPr>
      <w:r w:rsidRPr="0000143A">
        <w:t>Postulated risk scenarios are comprised of three components</w:t>
      </w:r>
      <w:r w:rsidR="000B22E3">
        <w:t xml:space="preserve"> (</w:t>
      </w:r>
      <w:r w:rsidR="00163EB7">
        <w:t>Figure 8</w:t>
      </w:r>
      <w:r>
        <w:t>)</w:t>
      </w:r>
      <w:r w:rsidRPr="0000143A">
        <w:t>:</w:t>
      </w:r>
    </w:p>
    <w:p w14:paraId="475009C1" w14:textId="77777777" w:rsidR="00FB7E35" w:rsidRPr="0000143A" w:rsidRDefault="00FB7E35" w:rsidP="00B50718">
      <w:pPr>
        <w:pStyle w:val="ListParagraph"/>
        <w:numPr>
          <w:ilvl w:val="0"/>
          <w:numId w:val="7"/>
        </w:numPr>
      </w:pPr>
      <w:r w:rsidRPr="0000143A">
        <w:t xml:space="preserve">The source </w:t>
      </w:r>
      <w:r>
        <w:t>of potential harm (risk source)</w:t>
      </w:r>
    </w:p>
    <w:p w14:paraId="6493094D" w14:textId="77777777" w:rsidR="00FB7E35" w:rsidRPr="007C172B" w:rsidRDefault="00FB7E35" w:rsidP="00B50718">
      <w:pPr>
        <w:pStyle w:val="ListParagraph"/>
        <w:numPr>
          <w:ilvl w:val="0"/>
          <w:numId w:val="7"/>
        </w:numPr>
      </w:pPr>
      <w:r w:rsidRPr="0000143A">
        <w:t>A plausible causal linkage to p</w:t>
      </w:r>
      <w:r>
        <w:t>otential harm (caus</w:t>
      </w:r>
      <w:r w:rsidRPr="007C172B">
        <w:t>al pathway), and</w:t>
      </w:r>
    </w:p>
    <w:p w14:paraId="77D8C728" w14:textId="77777777" w:rsidR="00FB7E35" w:rsidRDefault="00FB7E35" w:rsidP="00B50718">
      <w:pPr>
        <w:pStyle w:val="ListParagraph"/>
        <w:numPr>
          <w:ilvl w:val="0"/>
          <w:numId w:val="7"/>
        </w:numPr>
      </w:pPr>
      <w:r w:rsidRPr="007C172B">
        <w:t>Potential harm to people or the environment.</w:t>
      </w:r>
    </w:p>
    <w:p w14:paraId="525D30DB" w14:textId="77777777" w:rsidR="00FB7E35" w:rsidRPr="00961290" w:rsidRDefault="00FB7E35" w:rsidP="00FB7E35">
      <w:pPr>
        <w:ind w:left="567" w:right="-30"/>
      </w:pPr>
      <w:r w:rsidRPr="00961290">
        <w:rPr>
          <w:noProof/>
        </w:rPr>
        <mc:AlternateContent>
          <mc:Choice Requires="wpg">
            <w:drawing>
              <wp:anchor distT="0" distB="0" distL="114300" distR="114300" simplePos="0" relativeHeight="251660288" behindDoc="0" locked="0" layoutInCell="1" allowOverlap="1" wp14:anchorId="0F15E4EF" wp14:editId="299A1AB8">
                <wp:simplePos x="0" y="0"/>
                <wp:positionH relativeFrom="column">
                  <wp:posOffset>469265</wp:posOffset>
                </wp:positionH>
                <wp:positionV relativeFrom="paragraph">
                  <wp:posOffset>94615</wp:posOffset>
                </wp:positionV>
                <wp:extent cx="4863465" cy="752475"/>
                <wp:effectExtent l="0" t="0" r="0" b="9525"/>
                <wp:wrapNone/>
                <wp:docPr id="26" name="Group 26" descr="A pictoral representation of the preceeding paragraph." title="Figure 6  Components of a risk scenario"/>
                <wp:cNvGraphicFramePr/>
                <a:graphic xmlns:a="http://schemas.openxmlformats.org/drawingml/2006/main">
                  <a:graphicData uri="http://schemas.microsoft.com/office/word/2010/wordprocessingGroup">
                    <wpg:wgp>
                      <wpg:cNvGrpSpPr/>
                      <wpg:grpSpPr>
                        <a:xfrm>
                          <a:off x="0" y="0"/>
                          <a:ext cx="4863465" cy="752475"/>
                          <a:chOff x="0" y="-2"/>
                          <a:chExt cx="4863507" cy="741363"/>
                        </a:xfrm>
                      </wpg:grpSpPr>
                      <wps:wsp>
                        <wps:cNvPr id="27" name="Text Box 27"/>
                        <wps:cNvSpPr txBox="1"/>
                        <wps:spPr>
                          <a:xfrm>
                            <a:off x="0" y="-2"/>
                            <a:ext cx="1072524" cy="74136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D9395D7" w14:textId="77777777" w:rsidR="001C746A" w:rsidRDefault="001C746A" w:rsidP="00FB7E35">
                              <w:pPr>
                                <w:spacing w:before="0" w:after="40"/>
                                <w:jc w:val="center"/>
                                <w:rPr>
                                  <w:rFonts w:ascii="Arial" w:hAnsi="Arial" w:cs="Arial"/>
                                  <w:b/>
                                  <w:color w:val="0000FF"/>
                                  <w:sz w:val="18"/>
                                </w:rPr>
                              </w:pPr>
                              <w:r>
                                <w:rPr>
                                  <w:rFonts w:ascii="Arial" w:hAnsi="Arial" w:cs="Arial"/>
                                  <w:b/>
                                  <w:color w:val="0000FF"/>
                                  <w:sz w:val="18"/>
                                </w:rPr>
                                <w:t xml:space="preserve">Source of </w:t>
                              </w:r>
                            </w:p>
                            <w:p w14:paraId="61E82D40"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potential harm</w:t>
                              </w:r>
                            </w:p>
                            <w:p w14:paraId="231CC96B" w14:textId="77777777" w:rsidR="001C746A" w:rsidRPr="0023509A" w:rsidRDefault="001C746A" w:rsidP="00FB7E35">
                              <w:pPr>
                                <w:spacing w:after="40"/>
                                <w:jc w:val="center"/>
                                <w:rPr>
                                  <w:rFonts w:ascii="Arial" w:hAnsi="Arial" w:cs="Arial"/>
                                  <w:sz w:val="18"/>
                                </w:rPr>
                              </w:pPr>
                              <w:r>
                                <w:rPr>
                                  <w:rFonts w:ascii="Arial" w:hAnsi="Arial" w:cs="Arial"/>
                                  <w:sz w:val="18"/>
                                </w:rPr>
                                <w:t>(a novel GM trai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8" name="Text Box 28"/>
                        <wps:cNvSpPr txBox="1"/>
                        <wps:spPr>
                          <a:xfrm>
                            <a:off x="3458252" y="0"/>
                            <a:ext cx="1405255" cy="74136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267C732" w14:textId="77777777" w:rsidR="001C746A" w:rsidRPr="00B4637D" w:rsidRDefault="001C746A" w:rsidP="00FB7E35">
                              <w:pPr>
                                <w:spacing w:before="0" w:after="40"/>
                                <w:jc w:val="center"/>
                                <w:rPr>
                                  <w:rFonts w:ascii="Arial" w:hAnsi="Arial" w:cs="Arial"/>
                                  <w:b/>
                                  <w:color w:val="0000FF"/>
                                  <w:sz w:val="18"/>
                                </w:rPr>
                              </w:pPr>
                              <w:r>
                                <w:rPr>
                                  <w:rFonts w:ascii="Arial" w:hAnsi="Arial" w:cs="Arial"/>
                                  <w:b/>
                                  <w:color w:val="0000FF"/>
                                  <w:sz w:val="18"/>
                                </w:rPr>
                                <w:t>P</w:t>
                              </w:r>
                              <w:r w:rsidRPr="00B4637D">
                                <w:rPr>
                                  <w:rFonts w:ascii="Arial" w:hAnsi="Arial" w:cs="Arial"/>
                                  <w:b/>
                                  <w:color w:val="0000FF"/>
                                  <w:sz w:val="18"/>
                                </w:rPr>
                                <w:t>otential harm to</w:t>
                              </w:r>
                            </w:p>
                            <w:p w14:paraId="02517AEC"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an object of value</w:t>
                              </w:r>
                            </w:p>
                            <w:p w14:paraId="0AE5543A" w14:textId="77777777" w:rsidR="001C746A" w:rsidRPr="00B4637D" w:rsidRDefault="001C746A" w:rsidP="00FB7E35">
                              <w:pPr>
                                <w:spacing w:after="40"/>
                                <w:jc w:val="center"/>
                                <w:rPr>
                                  <w:rFonts w:ascii="Arial" w:hAnsi="Arial" w:cs="Arial"/>
                                  <w:sz w:val="18"/>
                                </w:rPr>
                              </w:pPr>
                              <w:r>
                                <w:rPr>
                                  <w:rFonts w:ascii="Arial" w:hAnsi="Arial" w:cs="Arial"/>
                                  <w:sz w:val="18"/>
                                </w:rPr>
                                <w:t>(people/enviro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9" name="Group 29"/>
                        <wpg:cNvGrpSpPr/>
                        <wpg:grpSpPr>
                          <a:xfrm>
                            <a:off x="1217756" y="234017"/>
                            <a:ext cx="2239976" cy="463199"/>
                            <a:chOff x="0" y="0"/>
                            <a:chExt cx="2239976" cy="463199"/>
                          </a:xfrm>
                        </wpg:grpSpPr>
                        <wpg:grpSp>
                          <wpg:cNvPr id="30" name="Group 30"/>
                          <wpg:cNvGrpSpPr/>
                          <wpg:grpSpPr>
                            <a:xfrm>
                              <a:off x="0" y="0"/>
                              <a:ext cx="671195" cy="69215"/>
                              <a:chOff x="0" y="0"/>
                              <a:chExt cx="671230" cy="69829"/>
                            </a:xfrm>
                          </wpg:grpSpPr>
                          <wps:wsp>
                            <wps:cNvPr id="31" name="Straight Connector 31"/>
                            <wps:cNvCnPr/>
                            <wps:spPr>
                              <a:xfrm>
                                <a:off x="0" y="35647"/>
                                <a:ext cx="57001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272" name="Isosceles Triangle 2272"/>
                            <wps:cNvSpPr/>
                            <wps:spPr>
                              <a:xfrm rot="5400000">
                                <a:off x="582876" y="-18524"/>
                                <a:ext cx="69829" cy="106878"/>
                              </a:xfrm>
                              <a:prstGeom prst="triangle">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73" name="Group 2273"/>
                          <wpg:cNvGrpSpPr/>
                          <wpg:grpSpPr>
                            <a:xfrm>
                              <a:off x="784390" y="0"/>
                              <a:ext cx="671195" cy="69215"/>
                              <a:chOff x="0" y="0"/>
                              <a:chExt cx="671230" cy="69829"/>
                            </a:xfrm>
                          </wpg:grpSpPr>
                          <wps:wsp>
                            <wps:cNvPr id="2274" name="Straight Connector 2274"/>
                            <wps:cNvCnPr/>
                            <wps:spPr>
                              <a:xfrm>
                                <a:off x="0" y="35647"/>
                                <a:ext cx="57001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275" name="Isosceles Triangle 2275"/>
                            <wps:cNvSpPr/>
                            <wps:spPr>
                              <a:xfrm rot="5400000">
                                <a:off x="582876" y="-18524"/>
                                <a:ext cx="69829" cy="106878"/>
                              </a:xfrm>
                              <a:prstGeom prst="triangle">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76" name="Group 2276"/>
                          <wpg:cNvGrpSpPr/>
                          <wpg:grpSpPr>
                            <a:xfrm>
                              <a:off x="1568781" y="0"/>
                              <a:ext cx="671195" cy="69215"/>
                              <a:chOff x="0" y="0"/>
                              <a:chExt cx="671230" cy="69829"/>
                            </a:xfrm>
                          </wpg:grpSpPr>
                          <wps:wsp>
                            <wps:cNvPr id="2277" name="Straight Connector 2277"/>
                            <wps:cNvCnPr/>
                            <wps:spPr>
                              <a:xfrm>
                                <a:off x="0" y="35647"/>
                                <a:ext cx="57001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278" name="Isosceles Triangle 2278"/>
                            <wps:cNvSpPr/>
                            <wps:spPr>
                              <a:xfrm rot="5400000">
                                <a:off x="582876" y="-18524"/>
                                <a:ext cx="69829" cy="106878"/>
                              </a:xfrm>
                              <a:prstGeom prst="triangle">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79" name="Text Box 2279"/>
                          <wps:cNvSpPr txBox="1"/>
                          <wps:spPr>
                            <a:xfrm>
                              <a:off x="364026" y="138127"/>
                              <a:ext cx="1521110" cy="32507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ADCFA29" w14:textId="77777777" w:rsidR="001C746A" w:rsidRPr="00B4637D" w:rsidRDefault="001C746A" w:rsidP="00FB7E35">
                                <w:pPr>
                                  <w:spacing w:before="60" w:after="60"/>
                                  <w:jc w:val="center"/>
                                  <w:rPr>
                                    <w:rFonts w:ascii="Arial" w:hAnsi="Arial" w:cs="Arial"/>
                                    <w:b/>
                                    <w:color w:val="0000FF"/>
                                    <w:sz w:val="18"/>
                                  </w:rPr>
                                </w:pPr>
                                <w:r w:rsidRPr="00B4637D">
                                  <w:rPr>
                                    <w:rFonts w:ascii="Arial" w:hAnsi="Arial" w:cs="Arial"/>
                                    <w:b/>
                                    <w:color w:val="0000FF"/>
                                    <w:sz w:val="18"/>
                                  </w:rPr>
                                  <w:t>Plausible causal link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F15E4EF" id="Group 26" o:spid="_x0000_s1026" alt="Title: Figure 6  Components of a risk scenario - Description: A pictoral representation of the preceeding paragraph." style="position:absolute;left:0;text-align:left;margin-left:36.95pt;margin-top:7.45pt;width:382.95pt;height:59.25pt;z-index:251660288;mso-width-relative:margin;mso-height-relative:margin" coordorigin="" coordsize="48635,74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">
                <v:shapetype id="_x0000_t202" coordsize="21600,21600" o:spt="202" path="m,l,21600r21600,l21600,xe">
                  <v:stroke joinstyle="miter"/>
                  <v:path gradientshapeok="t" o:connecttype="rect"/>
                </v:shapetype>
                <v:shape id="Text Box 27" o:spid="_x0000_s1027" type="#_x0000_t202" style="position:absolute;width:10725;height:74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" fillcolor="white [3201]" stroked="f" strokeweight=".5pt">
                  <v:textbox>
                    <w:txbxContent>
                      <w:p w14:paraId="3D9395D7" w14:textId="77777777" w:rsidR="001C746A" w:rsidRDefault="001C746A" w:rsidP="00FB7E35">
                        <w:pPr>
                          <w:spacing w:before="0" w:after="40"/>
                          <w:jc w:val="center"/>
                          <w:rPr>
                            <w:rFonts w:ascii="Arial" w:hAnsi="Arial" w:cs="Arial"/>
                            <w:b/>
                            <w:color w:val="0000FF"/>
                            <w:sz w:val="18"/>
                          </w:rPr>
                        </w:pPr>
                        <w:r>
                          <w:rPr>
                            <w:rFonts w:ascii="Arial" w:hAnsi="Arial" w:cs="Arial"/>
                            <w:b/>
                            <w:color w:val="0000FF"/>
                            <w:sz w:val="18"/>
                          </w:rPr>
                          <w:t xml:space="preserve">Source of </w:t>
                        </w:r>
                      </w:p>
                      <w:p w14:paraId="61E82D40"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potential harm</w:t>
                        </w:r>
                      </w:p>
                      <w:p w14:paraId="231CC96B" w14:textId="77777777" w:rsidR="001C746A" w:rsidRPr="0023509A" w:rsidRDefault="001C746A" w:rsidP="00FB7E35">
                        <w:pPr>
                          <w:spacing w:after="40"/>
                          <w:jc w:val="center"/>
                          <w:rPr>
                            <w:rFonts w:ascii="Arial" w:hAnsi="Arial" w:cs="Arial"/>
                            <w:sz w:val="18"/>
                          </w:rPr>
                        </w:pPr>
                        <w:r>
                          <w:rPr>
                            <w:rFonts w:ascii="Arial" w:hAnsi="Arial" w:cs="Arial"/>
                            <w:sz w:val="18"/>
                          </w:rPr>
                          <w:t>(a novel GM trait)</w:t>
                        </w:r>
                      </w:p>
                    </w:txbxContent>
                  </v:textbox>
                </v:shape>
                <v:shape id="Text Box 28" o:spid="_x0000_s1028" type="#_x0000_t202" style="position:absolute;left:34582;width:14053;height:7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" fillcolor="white [3201]" stroked="f" strokeweight=".5pt">
                  <v:textbox>
                    <w:txbxContent>
                      <w:p w14:paraId="2267C732" w14:textId="77777777" w:rsidR="001C746A" w:rsidRPr="00B4637D" w:rsidRDefault="001C746A" w:rsidP="00FB7E35">
                        <w:pPr>
                          <w:spacing w:before="0" w:after="40"/>
                          <w:jc w:val="center"/>
                          <w:rPr>
                            <w:rFonts w:ascii="Arial" w:hAnsi="Arial" w:cs="Arial"/>
                            <w:b/>
                            <w:color w:val="0000FF"/>
                            <w:sz w:val="18"/>
                          </w:rPr>
                        </w:pPr>
                        <w:r>
                          <w:rPr>
                            <w:rFonts w:ascii="Arial" w:hAnsi="Arial" w:cs="Arial"/>
                            <w:b/>
                            <w:color w:val="0000FF"/>
                            <w:sz w:val="18"/>
                          </w:rPr>
                          <w:t>P</w:t>
                        </w:r>
                        <w:r w:rsidRPr="00B4637D">
                          <w:rPr>
                            <w:rFonts w:ascii="Arial" w:hAnsi="Arial" w:cs="Arial"/>
                            <w:b/>
                            <w:color w:val="0000FF"/>
                            <w:sz w:val="18"/>
                          </w:rPr>
                          <w:t>otential harm to</w:t>
                        </w:r>
                      </w:p>
                      <w:p w14:paraId="02517AEC"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an object of value</w:t>
                        </w:r>
                      </w:p>
                      <w:p w14:paraId="0AE5543A" w14:textId="77777777" w:rsidR="001C746A" w:rsidRPr="00B4637D" w:rsidRDefault="001C746A" w:rsidP="00FB7E35">
                        <w:pPr>
                          <w:spacing w:after="40"/>
                          <w:jc w:val="center"/>
                          <w:rPr>
                            <w:rFonts w:ascii="Arial" w:hAnsi="Arial" w:cs="Arial"/>
                            <w:sz w:val="18"/>
                          </w:rPr>
                        </w:pPr>
                        <w:r>
                          <w:rPr>
                            <w:rFonts w:ascii="Arial" w:hAnsi="Arial" w:cs="Arial"/>
                            <w:sz w:val="18"/>
                          </w:rPr>
                          <w:t>(people/environment)</w:t>
                        </w:r>
                      </w:p>
                    </w:txbxContent>
                  </v:textbox>
                </v:shape>
                <v:group id="Group 29" o:spid="_x0000_s1029" style="position:absolute;left:12177;top:2340;width:22400;height:4632" coordsize="22399,4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30" style="position:absolute;width:6711;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line id="Straight Connector 31" o:spid="_x0000_s1031"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" strokecolor="black [3040]" strokeweight="2.25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272" o:spid="_x0000_s1032"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" fillcolor="black [3213]" strokecolor="black [3213]" strokeweight=".25pt"/>
                  </v:group>
                  <v:group id="Group 2273" o:spid="_x0000_s1033" style="position:absolute;left:7843;width:6712;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">
                    <v:line id="Straight Connector 2274" o:spid="_x0000_s1034"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" strokecolor="black [3040]" strokeweight="2.25pt"/>
                    <v:shape id="Isosceles Triangle 2275" o:spid="_x0000_s1035"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" fillcolor="black [3213]" strokecolor="black [3213]" strokeweight=".25pt"/>
                  </v:group>
                  <v:group id="Group 2276" o:spid="_x0000_s1036" style="position:absolute;left:15687;width:6712;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">
                    <v:line id="Straight Connector 2277" o:spid="_x0000_s1037"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" strokecolor="black [3040]" strokeweight="2.25pt"/>
                    <v:shape id="Isosceles Triangle 2278" o:spid="_x0000_s1038"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" fillcolor="black [3213]" strokecolor="black [3213]" strokeweight=".25pt"/>
                  </v:group>
                  <v:shape id="Text Box 2279" o:spid="_x0000_s1039" type="#_x0000_t202" style="position:absolute;left:3640;top:1381;width:15211;height:3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" fillcolor="white [3201]" stroked="f" strokeweight=".5pt">
                    <v:textbox>
                      <w:txbxContent>
                        <w:p w14:paraId="1ADCFA29" w14:textId="77777777" w:rsidR="001C746A" w:rsidRPr="00B4637D" w:rsidRDefault="001C746A" w:rsidP="00FB7E35">
                          <w:pPr>
                            <w:spacing w:before="60" w:after="60"/>
                            <w:jc w:val="center"/>
                            <w:rPr>
                              <w:rFonts w:ascii="Arial" w:hAnsi="Arial" w:cs="Arial"/>
                              <w:b/>
                              <w:color w:val="0000FF"/>
                              <w:sz w:val="18"/>
                            </w:rPr>
                          </w:pPr>
                          <w:r w:rsidRPr="00B4637D">
                            <w:rPr>
                              <w:rFonts w:ascii="Arial" w:hAnsi="Arial" w:cs="Arial"/>
                              <w:b/>
                              <w:color w:val="0000FF"/>
                              <w:sz w:val="18"/>
                            </w:rPr>
                            <w:t>Plausible causal linkage</w:t>
                          </w:r>
                        </w:p>
                      </w:txbxContent>
                    </v:textbox>
                  </v:shape>
                </v:group>
              </v:group>
            </w:pict>
          </mc:Fallback>
        </mc:AlternateContent>
      </w:r>
      <w:r w:rsidRPr="00961290">
        <w:rPr>
          <w:noProof/>
        </w:rPr>
        <mc:AlternateContent>
          <mc:Choice Requires="wps">
            <w:drawing>
              <wp:inline distT="0" distB="0" distL="0" distR="0" wp14:anchorId="4BD19F49" wp14:editId="43D8802C">
                <wp:extent cx="5117465" cy="898497"/>
                <wp:effectExtent l="0" t="0" r="26035" b="16510"/>
                <wp:docPr id="1" name="Rectangle 1" descr="Components of a risk scenario" title="Figure 7. Components of a risk scenario"/>
                <wp:cNvGraphicFramePr/>
                <a:graphic xmlns:a="http://schemas.openxmlformats.org/drawingml/2006/main">
                  <a:graphicData uri="http://schemas.microsoft.com/office/word/2010/wordprocessingShape">
                    <wps:wsp>
                      <wps:cNvSpPr/>
                      <wps:spPr>
                        <a:xfrm>
                          <a:off x="0" y="0"/>
                          <a:ext cx="5117465" cy="898497"/>
                        </a:xfrm>
                        <a:prstGeom prst="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C5AFFC7" id="Rectangle 1" o:spid="_x0000_s1026" alt="Title: Figure 7. Components of a risk scenario - Description: Components of a risk scenario" style="width:402.95pt;height:7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" filled="f" strokecolor="windowText" strokeweight="2pt">
                <w10:anchorlock/>
              </v:rect>
            </w:pict>
          </mc:Fallback>
        </mc:AlternateContent>
      </w:r>
    </w:p>
    <w:p w14:paraId="5C282DFA" w14:textId="74AA4C33" w:rsidR="00FB7E35" w:rsidRPr="00232F77" w:rsidRDefault="00232F77" w:rsidP="00340E83">
      <w:pPr>
        <w:pStyle w:val="figure"/>
      </w:pPr>
      <w:bookmarkStart w:id="305" w:name="_Ref55379143"/>
      <w:bookmarkStart w:id="306" w:name="_Ref475973580"/>
      <w:bookmarkStart w:id="307" w:name="_Toc34906266"/>
      <w:r>
        <w:t>Figure</w:t>
      </w:r>
      <w:bookmarkEnd w:id="305"/>
      <w:r w:rsidR="00163EB7">
        <w:t xml:space="preserve"> 8</w:t>
      </w:r>
      <w:r>
        <w:t>:</w:t>
      </w:r>
      <w:r w:rsidR="00FB7E35" w:rsidRPr="00C63E8D">
        <w:rPr>
          <w:b/>
        </w:rPr>
        <w:t xml:space="preserve"> </w:t>
      </w:r>
      <w:r w:rsidR="00FB7E35" w:rsidRPr="00340E83">
        <w:t>Components of a risk scenario</w:t>
      </w:r>
      <w:bookmarkEnd w:id="306"/>
      <w:bookmarkEnd w:id="307"/>
    </w:p>
    <w:p w14:paraId="0C78C9A8" w14:textId="05AA64F8" w:rsidR="00FB7E35" w:rsidRPr="0000143A" w:rsidRDefault="00FB7E35" w:rsidP="00FB7E35">
      <w:pPr>
        <w:pStyle w:val="RARMPnumberedparagraphs"/>
        <w:tabs>
          <w:tab w:val="clear" w:pos="567"/>
        </w:tabs>
        <w:ind w:left="360" w:hanging="360"/>
      </w:pPr>
      <w:r w:rsidRPr="0000143A">
        <w:t xml:space="preserve">When postulating relevant risk scenarios, the risk context is taken into account, including the </w:t>
      </w:r>
      <w:r w:rsidRPr="00B4637D">
        <w:t>followi</w:t>
      </w:r>
      <w:r w:rsidR="00472456">
        <w:t xml:space="preserve">ng factors detailed in </w:t>
      </w:r>
      <w:r w:rsidR="00472456">
        <w:fldChar w:fldCharType="begin"/>
      </w:r>
      <w:r w:rsidR="00472456">
        <w:instrText xml:space="preserve"> REF _Ref57118937 \r \h </w:instrText>
      </w:r>
      <w:r w:rsidR="00472456">
        <w:fldChar w:fldCharType="separate"/>
      </w:r>
      <w:r w:rsidR="008453F1">
        <w:t>Chapter 1</w:t>
      </w:r>
      <w:r w:rsidR="00472456">
        <w:fldChar w:fldCharType="end"/>
      </w:r>
      <w:r w:rsidRPr="00B4637D">
        <w:t>:</w:t>
      </w:r>
    </w:p>
    <w:p w14:paraId="10DCF2D9" w14:textId="77777777" w:rsidR="00FB7E35" w:rsidRPr="00961290" w:rsidRDefault="00FB7E35" w:rsidP="00FB7E35">
      <w:pPr>
        <w:pStyle w:val="BulletedRARMP"/>
        <w:tabs>
          <w:tab w:val="clear" w:pos="567"/>
          <w:tab w:val="num" w:pos="851"/>
        </w:tabs>
        <w:spacing w:after="60"/>
        <w:ind w:left="851" w:hanging="425"/>
      </w:pPr>
      <w:r w:rsidRPr="00961290">
        <w:t>the proposed dealings</w:t>
      </w:r>
    </w:p>
    <w:p w14:paraId="075D26E2" w14:textId="77777777" w:rsidR="00FB7E35" w:rsidRPr="00961290" w:rsidRDefault="00FB7E35" w:rsidP="00FB7E35">
      <w:pPr>
        <w:pStyle w:val="BulletedRARMP"/>
        <w:tabs>
          <w:tab w:val="clear" w:pos="567"/>
          <w:tab w:val="num" w:pos="851"/>
        </w:tabs>
        <w:spacing w:after="60"/>
        <w:ind w:left="851" w:hanging="425"/>
      </w:pPr>
      <w:r w:rsidRPr="00961290">
        <w:t>the proposed limits including the extent and scale of the proposed dealings</w:t>
      </w:r>
    </w:p>
    <w:p w14:paraId="1BA95A7C" w14:textId="77777777" w:rsidR="00FB7E35" w:rsidRPr="00961290" w:rsidRDefault="00FB7E35" w:rsidP="00FB7E35">
      <w:pPr>
        <w:pStyle w:val="BulletedRARMP"/>
        <w:tabs>
          <w:tab w:val="clear" w:pos="567"/>
          <w:tab w:val="num" w:pos="851"/>
        </w:tabs>
        <w:spacing w:after="60"/>
        <w:ind w:left="851" w:hanging="425"/>
      </w:pPr>
      <w:r w:rsidRPr="00961290">
        <w:t>the proposed controls to limit the spread and persistence of the GMO and</w:t>
      </w:r>
    </w:p>
    <w:p w14:paraId="4B010B3B" w14:textId="77777777" w:rsidR="00FB7E35" w:rsidRPr="00DF3D0D" w:rsidRDefault="00FB7E35" w:rsidP="00FB7E35">
      <w:pPr>
        <w:pStyle w:val="BulletedRARMP"/>
        <w:tabs>
          <w:tab w:val="clear" w:pos="567"/>
          <w:tab w:val="num" w:pos="851"/>
        </w:tabs>
        <w:spacing w:after="60"/>
        <w:ind w:left="851" w:hanging="425"/>
      </w:pPr>
      <w:r w:rsidRPr="00961290">
        <w:t>the characteristics of the parent organism(s).</w:t>
      </w:r>
    </w:p>
    <w:p w14:paraId="0218BB84" w14:textId="77777777" w:rsidR="00FB7E35" w:rsidRPr="0000143A" w:rsidRDefault="00FB7E35" w:rsidP="00FB7E35">
      <w:pPr>
        <w:pStyle w:val="3RARMP"/>
      </w:pPr>
      <w:bookmarkStart w:id="308" w:name="_Ref490461333"/>
      <w:bookmarkStart w:id="309" w:name="_Ref496597381"/>
      <w:bookmarkStart w:id="310" w:name="_Toc46243670"/>
      <w:bookmarkStart w:id="311" w:name="_Toc47536763"/>
      <w:bookmarkStart w:id="312" w:name="_Toc214523872"/>
      <w:r w:rsidRPr="0000143A">
        <w:t>Risk source</w:t>
      </w:r>
      <w:bookmarkEnd w:id="308"/>
      <w:bookmarkEnd w:id="309"/>
      <w:bookmarkEnd w:id="310"/>
      <w:bookmarkEnd w:id="311"/>
      <w:bookmarkEnd w:id="312"/>
    </w:p>
    <w:p w14:paraId="1954D0CB" w14:textId="232E1E2F" w:rsidR="002A0560" w:rsidRDefault="002A0560" w:rsidP="002A0560">
      <w:pPr>
        <w:pStyle w:val="RARMPnumberedparagraphs"/>
      </w:pPr>
      <w:r>
        <w:t xml:space="preserve">The parent organism is the commensal </w:t>
      </w:r>
      <w:r w:rsidRPr="00776443">
        <w:rPr>
          <w:i/>
        </w:rPr>
        <w:t>E.coli</w:t>
      </w:r>
      <w:r>
        <w:t xml:space="preserve"> Nissle strain. Details of the properties of the GMO can be found in</w:t>
      </w:r>
      <w:r w:rsidR="00040005">
        <w:t xml:space="preserve"> </w:t>
      </w:r>
      <w:r w:rsidR="00040005">
        <w:fldChar w:fldCharType="begin"/>
      </w:r>
      <w:r w:rsidR="00040005">
        <w:instrText xml:space="preserve"> REF _Ref212452305 \r \h </w:instrText>
      </w:r>
      <w:r w:rsidR="00040005">
        <w:fldChar w:fldCharType="separate"/>
      </w:r>
      <w:r w:rsidR="008453F1">
        <w:t>Chapter 1</w:t>
      </w:r>
      <w:r w:rsidR="00040005">
        <w:fldChar w:fldCharType="end"/>
      </w:r>
      <w:r w:rsidR="00040005">
        <w:t xml:space="preserve">, </w:t>
      </w:r>
      <w:r w:rsidR="00040005">
        <w:fldChar w:fldCharType="begin"/>
      </w:r>
      <w:r w:rsidR="00040005">
        <w:instrText xml:space="preserve"> REF _Ref212452326 \n \h </w:instrText>
      </w:r>
      <w:r w:rsidR="00040005">
        <w:fldChar w:fldCharType="separate"/>
      </w:r>
      <w:r w:rsidR="008453F1">
        <w:t>Section 4</w:t>
      </w:r>
      <w:r w:rsidR="00040005">
        <w:fldChar w:fldCharType="end"/>
      </w:r>
      <w:r>
        <w:t xml:space="preserve">. Transmission of </w:t>
      </w:r>
      <w:r w:rsidRPr="0055574F">
        <w:rPr>
          <w:i/>
          <w:iCs/>
        </w:rPr>
        <w:t>E. coli</w:t>
      </w:r>
      <w:r>
        <w:t xml:space="preserve"> is generally via the faecal-oral route and from </w:t>
      </w:r>
      <w:r w:rsidR="00B74F4A">
        <w:t xml:space="preserve">contact with faecal material </w:t>
      </w:r>
      <w:r>
        <w:t xml:space="preserve">in the environment.  </w:t>
      </w:r>
    </w:p>
    <w:p w14:paraId="65DAC8D8" w14:textId="6EEC98FA" w:rsidR="002A0560" w:rsidRPr="00F83E4A" w:rsidRDefault="002A0560" w:rsidP="002A0560">
      <w:pPr>
        <w:pStyle w:val="RARMPnumberedparagraphs"/>
      </w:pPr>
      <w:r w:rsidRPr="00C52914">
        <w:t xml:space="preserve">Potential sources of harm can </w:t>
      </w:r>
      <w:r w:rsidRPr="000F2486">
        <w:t xml:space="preserve">be intended novel </w:t>
      </w:r>
      <w:r w:rsidRPr="00C52914">
        <w:t>GM traits associated with one or more of the introduced genetic elements</w:t>
      </w:r>
      <w:r w:rsidR="00A24E0A">
        <w:t>,</w:t>
      </w:r>
      <w:r w:rsidRPr="00C52914">
        <w:t xml:space="preserve"> or unintended effects/traits arising from the use of gene technology. </w:t>
      </w:r>
      <w:r w:rsidRPr="00C52914">
        <w:rPr>
          <w:snapToGrid w:val="0"/>
        </w:rPr>
        <w:t>Unintended effects can arise through horizontal gene transfer (HGT), the stable transfer of genetic material from one organism to another without reproduction. All genes within an organism, including those introduced by gene technology, can be transferred to another organism by HGT. A gene transferred through HGT could confer</w:t>
      </w:r>
      <w:r w:rsidRPr="003E5BF9">
        <w:rPr>
          <w:snapToGrid w:val="0"/>
        </w:rPr>
        <w:t xml:space="preserve"> a novel trait to the recipient organism. The novel trait may result in negative, neutral or positive effects on the fitness of the recipient organism.</w:t>
      </w:r>
      <w:r w:rsidR="00E17EE0">
        <w:rPr>
          <w:snapToGrid w:val="0"/>
        </w:rPr>
        <w:t xml:space="preserve"> </w:t>
      </w:r>
      <w:r w:rsidR="00E17EE0" w:rsidRPr="00E17EE0">
        <w:rPr>
          <w:snapToGrid w:val="0"/>
        </w:rPr>
        <w:t>This pathway is further considered as a potential source of risk.</w:t>
      </w:r>
    </w:p>
    <w:p w14:paraId="15580327" w14:textId="1C58BC76" w:rsidR="002A0560" w:rsidRDefault="002A0560" w:rsidP="002A0560">
      <w:pPr>
        <w:pStyle w:val="RARMPnumberedparagraphs"/>
      </w:pPr>
      <w:r>
        <w:rPr>
          <w:snapToGrid w:val="0"/>
        </w:rPr>
        <w:t xml:space="preserve">As discussed in </w:t>
      </w:r>
      <w:r w:rsidR="00040005">
        <w:rPr>
          <w:snapToGrid w:val="0"/>
        </w:rPr>
        <w:fldChar w:fldCharType="begin"/>
      </w:r>
      <w:r w:rsidR="00040005">
        <w:rPr>
          <w:snapToGrid w:val="0"/>
        </w:rPr>
        <w:instrText xml:space="preserve"> REF _Ref212452372 \n \h </w:instrText>
      </w:r>
      <w:r w:rsidR="00040005">
        <w:rPr>
          <w:snapToGrid w:val="0"/>
        </w:rPr>
      </w:r>
      <w:r w:rsidR="00040005">
        <w:rPr>
          <w:snapToGrid w:val="0"/>
        </w:rPr>
        <w:fldChar w:fldCharType="separate"/>
      </w:r>
      <w:r w:rsidR="008453F1">
        <w:rPr>
          <w:snapToGrid w:val="0"/>
        </w:rPr>
        <w:t>Chapter 1</w:t>
      </w:r>
      <w:r w:rsidR="00040005">
        <w:rPr>
          <w:snapToGrid w:val="0"/>
        </w:rPr>
        <w:fldChar w:fldCharType="end"/>
      </w:r>
      <w:r w:rsidR="00040005">
        <w:rPr>
          <w:snapToGrid w:val="0"/>
        </w:rPr>
        <w:t xml:space="preserve">, </w:t>
      </w:r>
      <w:r w:rsidR="00040005">
        <w:rPr>
          <w:snapToGrid w:val="0"/>
        </w:rPr>
        <w:fldChar w:fldCharType="begin"/>
      </w:r>
      <w:r w:rsidR="00040005">
        <w:rPr>
          <w:snapToGrid w:val="0"/>
        </w:rPr>
        <w:instrText xml:space="preserve"> REF _Ref212452397 \n \h </w:instrText>
      </w:r>
      <w:r w:rsidR="00040005">
        <w:rPr>
          <w:snapToGrid w:val="0"/>
        </w:rPr>
      </w:r>
      <w:r w:rsidR="00040005">
        <w:rPr>
          <w:snapToGrid w:val="0"/>
        </w:rPr>
        <w:fldChar w:fldCharType="separate"/>
      </w:r>
      <w:r w:rsidR="008453F1">
        <w:rPr>
          <w:snapToGrid w:val="0"/>
        </w:rPr>
        <w:t>Section 4</w:t>
      </w:r>
      <w:r w:rsidR="00040005">
        <w:rPr>
          <w:snapToGrid w:val="0"/>
        </w:rPr>
        <w:fldChar w:fldCharType="end"/>
      </w:r>
      <w:r>
        <w:rPr>
          <w:snapToGrid w:val="0"/>
        </w:rPr>
        <w:t xml:space="preserve">, the GMO has been modified by the insertion of the </w:t>
      </w:r>
      <w:r w:rsidRPr="00040005">
        <w:rPr>
          <w:i/>
          <w:iCs/>
          <w:snapToGrid w:val="0"/>
        </w:rPr>
        <w:t>ttr</w:t>
      </w:r>
      <w:r>
        <w:rPr>
          <w:snapToGrid w:val="0"/>
        </w:rPr>
        <w:t xml:space="preserve"> </w:t>
      </w:r>
      <w:r w:rsidR="00040005">
        <w:rPr>
          <w:snapToGrid w:val="0"/>
        </w:rPr>
        <w:t xml:space="preserve">operon </w:t>
      </w:r>
      <w:r>
        <w:rPr>
          <w:snapToGrid w:val="0"/>
        </w:rPr>
        <w:t xml:space="preserve">from </w:t>
      </w:r>
      <w:r w:rsidRPr="009F18F4">
        <w:rPr>
          <w:i/>
          <w:iCs/>
          <w:snapToGrid w:val="0"/>
        </w:rPr>
        <w:t>Salmonella enterica typhimurium</w:t>
      </w:r>
      <w:r>
        <w:rPr>
          <w:snapToGrid w:val="0"/>
        </w:rPr>
        <w:t xml:space="preserve"> and deletions in other genes in EcN. </w:t>
      </w:r>
      <w:r w:rsidRPr="0000143A">
        <w:t>Th</w:t>
      </w:r>
      <w:r>
        <w:t>ese</w:t>
      </w:r>
      <w:r w:rsidRPr="0000143A">
        <w:t xml:space="preserve"> </w:t>
      </w:r>
      <w:r>
        <w:t>modified</w:t>
      </w:r>
      <w:r w:rsidRPr="0000143A">
        <w:t xml:space="preserve"> gene</w:t>
      </w:r>
      <w:r>
        <w:t>s</w:t>
      </w:r>
      <w:r w:rsidRPr="0000143A">
        <w:t xml:space="preserve"> and</w:t>
      </w:r>
      <w:r>
        <w:t xml:space="preserve"> their</w:t>
      </w:r>
      <w:r w:rsidRPr="0000143A">
        <w:t xml:space="preserve"> encoded protein</w:t>
      </w:r>
      <w:r>
        <w:t>s</w:t>
      </w:r>
      <w:r w:rsidR="00BC7FF4">
        <w:t>,</w:t>
      </w:r>
      <w:r w:rsidRPr="0000143A">
        <w:t xml:space="preserve"> </w:t>
      </w:r>
      <w:r w:rsidR="00BC7FF4">
        <w:t xml:space="preserve">or effects of deletions, </w:t>
      </w:r>
      <w:r w:rsidRPr="0000143A">
        <w:t>are considered further</w:t>
      </w:r>
      <w:r>
        <w:t xml:space="preserve"> as a potential source of risk.</w:t>
      </w:r>
    </w:p>
    <w:p w14:paraId="21D24CF5" w14:textId="41F41A0E" w:rsidR="00FB7E35" w:rsidRPr="0000143A" w:rsidRDefault="00FB7E35" w:rsidP="00FB7E35">
      <w:pPr>
        <w:pStyle w:val="3RARMP"/>
      </w:pPr>
      <w:bookmarkStart w:id="313" w:name="_Toc46243671"/>
      <w:bookmarkStart w:id="314" w:name="_Toc47536764"/>
      <w:bookmarkStart w:id="315" w:name="_Toc214523873"/>
      <w:r w:rsidRPr="0000143A">
        <w:lastRenderedPageBreak/>
        <w:t>Causal pathway</w:t>
      </w:r>
      <w:bookmarkEnd w:id="313"/>
      <w:bookmarkEnd w:id="314"/>
      <w:bookmarkEnd w:id="315"/>
    </w:p>
    <w:p w14:paraId="1BDF27AD" w14:textId="77777777" w:rsidR="00FB7E35" w:rsidRPr="0000143A" w:rsidRDefault="00FB7E35" w:rsidP="00EE5A10">
      <w:pPr>
        <w:pStyle w:val="RARMPnumberedparagraphs"/>
        <w:tabs>
          <w:tab w:val="clear" w:pos="567"/>
        </w:tabs>
      </w:pPr>
      <w:r w:rsidRPr="0000143A">
        <w:t>The following factors are taken into account when postulating plausible causal pathways to potential harm:</w:t>
      </w:r>
    </w:p>
    <w:p w14:paraId="5B01D510" w14:textId="163C30D8" w:rsidR="00FB7E35" w:rsidRPr="0000143A" w:rsidRDefault="00FB7E35" w:rsidP="00FB7E35">
      <w:pPr>
        <w:pStyle w:val="BulletedRARMP"/>
        <w:tabs>
          <w:tab w:val="clear" w:pos="567"/>
          <w:tab w:val="num" w:pos="851"/>
        </w:tabs>
        <w:spacing w:after="60"/>
        <w:ind w:left="851" w:hanging="425"/>
      </w:pPr>
      <w:r>
        <w:t xml:space="preserve">the proposed dealings, which are </w:t>
      </w:r>
      <w:r w:rsidR="00BC7FF4">
        <w:t xml:space="preserve">conduct experiments (clinical trials), </w:t>
      </w:r>
      <w:r>
        <w:t xml:space="preserve">import, transport </w:t>
      </w:r>
      <w:r w:rsidR="00BC7FF4">
        <w:t xml:space="preserve">and </w:t>
      </w:r>
      <w:r>
        <w:t xml:space="preserve">disposal of </w:t>
      </w:r>
      <w:r w:rsidR="00A460DD">
        <w:t xml:space="preserve">the GMO </w:t>
      </w:r>
      <w:r>
        <w:t>and possession</w:t>
      </w:r>
      <w:r w:rsidR="00BC7FF4">
        <w:t>, supply or use</w:t>
      </w:r>
      <w:r>
        <w:t xml:space="preserve"> (including storage) in the course of any of these dealings</w:t>
      </w:r>
      <w:r w:rsidR="00546ED8">
        <w:t>;</w:t>
      </w:r>
    </w:p>
    <w:p w14:paraId="7057B002" w14:textId="205C00C1" w:rsidR="00FB7E35" w:rsidRDefault="00FB7E35" w:rsidP="00FB7E35">
      <w:pPr>
        <w:pStyle w:val="BulletedRARMP"/>
        <w:tabs>
          <w:tab w:val="clear" w:pos="567"/>
          <w:tab w:val="num" w:pos="851"/>
        </w:tabs>
        <w:spacing w:after="60"/>
        <w:ind w:left="851" w:hanging="425"/>
      </w:pPr>
      <w:r>
        <w:t xml:space="preserve">restrictions placed on the import, transport or disposal of </w:t>
      </w:r>
      <w:r w:rsidR="006F12DE">
        <w:t>t</w:t>
      </w:r>
      <w:r w:rsidR="00A460DD">
        <w:t xml:space="preserve">he GMO </w:t>
      </w:r>
      <w:r>
        <w:t>by other regulatory agencies, the States and Territories</w:t>
      </w:r>
      <w:r w:rsidR="00546ED8">
        <w:t>;</w:t>
      </w:r>
    </w:p>
    <w:p w14:paraId="6F083DD3" w14:textId="279D769B" w:rsidR="00FB7E35" w:rsidRDefault="00FB7E35" w:rsidP="00FB7E35">
      <w:pPr>
        <w:pStyle w:val="BulletedRARMP"/>
        <w:tabs>
          <w:tab w:val="clear" w:pos="567"/>
          <w:tab w:val="num" w:pos="851"/>
        </w:tabs>
        <w:spacing w:after="60"/>
        <w:ind w:left="851" w:hanging="425"/>
      </w:pPr>
      <w:r>
        <w:t>characteristics of the parent organism</w:t>
      </w:r>
      <w:r w:rsidR="00546ED8">
        <w:t>;</w:t>
      </w:r>
    </w:p>
    <w:p w14:paraId="66F76871" w14:textId="3C829FA5" w:rsidR="00FB7E35" w:rsidRPr="00961290" w:rsidRDefault="00FB7E35" w:rsidP="00FB7E35">
      <w:pPr>
        <w:pStyle w:val="BulletedRARMP"/>
        <w:tabs>
          <w:tab w:val="clear" w:pos="567"/>
          <w:tab w:val="num" w:pos="851"/>
        </w:tabs>
        <w:spacing w:after="60"/>
        <w:ind w:left="851" w:hanging="425"/>
      </w:pPr>
      <w:r w:rsidRPr="00961290">
        <w:t>routes of exposure to the GMOs, the introduced gene(s) and gene product(s)</w:t>
      </w:r>
      <w:r w:rsidR="00546ED8">
        <w:t>;</w:t>
      </w:r>
    </w:p>
    <w:p w14:paraId="3C6EA186" w14:textId="1BA241E7" w:rsidR="00FB7E35" w:rsidRPr="00961290" w:rsidRDefault="00FB7E35" w:rsidP="00FB7E35">
      <w:pPr>
        <w:pStyle w:val="BulletedRARMP"/>
        <w:tabs>
          <w:tab w:val="clear" w:pos="567"/>
          <w:tab w:val="num" w:pos="851"/>
        </w:tabs>
        <w:spacing w:after="60"/>
        <w:ind w:left="851" w:hanging="425"/>
      </w:pPr>
      <w:r w:rsidRPr="00961290">
        <w:t xml:space="preserve">potential effects of the introduced </w:t>
      </w:r>
      <w:r w:rsidR="00A668BA">
        <w:t xml:space="preserve">or deleted </w:t>
      </w:r>
      <w:r w:rsidRPr="00961290">
        <w:t>gene(s) and gene product(s) on the properties of the organism</w:t>
      </w:r>
      <w:r w:rsidR="00546ED8">
        <w:t>;</w:t>
      </w:r>
    </w:p>
    <w:p w14:paraId="7B376FC9" w14:textId="25C23D8E" w:rsidR="00FB7E35" w:rsidRPr="00961290" w:rsidRDefault="00FB7E35" w:rsidP="00FB7E35">
      <w:pPr>
        <w:pStyle w:val="BulletedRARMP"/>
        <w:tabs>
          <w:tab w:val="clear" w:pos="567"/>
          <w:tab w:val="num" w:pos="851"/>
        </w:tabs>
        <w:spacing w:after="60"/>
        <w:ind w:left="851" w:hanging="425"/>
      </w:pPr>
      <w:r w:rsidRPr="00961290">
        <w:t xml:space="preserve">potential exposure </w:t>
      </w:r>
      <w:r>
        <w:t xml:space="preserve">of other organisms </w:t>
      </w:r>
      <w:r w:rsidRPr="00961290">
        <w:t>to the introduced gene(s) and gene product(s) from other sources in the environment</w:t>
      </w:r>
      <w:r w:rsidR="00546ED8">
        <w:t>;</w:t>
      </w:r>
    </w:p>
    <w:p w14:paraId="18C8779F" w14:textId="71DD292D" w:rsidR="00FB7E35" w:rsidRPr="00961290" w:rsidRDefault="00FB7E35" w:rsidP="00FB7E35">
      <w:pPr>
        <w:pStyle w:val="BulletedRARMP"/>
        <w:tabs>
          <w:tab w:val="clear" w:pos="567"/>
          <w:tab w:val="num" w:pos="851"/>
        </w:tabs>
        <w:spacing w:after="60"/>
        <w:ind w:left="851" w:hanging="425"/>
      </w:pPr>
      <w:r w:rsidRPr="00961290">
        <w:t>potential exposure of other organisms to the GMOs in the environment</w:t>
      </w:r>
      <w:r w:rsidR="00546ED8">
        <w:t>;</w:t>
      </w:r>
    </w:p>
    <w:p w14:paraId="5DA1BD24" w14:textId="54AF2B00" w:rsidR="00FB7E35" w:rsidRPr="00961290" w:rsidRDefault="00FB7E35" w:rsidP="00FB7E35">
      <w:pPr>
        <w:pStyle w:val="BulletedRARMP"/>
        <w:tabs>
          <w:tab w:val="clear" w:pos="567"/>
          <w:tab w:val="num" w:pos="851"/>
        </w:tabs>
        <w:spacing w:after="60"/>
        <w:ind w:left="851" w:hanging="425"/>
      </w:pPr>
      <w:r w:rsidRPr="00961290">
        <w:t xml:space="preserve">the </w:t>
      </w:r>
      <w:r>
        <w:t xml:space="preserve">release </w:t>
      </w:r>
      <w:r w:rsidRPr="00961290">
        <w:t>environment</w:t>
      </w:r>
      <w:r w:rsidR="00546ED8">
        <w:t>;</w:t>
      </w:r>
      <w:r w:rsidRPr="00961290">
        <w:t xml:space="preserve"> </w:t>
      </w:r>
    </w:p>
    <w:p w14:paraId="20E1F8A1" w14:textId="7DB282AB" w:rsidR="00FB7E35" w:rsidRPr="00961290" w:rsidRDefault="00FB7E35" w:rsidP="00FB7E35">
      <w:pPr>
        <w:pStyle w:val="BulletedRARMP"/>
        <w:tabs>
          <w:tab w:val="clear" w:pos="567"/>
          <w:tab w:val="num" w:pos="851"/>
        </w:tabs>
        <w:spacing w:after="60"/>
        <w:ind w:left="851" w:hanging="425"/>
      </w:pPr>
      <w:r w:rsidRPr="00961290">
        <w:t>spread and persistence of the GMOs (e.g. dispersal pathways and establishment potential)</w:t>
      </w:r>
      <w:r w:rsidR="00546ED8">
        <w:t>;</w:t>
      </w:r>
    </w:p>
    <w:p w14:paraId="180BF735" w14:textId="51755737" w:rsidR="00FB7E35" w:rsidRPr="00961290" w:rsidRDefault="00FB7E35" w:rsidP="00FB7E35">
      <w:pPr>
        <w:pStyle w:val="BulletedRARMP"/>
        <w:tabs>
          <w:tab w:val="clear" w:pos="567"/>
          <w:tab w:val="num" w:pos="851"/>
        </w:tabs>
        <w:spacing w:after="60"/>
        <w:ind w:left="851" w:hanging="425"/>
      </w:pPr>
      <w:r>
        <w:t>environmental stability of the organism (</w:t>
      </w:r>
      <w:r w:rsidRPr="00961290">
        <w:t>tolera</w:t>
      </w:r>
      <w:r>
        <w:t xml:space="preserve">nce to </w:t>
      </w:r>
      <w:r w:rsidRPr="00961290">
        <w:t>temperature, UV irradiation and humidity)</w:t>
      </w:r>
      <w:r w:rsidR="00546ED8">
        <w:t>;</w:t>
      </w:r>
    </w:p>
    <w:p w14:paraId="1E176101" w14:textId="04B9930B" w:rsidR="00FB7E35" w:rsidRPr="00961290" w:rsidRDefault="00FB7E35" w:rsidP="00FB7E35">
      <w:pPr>
        <w:pStyle w:val="BulletedRARMP"/>
        <w:tabs>
          <w:tab w:val="clear" w:pos="567"/>
          <w:tab w:val="num" w:pos="851"/>
        </w:tabs>
        <w:spacing w:after="60"/>
        <w:ind w:left="851" w:hanging="425"/>
      </w:pPr>
      <w:r w:rsidRPr="00961290">
        <w:t>gene transfer by horizontal gene transfer</w:t>
      </w:r>
      <w:r w:rsidR="00546ED8">
        <w:t>;</w:t>
      </w:r>
      <w:r w:rsidRPr="00961290">
        <w:t xml:space="preserve"> </w:t>
      </w:r>
    </w:p>
    <w:p w14:paraId="01F13869" w14:textId="7A5A638E" w:rsidR="00FB7E35" w:rsidRPr="00961290" w:rsidRDefault="00546ED8" w:rsidP="00FB7E35">
      <w:pPr>
        <w:pStyle w:val="BulletedRARMP"/>
        <w:tabs>
          <w:tab w:val="clear" w:pos="567"/>
          <w:tab w:val="num" w:pos="851"/>
        </w:tabs>
        <w:spacing w:after="60"/>
        <w:ind w:left="851" w:hanging="425"/>
      </w:pPr>
      <w:r>
        <w:t>unauthorised activities;</w:t>
      </w:r>
      <w:r w:rsidR="00FB7E35" w:rsidRPr="00961290">
        <w:t xml:space="preserve"> and</w:t>
      </w:r>
    </w:p>
    <w:p w14:paraId="1E0DCDD7" w14:textId="48263891" w:rsidR="00FB7E35" w:rsidRPr="0000143A" w:rsidRDefault="00FB7E35" w:rsidP="00FB7E35">
      <w:pPr>
        <w:pStyle w:val="BulletedRARMP"/>
        <w:tabs>
          <w:tab w:val="clear" w:pos="567"/>
          <w:tab w:val="num" w:pos="851"/>
        </w:tabs>
        <w:spacing w:after="60"/>
        <w:ind w:left="851" w:hanging="425"/>
      </w:pPr>
      <w:r>
        <w:t xml:space="preserve">practices before and after administration of </w:t>
      </w:r>
      <w:r w:rsidR="006F12DE">
        <w:t>the GMO</w:t>
      </w:r>
      <w:r w:rsidR="00A41EC0">
        <w:rPr>
          <w:rFonts w:cs="Calibri"/>
        </w:rPr>
        <w:t>.</w:t>
      </w:r>
    </w:p>
    <w:p w14:paraId="24B6450F" w14:textId="0E32FCF0" w:rsidR="003D4576" w:rsidRPr="003D4576" w:rsidRDefault="000E1237" w:rsidP="00546ED8">
      <w:pPr>
        <w:pStyle w:val="RARMPnumberedparagraphs"/>
        <w:tabs>
          <w:tab w:val="clear" w:pos="567"/>
        </w:tabs>
      </w:pPr>
      <w:r>
        <w:t xml:space="preserve">As discussed in Chapter 1 Section 1.1, the TGA, the trial sponsor, the Investigators and HREC all have roles in ensuring the safety of trial participants under the </w:t>
      </w:r>
      <w:r w:rsidRPr="008C695D">
        <w:rPr>
          <w:i/>
        </w:rPr>
        <w:t>Therapeutic Goods Act 1989</w:t>
      </w:r>
      <w:r>
        <w:t xml:space="preserve">, and human clinical trials must be conducted in accordance with the </w:t>
      </w:r>
      <w:r w:rsidRPr="001819EE">
        <w:rPr>
          <w:i/>
        </w:rPr>
        <w:t xml:space="preserve">National Statement on Ethical Conduct in Human Research </w:t>
      </w:r>
      <w:r>
        <w:fldChar w:fldCharType="begin"/>
      </w:r>
      <w:r w:rsidR="009347F7">
        <w:instrText xml:space="preserve"> ADDIN EN.CITE &lt;EndNote&gt;&lt;Cite&gt;&lt;Author&gt;National Health and Medical Research Council&lt;/Author&gt;&lt;Year&gt;2018&lt;/Year&gt;&lt;RecNum&gt;2&lt;/RecNum&gt;&lt;DisplayText&gt;(National Health and Medical Research Council et al., 2018)&lt;/DisplayText&gt;&lt;record&gt;&lt;rec-number&gt;2&lt;/rec-number&gt;&lt;foreign-keys&gt;&lt;key app="EN" db-id="e2p5expr8xpzasea9ag5xrxnztseszre50vw" timestamp="1761605282"&gt;2&lt;/key&gt;&lt;/foreign-keys&gt;&lt;ref-type name="Report"&gt;27&lt;/ref-type&gt;&lt;contributors&gt;&lt;authors&gt;&lt;author&gt;National Health and Medical Research Council,&lt;/author&gt;&lt;author&gt;Australian Research Council,&lt;/author&gt;&lt;author&gt;Universities Australia,&lt;/author&gt;&lt;/authors&gt;&lt;/contributors&gt;&lt;titles&gt;&lt;title&gt;National Statement on Ethical Conduct in Human Research 2007 (Updated 2018)&lt;/title&gt;&lt;/titles&gt;&lt;dates&gt;&lt;year&gt;2018&lt;/year&gt;&lt;/dates&gt;&lt;pub-location&gt;Canberra&lt;/pub-location&gt;&lt;publisher&gt;Commonwealth of Australia, available online https://www.nhmrc.gov.au/about-us/publications/national-statement-ethical-conduct-human-research-2007-updated-2018&lt;/publisher&gt;&lt;urls&gt;&lt;related-urls&gt;&lt;url&gt;https://www.nhmrc.gov.au/about-us/publications/national-statement-ethical-conduct-human-research-2007-updated-2018&lt;/url&gt;&lt;/related-urls&gt;&lt;/urls&gt;&lt;/record&gt;&lt;/Cite&gt;&lt;/EndNote&gt;</w:instrText>
      </w:r>
      <w:r>
        <w:fldChar w:fldCharType="separate"/>
      </w:r>
      <w:r>
        <w:rPr>
          <w:noProof/>
        </w:rPr>
        <w:t>(</w:t>
      </w:r>
      <w:hyperlink w:anchor="_ENREF_67" w:tooltip="National Health and Medical Research Council, 2018 #2" w:history="1">
        <w:r w:rsidR="0028001F">
          <w:rPr>
            <w:noProof/>
          </w:rPr>
          <w:t>National Health and Medical Research Council et al., 2018</w:t>
        </w:r>
      </w:hyperlink>
      <w:r>
        <w:rPr>
          <w:noProof/>
        </w:rPr>
        <w:t>)</w:t>
      </w:r>
      <w:r>
        <w:fldChar w:fldCharType="end"/>
      </w:r>
      <w:r>
        <w:t xml:space="preserve">. Therefore, risk scenarios in the current assessment focus primarily on risks posed to </w:t>
      </w:r>
      <w:r w:rsidRPr="00D72A1B">
        <w:t>people</w:t>
      </w:r>
      <w:r>
        <w:t xml:space="preserve"> other than the intended </w:t>
      </w:r>
      <w:r w:rsidR="003208BB">
        <w:t xml:space="preserve">GMO </w:t>
      </w:r>
      <w:r>
        <w:t>recipient,</w:t>
      </w:r>
      <w:r w:rsidRPr="00D72A1B">
        <w:t xml:space="preserve"> </w:t>
      </w:r>
      <w:r>
        <w:t>and to</w:t>
      </w:r>
      <w:r w:rsidRPr="00D72A1B">
        <w:t xml:space="preserve"> the environment</w:t>
      </w:r>
      <w:r>
        <w:t>.</w:t>
      </w:r>
      <w:r w:rsidR="007B7D58">
        <w:rPr>
          <w:color w:val="000000" w:themeColor="text1"/>
        </w:rPr>
        <w:t xml:space="preserve"> </w:t>
      </w:r>
    </w:p>
    <w:p w14:paraId="1C6B6810" w14:textId="3569F008" w:rsidR="00FB7E35" w:rsidRDefault="00FB7E35" w:rsidP="00EE5A10">
      <w:pPr>
        <w:pStyle w:val="RARMPnumberedparagraphs"/>
        <w:tabs>
          <w:tab w:val="clear" w:pos="567"/>
        </w:tabs>
      </w:pPr>
      <w:r w:rsidRPr="00961290">
        <w:t>The Act provides for substantial penalties for unauthorised dealings with GMOs or non-compliance with licence conditions, and also requires the Regulator to have regard to the suitability of an applicant to hold a licence prior to the issuing of the licence. These legislative provisions are considered sufficient to minimise risks from unauthorised activities. Therefore, unauthorised activities will not be considered further.</w:t>
      </w:r>
    </w:p>
    <w:p w14:paraId="613B92FF" w14:textId="01E7E8E5" w:rsidR="00FB7E35" w:rsidRPr="00961290" w:rsidRDefault="00FB7E35" w:rsidP="00FB7E35">
      <w:pPr>
        <w:pStyle w:val="3RARMP"/>
        <w:spacing w:before="240"/>
      </w:pPr>
      <w:bookmarkStart w:id="316" w:name="_Toc453825264"/>
      <w:bookmarkStart w:id="317" w:name="_Toc534809825"/>
      <w:bookmarkStart w:id="318" w:name="_Toc37145972"/>
      <w:bookmarkStart w:id="319" w:name="_Toc46243672"/>
      <w:bookmarkStart w:id="320" w:name="_Toc47536765"/>
      <w:bookmarkStart w:id="321" w:name="_Toc214523874"/>
      <w:r w:rsidRPr="00961290">
        <w:t>Potential harm</w:t>
      </w:r>
      <w:bookmarkEnd w:id="316"/>
      <w:bookmarkEnd w:id="317"/>
      <w:bookmarkEnd w:id="318"/>
      <w:bookmarkEnd w:id="319"/>
      <w:bookmarkEnd w:id="320"/>
      <w:r w:rsidR="000D3070">
        <w:t>s</w:t>
      </w:r>
      <w:bookmarkEnd w:id="321"/>
    </w:p>
    <w:p w14:paraId="458319CD" w14:textId="59401F09" w:rsidR="00FB7E35" w:rsidRPr="00961290" w:rsidRDefault="000D3070" w:rsidP="00B32534">
      <w:pPr>
        <w:pStyle w:val="RARMPnumberedparagraphs"/>
        <w:tabs>
          <w:tab w:val="clear" w:pos="567"/>
        </w:tabs>
      </w:pPr>
      <w:r>
        <w:t>T</w:t>
      </w:r>
      <w:r w:rsidR="00FB7E35" w:rsidRPr="00961290">
        <w:t>he following factors are taken into account when postulating relevant risk scenarios for this licence application:</w:t>
      </w:r>
    </w:p>
    <w:p w14:paraId="5181AD28" w14:textId="42489ADB" w:rsidR="00FB7E35" w:rsidRPr="00961290" w:rsidRDefault="00FB7E35" w:rsidP="00FB7E35">
      <w:pPr>
        <w:pStyle w:val="Style6"/>
        <w:ind w:left="993" w:hanging="426"/>
      </w:pPr>
      <w:r w:rsidRPr="00961290">
        <w:t>harm to the health of people</w:t>
      </w:r>
      <w:r w:rsidR="00B869AC">
        <w:t xml:space="preserve"> or desirable organisms,</w:t>
      </w:r>
      <w:r w:rsidRPr="00961290">
        <w:t xml:space="preserve"> including disease in humans or </w:t>
      </w:r>
      <w:r w:rsidR="00B869AC">
        <w:t xml:space="preserve">animals or </w:t>
      </w:r>
      <w:r w:rsidRPr="00961290">
        <w:rPr>
          <w:rFonts w:cs="Arial"/>
          <w:szCs w:val="22"/>
        </w:rPr>
        <w:t>adverse immune response</w:t>
      </w:r>
      <w:r w:rsidR="00DC47BC">
        <w:rPr>
          <w:rFonts w:cs="Arial"/>
          <w:szCs w:val="22"/>
        </w:rPr>
        <w:t xml:space="preserve"> to the GMO</w:t>
      </w:r>
    </w:p>
    <w:p w14:paraId="76DCAFA5" w14:textId="4AD8AC67" w:rsidR="00FB7E35" w:rsidRPr="00664190" w:rsidRDefault="00FB7E35" w:rsidP="00FB7E35">
      <w:pPr>
        <w:pStyle w:val="Style6"/>
        <w:ind w:left="993" w:hanging="426"/>
        <w:rPr>
          <w:szCs w:val="22"/>
        </w:rPr>
      </w:pPr>
      <w:r>
        <w:rPr>
          <w:rFonts w:asciiTheme="minorHAnsi" w:hAnsiTheme="minorHAnsi" w:cstheme="minorHAnsi"/>
          <w:szCs w:val="22"/>
        </w:rPr>
        <w:t xml:space="preserve">the potential for </w:t>
      </w:r>
      <w:r w:rsidR="00B869AC">
        <w:rPr>
          <w:rFonts w:asciiTheme="minorHAnsi" w:hAnsiTheme="minorHAnsi" w:cstheme="minorHAnsi"/>
          <w:szCs w:val="22"/>
        </w:rPr>
        <w:t xml:space="preserve">establishment of </w:t>
      </w:r>
      <w:r w:rsidR="00842202">
        <w:rPr>
          <w:rFonts w:asciiTheme="minorHAnsi" w:hAnsiTheme="minorHAnsi" w:cstheme="minorHAnsi"/>
          <w:szCs w:val="22"/>
        </w:rPr>
        <w:t xml:space="preserve">the GM </w:t>
      </w:r>
      <w:r w:rsidR="00842202" w:rsidRPr="00C56001">
        <w:rPr>
          <w:rFonts w:asciiTheme="minorHAnsi" w:hAnsiTheme="minorHAnsi" w:cstheme="minorHAnsi"/>
          <w:i/>
          <w:iCs/>
          <w:szCs w:val="22"/>
        </w:rPr>
        <w:t>E. coli</w:t>
      </w:r>
      <w:r w:rsidR="00842202">
        <w:rPr>
          <w:rFonts w:asciiTheme="minorHAnsi" w:hAnsiTheme="minorHAnsi" w:cstheme="minorHAnsi"/>
          <w:szCs w:val="22"/>
        </w:rPr>
        <w:t xml:space="preserve"> in the environment</w:t>
      </w:r>
      <w:r w:rsidRPr="00512CCF">
        <w:rPr>
          <w:rFonts w:asciiTheme="minorHAnsi" w:hAnsiTheme="minorHAnsi" w:cstheme="minorHAnsi"/>
          <w:szCs w:val="22"/>
        </w:rPr>
        <w:t xml:space="preserve"> </w:t>
      </w:r>
      <w:r w:rsidR="000D07D4">
        <w:rPr>
          <w:rFonts w:asciiTheme="minorHAnsi" w:hAnsiTheme="minorHAnsi" w:cstheme="minorHAnsi"/>
          <w:szCs w:val="22"/>
        </w:rPr>
        <w:t>that could cause harm to people or</w:t>
      </w:r>
      <w:r w:rsidRPr="00961290">
        <w:rPr>
          <w:rFonts w:asciiTheme="minorHAnsi" w:hAnsiTheme="minorHAnsi" w:cstheme="minorHAnsi"/>
          <w:szCs w:val="22"/>
        </w:rPr>
        <w:t xml:space="preserve"> the environment</w:t>
      </w:r>
      <w:r w:rsidR="00E56623">
        <w:rPr>
          <w:szCs w:val="22"/>
        </w:rPr>
        <w:t>.</w:t>
      </w:r>
    </w:p>
    <w:p w14:paraId="0B4B3E29" w14:textId="77777777" w:rsidR="00FB7E35" w:rsidRPr="0000143A" w:rsidRDefault="00FB7E35" w:rsidP="00FB7E35">
      <w:pPr>
        <w:pStyle w:val="3RARMP"/>
      </w:pPr>
      <w:bookmarkStart w:id="322" w:name="_Toc46243673"/>
      <w:bookmarkStart w:id="323" w:name="_Toc47536766"/>
      <w:bookmarkStart w:id="324" w:name="_Toc214523875"/>
      <w:r w:rsidRPr="0000143A">
        <w:t>Postulated risk scenarios</w:t>
      </w:r>
      <w:bookmarkEnd w:id="322"/>
      <w:bookmarkEnd w:id="323"/>
      <w:bookmarkEnd w:id="324"/>
    </w:p>
    <w:p w14:paraId="609C700D" w14:textId="726AC892" w:rsidR="00FB7E35" w:rsidRDefault="00FB7E35" w:rsidP="00B32534">
      <w:pPr>
        <w:pStyle w:val="RARMPnumberedparagraphs"/>
        <w:tabs>
          <w:tab w:val="clear" w:pos="567"/>
        </w:tabs>
      </w:pPr>
      <w:r w:rsidRPr="0000143A">
        <w:t xml:space="preserve">Three risk scenarios were postulated and screened to identify </w:t>
      </w:r>
      <w:r w:rsidR="00E56623">
        <w:t xml:space="preserve">any </w:t>
      </w:r>
      <w:r w:rsidRPr="0000143A">
        <w:t>substantive risk</w:t>
      </w:r>
      <w:r w:rsidR="00655897">
        <w:t>s</w:t>
      </w:r>
      <w:r w:rsidRPr="0000143A">
        <w:t xml:space="preserve">. </w:t>
      </w:r>
      <w:r w:rsidRPr="008F7A8B">
        <w:t>These</w:t>
      </w:r>
      <w:r w:rsidR="008F7A8B">
        <w:t xml:space="preserve"> </w:t>
      </w:r>
      <w:r w:rsidRPr="008F7A8B">
        <w:t xml:space="preserve">scenarios are </w:t>
      </w:r>
      <w:r w:rsidR="008F7A8B">
        <w:t>s</w:t>
      </w:r>
      <w:r w:rsidRPr="008F7A8B">
        <w:t>ummarised</w:t>
      </w:r>
      <w:r w:rsidRPr="0000143A">
        <w:t xml:space="preserve"> </w:t>
      </w:r>
      <w:r w:rsidR="008B76CC">
        <w:t>in Table 1</w:t>
      </w:r>
      <w:r w:rsidRPr="0000143A">
        <w:t xml:space="preserve"> and discussed in depth in </w:t>
      </w:r>
      <w:r w:rsidR="00EA374D">
        <w:t>S</w:t>
      </w:r>
      <w:r w:rsidR="00876596">
        <w:t>ection</w:t>
      </w:r>
      <w:r w:rsidR="000B45FA">
        <w:t>s</w:t>
      </w:r>
      <w:r w:rsidR="00F10728">
        <w:t xml:space="preserve"> </w:t>
      </w:r>
      <w:r w:rsidR="009B70AD">
        <w:fldChar w:fldCharType="begin"/>
      </w:r>
      <w:r w:rsidR="009B70AD">
        <w:instrText xml:space="preserve"> REF _Ref61527090 \n \h </w:instrText>
      </w:r>
      <w:r w:rsidR="009B70AD">
        <w:fldChar w:fldCharType="separate"/>
      </w:r>
      <w:r w:rsidR="008453F1">
        <w:t>2.4.1</w:t>
      </w:r>
      <w:r w:rsidR="009B70AD">
        <w:fldChar w:fldCharType="end"/>
      </w:r>
      <w:r w:rsidR="00C56001">
        <w:t xml:space="preserve"> </w:t>
      </w:r>
      <w:r w:rsidR="00F10728">
        <w:t>-</w:t>
      </w:r>
      <w:r w:rsidR="00C56001">
        <w:t xml:space="preserve"> </w:t>
      </w:r>
      <w:r w:rsidR="009B70AD">
        <w:fldChar w:fldCharType="begin"/>
      </w:r>
      <w:r w:rsidR="009B70AD">
        <w:instrText xml:space="preserve"> REF _Ref61527106 \n \h </w:instrText>
      </w:r>
      <w:r w:rsidR="009B70AD">
        <w:fldChar w:fldCharType="separate"/>
      </w:r>
      <w:r w:rsidR="008453F1">
        <w:t>2.4.3</w:t>
      </w:r>
      <w:r w:rsidR="009B70AD">
        <w:fldChar w:fldCharType="end"/>
      </w:r>
      <w:r w:rsidRPr="0000143A">
        <w:t xml:space="preserve">. </w:t>
      </w:r>
    </w:p>
    <w:p w14:paraId="6C8395A9" w14:textId="569DD788" w:rsidR="00FB7E35" w:rsidRPr="00512CCF" w:rsidRDefault="00FB7E35" w:rsidP="0055420C">
      <w:pPr>
        <w:pStyle w:val="RARMPnumberedparagraphs"/>
        <w:tabs>
          <w:tab w:val="clear" w:pos="567"/>
        </w:tabs>
        <w:rPr>
          <w:b/>
          <w:bCs/>
          <w:szCs w:val="20"/>
        </w:rPr>
      </w:pPr>
      <w:r w:rsidRPr="0000143A">
        <w:lastRenderedPageBreak/>
        <w:t xml:space="preserve">In the context of the activities proposed by the applicant and considering both the short and long term, none of the </w:t>
      </w:r>
      <w:r w:rsidR="00655897">
        <w:t>3</w:t>
      </w:r>
      <w:r w:rsidR="00655897" w:rsidRPr="0000143A">
        <w:t xml:space="preserve"> </w:t>
      </w:r>
      <w:r w:rsidRPr="0000143A">
        <w:t>risk scenarios gave rise to any substantive risks.</w:t>
      </w:r>
      <w:bookmarkStart w:id="325" w:name="_Ref490043887"/>
      <w:bookmarkStart w:id="326" w:name="_Ref490207084"/>
    </w:p>
    <w:p w14:paraId="0F1166AA" w14:textId="48F60DB8" w:rsidR="00FB7E35" w:rsidRDefault="00FB7E35" w:rsidP="007D71EC">
      <w:pPr>
        <w:pStyle w:val="table"/>
      </w:pPr>
      <w:bookmarkStart w:id="327" w:name="_Ref191117258"/>
      <w:bookmarkStart w:id="328" w:name="_Ref222561300"/>
      <w:bookmarkStart w:id="329" w:name="_Ref376429439"/>
      <w:bookmarkEnd w:id="325"/>
      <w:bookmarkEnd w:id="326"/>
      <w:r w:rsidRPr="008F7A8B">
        <w:t xml:space="preserve">Summary of risk scenarios from dealings with </w:t>
      </w:r>
      <w:r w:rsidR="00785E9A">
        <w:t xml:space="preserve">the </w:t>
      </w:r>
      <w:r w:rsidRPr="008F7A8B">
        <w:t>GM</w:t>
      </w:r>
      <w:bookmarkEnd w:id="327"/>
      <w:bookmarkEnd w:id="328"/>
      <w:r w:rsidR="003208BB">
        <w:t>O</w:t>
      </w:r>
      <w:r w:rsidR="00F9436A" w:rsidRPr="008F7A8B">
        <w:t xml:space="preserve"> </w:t>
      </w:r>
      <w:bookmarkEnd w:id="329"/>
    </w:p>
    <w:tbl>
      <w:tblPr>
        <w:tblW w:w="5000"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Caption w:val="Summary of risk scenarios from dealings with the GMOs"/>
        <w:tblDescription w:val="This table summarises the risk scenarios from dealings with the GM organism and assessments of those risks. The table has 6 major columns: one each for risk scenario, risksource, causal pathway, potential harm, whether it is an substantive risk and reason. The causal pathway has a flow chart structure describing the pathway resulting in harm. The reason column has multiple dot points within the cells."/>
      </w:tblPr>
      <w:tblGrid>
        <w:gridCol w:w="978"/>
        <w:gridCol w:w="828"/>
        <w:gridCol w:w="2147"/>
        <w:gridCol w:w="1277"/>
        <w:gridCol w:w="1277"/>
        <w:gridCol w:w="2536"/>
      </w:tblGrid>
      <w:tr w:rsidR="000344B5" w:rsidRPr="004C4FC3" w14:paraId="2AFE126A" w14:textId="77777777" w:rsidTr="00C56001">
        <w:trPr>
          <w:tblHeader/>
        </w:trPr>
        <w:tc>
          <w:tcPr>
            <w:tcW w:w="541" w:type="pct"/>
            <w:tcBorders>
              <w:top w:val="single" w:sz="12" w:space="0" w:color="auto"/>
              <w:left w:val="single" w:sz="12" w:space="0" w:color="auto"/>
              <w:bottom w:val="single" w:sz="12" w:space="0" w:color="auto"/>
              <w:right w:val="single" w:sz="12" w:space="0" w:color="auto"/>
            </w:tcBorders>
            <w:shd w:val="clear" w:color="auto" w:fill="D9D9D9"/>
            <w:vAlign w:val="center"/>
          </w:tcPr>
          <w:p w14:paraId="2CA6A711" w14:textId="77777777" w:rsidR="000344B5" w:rsidRPr="004C4FC3" w:rsidRDefault="000344B5" w:rsidP="00AB4E40">
            <w:pPr>
              <w:pStyle w:val="textfortable"/>
              <w:rPr>
                <w:rFonts w:asciiTheme="minorHAnsi" w:hAnsiTheme="minorHAnsi" w:cstheme="minorHAnsi"/>
                <w:b/>
              </w:rPr>
            </w:pPr>
            <w:r w:rsidRPr="004C4FC3">
              <w:rPr>
                <w:rFonts w:asciiTheme="minorHAnsi" w:hAnsiTheme="minorHAnsi" w:cstheme="minorHAnsi"/>
                <w:b/>
              </w:rPr>
              <w:t>Risk scenario</w:t>
            </w:r>
          </w:p>
        </w:tc>
        <w:tc>
          <w:tcPr>
            <w:tcW w:w="458" w:type="pct"/>
            <w:tcBorders>
              <w:top w:val="single" w:sz="12" w:space="0" w:color="auto"/>
              <w:left w:val="single" w:sz="12" w:space="0" w:color="auto"/>
              <w:bottom w:val="single" w:sz="12" w:space="0" w:color="auto"/>
              <w:right w:val="single" w:sz="12" w:space="0" w:color="auto"/>
            </w:tcBorders>
            <w:shd w:val="clear" w:color="auto" w:fill="D9D9D9"/>
            <w:vAlign w:val="center"/>
          </w:tcPr>
          <w:p w14:paraId="10640C99" w14:textId="77777777" w:rsidR="000344B5" w:rsidRPr="004C4FC3" w:rsidRDefault="000344B5" w:rsidP="00AB4E40">
            <w:pPr>
              <w:pStyle w:val="textfortable"/>
              <w:rPr>
                <w:rFonts w:asciiTheme="minorHAnsi" w:hAnsiTheme="minorHAnsi" w:cstheme="minorHAnsi"/>
                <w:b/>
              </w:rPr>
            </w:pPr>
            <w:r w:rsidRPr="004C4FC3">
              <w:rPr>
                <w:rFonts w:asciiTheme="minorHAnsi" w:hAnsiTheme="minorHAnsi" w:cstheme="minorHAnsi"/>
                <w:b/>
              </w:rPr>
              <w:t>Risk source</w:t>
            </w:r>
          </w:p>
        </w:tc>
        <w:tc>
          <w:tcPr>
            <w:tcW w:w="1187" w:type="pct"/>
            <w:tcBorders>
              <w:top w:val="single" w:sz="12" w:space="0" w:color="auto"/>
              <w:left w:val="single" w:sz="12" w:space="0" w:color="auto"/>
              <w:bottom w:val="single" w:sz="12" w:space="0" w:color="auto"/>
              <w:right w:val="single" w:sz="12" w:space="0" w:color="auto"/>
            </w:tcBorders>
            <w:shd w:val="clear" w:color="auto" w:fill="D9D9D9"/>
            <w:vAlign w:val="center"/>
          </w:tcPr>
          <w:p w14:paraId="6943FFC1" w14:textId="77777777" w:rsidR="000344B5" w:rsidRPr="004C4FC3" w:rsidRDefault="000344B5" w:rsidP="00AB4E40">
            <w:pPr>
              <w:pStyle w:val="textfortable"/>
              <w:rPr>
                <w:rFonts w:asciiTheme="minorHAnsi" w:hAnsiTheme="minorHAnsi" w:cstheme="minorHAnsi"/>
                <w:b/>
              </w:rPr>
            </w:pPr>
            <w:r w:rsidRPr="004C4FC3">
              <w:rPr>
                <w:rFonts w:asciiTheme="minorHAnsi" w:hAnsiTheme="minorHAnsi" w:cstheme="minorHAnsi"/>
                <w:b/>
              </w:rPr>
              <w:t>Causal pathway</w:t>
            </w:r>
          </w:p>
        </w:tc>
        <w:tc>
          <w:tcPr>
            <w:tcW w:w="706" w:type="pct"/>
            <w:tcBorders>
              <w:top w:val="single" w:sz="12" w:space="0" w:color="auto"/>
              <w:left w:val="single" w:sz="12" w:space="0" w:color="auto"/>
              <w:bottom w:val="single" w:sz="12" w:space="0" w:color="auto"/>
              <w:right w:val="single" w:sz="12" w:space="0" w:color="auto"/>
            </w:tcBorders>
            <w:shd w:val="clear" w:color="auto" w:fill="D9D9D9"/>
            <w:vAlign w:val="center"/>
          </w:tcPr>
          <w:p w14:paraId="70B77576" w14:textId="77777777" w:rsidR="000344B5" w:rsidRPr="004C4FC3" w:rsidRDefault="000344B5" w:rsidP="00AB4E40">
            <w:pPr>
              <w:pStyle w:val="textfortable"/>
              <w:rPr>
                <w:rFonts w:asciiTheme="minorHAnsi" w:hAnsiTheme="minorHAnsi" w:cstheme="minorHAnsi"/>
                <w:b/>
              </w:rPr>
            </w:pPr>
            <w:r w:rsidRPr="004C4FC3">
              <w:rPr>
                <w:rFonts w:asciiTheme="minorHAnsi" w:hAnsiTheme="minorHAnsi" w:cstheme="minorHAnsi"/>
                <w:b/>
              </w:rPr>
              <w:t>Potential</w:t>
            </w:r>
          </w:p>
          <w:p w14:paraId="492234B7" w14:textId="77777777" w:rsidR="000344B5" w:rsidRPr="004C4FC3" w:rsidRDefault="000344B5" w:rsidP="00AB4E40">
            <w:pPr>
              <w:pStyle w:val="textfortable"/>
              <w:rPr>
                <w:rFonts w:asciiTheme="minorHAnsi" w:hAnsiTheme="minorHAnsi" w:cstheme="minorHAnsi"/>
                <w:b/>
              </w:rPr>
            </w:pPr>
            <w:r w:rsidRPr="004C4FC3">
              <w:rPr>
                <w:rFonts w:asciiTheme="minorHAnsi" w:hAnsiTheme="minorHAnsi" w:cstheme="minorHAnsi"/>
                <w:b/>
              </w:rPr>
              <w:t>harm</w:t>
            </w:r>
          </w:p>
        </w:tc>
        <w:tc>
          <w:tcPr>
            <w:tcW w:w="706" w:type="pct"/>
            <w:tcBorders>
              <w:top w:val="single" w:sz="12" w:space="0" w:color="auto"/>
              <w:left w:val="single" w:sz="12" w:space="0" w:color="auto"/>
              <w:bottom w:val="single" w:sz="12" w:space="0" w:color="auto"/>
              <w:right w:val="single" w:sz="12" w:space="0" w:color="auto"/>
            </w:tcBorders>
            <w:shd w:val="clear" w:color="auto" w:fill="D9D9D9"/>
            <w:vAlign w:val="center"/>
          </w:tcPr>
          <w:p w14:paraId="404D2C45" w14:textId="77777777" w:rsidR="000344B5" w:rsidRPr="004C4FC3" w:rsidRDefault="000344B5" w:rsidP="00AB4E40">
            <w:pPr>
              <w:pStyle w:val="textfortable"/>
              <w:rPr>
                <w:rFonts w:asciiTheme="minorHAnsi" w:hAnsiTheme="minorHAnsi" w:cstheme="minorHAnsi"/>
                <w:b/>
              </w:rPr>
            </w:pPr>
            <w:r w:rsidRPr="00070352">
              <w:rPr>
                <w:rFonts w:asciiTheme="minorHAnsi" w:hAnsiTheme="minorHAnsi" w:cstheme="minorHAnsi"/>
                <w:b/>
                <w:sz w:val="18"/>
              </w:rPr>
              <w:t>Substantive risk</w:t>
            </w:r>
          </w:p>
        </w:tc>
        <w:tc>
          <w:tcPr>
            <w:tcW w:w="1402" w:type="pct"/>
            <w:tcBorders>
              <w:top w:val="single" w:sz="12" w:space="0" w:color="auto"/>
              <w:left w:val="single" w:sz="12" w:space="0" w:color="auto"/>
              <w:bottom w:val="single" w:sz="12" w:space="0" w:color="auto"/>
              <w:right w:val="single" w:sz="12" w:space="0" w:color="auto"/>
            </w:tcBorders>
            <w:shd w:val="clear" w:color="auto" w:fill="D9D9D9"/>
            <w:vAlign w:val="center"/>
          </w:tcPr>
          <w:p w14:paraId="6BA81A19" w14:textId="77777777" w:rsidR="000344B5" w:rsidRPr="004C4FC3" w:rsidRDefault="000344B5" w:rsidP="00AB4E40">
            <w:pPr>
              <w:pStyle w:val="textfortable"/>
              <w:rPr>
                <w:rFonts w:asciiTheme="minorHAnsi" w:hAnsiTheme="minorHAnsi" w:cstheme="minorHAnsi"/>
                <w:b/>
              </w:rPr>
            </w:pPr>
            <w:r w:rsidRPr="004C4FC3">
              <w:rPr>
                <w:rFonts w:asciiTheme="minorHAnsi" w:hAnsiTheme="minorHAnsi" w:cstheme="minorHAnsi"/>
                <w:b/>
              </w:rPr>
              <w:t>Reason</w:t>
            </w:r>
          </w:p>
        </w:tc>
      </w:tr>
      <w:tr w:rsidR="000344B5" w:rsidRPr="004C4FC3" w14:paraId="0A2513A6" w14:textId="77777777" w:rsidTr="00C56001">
        <w:tc>
          <w:tcPr>
            <w:tcW w:w="541" w:type="pct"/>
            <w:tcBorders>
              <w:top w:val="single" w:sz="12" w:space="0" w:color="auto"/>
              <w:left w:val="single" w:sz="12" w:space="0" w:color="auto"/>
              <w:bottom w:val="single" w:sz="4" w:space="0" w:color="auto"/>
              <w:right w:val="single" w:sz="4" w:space="0" w:color="auto"/>
            </w:tcBorders>
          </w:tcPr>
          <w:p w14:paraId="7015448C" w14:textId="77777777" w:rsidR="000344B5" w:rsidRPr="004C4FC3" w:rsidRDefault="000344B5" w:rsidP="00AB4E40">
            <w:pPr>
              <w:pStyle w:val="textfortable"/>
              <w:spacing w:before="12" w:after="12"/>
              <w:jc w:val="left"/>
              <w:rPr>
                <w:rFonts w:asciiTheme="minorHAnsi" w:hAnsiTheme="minorHAnsi" w:cstheme="minorHAnsi"/>
              </w:rPr>
            </w:pPr>
            <w:r w:rsidRPr="004C4FC3">
              <w:rPr>
                <w:rFonts w:asciiTheme="minorHAnsi" w:hAnsiTheme="minorHAnsi" w:cstheme="minorHAnsi"/>
              </w:rPr>
              <w:t>1</w:t>
            </w:r>
          </w:p>
        </w:tc>
        <w:tc>
          <w:tcPr>
            <w:tcW w:w="458" w:type="pct"/>
            <w:tcBorders>
              <w:top w:val="single" w:sz="12" w:space="0" w:color="auto"/>
              <w:left w:val="single" w:sz="12" w:space="0" w:color="auto"/>
              <w:bottom w:val="single" w:sz="4" w:space="0" w:color="auto"/>
              <w:right w:val="single" w:sz="4" w:space="0" w:color="auto"/>
            </w:tcBorders>
          </w:tcPr>
          <w:p w14:paraId="7AF3991B" w14:textId="77777777" w:rsidR="000344B5" w:rsidRPr="00AE5FA8" w:rsidRDefault="000344B5" w:rsidP="00AB4E40">
            <w:pPr>
              <w:pStyle w:val="textfortable"/>
              <w:spacing w:before="12" w:after="12"/>
              <w:jc w:val="left"/>
              <w:rPr>
                <w:rFonts w:asciiTheme="minorHAnsi" w:hAnsiTheme="minorHAnsi" w:cstheme="minorHAnsi"/>
                <w:lang w:val="it-IT"/>
              </w:rPr>
            </w:pPr>
            <w:r>
              <w:rPr>
                <w:rFonts w:asciiTheme="minorHAnsi" w:hAnsiTheme="minorHAnsi" w:cstheme="minorHAnsi"/>
                <w:lang w:val="it-IT"/>
              </w:rPr>
              <w:t>GMO</w:t>
            </w:r>
          </w:p>
          <w:p w14:paraId="6E459086" w14:textId="77777777" w:rsidR="000344B5" w:rsidRPr="00AE5FA8" w:rsidRDefault="000344B5" w:rsidP="00AB4E40">
            <w:pPr>
              <w:pStyle w:val="textfortable"/>
              <w:spacing w:before="12" w:after="12"/>
              <w:jc w:val="left"/>
              <w:rPr>
                <w:rFonts w:asciiTheme="minorHAnsi" w:hAnsiTheme="minorHAnsi" w:cstheme="minorHAnsi"/>
                <w:lang w:val="it-IT"/>
              </w:rPr>
            </w:pPr>
          </w:p>
        </w:tc>
        <w:tc>
          <w:tcPr>
            <w:tcW w:w="1187" w:type="pct"/>
            <w:tcBorders>
              <w:top w:val="single" w:sz="12" w:space="0" w:color="auto"/>
              <w:left w:val="single" w:sz="4" w:space="0" w:color="auto"/>
              <w:bottom w:val="single" w:sz="4" w:space="0" w:color="auto"/>
              <w:right w:val="single" w:sz="4" w:space="0" w:color="auto"/>
            </w:tcBorders>
          </w:tcPr>
          <w:p w14:paraId="7DC65E49" w14:textId="3042BBE8" w:rsidR="000344B5" w:rsidRPr="0048606F" w:rsidRDefault="000344B5" w:rsidP="00AB4E40">
            <w:pPr>
              <w:pStyle w:val="Style4"/>
              <w:numPr>
                <w:ilvl w:val="0"/>
                <w:numId w:val="0"/>
              </w:numPr>
              <w:spacing w:before="120" w:after="120"/>
              <w:rPr>
                <w:rFonts w:ascii="Calibri" w:hAnsi="Calibri"/>
                <w:sz w:val="20"/>
                <w:szCs w:val="20"/>
              </w:rPr>
            </w:pPr>
            <w:r w:rsidRPr="0048606F">
              <w:rPr>
                <w:rFonts w:ascii="Calibri" w:hAnsi="Calibri"/>
                <w:sz w:val="20"/>
                <w:szCs w:val="20"/>
              </w:rPr>
              <w:t xml:space="preserve">Exposure of </w:t>
            </w:r>
            <w:r w:rsidR="001A314A">
              <w:rPr>
                <w:rFonts w:ascii="Calibri" w:hAnsi="Calibri"/>
                <w:sz w:val="20"/>
                <w:szCs w:val="20"/>
              </w:rPr>
              <w:t>people</w:t>
            </w:r>
            <w:r w:rsidR="00731CE5">
              <w:rPr>
                <w:rFonts w:ascii="Calibri" w:hAnsi="Calibri"/>
                <w:sz w:val="20"/>
                <w:szCs w:val="20"/>
              </w:rPr>
              <w:t xml:space="preserve"> </w:t>
            </w:r>
            <w:r w:rsidR="00E56623">
              <w:rPr>
                <w:rFonts w:ascii="Calibri" w:hAnsi="Calibri"/>
                <w:sz w:val="20"/>
                <w:szCs w:val="20"/>
              </w:rPr>
              <w:t>(</w:t>
            </w:r>
            <w:r w:rsidR="00731CE5">
              <w:rPr>
                <w:rFonts w:ascii="Calibri" w:hAnsi="Calibri"/>
                <w:sz w:val="20"/>
                <w:szCs w:val="20"/>
              </w:rPr>
              <w:t>other than the trial participants</w:t>
            </w:r>
            <w:r w:rsidR="00E56623">
              <w:rPr>
                <w:rFonts w:ascii="Calibri" w:hAnsi="Calibri"/>
                <w:sz w:val="20"/>
                <w:szCs w:val="20"/>
              </w:rPr>
              <w:t>)</w:t>
            </w:r>
            <w:r w:rsidR="004C17A6">
              <w:rPr>
                <w:rFonts w:ascii="Calibri" w:hAnsi="Calibri"/>
                <w:sz w:val="20"/>
                <w:szCs w:val="20"/>
              </w:rPr>
              <w:t xml:space="preserve"> or animals (e.g. pets)</w:t>
            </w:r>
            <w:r w:rsidRPr="0048606F">
              <w:rPr>
                <w:rFonts w:ascii="Calibri" w:hAnsi="Calibri"/>
                <w:sz w:val="20"/>
                <w:szCs w:val="20"/>
              </w:rPr>
              <w:t xml:space="preserve"> via</w:t>
            </w:r>
            <w:r>
              <w:rPr>
                <w:rFonts w:ascii="Calibri" w:hAnsi="Calibri"/>
                <w:sz w:val="20"/>
                <w:szCs w:val="20"/>
              </w:rPr>
              <w:t xml:space="preserve"> aerosols or ingestion during the:</w:t>
            </w:r>
          </w:p>
          <w:p w14:paraId="3E1C0F3B" w14:textId="77777777" w:rsidR="000344B5" w:rsidRPr="008F7A8B" w:rsidRDefault="000344B5">
            <w:pPr>
              <w:pStyle w:val="Risktable"/>
              <w:numPr>
                <w:ilvl w:val="0"/>
                <w:numId w:val="24"/>
              </w:numPr>
            </w:pPr>
            <w:r>
              <w:t>P</w:t>
            </w:r>
            <w:r w:rsidRPr="008F7A8B">
              <w:t xml:space="preserve">reparation </w:t>
            </w:r>
            <w:r w:rsidRPr="00092EAE">
              <w:t>and</w:t>
            </w:r>
            <w:r w:rsidRPr="008F7A8B">
              <w:t xml:space="preserve"> administration of the GMO</w:t>
            </w:r>
          </w:p>
          <w:p w14:paraId="558115E3" w14:textId="39171173" w:rsidR="000344B5" w:rsidRDefault="00DB60AB">
            <w:pPr>
              <w:pStyle w:val="Risktable"/>
              <w:numPr>
                <w:ilvl w:val="0"/>
                <w:numId w:val="24"/>
              </w:numPr>
            </w:pPr>
            <w:r>
              <w:t>Shedding of the GMO</w:t>
            </w:r>
            <w:r w:rsidR="001A314A">
              <w:t xml:space="preserve"> </w:t>
            </w:r>
            <w:r w:rsidR="000344B5">
              <w:t xml:space="preserve">(e.g. </w:t>
            </w:r>
            <w:r>
              <w:t xml:space="preserve">faeces, </w:t>
            </w:r>
            <w:r w:rsidR="000344B5">
              <w:t>diarrh</w:t>
            </w:r>
            <w:r w:rsidR="002A0560">
              <w:t>o</w:t>
            </w:r>
            <w:r w:rsidR="000344B5">
              <w:t>ea</w:t>
            </w:r>
            <w:r>
              <w:t>, vomit</w:t>
            </w:r>
            <w:r w:rsidR="000344B5">
              <w:t>)</w:t>
            </w:r>
          </w:p>
          <w:p w14:paraId="54317BEE" w14:textId="77777777" w:rsidR="000344B5" w:rsidRPr="0048606F" w:rsidRDefault="000344B5">
            <w:pPr>
              <w:pStyle w:val="Risktable"/>
              <w:numPr>
                <w:ilvl w:val="0"/>
                <w:numId w:val="24"/>
              </w:numPr>
            </w:pPr>
            <w:r>
              <w:t>I</w:t>
            </w:r>
            <w:r w:rsidRPr="0048606F">
              <w:t>mport, transport</w:t>
            </w:r>
            <w:r>
              <w:t>,</w:t>
            </w:r>
            <w:r w:rsidRPr="0048606F">
              <w:t xml:space="preserve"> storage of the GMO</w:t>
            </w:r>
          </w:p>
          <w:p w14:paraId="096C4AD5" w14:textId="77777777" w:rsidR="000344B5" w:rsidRPr="00313C19" w:rsidRDefault="000344B5">
            <w:pPr>
              <w:pStyle w:val="Risktable"/>
              <w:numPr>
                <w:ilvl w:val="0"/>
                <w:numId w:val="24"/>
              </w:numPr>
            </w:pPr>
            <w:r>
              <w:t>Disposal of the GMO</w:t>
            </w:r>
          </w:p>
          <w:p w14:paraId="1A7F7A0A" w14:textId="77777777" w:rsidR="000344B5" w:rsidRPr="0048606F" w:rsidRDefault="000344B5" w:rsidP="00AB4E40">
            <w:pPr>
              <w:pStyle w:val="TableTextRARMP"/>
              <w:spacing w:before="120" w:after="120"/>
              <w:jc w:val="center"/>
              <w:rPr>
                <w:color w:val="000000" w:themeColor="text1"/>
                <w:szCs w:val="20"/>
              </w:rPr>
            </w:pPr>
            <w:r w:rsidRPr="0048606F">
              <w:rPr>
                <w:color w:val="000000" w:themeColor="text1"/>
                <w:szCs w:val="20"/>
              </w:rPr>
              <w:sym w:font="Wingdings 3" w:char="F0C8"/>
            </w:r>
          </w:p>
          <w:p w14:paraId="27798F00" w14:textId="62720FB4" w:rsidR="000344B5" w:rsidRPr="0048606F" w:rsidRDefault="000344B5" w:rsidP="00AB4E40">
            <w:pPr>
              <w:pStyle w:val="textfortable"/>
              <w:spacing w:before="120" w:after="120"/>
              <w:jc w:val="left"/>
              <w:rPr>
                <w:rFonts w:ascii="Calibri" w:hAnsi="Calibri"/>
              </w:rPr>
            </w:pPr>
            <w:r>
              <w:rPr>
                <w:rFonts w:ascii="Calibri" w:hAnsi="Calibri"/>
              </w:rPr>
              <w:t xml:space="preserve">Colonisation of the GMO in the respiratory tract or </w:t>
            </w:r>
            <w:r w:rsidR="004C498F">
              <w:rPr>
                <w:rFonts w:ascii="Calibri" w:hAnsi="Calibri"/>
              </w:rPr>
              <w:t>gut</w:t>
            </w:r>
          </w:p>
          <w:p w14:paraId="7D6FC3C5" w14:textId="77777777" w:rsidR="000344B5" w:rsidRPr="0048606F" w:rsidRDefault="000344B5" w:rsidP="00AB4E40">
            <w:pPr>
              <w:pStyle w:val="TableTextRARMP"/>
              <w:spacing w:before="120" w:after="120"/>
              <w:jc w:val="center"/>
              <w:rPr>
                <w:color w:val="000000" w:themeColor="text1"/>
                <w:szCs w:val="20"/>
              </w:rPr>
            </w:pPr>
            <w:r w:rsidRPr="0048606F">
              <w:rPr>
                <w:color w:val="000000" w:themeColor="text1"/>
                <w:szCs w:val="20"/>
              </w:rPr>
              <w:sym w:font="Wingdings 3" w:char="F0C8"/>
            </w:r>
          </w:p>
          <w:p w14:paraId="43B6556D" w14:textId="77777777" w:rsidR="000344B5" w:rsidRPr="004C4FC3" w:rsidRDefault="000344B5" w:rsidP="00AB4E40">
            <w:pPr>
              <w:pStyle w:val="Style4"/>
              <w:numPr>
                <w:ilvl w:val="0"/>
                <w:numId w:val="0"/>
              </w:numPr>
              <w:spacing w:before="120" w:after="120"/>
              <w:jc w:val="center"/>
              <w:rPr>
                <w:rFonts w:asciiTheme="minorHAnsi" w:hAnsiTheme="minorHAnsi" w:cstheme="minorHAnsi"/>
                <w:sz w:val="20"/>
                <w:szCs w:val="20"/>
              </w:rPr>
            </w:pPr>
            <w:r>
              <w:rPr>
                <w:rFonts w:ascii="Calibri" w:hAnsi="Calibri"/>
                <w:color w:val="auto"/>
                <w:sz w:val="20"/>
                <w:szCs w:val="20"/>
              </w:rPr>
              <w:t>Infection of host cells</w:t>
            </w:r>
          </w:p>
        </w:tc>
        <w:tc>
          <w:tcPr>
            <w:tcW w:w="706" w:type="pct"/>
            <w:tcBorders>
              <w:top w:val="single" w:sz="12" w:space="0" w:color="auto"/>
              <w:left w:val="single" w:sz="4" w:space="0" w:color="auto"/>
              <w:bottom w:val="single" w:sz="4" w:space="0" w:color="auto"/>
              <w:right w:val="single" w:sz="4" w:space="0" w:color="auto"/>
            </w:tcBorders>
          </w:tcPr>
          <w:p w14:paraId="44F80FFD" w14:textId="36C9A847" w:rsidR="000344B5" w:rsidRPr="004C4FC3" w:rsidRDefault="00C56001" w:rsidP="00AB4E40">
            <w:pPr>
              <w:pStyle w:val="textfortable"/>
              <w:jc w:val="left"/>
              <w:rPr>
                <w:rFonts w:asciiTheme="minorHAnsi" w:hAnsiTheme="minorHAnsi" w:cstheme="minorHAnsi"/>
              </w:rPr>
            </w:pPr>
            <w:r>
              <w:rPr>
                <w:rFonts w:asciiTheme="minorHAnsi" w:hAnsiTheme="minorHAnsi" w:cstheme="minorHAnsi"/>
              </w:rPr>
              <w:t xml:space="preserve">Ill health </w:t>
            </w:r>
            <w:r w:rsidR="00813796" w:rsidRPr="00813796">
              <w:rPr>
                <w:rFonts w:asciiTheme="minorHAnsi" w:hAnsiTheme="minorHAnsi" w:cstheme="minorHAnsi"/>
              </w:rPr>
              <w:t xml:space="preserve">(e.g. diarrhoea, vomiting or gut issues) </w:t>
            </w:r>
            <w:r>
              <w:rPr>
                <w:rFonts w:asciiTheme="minorHAnsi" w:hAnsiTheme="minorHAnsi" w:cstheme="minorHAnsi"/>
              </w:rPr>
              <w:t>or genotoxicity</w:t>
            </w:r>
          </w:p>
        </w:tc>
        <w:tc>
          <w:tcPr>
            <w:tcW w:w="706" w:type="pct"/>
            <w:tcBorders>
              <w:top w:val="single" w:sz="12" w:space="0" w:color="auto"/>
              <w:left w:val="single" w:sz="4" w:space="0" w:color="auto"/>
              <w:bottom w:val="single" w:sz="4" w:space="0" w:color="auto"/>
              <w:right w:val="single" w:sz="4" w:space="0" w:color="auto"/>
            </w:tcBorders>
          </w:tcPr>
          <w:p w14:paraId="7B8A2B22" w14:textId="77777777" w:rsidR="000344B5" w:rsidRPr="004C4FC3" w:rsidRDefault="000344B5" w:rsidP="00AB4E40">
            <w:pPr>
              <w:pStyle w:val="textfortable"/>
              <w:jc w:val="left"/>
              <w:rPr>
                <w:rFonts w:asciiTheme="minorHAnsi" w:hAnsiTheme="minorHAnsi" w:cstheme="minorHAnsi"/>
              </w:rPr>
            </w:pPr>
            <w:r w:rsidRPr="004C4FC3">
              <w:rPr>
                <w:rFonts w:asciiTheme="minorHAnsi" w:hAnsiTheme="minorHAnsi" w:cstheme="minorHAnsi"/>
              </w:rPr>
              <w:t>No</w:t>
            </w:r>
          </w:p>
        </w:tc>
        <w:tc>
          <w:tcPr>
            <w:tcW w:w="1402" w:type="pct"/>
            <w:tcBorders>
              <w:top w:val="single" w:sz="12" w:space="0" w:color="auto"/>
              <w:left w:val="single" w:sz="4" w:space="0" w:color="auto"/>
              <w:bottom w:val="single" w:sz="4" w:space="0" w:color="auto"/>
              <w:right w:val="single" w:sz="12" w:space="0" w:color="auto"/>
            </w:tcBorders>
          </w:tcPr>
          <w:p w14:paraId="7EA5A977" w14:textId="1266DB74" w:rsidR="000344B5" w:rsidRDefault="000344B5" w:rsidP="00AB4E40">
            <w:pPr>
              <w:pStyle w:val="tablebullets"/>
              <w:ind w:left="302" w:hanging="283"/>
              <w:rPr>
                <w:rFonts w:asciiTheme="minorHAnsi" w:eastAsia="Times New Roman" w:hAnsiTheme="minorHAnsi" w:cstheme="minorHAnsi"/>
              </w:rPr>
            </w:pPr>
            <w:r>
              <w:rPr>
                <w:rFonts w:asciiTheme="minorHAnsi" w:eastAsia="Times New Roman" w:hAnsiTheme="minorHAnsi" w:cstheme="minorHAnsi"/>
              </w:rPr>
              <w:t xml:space="preserve">The GMO has been modified to only persist in inflammatory conditions and </w:t>
            </w:r>
            <w:r w:rsidR="00A64C10">
              <w:rPr>
                <w:rFonts w:asciiTheme="minorHAnsi" w:eastAsia="Times New Roman" w:hAnsiTheme="minorHAnsi" w:cstheme="minorHAnsi"/>
              </w:rPr>
              <w:t xml:space="preserve">may </w:t>
            </w:r>
            <w:r>
              <w:rPr>
                <w:rFonts w:asciiTheme="minorHAnsi" w:eastAsia="Times New Roman" w:hAnsiTheme="minorHAnsi" w:cstheme="minorHAnsi"/>
              </w:rPr>
              <w:t xml:space="preserve">not persist </w:t>
            </w:r>
            <w:r w:rsidR="00A64C10">
              <w:rPr>
                <w:rFonts w:asciiTheme="minorHAnsi" w:eastAsia="Times New Roman" w:hAnsiTheme="minorHAnsi" w:cstheme="minorHAnsi"/>
              </w:rPr>
              <w:t xml:space="preserve">as well as WT </w:t>
            </w:r>
            <w:r>
              <w:rPr>
                <w:rFonts w:asciiTheme="minorHAnsi" w:eastAsia="Times New Roman" w:hAnsiTheme="minorHAnsi" w:cstheme="minorHAnsi"/>
              </w:rPr>
              <w:t xml:space="preserve">in </w:t>
            </w:r>
            <w:r w:rsidR="00A64C10">
              <w:rPr>
                <w:rFonts w:asciiTheme="minorHAnsi" w:eastAsia="Times New Roman" w:hAnsiTheme="minorHAnsi" w:cstheme="minorHAnsi"/>
              </w:rPr>
              <w:t xml:space="preserve">a </w:t>
            </w:r>
            <w:r>
              <w:rPr>
                <w:rFonts w:asciiTheme="minorHAnsi" w:eastAsia="Times New Roman" w:hAnsiTheme="minorHAnsi" w:cstheme="minorHAnsi"/>
              </w:rPr>
              <w:t>healthy gut.</w:t>
            </w:r>
          </w:p>
          <w:p w14:paraId="34632CA6" w14:textId="40B88A6B" w:rsidR="000344B5" w:rsidRPr="00702E2A" w:rsidRDefault="000344B5" w:rsidP="00AB4E40">
            <w:pPr>
              <w:pStyle w:val="tablebullets"/>
              <w:ind w:left="302" w:hanging="283"/>
              <w:rPr>
                <w:rFonts w:asciiTheme="minorHAnsi" w:eastAsia="Times New Roman" w:hAnsiTheme="minorHAnsi" w:cstheme="minorHAnsi"/>
              </w:rPr>
            </w:pPr>
            <w:r>
              <w:rPr>
                <w:rFonts w:asciiTheme="minorHAnsi" w:eastAsia="Times New Roman" w:hAnsiTheme="minorHAnsi" w:cstheme="minorHAnsi"/>
              </w:rPr>
              <w:t>The dose from accidental exposure during administration</w:t>
            </w:r>
            <w:r w:rsidR="003E42F3">
              <w:rPr>
                <w:rFonts w:asciiTheme="minorHAnsi" w:eastAsia="Times New Roman" w:hAnsiTheme="minorHAnsi" w:cstheme="minorHAnsi"/>
              </w:rPr>
              <w:t xml:space="preserve"> or shedding from trial participants</w:t>
            </w:r>
            <w:r>
              <w:rPr>
                <w:rFonts w:asciiTheme="minorHAnsi" w:eastAsia="Times New Roman" w:hAnsiTheme="minorHAnsi" w:cstheme="minorHAnsi"/>
              </w:rPr>
              <w:t xml:space="preserve"> would be low.</w:t>
            </w:r>
          </w:p>
          <w:p w14:paraId="5BB49DDE" w14:textId="77777777" w:rsidR="000344B5" w:rsidRPr="004C4FC3" w:rsidRDefault="000344B5" w:rsidP="00AB4E40">
            <w:pPr>
              <w:pStyle w:val="tablebullets"/>
              <w:ind w:left="302" w:hanging="283"/>
              <w:rPr>
                <w:rFonts w:asciiTheme="minorHAnsi" w:eastAsia="Times New Roman" w:hAnsiTheme="minorHAnsi" w:cstheme="minorHAnsi"/>
              </w:rPr>
            </w:pPr>
            <w:r w:rsidRPr="004C4FC3">
              <w:rPr>
                <w:rFonts w:asciiTheme="minorHAnsi" w:eastAsia="Times New Roman" w:hAnsiTheme="minorHAnsi" w:cstheme="minorHAnsi"/>
              </w:rPr>
              <w:t xml:space="preserve">Only trained personnel </w:t>
            </w:r>
            <w:r>
              <w:rPr>
                <w:rFonts w:asciiTheme="minorHAnsi" w:eastAsia="Times New Roman" w:hAnsiTheme="minorHAnsi" w:cstheme="minorHAnsi"/>
              </w:rPr>
              <w:t xml:space="preserve">wearing PPE </w:t>
            </w:r>
            <w:r w:rsidRPr="004C4FC3">
              <w:rPr>
                <w:rFonts w:asciiTheme="minorHAnsi" w:eastAsia="Times New Roman" w:hAnsiTheme="minorHAnsi" w:cstheme="minorHAnsi"/>
              </w:rPr>
              <w:t xml:space="preserve">would prepare, </w:t>
            </w:r>
            <w:r>
              <w:rPr>
                <w:rFonts w:asciiTheme="minorHAnsi" w:eastAsia="Times New Roman" w:hAnsiTheme="minorHAnsi" w:cstheme="minorHAnsi"/>
              </w:rPr>
              <w:t>supervise the administration of</w:t>
            </w:r>
            <w:r w:rsidRPr="004C4FC3">
              <w:rPr>
                <w:rFonts w:asciiTheme="minorHAnsi" w:eastAsia="Times New Roman" w:hAnsiTheme="minorHAnsi" w:cstheme="minorHAnsi"/>
              </w:rPr>
              <w:t xml:space="preserve"> and analyse the GMO</w:t>
            </w:r>
            <w:r>
              <w:rPr>
                <w:rFonts w:asciiTheme="minorHAnsi" w:eastAsia="Times New Roman" w:hAnsiTheme="minorHAnsi" w:cstheme="minorHAnsi"/>
              </w:rPr>
              <w:t xml:space="preserve">. </w:t>
            </w:r>
          </w:p>
          <w:p w14:paraId="3B192504" w14:textId="77777777" w:rsidR="000344B5" w:rsidRPr="00C4729E" w:rsidRDefault="000344B5" w:rsidP="00AB4E40">
            <w:pPr>
              <w:pStyle w:val="tablebullets"/>
              <w:ind w:left="302" w:hanging="283"/>
              <w:rPr>
                <w:rFonts w:asciiTheme="minorHAnsi" w:eastAsia="Calibri" w:hAnsiTheme="minorHAnsi" w:cstheme="minorHAnsi"/>
                <w:color w:val="0070C0"/>
              </w:rPr>
            </w:pPr>
            <w:r w:rsidRPr="00670931">
              <w:rPr>
                <w:rFonts w:asciiTheme="minorHAnsi" w:eastAsia="Calibri" w:hAnsiTheme="minorHAnsi" w:cstheme="minorHAnsi"/>
                <w:i/>
              </w:rPr>
              <w:t>E.coli</w:t>
            </w:r>
            <w:r w:rsidRPr="00670931">
              <w:rPr>
                <w:rFonts w:asciiTheme="minorHAnsi" w:eastAsia="Calibri" w:hAnsiTheme="minorHAnsi" w:cstheme="minorHAnsi"/>
              </w:rPr>
              <w:t xml:space="preserve"> Nissle strain lacks pathogenic genes</w:t>
            </w:r>
            <w:r w:rsidRPr="00C4729E">
              <w:rPr>
                <w:rFonts w:asciiTheme="minorHAnsi" w:eastAsia="Calibri" w:hAnsiTheme="minorHAnsi" w:cstheme="minorHAnsi"/>
                <w:color w:val="0070C0"/>
              </w:rPr>
              <w:t>.</w:t>
            </w:r>
          </w:p>
          <w:p w14:paraId="4EADDC59" w14:textId="77777777" w:rsidR="000344B5" w:rsidRDefault="000344B5" w:rsidP="00AB4E40">
            <w:pPr>
              <w:pStyle w:val="tablebullets"/>
              <w:ind w:left="302" w:hanging="283"/>
              <w:rPr>
                <w:rFonts w:asciiTheme="minorHAnsi" w:eastAsia="Calibri" w:hAnsiTheme="minorHAnsi" w:cstheme="minorHAnsi"/>
              </w:rPr>
            </w:pPr>
            <w:r w:rsidRPr="00992812">
              <w:rPr>
                <w:rFonts w:asciiTheme="minorHAnsi" w:eastAsia="Calibri" w:hAnsiTheme="minorHAnsi" w:cstheme="minorHAnsi"/>
              </w:rPr>
              <w:t>Import would be in accordance with IATA 3245</w:t>
            </w:r>
            <w:r>
              <w:rPr>
                <w:rFonts w:asciiTheme="minorHAnsi" w:eastAsia="Calibri" w:hAnsiTheme="minorHAnsi" w:cstheme="minorHAnsi"/>
              </w:rPr>
              <w:t>.</w:t>
            </w:r>
          </w:p>
          <w:p w14:paraId="7EEB309F" w14:textId="77777777" w:rsidR="000344B5" w:rsidRPr="00C4729E" w:rsidRDefault="000344B5" w:rsidP="00AB4E40">
            <w:pPr>
              <w:pStyle w:val="tablebullets"/>
              <w:ind w:left="302" w:hanging="283"/>
              <w:rPr>
                <w:rFonts w:asciiTheme="minorHAnsi" w:eastAsia="Calibri" w:hAnsiTheme="minorHAnsi" w:cstheme="minorHAnsi"/>
              </w:rPr>
            </w:pPr>
            <w:r w:rsidRPr="00C4729E">
              <w:rPr>
                <w:rFonts w:asciiTheme="minorHAnsi" w:eastAsia="Calibri" w:hAnsiTheme="minorHAnsi" w:cstheme="minorHAnsi"/>
              </w:rPr>
              <w:t xml:space="preserve">Transport, storage and disposal of the GMO would be in accordance with the Regulator’s </w:t>
            </w:r>
            <w:r w:rsidRPr="00C4729E">
              <w:rPr>
                <w:rFonts w:asciiTheme="minorHAnsi" w:eastAsia="Calibri" w:hAnsiTheme="minorHAnsi" w:cstheme="minorHAnsi"/>
                <w:i/>
                <w:iCs/>
              </w:rPr>
              <w:t>Guidelines for the Transport, Storage and Disposal of GMOs</w:t>
            </w:r>
            <w:r>
              <w:rPr>
                <w:rFonts w:asciiTheme="minorHAnsi" w:eastAsia="Calibri" w:hAnsiTheme="minorHAnsi" w:cstheme="minorHAnsi"/>
                <w:i/>
                <w:iCs/>
              </w:rPr>
              <w:t>.</w:t>
            </w:r>
          </w:p>
          <w:p w14:paraId="1FB5525A" w14:textId="77777777" w:rsidR="000344B5" w:rsidRPr="000E3EBC" w:rsidRDefault="000344B5" w:rsidP="00AB4E40">
            <w:pPr>
              <w:pStyle w:val="tablebullets"/>
              <w:numPr>
                <w:ilvl w:val="0"/>
                <w:numId w:val="0"/>
              </w:numPr>
              <w:ind w:left="302"/>
              <w:rPr>
                <w:rFonts w:asciiTheme="minorHAnsi" w:eastAsia="Calibri" w:hAnsiTheme="minorHAnsi" w:cstheme="minorHAnsi"/>
              </w:rPr>
            </w:pPr>
          </w:p>
        </w:tc>
      </w:tr>
      <w:tr w:rsidR="000344B5" w:rsidRPr="004C4FC3" w14:paraId="71791231" w14:textId="77777777" w:rsidTr="00C56001">
        <w:tc>
          <w:tcPr>
            <w:tcW w:w="541" w:type="pct"/>
            <w:tcBorders>
              <w:top w:val="single" w:sz="12" w:space="0" w:color="auto"/>
              <w:left w:val="single" w:sz="12" w:space="0" w:color="auto"/>
              <w:bottom w:val="single" w:sz="4" w:space="0" w:color="auto"/>
              <w:right w:val="single" w:sz="4" w:space="0" w:color="auto"/>
            </w:tcBorders>
          </w:tcPr>
          <w:p w14:paraId="4B6F8FAF" w14:textId="77777777" w:rsidR="000344B5" w:rsidRPr="004C4FC3" w:rsidRDefault="000344B5" w:rsidP="00AB4E40">
            <w:pPr>
              <w:pStyle w:val="textfortable"/>
              <w:spacing w:before="120" w:after="120"/>
              <w:jc w:val="left"/>
              <w:rPr>
                <w:rFonts w:asciiTheme="minorHAnsi" w:hAnsiTheme="minorHAnsi" w:cstheme="minorHAnsi"/>
              </w:rPr>
            </w:pPr>
            <w:r w:rsidRPr="004C4FC3">
              <w:rPr>
                <w:rFonts w:asciiTheme="minorHAnsi" w:hAnsiTheme="minorHAnsi" w:cstheme="minorHAnsi"/>
              </w:rPr>
              <w:t>2</w:t>
            </w:r>
          </w:p>
        </w:tc>
        <w:tc>
          <w:tcPr>
            <w:tcW w:w="458" w:type="pct"/>
            <w:tcBorders>
              <w:top w:val="single" w:sz="12" w:space="0" w:color="auto"/>
              <w:left w:val="single" w:sz="12" w:space="0" w:color="auto"/>
              <w:bottom w:val="single" w:sz="4" w:space="0" w:color="auto"/>
              <w:right w:val="single" w:sz="4" w:space="0" w:color="auto"/>
            </w:tcBorders>
          </w:tcPr>
          <w:p w14:paraId="11E81840" w14:textId="77777777" w:rsidR="000344B5" w:rsidRPr="004C4FC3" w:rsidRDefault="000344B5" w:rsidP="00AB4E40">
            <w:pPr>
              <w:pStyle w:val="textfortable"/>
              <w:spacing w:before="120" w:after="120"/>
              <w:jc w:val="left"/>
              <w:rPr>
                <w:rFonts w:asciiTheme="minorHAnsi" w:hAnsiTheme="minorHAnsi" w:cstheme="minorHAnsi"/>
              </w:rPr>
            </w:pPr>
            <w:r>
              <w:rPr>
                <w:rFonts w:asciiTheme="minorHAnsi" w:hAnsiTheme="minorHAnsi" w:cstheme="minorHAnsi"/>
              </w:rPr>
              <w:t>GMO</w:t>
            </w:r>
          </w:p>
        </w:tc>
        <w:tc>
          <w:tcPr>
            <w:tcW w:w="1187" w:type="pct"/>
            <w:tcBorders>
              <w:top w:val="single" w:sz="12" w:space="0" w:color="auto"/>
              <w:left w:val="single" w:sz="4" w:space="0" w:color="auto"/>
              <w:bottom w:val="single" w:sz="4" w:space="0" w:color="auto"/>
              <w:right w:val="single" w:sz="4" w:space="0" w:color="auto"/>
            </w:tcBorders>
          </w:tcPr>
          <w:p w14:paraId="0FF70367" w14:textId="77777777" w:rsidR="000344B5" w:rsidRPr="004C4FC3" w:rsidRDefault="000344B5" w:rsidP="00AB4E40">
            <w:pPr>
              <w:pStyle w:val="Style4"/>
              <w:numPr>
                <w:ilvl w:val="0"/>
                <w:numId w:val="0"/>
              </w:numPr>
              <w:spacing w:before="120" w:after="120"/>
              <w:rPr>
                <w:rFonts w:asciiTheme="minorHAnsi" w:hAnsiTheme="minorHAnsi" w:cstheme="minorHAnsi"/>
                <w:sz w:val="20"/>
                <w:szCs w:val="20"/>
              </w:rPr>
            </w:pPr>
            <w:r w:rsidRPr="004C4FC3">
              <w:rPr>
                <w:rFonts w:asciiTheme="minorHAnsi" w:hAnsiTheme="minorHAnsi" w:cstheme="minorHAnsi"/>
                <w:sz w:val="20"/>
                <w:szCs w:val="20"/>
              </w:rPr>
              <w:t>Administration of GMO to participant</w:t>
            </w:r>
          </w:p>
          <w:p w14:paraId="124A4A15" w14:textId="77777777" w:rsidR="000344B5" w:rsidRPr="004C4FC3" w:rsidRDefault="000344B5" w:rsidP="00AB4E40">
            <w:pPr>
              <w:pStyle w:val="TableTextRARMP"/>
              <w:spacing w:before="120" w:after="120"/>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sym w:font="Wingdings 3" w:char="F0C8"/>
            </w:r>
          </w:p>
          <w:p w14:paraId="4708BBEE" w14:textId="175B6622" w:rsidR="000344B5" w:rsidRDefault="000344B5" w:rsidP="00AB4E40">
            <w:pPr>
              <w:pStyle w:val="Style4"/>
              <w:numPr>
                <w:ilvl w:val="0"/>
                <w:numId w:val="0"/>
              </w:numPr>
              <w:spacing w:before="120" w:after="120"/>
              <w:rPr>
                <w:rFonts w:asciiTheme="minorHAnsi" w:hAnsiTheme="minorHAnsi" w:cstheme="minorHAnsi"/>
                <w:sz w:val="20"/>
                <w:szCs w:val="20"/>
              </w:rPr>
            </w:pPr>
            <w:r>
              <w:rPr>
                <w:rFonts w:asciiTheme="minorHAnsi" w:hAnsiTheme="minorHAnsi" w:cstheme="minorHAnsi"/>
                <w:sz w:val="20"/>
                <w:szCs w:val="20"/>
              </w:rPr>
              <w:t>Colonisation of the GMO in the participant’s gut</w:t>
            </w:r>
          </w:p>
          <w:p w14:paraId="351E6B0F" w14:textId="77777777" w:rsidR="000344B5" w:rsidRPr="004C4FC3" w:rsidRDefault="000344B5" w:rsidP="00AB4E40">
            <w:pPr>
              <w:pStyle w:val="TableTextRARMP"/>
              <w:spacing w:before="120" w:after="120"/>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sym w:font="Wingdings 3" w:char="F0C8"/>
            </w:r>
          </w:p>
          <w:p w14:paraId="775FC07C" w14:textId="710B68D8" w:rsidR="001A314A" w:rsidRDefault="003721B0" w:rsidP="006A54DB">
            <w:pPr>
              <w:pStyle w:val="Risktable"/>
              <w:ind w:left="0" w:firstLine="0"/>
            </w:pPr>
            <w:r>
              <w:t>T</w:t>
            </w:r>
            <w:r w:rsidR="001A314A">
              <w:t>ransfer of genetic material to or from the GMO</w:t>
            </w:r>
          </w:p>
          <w:p w14:paraId="2B0E6D5C" w14:textId="77777777" w:rsidR="000344B5" w:rsidRPr="00354EEA" w:rsidRDefault="000344B5" w:rsidP="00AB4E40">
            <w:pPr>
              <w:pStyle w:val="TableTextRARMP"/>
              <w:spacing w:before="120" w:after="120"/>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sym w:font="Wingdings 3" w:char="F0C8"/>
            </w:r>
          </w:p>
          <w:p w14:paraId="63862DDF" w14:textId="2665DDCD" w:rsidR="000344B5" w:rsidRPr="004C4FC3" w:rsidRDefault="003721B0" w:rsidP="00AB4E40">
            <w:pPr>
              <w:pStyle w:val="TableTextRARMP"/>
              <w:spacing w:before="120" w:after="120"/>
              <w:rPr>
                <w:rFonts w:asciiTheme="minorHAnsi" w:hAnsiTheme="minorHAnsi" w:cstheme="minorHAnsi"/>
                <w:color w:val="000000" w:themeColor="text1"/>
                <w:szCs w:val="20"/>
              </w:rPr>
            </w:pPr>
            <w:r>
              <w:rPr>
                <w:rFonts w:asciiTheme="minorHAnsi" w:hAnsiTheme="minorHAnsi" w:cstheme="minorHAnsi"/>
                <w:color w:val="000000" w:themeColor="text1"/>
                <w:szCs w:val="20"/>
              </w:rPr>
              <w:lastRenderedPageBreak/>
              <w:t xml:space="preserve">Novel </w:t>
            </w:r>
            <w:r w:rsidR="00A45C73">
              <w:rPr>
                <w:rFonts w:asciiTheme="minorHAnsi" w:hAnsiTheme="minorHAnsi" w:cstheme="minorHAnsi"/>
                <w:color w:val="000000" w:themeColor="text1"/>
                <w:szCs w:val="20"/>
              </w:rPr>
              <w:t>GM bacteria</w:t>
            </w:r>
            <w:r w:rsidR="00A45C73" w:rsidRPr="004C4FC3">
              <w:rPr>
                <w:rFonts w:asciiTheme="minorHAnsi" w:hAnsiTheme="minorHAnsi" w:cstheme="minorHAnsi"/>
                <w:color w:val="000000" w:themeColor="text1"/>
                <w:szCs w:val="20"/>
              </w:rPr>
              <w:t xml:space="preserve"> </w:t>
            </w:r>
            <w:r w:rsidR="000344B5" w:rsidRPr="004C4FC3">
              <w:rPr>
                <w:rFonts w:asciiTheme="minorHAnsi" w:hAnsiTheme="minorHAnsi" w:cstheme="minorHAnsi"/>
                <w:color w:val="000000" w:themeColor="text1"/>
                <w:szCs w:val="20"/>
              </w:rPr>
              <w:t>are shed by the participant</w:t>
            </w:r>
            <w:r w:rsidR="000344B5">
              <w:rPr>
                <w:rFonts w:asciiTheme="minorHAnsi" w:hAnsiTheme="minorHAnsi" w:cstheme="minorHAnsi"/>
                <w:color w:val="000000" w:themeColor="text1"/>
                <w:szCs w:val="20"/>
              </w:rPr>
              <w:t xml:space="preserve"> </w:t>
            </w:r>
            <w:r w:rsidR="000344B5">
              <w:t>(e.g. vomit, faeces)</w:t>
            </w:r>
          </w:p>
          <w:p w14:paraId="2D9AC0D8" w14:textId="77777777" w:rsidR="000344B5" w:rsidRPr="00F10B51" w:rsidRDefault="000344B5" w:rsidP="00AB4E40">
            <w:pPr>
              <w:pStyle w:val="TableTextRARMP"/>
              <w:spacing w:before="120" w:after="120"/>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sym w:font="Wingdings 3" w:char="F0C8"/>
            </w:r>
          </w:p>
          <w:p w14:paraId="24E4E979" w14:textId="764875C5" w:rsidR="000344B5" w:rsidRPr="004C4FC3" w:rsidRDefault="000344B5" w:rsidP="00AB4E40">
            <w:pPr>
              <w:pStyle w:val="Style4"/>
              <w:numPr>
                <w:ilvl w:val="0"/>
                <w:numId w:val="0"/>
              </w:numPr>
              <w:spacing w:before="120" w:after="120"/>
              <w:rPr>
                <w:rFonts w:asciiTheme="minorHAnsi" w:hAnsiTheme="minorHAnsi" w:cstheme="minorHAnsi"/>
                <w:sz w:val="20"/>
                <w:szCs w:val="20"/>
              </w:rPr>
            </w:pPr>
            <w:r w:rsidRPr="004C4FC3">
              <w:rPr>
                <w:rFonts w:asciiTheme="minorHAnsi" w:hAnsiTheme="minorHAnsi" w:cstheme="minorHAnsi"/>
                <w:sz w:val="20"/>
                <w:szCs w:val="20"/>
              </w:rPr>
              <w:t xml:space="preserve">Exposure of medical staff, carers or pets to </w:t>
            </w:r>
            <w:r w:rsidR="00C91429">
              <w:rPr>
                <w:rFonts w:asciiTheme="minorHAnsi" w:hAnsiTheme="minorHAnsi" w:cstheme="minorHAnsi"/>
                <w:sz w:val="20"/>
                <w:szCs w:val="20"/>
              </w:rPr>
              <w:t xml:space="preserve">novel GM </w:t>
            </w:r>
            <w:r w:rsidRPr="004C4FC3">
              <w:rPr>
                <w:rFonts w:asciiTheme="minorHAnsi" w:hAnsiTheme="minorHAnsi" w:cstheme="minorHAnsi"/>
                <w:sz w:val="20"/>
                <w:szCs w:val="20"/>
              </w:rPr>
              <w:t>bacteria shed by the participant</w:t>
            </w:r>
          </w:p>
          <w:p w14:paraId="7CDD99F9" w14:textId="77777777" w:rsidR="000344B5" w:rsidRPr="004C4FC3" w:rsidRDefault="000344B5" w:rsidP="00AB4E40">
            <w:pPr>
              <w:pStyle w:val="Style4"/>
              <w:numPr>
                <w:ilvl w:val="0"/>
                <w:numId w:val="0"/>
              </w:numPr>
              <w:spacing w:before="120" w:after="120"/>
              <w:jc w:val="center"/>
              <w:rPr>
                <w:rFonts w:asciiTheme="minorHAnsi" w:hAnsiTheme="minorHAnsi" w:cstheme="minorHAnsi"/>
                <w:sz w:val="20"/>
                <w:szCs w:val="20"/>
              </w:rPr>
            </w:pPr>
            <w:r w:rsidRPr="004C4FC3">
              <w:rPr>
                <w:rFonts w:asciiTheme="minorHAnsi" w:hAnsiTheme="minorHAnsi" w:cstheme="minorHAnsi"/>
                <w:sz w:val="20"/>
                <w:szCs w:val="20"/>
              </w:rPr>
              <w:sym w:font="Wingdings 3" w:char="F0C8"/>
            </w:r>
          </w:p>
          <w:p w14:paraId="5C68EF8C" w14:textId="2D424184" w:rsidR="000344B5" w:rsidRDefault="000344B5" w:rsidP="00AB4E40">
            <w:pPr>
              <w:pStyle w:val="Style4"/>
              <w:numPr>
                <w:ilvl w:val="0"/>
                <w:numId w:val="0"/>
              </w:numPr>
              <w:spacing w:before="120" w:after="120"/>
              <w:rPr>
                <w:rFonts w:asciiTheme="minorHAnsi" w:hAnsiTheme="minorHAnsi" w:cstheme="minorHAnsi"/>
                <w:sz w:val="20"/>
                <w:szCs w:val="20"/>
              </w:rPr>
            </w:pPr>
            <w:r>
              <w:rPr>
                <w:rFonts w:asciiTheme="minorHAnsi" w:hAnsiTheme="minorHAnsi" w:cstheme="minorHAnsi"/>
                <w:sz w:val="20"/>
                <w:szCs w:val="20"/>
              </w:rPr>
              <w:t xml:space="preserve">Colonisation of </w:t>
            </w:r>
            <w:r w:rsidR="001A314A">
              <w:rPr>
                <w:rFonts w:asciiTheme="minorHAnsi" w:hAnsiTheme="minorHAnsi" w:cstheme="minorHAnsi"/>
                <w:sz w:val="20"/>
                <w:szCs w:val="20"/>
              </w:rPr>
              <w:t xml:space="preserve">novel </w:t>
            </w:r>
            <w:r w:rsidR="00D33718">
              <w:rPr>
                <w:rFonts w:asciiTheme="minorHAnsi" w:hAnsiTheme="minorHAnsi" w:cstheme="minorHAnsi"/>
                <w:sz w:val="20"/>
                <w:szCs w:val="20"/>
              </w:rPr>
              <w:t xml:space="preserve">GM bacteria </w:t>
            </w:r>
            <w:r>
              <w:rPr>
                <w:rFonts w:asciiTheme="minorHAnsi" w:hAnsiTheme="minorHAnsi" w:cstheme="minorHAnsi"/>
                <w:sz w:val="20"/>
                <w:szCs w:val="20"/>
              </w:rPr>
              <w:t xml:space="preserve">in the gut </w:t>
            </w:r>
          </w:p>
          <w:p w14:paraId="40BAC512" w14:textId="77777777" w:rsidR="000344B5" w:rsidRDefault="000344B5" w:rsidP="00AB4E40">
            <w:pPr>
              <w:pStyle w:val="Style4"/>
              <w:numPr>
                <w:ilvl w:val="0"/>
                <w:numId w:val="0"/>
              </w:numPr>
              <w:spacing w:before="120" w:after="120"/>
              <w:jc w:val="center"/>
              <w:rPr>
                <w:rFonts w:asciiTheme="minorHAnsi" w:hAnsiTheme="minorHAnsi" w:cstheme="minorHAnsi"/>
                <w:sz w:val="20"/>
                <w:szCs w:val="20"/>
              </w:rPr>
            </w:pPr>
            <w:r w:rsidRPr="004C4FC3">
              <w:rPr>
                <w:rFonts w:asciiTheme="minorHAnsi" w:hAnsiTheme="minorHAnsi" w:cstheme="minorHAnsi"/>
                <w:sz w:val="20"/>
                <w:szCs w:val="20"/>
              </w:rPr>
              <w:sym w:font="Wingdings 3" w:char="F0C8"/>
            </w:r>
          </w:p>
          <w:p w14:paraId="58271D01" w14:textId="28B28E68" w:rsidR="000344B5" w:rsidRPr="002B1B49" w:rsidRDefault="000344B5" w:rsidP="00AB4E40">
            <w:pPr>
              <w:pStyle w:val="Style4"/>
              <w:numPr>
                <w:ilvl w:val="0"/>
                <w:numId w:val="0"/>
              </w:numPr>
              <w:spacing w:before="120" w:after="120"/>
              <w:rPr>
                <w:rFonts w:asciiTheme="minorHAnsi" w:hAnsiTheme="minorHAnsi" w:cstheme="minorHAnsi"/>
                <w:sz w:val="20"/>
                <w:szCs w:val="20"/>
              </w:rPr>
            </w:pPr>
            <w:r w:rsidRPr="004C4FC3">
              <w:rPr>
                <w:rFonts w:asciiTheme="minorHAnsi" w:hAnsiTheme="minorHAnsi" w:cstheme="minorHAnsi"/>
                <w:sz w:val="20"/>
                <w:szCs w:val="20"/>
              </w:rPr>
              <w:t xml:space="preserve">Infection with </w:t>
            </w:r>
            <w:r w:rsidR="00D33718">
              <w:rPr>
                <w:rFonts w:asciiTheme="minorHAnsi" w:hAnsiTheme="minorHAnsi" w:cstheme="minorHAnsi"/>
                <w:sz w:val="20"/>
                <w:szCs w:val="20"/>
              </w:rPr>
              <w:t>novel GM bacteria</w:t>
            </w:r>
          </w:p>
        </w:tc>
        <w:tc>
          <w:tcPr>
            <w:tcW w:w="706" w:type="pct"/>
            <w:tcBorders>
              <w:top w:val="single" w:sz="12" w:space="0" w:color="auto"/>
              <w:left w:val="single" w:sz="4" w:space="0" w:color="auto"/>
              <w:bottom w:val="single" w:sz="4" w:space="0" w:color="auto"/>
              <w:right w:val="single" w:sz="4" w:space="0" w:color="auto"/>
            </w:tcBorders>
          </w:tcPr>
          <w:p w14:paraId="6F90848E" w14:textId="3AFEFCEA" w:rsidR="000344B5" w:rsidRPr="004C4FC3" w:rsidRDefault="00C56001" w:rsidP="00AB4E40">
            <w:pPr>
              <w:pStyle w:val="textfortable"/>
              <w:jc w:val="left"/>
              <w:rPr>
                <w:rFonts w:asciiTheme="minorHAnsi" w:hAnsiTheme="minorHAnsi" w:cstheme="minorHAnsi"/>
              </w:rPr>
            </w:pPr>
            <w:r>
              <w:rPr>
                <w:rFonts w:asciiTheme="minorHAnsi" w:hAnsiTheme="minorHAnsi" w:cstheme="minorHAnsi"/>
              </w:rPr>
              <w:lastRenderedPageBreak/>
              <w:t xml:space="preserve">Ill health </w:t>
            </w:r>
            <w:r w:rsidR="00813796" w:rsidRPr="00813796">
              <w:rPr>
                <w:rFonts w:asciiTheme="minorHAnsi" w:hAnsiTheme="minorHAnsi" w:cstheme="minorHAnsi"/>
              </w:rPr>
              <w:t xml:space="preserve">(e.g. diarrhoea, vomiting or gut issues) </w:t>
            </w:r>
            <w:r>
              <w:rPr>
                <w:rFonts w:asciiTheme="minorHAnsi" w:hAnsiTheme="minorHAnsi" w:cstheme="minorHAnsi"/>
              </w:rPr>
              <w:t>or genotoxicity</w:t>
            </w:r>
          </w:p>
        </w:tc>
        <w:tc>
          <w:tcPr>
            <w:tcW w:w="706" w:type="pct"/>
            <w:tcBorders>
              <w:top w:val="single" w:sz="12" w:space="0" w:color="auto"/>
              <w:left w:val="single" w:sz="4" w:space="0" w:color="auto"/>
              <w:bottom w:val="single" w:sz="4" w:space="0" w:color="auto"/>
              <w:right w:val="single" w:sz="4" w:space="0" w:color="auto"/>
            </w:tcBorders>
          </w:tcPr>
          <w:p w14:paraId="163A2995" w14:textId="77777777" w:rsidR="000344B5" w:rsidRPr="004C4FC3" w:rsidRDefault="000344B5" w:rsidP="00AB4E40">
            <w:pPr>
              <w:pStyle w:val="textfortable"/>
              <w:jc w:val="left"/>
              <w:rPr>
                <w:rFonts w:asciiTheme="minorHAnsi" w:hAnsiTheme="minorHAnsi" w:cstheme="minorHAnsi"/>
              </w:rPr>
            </w:pPr>
            <w:r w:rsidRPr="004C4FC3">
              <w:rPr>
                <w:rFonts w:asciiTheme="minorHAnsi" w:hAnsiTheme="minorHAnsi" w:cstheme="minorHAnsi"/>
              </w:rPr>
              <w:t>No</w:t>
            </w:r>
          </w:p>
        </w:tc>
        <w:tc>
          <w:tcPr>
            <w:tcW w:w="1402" w:type="pct"/>
            <w:tcBorders>
              <w:top w:val="single" w:sz="12" w:space="0" w:color="auto"/>
              <w:left w:val="single" w:sz="4" w:space="0" w:color="auto"/>
              <w:bottom w:val="single" w:sz="4" w:space="0" w:color="auto"/>
              <w:right w:val="single" w:sz="12" w:space="0" w:color="auto"/>
            </w:tcBorders>
          </w:tcPr>
          <w:p w14:paraId="505A057B" w14:textId="77777777" w:rsidR="000344B5" w:rsidRDefault="000344B5">
            <w:pPr>
              <w:pStyle w:val="tablebullets"/>
              <w:numPr>
                <w:ilvl w:val="0"/>
                <w:numId w:val="81"/>
              </w:numPr>
              <w:rPr>
                <w:rFonts w:asciiTheme="minorHAnsi" w:hAnsiTheme="minorHAnsi" w:cstheme="minorHAnsi"/>
              </w:rPr>
            </w:pPr>
            <w:r>
              <w:rPr>
                <w:rFonts w:asciiTheme="minorHAnsi" w:hAnsiTheme="minorHAnsi" w:cstheme="minorHAnsi"/>
              </w:rPr>
              <w:t>The parent organism of the GMO has been safely used as a probiotic for over 100 years.</w:t>
            </w:r>
          </w:p>
          <w:p w14:paraId="28911D0C" w14:textId="77777777" w:rsidR="000344B5" w:rsidRDefault="000344B5">
            <w:pPr>
              <w:pStyle w:val="tablebullets"/>
              <w:numPr>
                <w:ilvl w:val="0"/>
                <w:numId w:val="81"/>
              </w:numPr>
              <w:rPr>
                <w:rFonts w:asciiTheme="minorHAnsi" w:hAnsiTheme="minorHAnsi" w:cstheme="minorHAnsi"/>
              </w:rPr>
            </w:pPr>
            <w:r>
              <w:rPr>
                <w:rFonts w:asciiTheme="minorHAnsi" w:hAnsiTheme="minorHAnsi" w:cstheme="minorHAnsi"/>
              </w:rPr>
              <w:t>Modifications to the GMO do not change/increase its virulence.</w:t>
            </w:r>
          </w:p>
          <w:p w14:paraId="62141545" w14:textId="77777777" w:rsidR="000344B5" w:rsidRDefault="000344B5">
            <w:pPr>
              <w:pStyle w:val="tablebullets"/>
              <w:numPr>
                <w:ilvl w:val="0"/>
                <w:numId w:val="81"/>
              </w:numPr>
              <w:rPr>
                <w:rFonts w:asciiTheme="minorHAnsi" w:hAnsiTheme="minorHAnsi" w:cstheme="minorHAnsi"/>
              </w:rPr>
            </w:pPr>
            <w:r>
              <w:rPr>
                <w:rFonts w:asciiTheme="minorHAnsi" w:hAnsiTheme="minorHAnsi" w:cstheme="minorHAnsi"/>
              </w:rPr>
              <w:t xml:space="preserve">The GMO has been modified to increase the stability of the inserted transgene. </w:t>
            </w:r>
          </w:p>
          <w:p w14:paraId="3780F5F2" w14:textId="77777777" w:rsidR="000344B5" w:rsidRPr="000344B5" w:rsidRDefault="000344B5">
            <w:pPr>
              <w:pStyle w:val="tablebullets"/>
              <w:numPr>
                <w:ilvl w:val="0"/>
                <w:numId w:val="81"/>
              </w:numPr>
              <w:rPr>
                <w:rFonts w:asciiTheme="minorHAnsi" w:hAnsiTheme="minorHAnsi" w:cstheme="minorHAnsi"/>
              </w:rPr>
            </w:pPr>
            <w:r w:rsidRPr="000344B5">
              <w:rPr>
                <w:rFonts w:asciiTheme="minorHAnsi" w:hAnsiTheme="minorHAnsi" w:cstheme="minorHAnsi"/>
              </w:rPr>
              <w:t xml:space="preserve">Mutational hotspots in EcN more likely to occur in pMUT plasmid </w:t>
            </w:r>
            <w:r w:rsidRPr="000344B5">
              <w:rPr>
                <w:rFonts w:asciiTheme="minorHAnsi" w:hAnsiTheme="minorHAnsi" w:cstheme="minorHAnsi"/>
              </w:rPr>
              <w:lastRenderedPageBreak/>
              <w:t xml:space="preserve">and not in chromosomal DNA. </w:t>
            </w:r>
          </w:p>
          <w:p w14:paraId="5B569970" w14:textId="5D823B85" w:rsidR="000344B5" w:rsidRDefault="000344B5">
            <w:pPr>
              <w:pStyle w:val="tablebullets"/>
              <w:numPr>
                <w:ilvl w:val="0"/>
                <w:numId w:val="81"/>
              </w:numPr>
              <w:rPr>
                <w:rFonts w:asciiTheme="minorHAnsi" w:hAnsiTheme="minorHAnsi" w:cstheme="minorHAnsi"/>
              </w:rPr>
            </w:pPr>
            <w:r w:rsidRPr="004C4FC3">
              <w:rPr>
                <w:rFonts w:asciiTheme="minorHAnsi" w:hAnsiTheme="minorHAnsi" w:cstheme="minorHAnsi"/>
              </w:rPr>
              <w:t xml:space="preserve">Carers and participants </w:t>
            </w:r>
            <w:r w:rsidR="007348D5">
              <w:rPr>
                <w:rFonts w:asciiTheme="minorHAnsi" w:hAnsiTheme="minorHAnsi" w:cstheme="minorHAnsi"/>
              </w:rPr>
              <w:t>would</w:t>
            </w:r>
            <w:r w:rsidRPr="004C4FC3">
              <w:rPr>
                <w:rFonts w:asciiTheme="minorHAnsi" w:hAnsiTheme="minorHAnsi" w:cstheme="minorHAnsi"/>
              </w:rPr>
              <w:t xml:space="preserve"> be advised to follow good hygiene practices in the weeks following treatment.</w:t>
            </w:r>
          </w:p>
          <w:p w14:paraId="244946AA" w14:textId="77777777" w:rsidR="000344B5" w:rsidRDefault="000344B5">
            <w:pPr>
              <w:pStyle w:val="tablebullets"/>
              <w:numPr>
                <w:ilvl w:val="0"/>
                <w:numId w:val="81"/>
              </w:numPr>
              <w:rPr>
                <w:rFonts w:asciiTheme="minorHAnsi" w:hAnsiTheme="minorHAnsi" w:cstheme="minorHAnsi"/>
              </w:rPr>
            </w:pPr>
            <w:r w:rsidRPr="004C4FC3">
              <w:rPr>
                <w:rFonts w:asciiTheme="minorHAnsi" w:hAnsiTheme="minorHAnsi" w:cstheme="minorHAnsi"/>
              </w:rPr>
              <w:t>The dose received through accidental exposure to shedding would be far smaller than that administered</w:t>
            </w:r>
            <w:r>
              <w:rPr>
                <w:rFonts w:asciiTheme="minorHAnsi" w:hAnsiTheme="minorHAnsi" w:cstheme="minorHAnsi"/>
              </w:rPr>
              <w:t>.</w:t>
            </w:r>
            <w:r w:rsidRPr="004C4FC3">
              <w:rPr>
                <w:rFonts w:asciiTheme="minorHAnsi" w:hAnsiTheme="minorHAnsi" w:cstheme="minorHAnsi"/>
              </w:rPr>
              <w:t xml:space="preserve"> </w:t>
            </w:r>
          </w:p>
          <w:p w14:paraId="2A28AD98" w14:textId="77777777" w:rsidR="000344B5" w:rsidRDefault="000344B5">
            <w:pPr>
              <w:pStyle w:val="tablebullets"/>
              <w:numPr>
                <w:ilvl w:val="0"/>
                <w:numId w:val="81"/>
              </w:numPr>
              <w:rPr>
                <w:rFonts w:asciiTheme="minorHAnsi" w:hAnsiTheme="minorHAnsi" w:cstheme="minorHAnsi"/>
              </w:rPr>
            </w:pPr>
            <w:r>
              <w:rPr>
                <w:rFonts w:asciiTheme="minorHAnsi" w:hAnsiTheme="minorHAnsi" w:cstheme="minorHAnsi"/>
              </w:rPr>
              <w:t xml:space="preserve">Reversion of the GMO to the WT phenotype would not increase the pathogenicity of the microorganism above the parent strain. </w:t>
            </w:r>
          </w:p>
          <w:p w14:paraId="39CE39C1" w14:textId="77777777" w:rsidR="003E42F3" w:rsidRDefault="003E42F3">
            <w:pPr>
              <w:pStyle w:val="tablebullets"/>
              <w:numPr>
                <w:ilvl w:val="0"/>
                <w:numId w:val="81"/>
              </w:numPr>
              <w:rPr>
                <w:rFonts w:asciiTheme="minorHAnsi" w:hAnsiTheme="minorHAnsi" w:cstheme="minorHAnsi"/>
              </w:rPr>
            </w:pPr>
            <w:r>
              <w:rPr>
                <w:rFonts w:asciiTheme="minorHAnsi" w:hAnsiTheme="minorHAnsi" w:cstheme="minorHAnsi"/>
              </w:rPr>
              <w:t xml:space="preserve">Horizontal gene transfer (HGT) involving chromosomes are less efficient and do not occur in high frequences. </w:t>
            </w:r>
          </w:p>
          <w:p w14:paraId="75985EC8" w14:textId="29BE4D8E" w:rsidR="000344B5" w:rsidRPr="00A67976" w:rsidRDefault="003E42F3">
            <w:pPr>
              <w:pStyle w:val="tablebullets"/>
              <w:numPr>
                <w:ilvl w:val="0"/>
                <w:numId w:val="81"/>
              </w:numPr>
              <w:rPr>
                <w:rFonts w:asciiTheme="minorHAnsi" w:hAnsiTheme="minorHAnsi" w:cstheme="minorHAnsi"/>
              </w:rPr>
            </w:pPr>
            <w:r>
              <w:rPr>
                <w:rFonts w:asciiTheme="minorHAnsi" w:hAnsiTheme="minorHAnsi" w:cstheme="minorHAnsi"/>
              </w:rPr>
              <w:t>Exclusion criteria would further limit the presence of pathogenic bacteria</w:t>
            </w:r>
            <w:r w:rsidR="00E52FB0">
              <w:rPr>
                <w:rFonts w:asciiTheme="minorHAnsi" w:hAnsiTheme="minorHAnsi" w:cstheme="minorHAnsi"/>
              </w:rPr>
              <w:t xml:space="preserve"> for HGT to occur and cause harm. </w:t>
            </w:r>
          </w:p>
        </w:tc>
      </w:tr>
      <w:tr w:rsidR="000344B5" w:rsidRPr="004C4FC3" w14:paraId="032EC07B" w14:textId="77777777" w:rsidTr="00C56001">
        <w:tc>
          <w:tcPr>
            <w:tcW w:w="541" w:type="pct"/>
            <w:tcBorders>
              <w:top w:val="single" w:sz="4" w:space="0" w:color="auto"/>
              <w:left w:val="single" w:sz="12" w:space="0" w:color="auto"/>
              <w:bottom w:val="single" w:sz="4" w:space="0" w:color="auto"/>
              <w:right w:val="single" w:sz="4" w:space="0" w:color="auto"/>
            </w:tcBorders>
          </w:tcPr>
          <w:p w14:paraId="4CBBE599" w14:textId="77777777" w:rsidR="000344B5" w:rsidRPr="004C4FC3" w:rsidRDefault="000344B5" w:rsidP="00AB4E40">
            <w:pPr>
              <w:pStyle w:val="textfortable"/>
              <w:jc w:val="left"/>
              <w:rPr>
                <w:rFonts w:asciiTheme="minorHAnsi" w:hAnsiTheme="minorHAnsi" w:cstheme="minorHAnsi"/>
              </w:rPr>
            </w:pPr>
            <w:r>
              <w:rPr>
                <w:rFonts w:asciiTheme="minorHAnsi" w:hAnsiTheme="minorHAnsi" w:cstheme="minorHAnsi"/>
              </w:rPr>
              <w:lastRenderedPageBreak/>
              <w:t>3</w:t>
            </w:r>
          </w:p>
        </w:tc>
        <w:tc>
          <w:tcPr>
            <w:tcW w:w="458" w:type="pct"/>
            <w:tcBorders>
              <w:top w:val="single" w:sz="4" w:space="0" w:color="auto"/>
              <w:left w:val="single" w:sz="12" w:space="0" w:color="auto"/>
              <w:bottom w:val="single" w:sz="4" w:space="0" w:color="auto"/>
              <w:right w:val="single" w:sz="4" w:space="0" w:color="auto"/>
            </w:tcBorders>
          </w:tcPr>
          <w:p w14:paraId="5F640BE7" w14:textId="77777777" w:rsidR="000344B5" w:rsidRPr="004C4FC3" w:rsidRDefault="000344B5" w:rsidP="00AB4E40">
            <w:pPr>
              <w:pStyle w:val="textfortable"/>
              <w:jc w:val="left"/>
              <w:rPr>
                <w:rFonts w:asciiTheme="minorHAnsi" w:hAnsiTheme="minorHAnsi" w:cstheme="minorHAnsi"/>
              </w:rPr>
            </w:pPr>
            <w:r>
              <w:rPr>
                <w:rFonts w:asciiTheme="minorHAnsi" w:hAnsiTheme="minorHAnsi" w:cstheme="minorHAnsi"/>
              </w:rPr>
              <w:t>GMO</w:t>
            </w:r>
          </w:p>
        </w:tc>
        <w:tc>
          <w:tcPr>
            <w:tcW w:w="1187" w:type="pct"/>
            <w:tcBorders>
              <w:top w:val="single" w:sz="4" w:space="0" w:color="auto"/>
              <w:left w:val="single" w:sz="4" w:space="0" w:color="auto"/>
              <w:bottom w:val="single" w:sz="4" w:space="0" w:color="auto"/>
              <w:right w:val="single" w:sz="4" w:space="0" w:color="auto"/>
            </w:tcBorders>
          </w:tcPr>
          <w:p w14:paraId="1C297749" w14:textId="77777777" w:rsidR="000344B5" w:rsidRPr="004C4FC3" w:rsidRDefault="000344B5" w:rsidP="00AB4E40">
            <w:pPr>
              <w:pStyle w:val="Style4"/>
              <w:numPr>
                <w:ilvl w:val="0"/>
                <w:numId w:val="0"/>
              </w:numPr>
              <w:spacing w:before="120" w:after="120"/>
              <w:rPr>
                <w:rFonts w:asciiTheme="minorHAnsi" w:hAnsiTheme="minorHAnsi" w:cstheme="minorHAnsi"/>
                <w:sz w:val="20"/>
                <w:szCs w:val="20"/>
              </w:rPr>
            </w:pPr>
            <w:r w:rsidRPr="004C4FC3">
              <w:rPr>
                <w:rFonts w:asciiTheme="minorHAnsi" w:hAnsiTheme="minorHAnsi" w:cstheme="minorHAnsi"/>
                <w:sz w:val="20"/>
                <w:szCs w:val="20"/>
              </w:rPr>
              <w:t>Administration of GMO to participant</w:t>
            </w:r>
          </w:p>
          <w:p w14:paraId="7DD1E13D" w14:textId="77777777" w:rsidR="000344B5" w:rsidRPr="004C4FC3" w:rsidRDefault="000344B5" w:rsidP="00AB4E40">
            <w:pPr>
              <w:pStyle w:val="TableTextRARMP"/>
              <w:spacing w:before="120" w:after="120"/>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sym w:font="Wingdings 3" w:char="F0C8"/>
            </w:r>
          </w:p>
          <w:p w14:paraId="77BAEA6D" w14:textId="7D6035ED" w:rsidR="000344B5" w:rsidRDefault="000344B5" w:rsidP="00AB4E40">
            <w:pPr>
              <w:pStyle w:val="Style4"/>
              <w:numPr>
                <w:ilvl w:val="0"/>
                <w:numId w:val="0"/>
              </w:numPr>
              <w:spacing w:before="120" w:after="120"/>
              <w:rPr>
                <w:rFonts w:asciiTheme="minorHAnsi" w:hAnsiTheme="minorHAnsi" w:cstheme="minorHAnsi"/>
                <w:sz w:val="20"/>
                <w:szCs w:val="20"/>
              </w:rPr>
            </w:pPr>
            <w:r>
              <w:rPr>
                <w:rFonts w:asciiTheme="minorHAnsi" w:hAnsiTheme="minorHAnsi" w:cstheme="minorHAnsi"/>
                <w:sz w:val="20"/>
                <w:szCs w:val="20"/>
              </w:rPr>
              <w:t>Colonisation of the GMO in the participant’s gut</w:t>
            </w:r>
          </w:p>
          <w:p w14:paraId="58C04ECF" w14:textId="77777777" w:rsidR="000344B5" w:rsidRPr="004C4FC3" w:rsidRDefault="000344B5" w:rsidP="00AB4E40">
            <w:pPr>
              <w:pStyle w:val="TableTextRARMP"/>
              <w:spacing w:before="120" w:after="120"/>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sym w:font="Wingdings 3" w:char="F0C8"/>
            </w:r>
          </w:p>
          <w:p w14:paraId="649C34BD" w14:textId="6068EC6A" w:rsidR="000344B5" w:rsidRDefault="000344B5">
            <w:pPr>
              <w:pStyle w:val="Risktable"/>
              <w:numPr>
                <w:ilvl w:val="0"/>
                <w:numId w:val="82"/>
              </w:numPr>
            </w:pPr>
            <w:r>
              <w:t>no modification of the GMO</w:t>
            </w:r>
          </w:p>
          <w:p w14:paraId="57A012D2" w14:textId="76F001EA" w:rsidR="000344B5" w:rsidRDefault="000344B5">
            <w:pPr>
              <w:pStyle w:val="Risktable"/>
              <w:numPr>
                <w:ilvl w:val="0"/>
                <w:numId w:val="82"/>
              </w:numPr>
            </w:pPr>
            <w:r>
              <w:t>transfer of genetic material to or from the GMO</w:t>
            </w:r>
          </w:p>
          <w:p w14:paraId="32FEEC2A" w14:textId="77777777" w:rsidR="000344B5" w:rsidRPr="00354EEA" w:rsidRDefault="000344B5" w:rsidP="00AB4E40">
            <w:pPr>
              <w:pStyle w:val="TableTextRARMP"/>
              <w:spacing w:before="120" w:after="120"/>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sym w:font="Wingdings 3" w:char="F0C8"/>
            </w:r>
          </w:p>
          <w:p w14:paraId="78B6D3FB" w14:textId="7FD4E6CB" w:rsidR="000344B5" w:rsidRPr="004C4FC3" w:rsidRDefault="00A668BA" w:rsidP="00AB4E40">
            <w:pPr>
              <w:pStyle w:val="TableTextRARMP"/>
              <w:spacing w:before="120" w:after="120"/>
              <w:rPr>
                <w:rFonts w:asciiTheme="minorHAnsi" w:hAnsiTheme="minorHAnsi" w:cstheme="minorHAnsi"/>
                <w:color w:val="000000" w:themeColor="text1"/>
                <w:szCs w:val="20"/>
              </w:rPr>
            </w:pPr>
            <w:r>
              <w:rPr>
                <w:rFonts w:asciiTheme="minorHAnsi" w:hAnsiTheme="minorHAnsi" w:cstheme="minorHAnsi"/>
                <w:color w:val="000000" w:themeColor="text1"/>
                <w:szCs w:val="20"/>
              </w:rPr>
              <w:t xml:space="preserve">GMO </w:t>
            </w:r>
            <w:r w:rsidR="00130E6C">
              <w:rPr>
                <w:rFonts w:asciiTheme="minorHAnsi" w:hAnsiTheme="minorHAnsi" w:cstheme="minorHAnsi"/>
                <w:color w:val="000000" w:themeColor="text1"/>
                <w:szCs w:val="20"/>
              </w:rPr>
              <w:t>and/or</w:t>
            </w:r>
            <w:r>
              <w:rPr>
                <w:rFonts w:asciiTheme="minorHAnsi" w:hAnsiTheme="minorHAnsi" w:cstheme="minorHAnsi"/>
                <w:color w:val="000000" w:themeColor="text1"/>
                <w:szCs w:val="20"/>
              </w:rPr>
              <w:t xml:space="preserve"> novel GM b</w:t>
            </w:r>
            <w:r w:rsidRPr="004C4FC3">
              <w:rPr>
                <w:rFonts w:asciiTheme="minorHAnsi" w:hAnsiTheme="minorHAnsi" w:cstheme="minorHAnsi"/>
                <w:color w:val="000000" w:themeColor="text1"/>
                <w:szCs w:val="20"/>
              </w:rPr>
              <w:t xml:space="preserve">acteria </w:t>
            </w:r>
            <w:r w:rsidR="000344B5" w:rsidRPr="004C4FC3">
              <w:rPr>
                <w:rFonts w:asciiTheme="minorHAnsi" w:hAnsiTheme="minorHAnsi" w:cstheme="minorHAnsi"/>
                <w:color w:val="000000" w:themeColor="text1"/>
                <w:szCs w:val="20"/>
              </w:rPr>
              <w:t>are shed by the participant</w:t>
            </w:r>
          </w:p>
          <w:p w14:paraId="18EF4463" w14:textId="77777777" w:rsidR="000344B5" w:rsidRPr="00F10B51" w:rsidRDefault="000344B5" w:rsidP="00AB4E40">
            <w:pPr>
              <w:pStyle w:val="TableTextRARMP"/>
              <w:spacing w:before="120" w:after="120"/>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sym w:font="Wingdings 3" w:char="F0C8"/>
            </w:r>
          </w:p>
          <w:p w14:paraId="2E1F5BB7" w14:textId="7D7C6FC6" w:rsidR="000344B5" w:rsidRPr="004C4FC3" w:rsidRDefault="00A668BA" w:rsidP="00AB4E40">
            <w:pPr>
              <w:pStyle w:val="Style4"/>
              <w:numPr>
                <w:ilvl w:val="0"/>
                <w:numId w:val="0"/>
              </w:numPr>
              <w:rPr>
                <w:rFonts w:asciiTheme="minorHAnsi" w:hAnsiTheme="minorHAnsi" w:cstheme="minorHAnsi"/>
                <w:sz w:val="20"/>
                <w:szCs w:val="20"/>
              </w:rPr>
            </w:pPr>
            <w:r>
              <w:rPr>
                <w:rFonts w:asciiTheme="minorHAnsi" w:hAnsiTheme="minorHAnsi" w:cstheme="minorHAnsi"/>
                <w:sz w:val="20"/>
                <w:szCs w:val="20"/>
              </w:rPr>
              <w:lastRenderedPageBreak/>
              <w:t>GMO and</w:t>
            </w:r>
            <w:r w:rsidR="00591F67">
              <w:rPr>
                <w:rFonts w:asciiTheme="minorHAnsi" w:hAnsiTheme="minorHAnsi" w:cstheme="minorHAnsi"/>
                <w:sz w:val="20"/>
                <w:szCs w:val="20"/>
              </w:rPr>
              <w:t>/or</w:t>
            </w:r>
            <w:r>
              <w:rPr>
                <w:rFonts w:asciiTheme="minorHAnsi" w:hAnsiTheme="minorHAnsi" w:cstheme="minorHAnsi"/>
                <w:sz w:val="20"/>
                <w:szCs w:val="20"/>
              </w:rPr>
              <w:t xml:space="preserve"> novel GM b</w:t>
            </w:r>
            <w:r w:rsidRPr="004C4FC3">
              <w:rPr>
                <w:rFonts w:asciiTheme="minorHAnsi" w:hAnsiTheme="minorHAnsi" w:cstheme="minorHAnsi"/>
                <w:sz w:val="20"/>
                <w:szCs w:val="20"/>
              </w:rPr>
              <w:t xml:space="preserve">acteria </w:t>
            </w:r>
            <w:r w:rsidR="000344B5" w:rsidRPr="004C4FC3">
              <w:rPr>
                <w:rFonts w:asciiTheme="minorHAnsi" w:hAnsiTheme="minorHAnsi" w:cstheme="minorHAnsi"/>
                <w:sz w:val="20"/>
                <w:szCs w:val="20"/>
              </w:rPr>
              <w:t>enter wastewater system</w:t>
            </w:r>
          </w:p>
          <w:p w14:paraId="040E357B" w14:textId="77777777" w:rsidR="000344B5" w:rsidRPr="004C4FC3" w:rsidRDefault="000344B5" w:rsidP="00AB4E40">
            <w:pPr>
              <w:pStyle w:val="Style4"/>
              <w:numPr>
                <w:ilvl w:val="0"/>
                <w:numId w:val="0"/>
              </w:numPr>
              <w:jc w:val="center"/>
              <w:rPr>
                <w:rFonts w:asciiTheme="minorHAnsi" w:hAnsiTheme="minorHAnsi" w:cstheme="minorHAnsi"/>
                <w:sz w:val="20"/>
                <w:szCs w:val="20"/>
              </w:rPr>
            </w:pPr>
            <w:r w:rsidRPr="004C4FC3">
              <w:rPr>
                <w:rFonts w:asciiTheme="minorHAnsi" w:hAnsiTheme="minorHAnsi" w:cstheme="minorHAnsi"/>
                <w:sz w:val="20"/>
                <w:szCs w:val="20"/>
              </w:rPr>
              <w:sym w:font="Wingdings 3" w:char="F0C8"/>
            </w:r>
          </w:p>
          <w:p w14:paraId="3026536D" w14:textId="60CC268F" w:rsidR="000344B5" w:rsidRPr="004C4FC3" w:rsidRDefault="000344B5" w:rsidP="00AB4E40">
            <w:pPr>
              <w:pStyle w:val="Style4"/>
              <w:numPr>
                <w:ilvl w:val="0"/>
                <w:numId w:val="0"/>
              </w:numPr>
              <w:rPr>
                <w:rFonts w:asciiTheme="minorHAnsi" w:hAnsiTheme="minorHAnsi" w:cstheme="minorHAnsi"/>
                <w:sz w:val="20"/>
                <w:szCs w:val="20"/>
              </w:rPr>
            </w:pPr>
            <w:r>
              <w:rPr>
                <w:rFonts w:asciiTheme="minorHAnsi" w:hAnsiTheme="minorHAnsi" w:cstheme="minorHAnsi"/>
                <w:sz w:val="20"/>
                <w:szCs w:val="20"/>
              </w:rPr>
              <w:t>GMO</w:t>
            </w:r>
            <w:r w:rsidR="00130E6C">
              <w:rPr>
                <w:rFonts w:asciiTheme="minorHAnsi" w:hAnsiTheme="minorHAnsi" w:cstheme="minorHAnsi"/>
                <w:sz w:val="20"/>
                <w:szCs w:val="20"/>
              </w:rPr>
              <w:t xml:space="preserve"> and</w:t>
            </w:r>
            <w:r w:rsidR="00591F67">
              <w:rPr>
                <w:rFonts w:asciiTheme="minorHAnsi" w:hAnsiTheme="minorHAnsi" w:cstheme="minorHAnsi"/>
                <w:sz w:val="20"/>
                <w:szCs w:val="20"/>
              </w:rPr>
              <w:t>/or</w:t>
            </w:r>
            <w:r w:rsidR="00130E6C">
              <w:rPr>
                <w:rFonts w:asciiTheme="minorHAnsi" w:hAnsiTheme="minorHAnsi" w:cstheme="minorHAnsi"/>
                <w:sz w:val="20"/>
                <w:szCs w:val="20"/>
              </w:rPr>
              <w:t xml:space="preserve"> novel GM bacteria</w:t>
            </w:r>
            <w:r w:rsidRPr="004C4FC3">
              <w:rPr>
                <w:rFonts w:asciiTheme="minorHAnsi" w:hAnsiTheme="minorHAnsi" w:cstheme="minorHAnsi"/>
                <w:sz w:val="20"/>
                <w:szCs w:val="20"/>
              </w:rPr>
              <w:t xml:space="preserve"> survive treatment at WWTP</w:t>
            </w:r>
          </w:p>
          <w:p w14:paraId="495B48B9" w14:textId="77777777" w:rsidR="000344B5" w:rsidRPr="004C4FC3" w:rsidRDefault="000344B5" w:rsidP="00AB4E40">
            <w:pPr>
              <w:pStyle w:val="TableTextRARMP"/>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sym w:font="Wingdings 3" w:char="F0C8"/>
            </w:r>
          </w:p>
          <w:p w14:paraId="43C129FD" w14:textId="4496E7ED" w:rsidR="00B63149" w:rsidRDefault="00B63149" w:rsidP="00AB4E40">
            <w:pPr>
              <w:pStyle w:val="Style4"/>
              <w:numPr>
                <w:ilvl w:val="0"/>
                <w:numId w:val="0"/>
              </w:numPr>
              <w:rPr>
                <w:rFonts w:asciiTheme="minorHAnsi" w:hAnsiTheme="minorHAnsi" w:cstheme="minorHAnsi"/>
                <w:sz w:val="20"/>
                <w:szCs w:val="20"/>
              </w:rPr>
            </w:pPr>
            <w:r>
              <w:rPr>
                <w:rFonts w:asciiTheme="minorHAnsi" w:hAnsiTheme="minorHAnsi" w:cstheme="minorHAnsi"/>
                <w:sz w:val="20"/>
                <w:szCs w:val="20"/>
              </w:rPr>
              <w:t>GMO and</w:t>
            </w:r>
            <w:r w:rsidR="00591F67">
              <w:rPr>
                <w:rFonts w:asciiTheme="minorHAnsi" w:hAnsiTheme="minorHAnsi" w:cstheme="minorHAnsi"/>
                <w:sz w:val="20"/>
                <w:szCs w:val="20"/>
              </w:rPr>
              <w:t>/or</w:t>
            </w:r>
            <w:r>
              <w:rPr>
                <w:rFonts w:asciiTheme="minorHAnsi" w:hAnsiTheme="minorHAnsi" w:cstheme="minorHAnsi"/>
                <w:sz w:val="20"/>
                <w:szCs w:val="20"/>
              </w:rPr>
              <w:t xml:space="preserve"> novel GM bacteria establish in the environment</w:t>
            </w:r>
          </w:p>
          <w:p w14:paraId="186217B2" w14:textId="12FDA2DC" w:rsidR="00B63149" w:rsidRPr="00B63149" w:rsidRDefault="00B63149" w:rsidP="00B63149">
            <w:pPr>
              <w:pStyle w:val="TableTextRARMP"/>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sym w:font="Wingdings 3" w:char="F0C8"/>
            </w:r>
          </w:p>
          <w:p w14:paraId="4E01D007" w14:textId="12165F82" w:rsidR="000344B5" w:rsidRPr="004C4FC3" w:rsidRDefault="000344B5" w:rsidP="00AB4E40">
            <w:pPr>
              <w:pStyle w:val="Style4"/>
              <w:numPr>
                <w:ilvl w:val="0"/>
                <w:numId w:val="0"/>
              </w:numPr>
              <w:rPr>
                <w:rFonts w:asciiTheme="minorHAnsi" w:hAnsiTheme="minorHAnsi" w:cstheme="minorHAnsi"/>
                <w:sz w:val="20"/>
                <w:szCs w:val="20"/>
              </w:rPr>
            </w:pPr>
            <w:r w:rsidRPr="004C4FC3">
              <w:rPr>
                <w:rFonts w:asciiTheme="minorHAnsi" w:hAnsiTheme="minorHAnsi" w:cstheme="minorHAnsi"/>
                <w:sz w:val="20"/>
                <w:szCs w:val="20"/>
              </w:rPr>
              <w:t>A</w:t>
            </w:r>
            <w:r>
              <w:rPr>
                <w:rFonts w:asciiTheme="minorHAnsi" w:hAnsiTheme="minorHAnsi" w:cstheme="minorHAnsi"/>
                <w:sz w:val="20"/>
                <w:szCs w:val="20"/>
              </w:rPr>
              <w:t xml:space="preserve"> vulnerable</w:t>
            </w:r>
            <w:r w:rsidRPr="004C4FC3">
              <w:rPr>
                <w:rFonts w:asciiTheme="minorHAnsi" w:hAnsiTheme="minorHAnsi" w:cstheme="minorHAnsi"/>
                <w:sz w:val="20"/>
                <w:szCs w:val="20"/>
              </w:rPr>
              <w:t xml:space="preserve"> person or animal comes into contact with the </w:t>
            </w:r>
            <w:r>
              <w:rPr>
                <w:rFonts w:asciiTheme="minorHAnsi" w:hAnsiTheme="minorHAnsi" w:cstheme="minorHAnsi"/>
                <w:sz w:val="20"/>
                <w:szCs w:val="20"/>
              </w:rPr>
              <w:t xml:space="preserve">GMO </w:t>
            </w:r>
            <w:r w:rsidR="00591F67">
              <w:rPr>
                <w:rFonts w:asciiTheme="minorHAnsi" w:hAnsiTheme="minorHAnsi" w:cstheme="minorHAnsi"/>
                <w:sz w:val="20"/>
                <w:szCs w:val="20"/>
              </w:rPr>
              <w:t>and/</w:t>
            </w:r>
            <w:r w:rsidR="00130E6C">
              <w:rPr>
                <w:rFonts w:asciiTheme="minorHAnsi" w:hAnsiTheme="minorHAnsi" w:cstheme="minorHAnsi"/>
                <w:sz w:val="20"/>
                <w:szCs w:val="20"/>
              </w:rPr>
              <w:t>or novel GM bacteria</w:t>
            </w:r>
          </w:p>
          <w:p w14:paraId="369668D2" w14:textId="77777777" w:rsidR="000344B5" w:rsidRPr="004C4FC3" w:rsidRDefault="000344B5" w:rsidP="00AB4E40">
            <w:pPr>
              <w:pStyle w:val="TableTextRARMP"/>
              <w:jc w:val="center"/>
              <w:rPr>
                <w:rFonts w:asciiTheme="minorHAnsi" w:hAnsiTheme="minorHAnsi" w:cstheme="minorHAnsi"/>
                <w:color w:val="000000" w:themeColor="text1"/>
                <w:szCs w:val="20"/>
              </w:rPr>
            </w:pPr>
            <w:r w:rsidRPr="004C4FC3">
              <w:rPr>
                <w:rFonts w:asciiTheme="minorHAnsi" w:hAnsiTheme="minorHAnsi" w:cstheme="minorHAnsi"/>
                <w:color w:val="000000" w:themeColor="text1"/>
                <w:szCs w:val="20"/>
              </w:rPr>
              <w:sym w:font="Wingdings 3" w:char="F0C8"/>
            </w:r>
          </w:p>
          <w:p w14:paraId="434016AE" w14:textId="257F34FE" w:rsidR="000344B5" w:rsidRDefault="000344B5" w:rsidP="00AB4E40">
            <w:pPr>
              <w:pStyle w:val="textfortable"/>
              <w:jc w:val="left"/>
              <w:rPr>
                <w:rFonts w:asciiTheme="minorHAnsi" w:hAnsiTheme="minorHAnsi" w:cstheme="minorHAnsi"/>
              </w:rPr>
            </w:pPr>
            <w:r>
              <w:rPr>
                <w:rFonts w:asciiTheme="minorHAnsi" w:hAnsiTheme="minorHAnsi" w:cstheme="minorHAnsi"/>
              </w:rPr>
              <w:t xml:space="preserve">GMO </w:t>
            </w:r>
            <w:r w:rsidR="00591F67">
              <w:rPr>
                <w:rFonts w:asciiTheme="minorHAnsi" w:hAnsiTheme="minorHAnsi" w:cstheme="minorHAnsi"/>
              </w:rPr>
              <w:t>and/</w:t>
            </w:r>
            <w:r w:rsidR="00130E6C">
              <w:rPr>
                <w:rFonts w:asciiTheme="minorHAnsi" w:hAnsiTheme="minorHAnsi" w:cstheme="minorHAnsi"/>
              </w:rPr>
              <w:t xml:space="preserve">or novel GM bacteria </w:t>
            </w:r>
            <w:r>
              <w:rPr>
                <w:rFonts w:asciiTheme="minorHAnsi" w:hAnsiTheme="minorHAnsi" w:cstheme="minorHAnsi"/>
              </w:rPr>
              <w:t>colonises</w:t>
            </w:r>
            <w:r w:rsidRPr="004C4FC3">
              <w:rPr>
                <w:rFonts w:asciiTheme="minorHAnsi" w:hAnsiTheme="minorHAnsi" w:cstheme="minorHAnsi"/>
              </w:rPr>
              <w:t xml:space="preserve"> </w:t>
            </w:r>
            <w:r>
              <w:rPr>
                <w:rFonts w:asciiTheme="minorHAnsi" w:hAnsiTheme="minorHAnsi" w:cstheme="minorHAnsi"/>
              </w:rPr>
              <w:t xml:space="preserve">gut </w:t>
            </w:r>
          </w:p>
          <w:p w14:paraId="0CB2FB9D" w14:textId="77777777" w:rsidR="000344B5" w:rsidRDefault="000344B5" w:rsidP="00AB4E40">
            <w:pPr>
              <w:pStyle w:val="Style4"/>
              <w:numPr>
                <w:ilvl w:val="0"/>
                <w:numId w:val="0"/>
              </w:numPr>
              <w:spacing w:before="120" w:after="120"/>
              <w:jc w:val="center"/>
              <w:rPr>
                <w:rFonts w:asciiTheme="minorHAnsi" w:hAnsiTheme="minorHAnsi" w:cstheme="minorHAnsi"/>
                <w:sz w:val="20"/>
                <w:szCs w:val="20"/>
              </w:rPr>
            </w:pPr>
            <w:r w:rsidRPr="004C4FC3">
              <w:rPr>
                <w:rFonts w:asciiTheme="minorHAnsi" w:hAnsiTheme="minorHAnsi" w:cstheme="minorHAnsi"/>
                <w:sz w:val="20"/>
                <w:szCs w:val="20"/>
              </w:rPr>
              <w:sym w:font="Wingdings 3" w:char="F0C8"/>
            </w:r>
          </w:p>
          <w:p w14:paraId="496B66D0" w14:textId="3F38FD1C" w:rsidR="000344B5" w:rsidRPr="004C4FC3" w:rsidRDefault="000344B5" w:rsidP="00AB4E40">
            <w:pPr>
              <w:pStyle w:val="textfortable"/>
              <w:jc w:val="left"/>
              <w:rPr>
                <w:rFonts w:asciiTheme="minorHAnsi" w:hAnsiTheme="minorHAnsi" w:cstheme="minorHAnsi"/>
              </w:rPr>
            </w:pPr>
            <w:r w:rsidRPr="004C4FC3">
              <w:rPr>
                <w:rFonts w:asciiTheme="minorHAnsi" w:hAnsiTheme="minorHAnsi" w:cstheme="minorHAnsi"/>
              </w:rPr>
              <w:t xml:space="preserve">Infection with </w:t>
            </w:r>
            <w:r>
              <w:rPr>
                <w:rFonts w:asciiTheme="minorHAnsi" w:hAnsiTheme="minorHAnsi" w:cstheme="minorHAnsi"/>
              </w:rPr>
              <w:t xml:space="preserve">GMO </w:t>
            </w:r>
            <w:r w:rsidR="00591F67">
              <w:rPr>
                <w:rFonts w:asciiTheme="minorHAnsi" w:hAnsiTheme="minorHAnsi" w:cstheme="minorHAnsi"/>
              </w:rPr>
              <w:t>and/</w:t>
            </w:r>
            <w:r>
              <w:rPr>
                <w:rFonts w:asciiTheme="minorHAnsi" w:hAnsiTheme="minorHAnsi" w:cstheme="minorHAnsi"/>
              </w:rPr>
              <w:t>or novel GM</w:t>
            </w:r>
            <w:r w:rsidR="0027053B">
              <w:rPr>
                <w:rFonts w:asciiTheme="minorHAnsi" w:hAnsiTheme="minorHAnsi" w:cstheme="minorHAnsi"/>
              </w:rPr>
              <w:t xml:space="preserve"> bacteria</w:t>
            </w:r>
            <w:r w:rsidR="00731CE5">
              <w:rPr>
                <w:rFonts w:asciiTheme="minorHAnsi" w:hAnsiTheme="minorHAnsi" w:cstheme="minorHAnsi"/>
              </w:rPr>
              <w:t>.</w:t>
            </w:r>
          </w:p>
        </w:tc>
        <w:tc>
          <w:tcPr>
            <w:tcW w:w="706" w:type="pct"/>
            <w:tcBorders>
              <w:top w:val="single" w:sz="4" w:space="0" w:color="auto"/>
              <w:left w:val="single" w:sz="4" w:space="0" w:color="auto"/>
              <w:bottom w:val="single" w:sz="4" w:space="0" w:color="auto"/>
              <w:right w:val="single" w:sz="4" w:space="0" w:color="auto"/>
            </w:tcBorders>
          </w:tcPr>
          <w:p w14:paraId="38541CEB" w14:textId="0509C9ED" w:rsidR="000344B5" w:rsidRPr="00C56001" w:rsidRDefault="00C56001" w:rsidP="00AB4E40">
            <w:pPr>
              <w:pStyle w:val="textfortable"/>
              <w:jc w:val="left"/>
              <w:rPr>
                <w:rFonts w:asciiTheme="minorHAnsi" w:hAnsiTheme="minorHAnsi" w:cstheme="minorHAnsi"/>
                <w:iCs/>
              </w:rPr>
            </w:pPr>
            <w:r>
              <w:rPr>
                <w:rFonts w:asciiTheme="minorHAnsi" w:hAnsiTheme="minorHAnsi" w:cstheme="minorHAnsi"/>
              </w:rPr>
              <w:lastRenderedPageBreak/>
              <w:t xml:space="preserve">Ill health </w:t>
            </w:r>
            <w:r w:rsidR="00813796" w:rsidRPr="00813796">
              <w:rPr>
                <w:rFonts w:asciiTheme="minorHAnsi" w:hAnsiTheme="minorHAnsi" w:cstheme="minorHAnsi"/>
              </w:rPr>
              <w:t xml:space="preserve">(e.g. diarrhoea, vomiting or gut issues) </w:t>
            </w:r>
            <w:r>
              <w:rPr>
                <w:rFonts w:asciiTheme="minorHAnsi" w:hAnsiTheme="minorHAnsi" w:cstheme="minorHAnsi"/>
              </w:rPr>
              <w:t>or genotoxicity</w:t>
            </w:r>
          </w:p>
        </w:tc>
        <w:tc>
          <w:tcPr>
            <w:tcW w:w="706" w:type="pct"/>
            <w:tcBorders>
              <w:top w:val="single" w:sz="4" w:space="0" w:color="auto"/>
              <w:left w:val="single" w:sz="4" w:space="0" w:color="auto"/>
              <w:bottom w:val="single" w:sz="4" w:space="0" w:color="auto"/>
              <w:right w:val="single" w:sz="4" w:space="0" w:color="auto"/>
            </w:tcBorders>
          </w:tcPr>
          <w:p w14:paraId="0DE637AB" w14:textId="77777777" w:rsidR="000344B5" w:rsidRPr="004C4FC3" w:rsidRDefault="000344B5" w:rsidP="00AB4E40">
            <w:pPr>
              <w:pStyle w:val="textfortable"/>
              <w:jc w:val="left"/>
              <w:rPr>
                <w:rFonts w:asciiTheme="minorHAnsi" w:hAnsiTheme="minorHAnsi" w:cstheme="minorHAnsi"/>
              </w:rPr>
            </w:pPr>
            <w:r w:rsidRPr="004C4FC3">
              <w:rPr>
                <w:rFonts w:asciiTheme="minorHAnsi" w:hAnsiTheme="minorHAnsi" w:cstheme="minorHAnsi"/>
              </w:rPr>
              <w:t>No</w:t>
            </w:r>
          </w:p>
        </w:tc>
        <w:tc>
          <w:tcPr>
            <w:tcW w:w="1402" w:type="pct"/>
            <w:tcBorders>
              <w:top w:val="single" w:sz="4" w:space="0" w:color="auto"/>
              <w:left w:val="single" w:sz="4" w:space="0" w:color="auto"/>
              <w:bottom w:val="single" w:sz="4" w:space="0" w:color="auto"/>
              <w:right w:val="single" w:sz="12" w:space="0" w:color="auto"/>
            </w:tcBorders>
          </w:tcPr>
          <w:p w14:paraId="74CA183C" w14:textId="77777777" w:rsidR="005004EA" w:rsidRDefault="000344B5">
            <w:pPr>
              <w:pStyle w:val="tablebullets"/>
              <w:numPr>
                <w:ilvl w:val="0"/>
                <w:numId w:val="81"/>
              </w:numPr>
              <w:rPr>
                <w:rFonts w:asciiTheme="minorHAnsi" w:hAnsiTheme="minorHAnsi" w:cstheme="minorHAnsi"/>
              </w:rPr>
            </w:pPr>
            <w:r w:rsidRPr="004C4FC3">
              <w:rPr>
                <w:rFonts w:asciiTheme="minorHAnsi" w:hAnsiTheme="minorHAnsi" w:cstheme="minorHAnsi"/>
              </w:rPr>
              <w:t xml:space="preserve">Bacteria are substantially diluted upon entry to </w:t>
            </w:r>
            <w:r w:rsidR="0027053B" w:rsidRPr="004C4FC3">
              <w:rPr>
                <w:rFonts w:asciiTheme="minorHAnsi" w:hAnsiTheme="minorHAnsi" w:cstheme="minorHAnsi"/>
              </w:rPr>
              <w:t>wastewater</w:t>
            </w:r>
            <w:r w:rsidRPr="004C4FC3">
              <w:rPr>
                <w:rFonts w:asciiTheme="minorHAnsi" w:hAnsiTheme="minorHAnsi" w:cstheme="minorHAnsi"/>
              </w:rPr>
              <w:t xml:space="preserve"> and 95-99% are likely to be killed by secondary wastewater treatment</w:t>
            </w:r>
            <w:r>
              <w:rPr>
                <w:rFonts w:asciiTheme="minorHAnsi" w:hAnsiTheme="minorHAnsi" w:cstheme="minorHAnsi"/>
              </w:rPr>
              <w:t xml:space="preserve">. </w:t>
            </w:r>
            <w:r w:rsidRPr="00243E45">
              <w:rPr>
                <w:rFonts w:asciiTheme="minorHAnsi" w:hAnsiTheme="minorHAnsi" w:cstheme="minorHAnsi"/>
              </w:rPr>
              <w:t xml:space="preserve">This dilution makes it even more unlikely any exposed person or animal would </w:t>
            </w:r>
            <w:r>
              <w:rPr>
                <w:rFonts w:asciiTheme="minorHAnsi" w:hAnsiTheme="minorHAnsi" w:cstheme="minorHAnsi"/>
              </w:rPr>
              <w:t xml:space="preserve">ingest a significant amount </w:t>
            </w:r>
            <w:r w:rsidR="00E52FB0">
              <w:rPr>
                <w:rFonts w:asciiTheme="minorHAnsi" w:hAnsiTheme="minorHAnsi" w:cstheme="minorHAnsi"/>
              </w:rPr>
              <w:t xml:space="preserve">to allow for the colonisation of the gut </w:t>
            </w:r>
            <w:r>
              <w:rPr>
                <w:rFonts w:asciiTheme="minorHAnsi" w:hAnsiTheme="minorHAnsi" w:cstheme="minorHAnsi"/>
              </w:rPr>
              <w:t xml:space="preserve">and </w:t>
            </w:r>
            <w:r w:rsidRPr="00243E45">
              <w:rPr>
                <w:rFonts w:asciiTheme="minorHAnsi" w:hAnsiTheme="minorHAnsi" w:cstheme="minorHAnsi"/>
              </w:rPr>
              <w:t>develop an infection.</w:t>
            </w:r>
          </w:p>
          <w:p w14:paraId="53F25BDC" w14:textId="0AB94968" w:rsidR="000344B5" w:rsidRDefault="005004EA">
            <w:pPr>
              <w:pStyle w:val="tablebullets"/>
              <w:numPr>
                <w:ilvl w:val="0"/>
                <w:numId w:val="81"/>
              </w:numPr>
              <w:rPr>
                <w:rFonts w:asciiTheme="minorHAnsi" w:hAnsiTheme="minorHAnsi" w:cstheme="minorHAnsi"/>
              </w:rPr>
            </w:pPr>
            <w:r>
              <w:rPr>
                <w:rFonts w:asciiTheme="minorHAnsi" w:hAnsiTheme="minorHAnsi" w:cstheme="minorHAnsi"/>
              </w:rPr>
              <w:t xml:space="preserve">GMO has been modified to reduce its survivability in the environment. </w:t>
            </w:r>
            <w:r w:rsidR="000344B5" w:rsidRPr="00243E45">
              <w:rPr>
                <w:rFonts w:asciiTheme="minorHAnsi" w:hAnsiTheme="minorHAnsi" w:cstheme="minorHAnsi"/>
              </w:rPr>
              <w:t xml:space="preserve"> </w:t>
            </w:r>
          </w:p>
          <w:p w14:paraId="13BADE5E" w14:textId="41E3A258" w:rsidR="000344B5" w:rsidRPr="005D2F13" w:rsidRDefault="000344B5">
            <w:pPr>
              <w:pStyle w:val="tablebullets"/>
              <w:numPr>
                <w:ilvl w:val="0"/>
                <w:numId w:val="81"/>
              </w:numPr>
              <w:rPr>
                <w:rFonts w:asciiTheme="minorHAnsi" w:hAnsiTheme="minorHAnsi" w:cstheme="minorHAnsi"/>
              </w:rPr>
            </w:pPr>
            <w:r w:rsidRPr="005D2F13">
              <w:rPr>
                <w:rFonts w:asciiTheme="minorHAnsi" w:hAnsiTheme="minorHAnsi" w:cstheme="minorHAnsi"/>
              </w:rPr>
              <w:t xml:space="preserve">EcN has been used as a probiotic with no </w:t>
            </w:r>
            <w:r w:rsidRPr="005D2F13">
              <w:rPr>
                <w:rFonts w:asciiTheme="minorHAnsi" w:hAnsiTheme="minorHAnsi" w:cstheme="minorHAnsi"/>
              </w:rPr>
              <w:lastRenderedPageBreak/>
              <w:t xml:space="preserve">reported adverse effects.  </w:t>
            </w:r>
          </w:p>
          <w:p w14:paraId="02F16EA7" w14:textId="77777777" w:rsidR="000344B5" w:rsidRPr="004C4FC3" w:rsidRDefault="000344B5" w:rsidP="00AB4E40">
            <w:pPr>
              <w:pStyle w:val="tablebullets"/>
              <w:numPr>
                <w:ilvl w:val="0"/>
                <w:numId w:val="0"/>
              </w:numPr>
              <w:rPr>
                <w:rFonts w:asciiTheme="minorHAnsi" w:hAnsiTheme="minorHAnsi" w:cstheme="minorHAnsi"/>
              </w:rPr>
            </w:pPr>
          </w:p>
        </w:tc>
      </w:tr>
    </w:tbl>
    <w:p w14:paraId="679231AD" w14:textId="77777777" w:rsidR="000344B5" w:rsidRPr="008F7A8B" w:rsidRDefault="000344B5" w:rsidP="000344B5">
      <w:pPr>
        <w:pStyle w:val="table"/>
        <w:numPr>
          <w:ilvl w:val="0"/>
          <w:numId w:val="0"/>
        </w:numPr>
      </w:pPr>
    </w:p>
    <w:p w14:paraId="5B2CA9DA" w14:textId="78B74DB2" w:rsidR="00FB7E35" w:rsidRDefault="00FB7E35" w:rsidP="00991711">
      <w:pPr>
        <w:pStyle w:val="4RARMP"/>
      </w:pPr>
      <w:bookmarkStart w:id="330" w:name="Chapter_2_2_1"/>
      <w:bookmarkStart w:id="331" w:name="_Ref61527090"/>
      <w:bookmarkStart w:id="332" w:name="_Toc190509008"/>
      <w:bookmarkStart w:id="333" w:name="_Ref191460068"/>
      <w:bookmarkStart w:id="334" w:name="_Toc209859590"/>
      <w:bookmarkStart w:id="335" w:name="_Toc274904769"/>
      <w:bookmarkStart w:id="336" w:name="_Toc291151823"/>
      <w:bookmarkStart w:id="337" w:name="_Toc309054024"/>
      <w:bookmarkStart w:id="338" w:name="_Toc309833716"/>
      <w:bookmarkStart w:id="339" w:name="_Ref341344175"/>
      <w:bookmarkStart w:id="340" w:name="_Toc376438177"/>
      <w:bookmarkStart w:id="341" w:name="_Toc377743578"/>
      <w:bookmarkEnd w:id="330"/>
      <w:r>
        <w:t>Risk scenario 1</w:t>
      </w:r>
      <w:bookmarkEnd w:id="331"/>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eps in Risk Scenario 1."/>
        <w:tblDescription w:val="This table has rows for risk source, causal pathway, and potential harm from Risk Scenario 1."/>
      </w:tblPr>
      <w:tblGrid>
        <w:gridCol w:w="1550"/>
        <w:gridCol w:w="7263"/>
      </w:tblGrid>
      <w:tr w:rsidR="00FB7E35" w:rsidRPr="00961290" w14:paraId="77DDD94A"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B7CF8DE" w14:textId="77777777" w:rsidR="00FB7E35" w:rsidRPr="00A92DE8" w:rsidRDefault="00FB7E35" w:rsidP="004B20AB">
            <w:pPr>
              <w:keepNext/>
              <w:spacing w:before="40" w:after="40"/>
              <w:ind w:right="-30"/>
              <w:rPr>
                <w:rFonts w:asciiTheme="minorHAnsi" w:hAnsiTheme="minorHAnsi" w:cstheme="minorHAnsi"/>
                <w:b/>
                <w:szCs w:val="22"/>
              </w:rPr>
            </w:pPr>
            <w:r w:rsidRPr="00A92DE8">
              <w:rPr>
                <w:rFonts w:asciiTheme="minorHAnsi" w:hAnsiTheme="minorHAnsi" w:cstheme="minorHAnsi"/>
                <w:b/>
                <w:szCs w:val="22"/>
              </w:rPr>
              <w:t>Risk source</w:t>
            </w:r>
          </w:p>
        </w:tc>
        <w:tc>
          <w:tcPr>
            <w:tcW w:w="7263" w:type="dxa"/>
            <w:tcBorders>
              <w:top w:val="single" w:sz="4" w:space="0" w:color="auto"/>
              <w:left w:val="single" w:sz="4" w:space="0" w:color="auto"/>
              <w:bottom w:val="single" w:sz="4" w:space="0" w:color="auto"/>
              <w:right w:val="single" w:sz="4" w:space="0" w:color="auto"/>
            </w:tcBorders>
            <w:vAlign w:val="center"/>
            <w:hideMark/>
          </w:tcPr>
          <w:p w14:paraId="64645355" w14:textId="58FB4704" w:rsidR="00FB7E35" w:rsidRPr="003B11C7" w:rsidRDefault="00EC55D5" w:rsidP="00083CBC">
            <w:pPr>
              <w:keepNext/>
              <w:tabs>
                <w:tab w:val="left" w:pos="540"/>
              </w:tabs>
              <w:spacing w:before="40" w:after="40"/>
              <w:ind w:right="-30"/>
              <w:jc w:val="center"/>
              <w:rPr>
                <w:rFonts w:asciiTheme="minorHAnsi" w:hAnsiTheme="minorHAnsi" w:cstheme="minorHAnsi"/>
                <w:szCs w:val="22"/>
                <w:highlight w:val="yellow"/>
              </w:rPr>
            </w:pPr>
            <w:r>
              <w:rPr>
                <w:rFonts w:asciiTheme="minorHAnsi" w:eastAsia="Calibri" w:hAnsiTheme="minorHAnsi" w:cstheme="minorHAnsi"/>
                <w:szCs w:val="22"/>
              </w:rPr>
              <w:t>GMO</w:t>
            </w:r>
          </w:p>
        </w:tc>
      </w:tr>
      <w:tr w:rsidR="00083CBC" w:rsidRPr="00961290" w14:paraId="7289BC04"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4E5DDED" w14:textId="77777777" w:rsidR="00083CBC" w:rsidRPr="00A92DE8" w:rsidRDefault="00083CBC" w:rsidP="00083CBC">
            <w:pPr>
              <w:keepNext/>
              <w:spacing w:before="40" w:after="40"/>
              <w:ind w:right="-30"/>
              <w:rPr>
                <w:rFonts w:asciiTheme="minorHAnsi" w:hAnsiTheme="minorHAnsi" w:cstheme="minorHAnsi"/>
                <w:b/>
                <w:szCs w:val="22"/>
              </w:rPr>
            </w:pPr>
            <w:r w:rsidRPr="00A92DE8">
              <w:rPr>
                <w:rFonts w:asciiTheme="minorHAnsi" w:hAnsiTheme="minorHAnsi" w:cstheme="minorHAnsi"/>
                <w:b/>
                <w:szCs w:val="22"/>
              </w:rPr>
              <w:t>Causal pathway</w:t>
            </w:r>
          </w:p>
        </w:tc>
        <w:tc>
          <w:tcPr>
            <w:tcW w:w="7263" w:type="dxa"/>
            <w:tcBorders>
              <w:top w:val="single" w:sz="4" w:space="0" w:color="auto"/>
              <w:left w:val="single" w:sz="4" w:space="0" w:color="auto"/>
              <w:bottom w:val="single" w:sz="4" w:space="0" w:color="auto"/>
              <w:right w:val="single" w:sz="4" w:space="0" w:color="auto"/>
            </w:tcBorders>
            <w:hideMark/>
          </w:tcPr>
          <w:p w14:paraId="061FC8EB" w14:textId="0AA83A35" w:rsidR="00205B15" w:rsidRPr="00205B15" w:rsidRDefault="00205B15" w:rsidP="00205B15">
            <w:pPr>
              <w:pStyle w:val="Style4"/>
              <w:numPr>
                <w:ilvl w:val="0"/>
                <w:numId w:val="0"/>
              </w:numPr>
              <w:spacing w:before="120" w:after="120"/>
              <w:rPr>
                <w:rFonts w:ascii="Calibri" w:hAnsi="Calibri"/>
              </w:rPr>
            </w:pPr>
            <w:r w:rsidRPr="00205B15">
              <w:rPr>
                <w:rFonts w:ascii="Calibri" w:hAnsi="Calibri"/>
              </w:rPr>
              <w:t>Exposure people</w:t>
            </w:r>
            <w:r w:rsidR="004C17A6">
              <w:rPr>
                <w:rFonts w:ascii="Calibri" w:hAnsi="Calibri"/>
              </w:rPr>
              <w:t xml:space="preserve"> (other than the trial participants)</w:t>
            </w:r>
            <w:r w:rsidRPr="00205B15">
              <w:rPr>
                <w:rFonts w:ascii="Calibri" w:hAnsi="Calibri"/>
              </w:rPr>
              <w:t xml:space="preserve"> </w:t>
            </w:r>
            <w:r w:rsidR="00043F45">
              <w:rPr>
                <w:rFonts w:ascii="Calibri" w:hAnsi="Calibri"/>
              </w:rPr>
              <w:t>or animals</w:t>
            </w:r>
            <w:r w:rsidR="004C17A6">
              <w:rPr>
                <w:rFonts w:ascii="Calibri" w:hAnsi="Calibri"/>
              </w:rPr>
              <w:t xml:space="preserve"> (e.g. pets)</w:t>
            </w:r>
            <w:r w:rsidR="00043F45">
              <w:rPr>
                <w:rFonts w:ascii="Calibri" w:hAnsi="Calibri"/>
              </w:rPr>
              <w:t xml:space="preserve"> </w:t>
            </w:r>
            <w:r w:rsidRPr="00205B15">
              <w:rPr>
                <w:rFonts w:ascii="Calibri" w:hAnsi="Calibri"/>
              </w:rPr>
              <w:t>via aerosols or ingestion during the:</w:t>
            </w:r>
          </w:p>
          <w:p w14:paraId="0C6BA548" w14:textId="77777777" w:rsidR="00205B15" w:rsidRPr="00205B15" w:rsidRDefault="00205B15">
            <w:pPr>
              <w:pStyle w:val="Risktable"/>
              <w:numPr>
                <w:ilvl w:val="0"/>
                <w:numId w:val="83"/>
              </w:numPr>
              <w:rPr>
                <w:sz w:val="22"/>
                <w:szCs w:val="22"/>
              </w:rPr>
            </w:pPr>
            <w:r w:rsidRPr="00205B15">
              <w:rPr>
                <w:sz w:val="22"/>
                <w:szCs w:val="22"/>
              </w:rPr>
              <w:t>Preparation and administration of the GMO</w:t>
            </w:r>
          </w:p>
          <w:p w14:paraId="18B080B1" w14:textId="176B8660" w:rsidR="00205B15" w:rsidRPr="00205B15" w:rsidRDefault="00A14ABB">
            <w:pPr>
              <w:pStyle w:val="Risktable"/>
              <w:numPr>
                <w:ilvl w:val="0"/>
                <w:numId w:val="83"/>
              </w:numPr>
              <w:rPr>
                <w:sz w:val="22"/>
                <w:szCs w:val="22"/>
              </w:rPr>
            </w:pPr>
            <w:r>
              <w:rPr>
                <w:sz w:val="22"/>
                <w:szCs w:val="22"/>
              </w:rPr>
              <w:t>Shedding of the GMO</w:t>
            </w:r>
            <w:r w:rsidR="00205B15" w:rsidRPr="00205B15">
              <w:rPr>
                <w:sz w:val="22"/>
                <w:szCs w:val="22"/>
              </w:rPr>
              <w:t xml:space="preserve"> (e.g. </w:t>
            </w:r>
            <w:r w:rsidR="00DB60AB">
              <w:rPr>
                <w:sz w:val="22"/>
                <w:szCs w:val="22"/>
              </w:rPr>
              <w:t>faeces,</w:t>
            </w:r>
            <w:r w:rsidR="00205B15" w:rsidRPr="00205B15">
              <w:rPr>
                <w:sz w:val="22"/>
                <w:szCs w:val="22"/>
              </w:rPr>
              <w:t xml:space="preserve"> diarrhoea</w:t>
            </w:r>
            <w:r w:rsidR="00DB60AB">
              <w:rPr>
                <w:sz w:val="22"/>
                <w:szCs w:val="22"/>
              </w:rPr>
              <w:t>, vomit</w:t>
            </w:r>
            <w:r w:rsidR="00205B15" w:rsidRPr="00205B15">
              <w:rPr>
                <w:sz w:val="22"/>
                <w:szCs w:val="22"/>
              </w:rPr>
              <w:t>)</w:t>
            </w:r>
          </w:p>
          <w:p w14:paraId="4645CF5B" w14:textId="77777777" w:rsidR="00205B15" w:rsidRPr="00205B15" w:rsidRDefault="00205B15">
            <w:pPr>
              <w:pStyle w:val="Risktable"/>
              <w:numPr>
                <w:ilvl w:val="0"/>
                <w:numId w:val="83"/>
              </w:numPr>
              <w:rPr>
                <w:sz w:val="22"/>
                <w:szCs w:val="22"/>
              </w:rPr>
            </w:pPr>
            <w:r w:rsidRPr="00205B15">
              <w:rPr>
                <w:sz w:val="22"/>
                <w:szCs w:val="22"/>
              </w:rPr>
              <w:t>Import, transport, storage of the GMO</w:t>
            </w:r>
          </w:p>
          <w:p w14:paraId="7F30B3B7" w14:textId="77777777" w:rsidR="00205B15" w:rsidRPr="00205B15" w:rsidRDefault="00205B15">
            <w:pPr>
              <w:pStyle w:val="Risktable"/>
              <w:numPr>
                <w:ilvl w:val="0"/>
                <w:numId w:val="83"/>
              </w:numPr>
              <w:rPr>
                <w:sz w:val="22"/>
                <w:szCs w:val="22"/>
              </w:rPr>
            </w:pPr>
            <w:r w:rsidRPr="00205B15">
              <w:rPr>
                <w:sz w:val="22"/>
                <w:szCs w:val="22"/>
              </w:rPr>
              <w:t>Disposal of the GMO</w:t>
            </w:r>
          </w:p>
          <w:p w14:paraId="0A6B75A2" w14:textId="77777777" w:rsidR="00205B15" w:rsidRPr="00205B15" w:rsidRDefault="00205B15" w:rsidP="00205B15">
            <w:pPr>
              <w:pStyle w:val="TableTextRARMP"/>
              <w:spacing w:before="120" w:after="120"/>
              <w:jc w:val="center"/>
              <w:rPr>
                <w:color w:val="000000" w:themeColor="text1"/>
                <w:sz w:val="22"/>
                <w:szCs w:val="22"/>
              </w:rPr>
            </w:pPr>
            <w:r w:rsidRPr="00205B15">
              <w:rPr>
                <w:color w:val="000000" w:themeColor="text1"/>
                <w:sz w:val="22"/>
                <w:szCs w:val="22"/>
              </w:rPr>
              <w:sym w:font="Wingdings 3" w:char="F0C8"/>
            </w:r>
          </w:p>
          <w:p w14:paraId="578C8EF5" w14:textId="39D6E245" w:rsidR="00205B15" w:rsidRPr="00205B15" w:rsidRDefault="00205B15" w:rsidP="00205B15">
            <w:pPr>
              <w:pStyle w:val="textfortable"/>
              <w:spacing w:before="120" w:after="120"/>
              <w:jc w:val="left"/>
              <w:rPr>
                <w:rFonts w:ascii="Calibri" w:hAnsi="Calibri"/>
                <w:sz w:val="22"/>
                <w:szCs w:val="22"/>
              </w:rPr>
            </w:pPr>
            <w:r w:rsidRPr="00205B15">
              <w:rPr>
                <w:rFonts w:ascii="Calibri" w:hAnsi="Calibri"/>
                <w:sz w:val="22"/>
                <w:szCs w:val="22"/>
              </w:rPr>
              <w:t>Colonisation of the GMO in the respiratory tract or gut</w:t>
            </w:r>
          </w:p>
          <w:p w14:paraId="4655354E" w14:textId="77777777" w:rsidR="00205B15" w:rsidRPr="00205B15" w:rsidRDefault="00205B15" w:rsidP="00205B15">
            <w:pPr>
              <w:pStyle w:val="TableTextRARMP"/>
              <w:spacing w:before="120" w:after="120"/>
              <w:jc w:val="center"/>
              <w:rPr>
                <w:color w:val="000000" w:themeColor="text1"/>
                <w:sz w:val="22"/>
                <w:szCs w:val="22"/>
              </w:rPr>
            </w:pPr>
            <w:r w:rsidRPr="00205B15">
              <w:rPr>
                <w:color w:val="000000" w:themeColor="text1"/>
                <w:sz w:val="22"/>
                <w:szCs w:val="22"/>
              </w:rPr>
              <w:sym w:font="Wingdings 3" w:char="F0C8"/>
            </w:r>
          </w:p>
          <w:p w14:paraId="3CC1D15D" w14:textId="4DEAC52E" w:rsidR="00083CBC" w:rsidRPr="00B91203" w:rsidRDefault="00205B15" w:rsidP="00205B15">
            <w:pPr>
              <w:pStyle w:val="Style4"/>
              <w:numPr>
                <w:ilvl w:val="0"/>
                <w:numId w:val="0"/>
              </w:numPr>
              <w:jc w:val="center"/>
              <w:rPr>
                <w:rFonts w:ascii="Calibri" w:hAnsi="Calibri"/>
                <w:color w:val="auto"/>
                <w:sz w:val="20"/>
                <w:szCs w:val="20"/>
              </w:rPr>
            </w:pPr>
            <w:r w:rsidRPr="00205B15">
              <w:rPr>
                <w:rFonts w:ascii="Calibri" w:hAnsi="Calibri"/>
                <w:color w:val="auto"/>
              </w:rPr>
              <w:t>Infection of host cells</w:t>
            </w:r>
          </w:p>
        </w:tc>
      </w:tr>
      <w:tr w:rsidR="00083CBC" w:rsidRPr="00961290" w14:paraId="1CE71B11"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8FEE07D" w14:textId="77777777" w:rsidR="00083CBC" w:rsidRPr="00A92DE8" w:rsidRDefault="00083CBC" w:rsidP="00083CBC">
            <w:pPr>
              <w:keepNext/>
              <w:spacing w:before="40" w:after="40"/>
              <w:ind w:right="-30"/>
              <w:rPr>
                <w:rFonts w:asciiTheme="minorHAnsi" w:hAnsiTheme="minorHAnsi" w:cstheme="minorHAnsi"/>
                <w:b/>
                <w:szCs w:val="22"/>
              </w:rPr>
            </w:pPr>
            <w:r w:rsidRPr="00A92DE8">
              <w:rPr>
                <w:rFonts w:asciiTheme="minorHAnsi" w:hAnsiTheme="minorHAnsi" w:cstheme="minorHAnsi"/>
                <w:b/>
                <w:szCs w:val="22"/>
              </w:rPr>
              <w:t>Potential harm</w:t>
            </w:r>
          </w:p>
        </w:tc>
        <w:tc>
          <w:tcPr>
            <w:tcW w:w="7263" w:type="dxa"/>
            <w:tcBorders>
              <w:top w:val="single" w:sz="4" w:space="0" w:color="auto"/>
              <w:left w:val="single" w:sz="4" w:space="0" w:color="auto"/>
              <w:bottom w:val="single" w:sz="4" w:space="0" w:color="auto"/>
              <w:right w:val="single" w:sz="4" w:space="0" w:color="auto"/>
            </w:tcBorders>
            <w:vAlign w:val="center"/>
            <w:hideMark/>
          </w:tcPr>
          <w:p w14:paraId="54F6D8C7" w14:textId="39B3FBB8" w:rsidR="00083CBC" w:rsidRPr="00961290" w:rsidRDefault="00C56001" w:rsidP="00083CBC">
            <w:pPr>
              <w:spacing w:before="60" w:after="60"/>
              <w:jc w:val="center"/>
              <w:rPr>
                <w:rFonts w:asciiTheme="minorHAnsi" w:eastAsia="Calibri" w:hAnsiTheme="minorHAnsi" w:cstheme="minorHAnsi"/>
                <w:szCs w:val="22"/>
              </w:rPr>
            </w:pPr>
            <w:r>
              <w:rPr>
                <w:rFonts w:asciiTheme="minorHAnsi" w:eastAsia="Calibri" w:hAnsiTheme="minorHAnsi" w:cstheme="minorHAnsi"/>
                <w:szCs w:val="22"/>
              </w:rPr>
              <w:t>Ill health</w:t>
            </w:r>
            <w:r w:rsidR="00FB762A">
              <w:rPr>
                <w:rFonts w:asciiTheme="minorHAnsi" w:eastAsia="Calibri" w:hAnsiTheme="minorHAnsi" w:cstheme="minorHAnsi"/>
                <w:szCs w:val="22"/>
              </w:rPr>
              <w:t xml:space="preserve"> </w:t>
            </w:r>
            <w:r w:rsidR="004B442C">
              <w:rPr>
                <w:rFonts w:asciiTheme="minorHAnsi" w:eastAsia="Calibri" w:hAnsiTheme="minorHAnsi" w:cstheme="minorHAnsi"/>
                <w:szCs w:val="22"/>
              </w:rPr>
              <w:t xml:space="preserve">(e.g. diarrhoea, vomiting or gut issues) </w:t>
            </w:r>
            <w:r w:rsidR="00FB762A">
              <w:rPr>
                <w:rFonts w:asciiTheme="minorHAnsi" w:eastAsia="Calibri" w:hAnsiTheme="minorHAnsi" w:cstheme="minorHAnsi"/>
                <w:szCs w:val="22"/>
              </w:rPr>
              <w:t>or genotoxicity</w:t>
            </w:r>
          </w:p>
        </w:tc>
      </w:tr>
    </w:tbl>
    <w:p w14:paraId="69062DAB" w14:textId="77777777" w:rsidR="00FB7E35" w:rsidRPr="00BD40B7" w:rsidRDefault="00FB7E35" w:rsidP="00991711">
      <w:pPr>
        <w:pStyle w:val="5RARMP"/>
      </w:pPr>
      <w:r w:rsidRPr="00BD40B7">
        <w:t>Risk source</w:t>
      </w:r>
    </w:p>
    <w:p w14:paraId="2D12F8CD" w14:textId="77777777" w:rsidR="00FB7E35" w:rsidRDefault="00FB7E35" w:rsidP="00FB7E35">
      <w:pPr>
        <w:pStyle w:val="RARMPnumberedparagraphs"/>
      </w:pPr>
      <w:r>
        <w:t>The source of potential harm for this postulated risk scenario is the GMO.</w:t>
      </w:r>
    </w:p>
    <w:p w14:paraId="14DBF7DC" w14:textId="257E8788" w:rsidR="00621CE0" w:rsidRPr="00621CE0" w:rsidRDefault="00FB7E35" w:rsidP="00991711">
      <w:pPr>
        <w:pStyle w:val="5RARMP"/>
      </w:pPr>
      <w:r w:rsidRPr="00D152F4">
        <w:lastRenderedPageBreak/>
        <w:t>Ca</w:t>
      </w:r>
      <w:r>
        <w:t>us</w:t>
      </w:r>
      <w:r w:rsidRPr="00D152F4">
        <w:t>al Pathway</w:t>
      </w:r>
    </w:p>
    <w:p w14:paraId="54A3E4E2" w14:textId="4FD10594" w:rsidR="00B901C7" w:rsidRPr="00F102BB" w:rsidRDefault="00051C96" w:rsidP="00205B15">
      <w:pPr>
        <w:pStyle w:val="RARMPnumberedparagraphs"/>
      </w:pPr>
      <w:r w:rsidRPr="00621CE0">
        <w:t>Peopl</w:t>
      </w:r>
      <w:r w:rsidR="0027423B">
        <w:t>e (</w:t>
      </w:r>
      <w:r w:rsidR="00360A0D">
        <w:t xml:space="preserve">other than the intended </w:t>
      </w:r>
      <w:r w:rsidR="00632B90">
        <w:t>trial participants</w:t>
      </w:r>
      <w:r w:rsidR="0027423B">
        <w:t xml:space="preserve">) </w:t>
      </w:r>
      <w:r w:rsidR="004C17A6">
        <w:t xml:space="preserve">or animals (e.g. pets) </w:t>
      </w:r>
      <w:r w:rsidR="00295350">
        <w:t>could</w:t>
      </w:r>
      <w:r w:rsidR="00295350" w:rsidRPr="00621CE0">
        <w:t xml:space="preserve"> </w:t>
      </w:r>
      <w:r w:rsidRPr="00621CE0">
        <w:t xml:space="preserve">be directly </w:t>
      </w:r>
      <w:r w:rsidR="00EC55D5">
        <w:t xml:space="preserve">or indirectly exposed to the GMO </w:t>
      </w:r>
      <w:r w:rsidRPr="00621CE0">
        <w:t xml:space="preserve">in </w:t>
      </w:r>
      <w:r w:rsidR="00205B15" w:rsidRPr="00621CE0">
        <w:t>several</w:t>
      </w:r>
      <w:r w:rsidRPr="00621CE0">
        <w:t xml:space="preserve"> ways</w:t>
      </w:r>
      <w:r w:rsidR="00A14ABB">
        <w:t xml:space="preserve"> </w:t>
      </w:r>
      <w:r w:rsidR="007A3016">
        <w:t>as</w:t>
      </w:r>
      <w:r w:rsidR="00A14ABB">
        <w:t xml:space="preserve"> described below.</w:t>
      </w:r>
      <w:r w:rsidR="00042504">
        <w:t xml:space="preserve"> </w:t>
      </w:r>
      <w:r w:rsidR="00621CE0" w:rsidRPr="00621CE0">
        <w:t xml:space="preserve">This exposure could result in </w:t>
      </w:r>
      <w:r w:rsidR="00FB762A" w:rsidRPr="00F102BB">
        <w:t>colonisation of the</w:t>
      </w:r>
      <w:r w:rsidR="00130E6C">
        <w:t>ir</w:t>
      </w:r>
      <w:r w:rsidR="00FB762A" w:rsidRPr="00F102BB">
        <w:t xml:space="preserve"> gut and alter</w:t>
      </w:r>
      <w:r w:rsidR="007E2122">
        <w:t>ation</w:t>
      </w:r>
      <w:r w:rsidR="00FB762A" w:rsidRPr="00F102BB">
        <w:t xml:space="preserve"> </w:t>
      </w:r>
      <w:r w:rsidR="003A0505">
        <w:t xml:space="preserve">of </w:t>
      </w:r>
      <w:r w:rsidR="00FB762A" w:rsidRPr="00F102BB">
        <w:t xml:space="preserve">their microbiome </w:t>
      </w:r>
      <w:r w:rsidR="00C56001">
        <w:t>leading to ill health (e.g. diarrh</w:t>
      </w:r>
      <w:r w:rsidR="004B442C">
        <w:t>o</w:t>
      </w:r>
      <w:r w:rsidR="00C56001">
        <w:t xml:space="preserve">ea, vomiting or gut issues) </w:t>
      </w:r>
      <w:r w:rsidR="00FB762A" w:rsidRPr="00F102BB">
        <w:t xml:space="preserve">or </w:t>
      </w:r>
      <w:r w:rsidR="007A3016">
        <w:t xml:space="preserve">have </w:t>
      </w:r>
      <w:r w:rsidR="007A3016" w:rsidRPr="00F102BB">
        <w:t>genotoxic</w:t>
      </w:r>
      <w:r w:rsidR="007A3016">
        <w:t xml:space="preserve"> effects</w:t>
      </w:r>
      <w:r w:rsidR="00621CE0" w:rsidRPr="00F102BB">
        <w:t xml:space="preserve">. </w:t>
      </w:r>
    </w:p>
    <w:p w14:paraId="4D482AFF" w14:textId="677340D1" w:rsidR="00A2318D" w:rsidRPr="00A81D8E" w:rsidRDefault="00A2318D" w:rsidP="00A14ABB">
      <w:pPr>
        <w:pStyle w:val="Riskscenariosection"/>
      </w:pPr>
      <w:r w:rsidRPr="00A81D8E">
        <w:t>Exposure during preparation and administration of the GMO</w:t>
      </w:r>
    </w:p>
    <w:p w14:paraId="5144CF51" w14:textId="2504C1CA" w:rsidR="00A14ABB" w:rsidRDefault="00A14ABB" w:rsidP="00EA50BC">
      <w:pPr>
        <w:pStyle w:val="RARMPnumberedparagraphs"/>
      </w:pPr>
      <w:r w:rsidRPr="00A81D8E">
        <w:t xml:space="preserve">There is potential for exposure of people </w:t>
      </w:r>
      <w:r>
        <w:t>other than the trial participant to the GMO during the preparation or administration of the GMO via direct contact</w:t>
      </w:r>
      <w:r w:rsidR="007A3016">
        <w:t xml:space="preserve"> of persons involved in preparation and administration of the GMO,</w:t>
      </w:r>
      <w:r>
        <w:t xml:space="preserve"> or </w:t>
      </w:r>
      <w:r w:rsidR="007A3016">
        <w:t xml:space="preserve">via </w:t>
      </w:r>
      <w:r>
        <w:t>incorrect dispensing of the GMO</w:t>
      </w:r>
      <w:r w:rsidR="00C56001">
        <w:t>, which could lead to the wrong person receiving the GMO</w:t>
      </w:r>
      <w:r>
        <w:t xml:space="preserve">. This could lead to accidental </w:t>
      </w:r>
      <w:r w:rsidR="007A3016">
        <w:t xml:space="preserve">contact with and/or </w:t>
      </w:r>
      <w:r>
        <w:t>ingestion of the GMO.</w:t>
      </w:r>
      <w:r w:rsidR="00FB762A">
        <w:t xml:space="preserve"> </w:t>
      </w:r>
      <w:r w:rsidR="00FB762A">
        <w:rPr>
          <w:rFonts w:asciiTheme="minorHAnsi" w:hAnsiTheme="minorHAnsi" w:cstheme="minorHAnsi"/>
          <w:color w:val="000000"/>
          <w:szCs w:val="22"/>
        </w:rPr>
        <w:t xml:space="preserve">The GMO is in microencapsulated </w:t>
      </w:r>
      <w:r w:rsidR="00C56001">
        <w:rPr>
          <w:rFonts w:asciiTheme="minorHAnsi" w:hAnsiTheme="minorHAnsi" w:cstheme="minorHAnsi"/>
          <w:color w:val="000000"/>
          <w:szCs w:val="22"/>
        </w:rPr>
        <w:t>form;</w:t>
      </w:r>
      <w:r w:rsidR="0063225B">
        <w:rPr>
          <w:rFonts w:asciiTheme="minorHAnsi" w:hAnsiTheme="minorHAnsi" w:cstheme="minorHAnsi"/>
          <w:color w:val="000000"/>
          <w:szCs w:val="22"/>
        </w:rPr>
        <w:t xml:space="preserve"> t</w:t>
      </w:r>
      <w:r w:rsidR="00FB762A">
        <w:rPr>
          <w:rFonts w:asciiTheme="minorHAnsi" w:hAnsiTheme="minorHAnsi" w:cstheme="minorHAnsi"/>
          <w:color w:val="000000"/>
          <w:szCs w:val="22"/>
        </w:rPr>
        <w:t>herefore</w:t>
      </w:r>
      <w:r w:rsidR="00C56001">
        <w:rPr>
          <w:rFonts w:asciiTheme="minorHAnsi" w:hAnsiTheme="minorHAnsi" w:cstheme="minorHAnsi"/>
          <w:color w:val="000000"/>
          <w:szCs w:val="22"/>
        </w:rPr>
        <w:t>,</w:t>
      </w:r>
      <w:r w:rsidR="00FB762A">
        <w:rPr>
          <w:rFonts w:asciiTheme="minorHAnsi" w:hAnsiTheme="minorHAnsi" w:cstheme="minorHAnsi"/>
          <w:color w:val="000000"/>
          <w:szCs w:val="22"/>
        </w:rPr>
        <w:t xml:space="preserve"> it is very unlikely that the GMO can form aerosols during the preparation and administration.</w:t>
      </w:r>
    </w:p>
    <w:p w14:paraId="36B46196" w14:textId="1883A97C" w:rsidR="00FB762A" w:rsidRPr="00C74BD0" w:rsidRDefault="00A21853" w:rsidP="00FB762A">
      <w:pPr>
        <w:pStyle w:val="RARMPnumberedparagraphs"/>
      </w:pPr>
      <w:r w:rsidRPr="00A81D8E">
        <w:t>As discussed in</w:t>
      </w:r>
      <w:r w:rsidR="008E199A">
        <w:t xml:space="preserve"> </w:t>
      </w:r>
      <w:r w:rsidR="008E199A">
        <w:fldChar w:fldCharType="begin"/>
      </w:r>
      <w:r w:rsidR="008E199A">
        <w:instrText xml:space="preserve"> REF _Ref68615652 \n \h </w:instrText>
      </w:r>
      <w:r w:rsidR="008E199A">
        <w:fldChar w:fldCharType="separate"/>
      </w:r>
      <w:r w:rsidR="008453F1">
        <w:t>Chapter 1</w:t>
      </w:r>
      <w:r w:rsidR="008E199A">
        <w:fldChar w:fldCharType="end"/>
      </w:r>
      <w:r w:rsidR="008E199A">
        <w:t>, Section</w:t>
      </w:r>
      <w:r w:rsidR="00FB762A">
        <w:t xml:space="preserve"> </w:t>
      </w:r>
      <w:r w:rsidR="00FB762A">
        <w:fldChar w:fldCharType="begin"/>
      </w:r>
      <w:r w:rsidR="00FB762A">
        <w:instrText xml:space="preserve"> REF _Ref211512720 \n \h </w:instrText>
      </w:r>
      <w:r w:rsidR="00FB762A">
        <w:fldChar w:fldCharType="separate"/>
      </w:r>
      <w:r w:rsidR="008453F1">
        <w:t>2.3</w:t>
      </w:r>
      <w:r w:rsidR="00FB762A">
        <w:fldChar w:fldCharType="end"/>
      </w:r>
      <w:r w:rsidR="00A2318D" w:rsidRPr="00A81D8E">
        <w:t xml:space="preserve">, </w:t>
      </w:r>
      <w:r w:rsidR="005D362E" w:rsidRPr="00A81D8E">
        <w:t xml:space="preserve">the </w:t>
      </w:r>
      <w:r w:rsidR="005D362E">
        <w:t xml:space="preserve">preparation of the </w:t>
      </w:r>
      <w:r w:rsidR="005D362E" w:rsidRPr="00A81D8E">
        <w:t xml:space="preserve">GMO </w:t>
      </w:r>
      <w:r w:rsidR="007348D5">
        <w:t>would</w:t>
      </w:r>
      <w:r w:rsidR="005D362E" w:rsidRPr="00A81D8E">
        <w:t xml:space="preserve"> be </w:t>
      </w:r>
      <w:r w:rsidR="005D362E">
        <w:t>carried out in clinical trial sites</w:t>
      </w:r>
      <w:r w:rsidR="005D362E" w:rsidRPr="00A81D8E">
        <w:t xml:space="preserve"> by authorised, experienced, and trained </w:t>
      </w:r>
      <w:r w:rsidR="005D362E">
        <w:t>health professionals</w:t>
      </w:r>
      <w:r w:rsidR="005D362E" w:rsidRPr="00A81D8E">
        <w:t>.</w:t>
      </w:r>
      <w:r w:rsidR="00FB762A">
        <w:t xml:space="preserve"> The GMO </w:t>
      </w:r>
      <w:r w:rsidR="007348D5">
        <w:t>would</w:t>
      </w:r>
      <w:r w:rsidR="00FB762A">
        <w:t xml:space="preserve"> be self-administered by participants in the presence of trained health </w:t>
      </w:r>
      <w:r w:rsidR="00043F45">
        <w:t>professionals,</w:t>
      </w:r>
      <w:r w:rsidR="00FB762A">
        <w:t xml:space="preserve"> and </w:t>
      </w:r>
      <w:r w:rsidR="00C74BD0">
        <w:t>they would be instructed to wash their hands with soap and water after handling the microencapsulated GMO.</w:t>
      </w:r>
      <w:r w:rsidR="00FB762A">
        <w:t xml:space="preserve"> </w:t>
      </w:r>
      <w:r w:rsidR="005D362E" w:rsidRPr="00A81D8E">
        <w:t>All personnel working in settings where healthcare is provided are required to comply with the standard precautions for working with potentially infectious material, as described in the</w:t>
      </w:r>
      <w:r w:rsidR="005D362E" w:rsidRPr="00EA50BC">
        <w:rPr>
          <w:i/>
        </w:rPr>
        <w:t xml:space="preserve"> Australian Guidelines for the Prevention and Control of Infection in Healthcare </w:t>
      </w:r>
      <w:r w:rsidR="005D362E" w:rsidRPr="00A81D8E">
        <w:t>(2019)</w:t>
      </w:r>
      <w:r w:rsidR="005D362E">
        <w:t xml:space="preserve"> and </w:t>
      </w:r>
      <w:r w:rsidR="005D362E" w:rsidRPr="00ED6D2C">
        <w:t>the</w:t>
      </w:r>
      <w:r w:rsidR="005D362E" w:rsidRPr="00EA50BC">
        <w:rPr>
          <w:i/>
        </w:rPr>
        <w:t xml:space="preserve"> Australian Immunisation Handbook</w:t>
      </w:r>
      <w:r w:rsidR="005D362E">
        <w:rPr>
          <w:i/>
        </w:rPr>
        <w:t xml:space="preserve">. </w:t>
      </w:r>
      <w:r w:rsidR="0063225B">
        <w:rPr>
          <w:rFonts w:cs="Calibri"/>
          <w:color w:val="000000"/>
          <w:szCs w:val="22"/>
        </w:rPr>
        <w:t>C</w:t>
      </w:r>
      <w:r w:rsidR="005D362E">
        <w:rPr>
          <w:rFonts w:cs="Calibri"/>
          <w:color w:val="000000"/>
          <w:szCs w:val="22"/>
        </w:rPr>
        <w:t xml:space="preserve">ompliance with the </w:t>
      </w:r>
      <w:r w:rsidR="005D362E" w:rsidRPr="000F0FB4">
        <w:rPr>
          <w:iCs/>
        </w:rPr>
        <w:t>guidelines</w:t>
      </w:r>
      <w:r w:rsidR="0063225B">
        <w:rPr>
          <w:iCs/>
        </w:rPr>
        <w:t>,</w:t>
      </w:r>
      <w:r w:rsidR="005D362E">
        <w:rPr>
          <w:rFonts w:cs="Calibri"/>
          <w:color w:val="000000"/>
          <w:szCs w:val="22"/>
        </w:rPr>
        <w:t xml:space="preserve"> existing work practices and advice to trial participants </w:t>
      </w:r>
      <w:r w:rsidR="007348D5">
        <w:rPr>
          <w:rFonts w:cs="Calibri"/>
          <w:color w:val="000000"/>
          <w:szCs w:val="22"/>
        </w:rPr>
        <w:t>would</w:t>
      </w:r>
      <w:r w:rsidR="005D362E" w:rsidRPr="00A81D8E">
        <w:rPr>
          <w:rFonts w:cs="Calibri"/>
          <w:color w:val="000000"/>
          <w:szCs w:val="22"/>
        </w:rPr>
        <w:t xml:space="preserve"> minimise</w:t>
      </w:r>
      <w:r w:rsidR="005D362E" w:rsidRPr="00A81D8E">
        <w:rPr>
          <w:rFonts w:asciiTheme="minorHAnsi" w:hAnsiTheme="minorHAnsi" w:cstheme="minorHAnsi"/>
          <w:color w:val="000000"/>
          <w:szCs w:val="22"/>
        </w:rPr>
        <w:t xml:space="preserve"> the potential exposure of people</w:t>
      </w:r>
      <w:r w:rsidR="005D362E">
        <w:rPr>
          <w:rFonts w:asciiTheme="minorHAnsi" w:hAnsiTheme="minorHAnsi" w:cstheme="minorHAnsi"/>
          <w:color w:val="000000"/>
          <w:szCs w:val="22"/>
        </w:rPr>
        <w:t xml:space="preserve"> </w:t>
      </w:r>
      <w:r w:rsidR="005D362E" w:rsidRPr="00A81D8E">
        <w:rPr>
          <w:rFonts w:asciiTheme="minorHAnsi" w:hAnsiTheme="minorHAnsi" w:cstheme="minorHAnsi"/>
          <w:color w:val="000000"/>
          <w:szCs w:val="22"/>
        </w:rPr>
        <w:t xml:space="preserve">to the GMOs during </w:t>
      </w:r>
      <w:r w:rsidR="005D362E">
        <w:rPr>
          <w:rFonts w:asciiTheme="minorHAnsi" w:hAnsiTheme="minorHAnsi" w:cstheme="minorHAnsi"/>
          <w:color w:val="000000"/>
          <w:szCs w:val="22"/>
        </w:rPr>
        <w:t xml:space="preserve">preparation and </w:t>
      </w:r>
      <w:r w:rsidR="005D362E" w:rsidRPr="00A81D8E">
        <w:rPr>
          <w:rFonts w:asciiTheme="minorHAnsi" w:hAnsiTheme="minorHAnsi" w:cstheme="minorHAnsi"/>
          <w:color w:val="000000"/>
          <w:szCs w:val="22"/>
        </w:rPr>
        <w:t>administration</w:t>
      </w:r>
      <w:r w:rsidR="005D362E">
        <w:rPr>
          <w:rFonts w:asciiTheme="minorHAnsi" w:hAnsiTheme="minorHAnsi" w:cstheme="minorHAnsi"/>
          <w:color w:val="000000"/>
          <w:szCs w:val="22"/>
        </w:rPr>
        <w:t xml:space="preserve"> of the GMO.</w:t>
      </w:r>
    </w:p>
    <w:p w14:paraId="46978F78" w14:textId="6AE7981E" w:rsidR="00C74BD0" w:rsidRPr="0009338A" w:rsidRDefault="00C74BD0" w:rsidP="00FB762A">
      <w:pPr>
        <w:pStyle w:val="RARMPnumberedparagraphs"/>
      </w:pPr>
      <w:r>
        <w:t>The</w:t>
      </w:r>
      <w:r w:rsidRPr="009231A1">
        <w:t xml:space="preserve"> dose received through </w:t>
      </w:r>
      <w:r w:rsidR="0063225B">
        <w:t xml:space="preserve">these </w:t>
      </w:r>
      <w:r>
        <w:t>pathways</w:t>
      </w:r>
      <w:r w:rsidRPr="009231A1">
        <w:t xml:space="preserve"> </w:t>
      </w:r>
      <w:r>
        <w:t>would</w:t>
      </w:r>
      <w:r w:rsidRPr="009231A1">
        <w:t xml:space="preserve"> be smaller than that administered during </w:t>
      </w:r>
      <w:r>
        <w:t>treatment</w:t>
      </w:r>
      <w:r w:rsidRPr="009231A1">
        <w:t xml:space="preserve">. </w:t>
      </w:r>
      <w:r>
        <w:t xml:space="preserve">In addition, clinical trials and commercial use of the parent organism have shown no serious adverse effects </w:t>
      </w:r>
      <w:r w:rsidR="0063225B">
        <w:t xml:space="preserve">at doses equivalent to </w:t>
      </w:r>
      <w:r>
        <w:t>the full dose of the GMO</w:t>
      </w:r>
      <w:r w:rsidR="0063225B">
        <w:t xml:space="preserve"> proposed for this trial</w:t>
      </w:r>
      <w:r>
        <w:t xml:space="preserve">. </w:t>
      </w:r>
      <w:r w:rsidRPr="003D2B44">
        <w:t xml:space="preserve">Therefore, even if an individual is inadvertently exposed to the GMO, they are unlikely to </w:t>
      </w:r>
      <w:r>
        <w:t>develop</w:t>
      </w:r>
      <w:r w:rsidRPr="003D2B44">
        <w:t xml:space="preserve"> </w:t>
      </w:r>
      <w:r>
        <w:t>an adverse reaction</w:t>
      </w:r>
      <w:r w:rsidRPr="002223AA">
        <w:rPr>
          <w:rFonts w:cs="Calibri"/>
        </w:rPr>
        <w:t>.</w:t>
      </w:r>
    </w:p>
    <w:p w14:paraId="70314E0D" w14:textId="18EFC8C5" w:rsidR="0009338A" w:rsidRPr="005D362E" w:rsidRDefault="0009338A" w:rsidP="00FB762A">
      <w:pPr>
        <w:pStyle w:val="RARMPnumberedparagraphs"/>
      </w:pPr>
      <w:r>
        <w:t xml:space="preserve">As mentioned in </w:t>
      </w:r>
      <w:r>
        <w:fldChar w:fldCharType="begin"/>
      </w:r>
      <w:r>
        <w:instrText xml:space="preserve"> REF _Ref211591924 \n \h </w:instrText>
      </w:r>
      <w:r>
        <w:fldChar w:fldCharType="separate"/>
      </w:r>
      <w:r w:rsidR="008453F1">
        <w:t>Chapter 1</w:t>
      </w:r>
      <w:r>
        <w:fldChar w:fldCharType="end"/>
      </w:r>
      <w:r>
        <w:t xml:space="preserve">, Section </w:t>
      </w:r>
      <w:r>
        <w:fldChar w:fldCharType="begin"/>
      </w:r>
      <w:r>
        <w:instrText xml:space="preserve"> REF _Ref211592515 \n \h </w:instrText>
      </w:r>
      <w:r>
        <w:fldChar w:fldCharType="separate"/>
      </w:r>
      <w:r w:rsidR="008453F1">
        <w:t>4.2</w:t>
      </w:r>
      <w:r>
        <w:fldChar w:fldCharType="end"/>
      </w:r>
      <w:r>
        <w:t xml:space="preserve">, the GMO has 2 genes deleted (Gene A and Gene B). These modifications would reduce the GMO’s ability to survive outside the gut and </w:t>
      </w:r>
      <w:r w:rsidR="002535D5">
        <w:t xml:space="preserve">potentially </w:t>
      </w:r>
      <w:r>
        <w:t>its ability to colonise a healthy gut</w:t>
      </w:r>
      <w:r w:rsidR="002535D5">
        <w:t xml:space="preserve"> compared to WT</w:t>
      </w:r>
      <w:r w:rsidR="00A64C10">
        <w:t>,</w:t>
      </w:r>
      <w:r w:rsidR="002535D5">
        <w:t xml:space="preserve"> based on </w:t>
      </w:r>
      <w:r w:rsidR="00631EA8">
        <w:t xml:space="preserve">mouse </w:t>
      </w:r>
      <w:r w:rsidR="002535D5">
        <w:t>studies</w:t>
      </w:r>
      <w:r>
        <w:t xml:space="preserve">. </w:t>
      </w:r>
      <w:r w:rsidR="009C526B">
        <w:t xml:space="preserve">Therefore, </w:t>
      </w:r>
      <w:r w:rsidR="000F6503">
        <w:t xml:space="preserve">this may </w:t>
      </w:r>
      <w:r w:rsidR="009C526B">
        <w:t xml:space="preserve">reduce the likelihood of </w:t>
      </w:r>
      <w:r w:rsidR="000F6503">
        <w:t xml:space="preserve">establishment </w:t>
      </w:r>
      <w:r w:rsidR="009C526B">
        <w:t xml:space="preserve">and persistence in a person with a healthy gut. </w:t>
      </w:r>
    </w:p>
    <w:p w14:paraId="62CC43D9" w14:textId="314504B2" w:rsidR="005D362E" w:rsidRPr="00785E9A" w:rsidRDefault="005D362E" w:rsidP="005D362E">
      <w:pPr>
        <w:pStyle w:val="Riskscenariosection"/>
      </w:pPr>
      <w:r>
        <w:t>Exposure due to shedding of the GMO from trial participants</w:t>
      </w:r>
    </w:p>
    <w:p w14:paraId="61921D35" w14:textId="27FEDFB6" w:rsidR="0026710A" w:rsidRDefault="00043F45" w:rsidP="00271D8C">
      <w:pPr>
        <w:pStyle w:val="RARMPnumberedparagraphs"/>
      </w:pPr>
      <w:r>
        <w:t xml:space="preserve">It is likely that </w:t>
      </w:r>
      <w:r w:rsidR="000376B0" w:rsidRPr="00785E9A">
        <w:t xml:space="preserve">trial participants </w:t>
      </w:r>
      <w:r>
        <w:t xml:space="preserve">would shed the GMO through faeces, </w:t>
      </w:r>
      <w:r w:rsidR="00DB60AB">
        <w:t>diarrhoea,</w:t>
      </w:r>
      <w:r>
        <w:t xml:space="preserve"> and vomiting. </w:t>
      </w:r>
      <w:r w:rsidR="00A4467F">
        <w:t xml:space="preserve">Vomiting is highly unlikely to occur in the healthy trial participants enrolled in this trial. However, </w:t>
      </w:r>
      <w:bookmarkStart w:id="342" w:name="_Hlk136935572"/>
      <w:r w:rsidR="00A4467F">
        <w:t>vomiting is a symptom of ulcerative colitis, reported to occur in about 25% of patients</w:t>
      </w:r>
      <w:bookmarkEnd w:id="342"/>
      <w:r w:rsidR="00A4467F">
        <w:t xml:space="preserve">, although this figure includes patients with severe disease </w:t>
      </w:r>
      <w:r w:rsidR="00A4467F">
        <w:fldChar w:fldCharType="begin">
          <w:fldData xml:space="preserve">PEVuZE5vdGU+PENpdGU+PEF1dGhvcj5OZXd0b248L0F1dGhvcj48WWVhcj4yMDE5PC9ZZWFyPjxS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</w:fldData>
        </w:fldChar>
      </w:r>
      <w:r w:rsidR="00A4467F">
        <w:instrText xml:space="preserve"> ADDIN EN.CITE </w:instrText>
      </w:r>
      <w:r w:rsidR="00A4467F">
        <w:fldChar w:fldCharType="begin">
          <w:fldData xml:space="preserve">PEVuZE5vdGU+PENpdGU+PEF1dGhvcj5OZXd0b248L0F1dGhvcj48WWVhcj4yMDE5PC9ZZWFyPjxS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</w:fldData>
        </w:fldChar>
      </w:r>
      <w:r w:rsidR="00A4467F">
        <w:instrText xml:space="preserve"> ADDIN EN.CITE.DATA </w:instrText>
      </w:r>
      <w:r w:rsidR="00A4467F">
        <w:fldChar w:fldCharType="end"/>
      </w:r>
      <w:r w:rsidR="00A4467F">
        <w:fldChar w:fldCharType="separate"/>
      </w:r>
      <w:r w:rsidR="00A4467F">
        <w:rPr>
          <w:noProof/>
        </w:rPr>
        <w:t>(</w:t>
      </w:r>
      <w:hyperlink w:anchor="_ENREF_68" w:tooltip="Newton, 2019 #58" w:history="1">
        <w:r w:rsidR="0028001F">
          <w:rPr>
            <w:noProof/>
          </w:rPr>
          <w:t>Newton et al., 2019</w:t>
        </w:r>
      </w:hyperlink>
      <w:r w:rsidR="00A4467F">
        <w:rPr>
          <w:noProof/>
        </w:rPr>
        <w:t>)</w:t>
      </w:r>
      <w:r w:rsidR="00A4467F">
        <w:fldChar w:fldCharType="end"/>
      </w:r>
      <w:r w:rsidR="00A4467F">
        <w:t xml:space="preserve">. </w:t>
      </w:r>
      <w:r w:rsidR="00B15558" w:rsidRPr="00A81D8E">
        <w:t>Caregivers</w:t>
      </w:r>
      <w:r w:rsidR="007C4ED3">
        <w:t>,</w:t>
      </w:r>
      <w:r w:rsidR="00413457" w:rsidRPr="00A81D8E">
        <w:t xml:space="preserve"> healthcare personnel</w:t>
      </w:r>
      <w:r w:rsidR="007C4ED3">
        <w:t xml:space="preserve"> and other people</w:t>
      </w:r>
      <w:r w:rsidR="00413457" w:rsidRPr="00A81D8E">
        <w:t xml:space="preserve"> </w:t>
      </w:r>
      <w:r w:rsidR="00413457" w:rsidRPr="005D362E">
        <w:t xml:space="preserve">who </w:t>
      </w:r>
      <w:r w:rsidR="00643846" w:rsidRPr="005D362E">
        <w:t>are in</w:t>
      </w:r>
      <w:r w:rsidR="00413457" w:rsidRPr="005D362E">
        <w:t xml:space="preserve"> close contact with people </w:t>
      </w:r>
      <w:r w:rsidR="00052D24" w:rsidRPr="005D362E">
        <w:t xml:space="preserve">treated with the GMO </w:t>
      </w:r>
      <w:r w:rsidR="00B15558" w:rsidRPr="005D362E">
        <w:t xml:space="preserve">may be inadvertently exposed to the GMO </w:t>
      </w:r>
      <w:r w:rsidR="00B21905" w:rsidRPr="005D362E">
        <w:t xml:space="preserve">via </w:t>
      </w:r>
      <w:r w:rsidR="002025AA">
        <w:t>cleaning of spills</w:t>
      </w:r>
      <w:r w:rsidR="0063225B">
        <w:t xml:space="preserve">, through contact with </w:t>
      </w:r>
      <w:r w:rsidR="0063225B">
        <w:rPr>
          <w:szCs w:val="22"/>
        </w:rPr>
        <w:t>faeces,</w:t>
      </w:r>
      <w:r w:rsidR="0063225B" w:rsidRPr="00205B15">
        <w:rPr>
          <w:szCs w:val="22"/>
        </w:rPr>
        <w:t xml:space="preserve"> diarrhoea</w:t>
      </w:r>
      <w:r w:rsidR="0063225B">
        <w:rPr>
          <w:szCs w:val="22"/>
        </w:rPr>
        <w:t xml:space="preserve"> or vomit,</w:t>
      </w:r>
      <w:r w:rsidR="00052D24" w:rsidRPr="005D362E">
        <w:t xml:space="preserve"> or after patient use of bathrooms</w:t>
      </w:r>
      <w:r w:rsidR="006063ED" w:rsidRPr="005D362E">
        <w:t>.</w:t>
      </w:r>
      <w:r w:rsidR="00413457" w:rsidRPr="005D362E">
        <w:t xml:space="preserve"> </w:t>
      </w:r>
      <w:r w:rsidR="00813796">
        <w:t xml:space="preserve">Pets could also be inadvertently exposed to the GMO from contact with faeces, diarrhoea or vomit. </w:t>
      </w:r>
      <w:r w:rsidR="00B15558" w:rsidRPr="005D362E">
        <w:t>Caregivers</w:t>
      </w:r>
      <w:r w:rsidR="003E66ED">
        <w:t xml:space="preserve">, </w:t>
      </w:r>
      <w:r w:rsidR="00413457" w:rsidRPr="005D362E">
        <w:t>other</w:t>
      </w:r>
      <w:r w:rsidR="003E66ED">
        <w:t xml:space="preserve"> people</w:t>
      </w:r>
      <w:r w:rsidR="00413457" w:rsidRPr="005D362E">
        <w:t xml:space="preserve"> </w:t>
      </w:r>
      <w:r w:rsidR="004C17A6">
        <w:t xml:space="preserve">or pets </w:t>
      </w:r>
      <w:r w:rsidR="00413457" w:rsidRPr="005D362E">
        <w:t xml:space="preserve">exposed to the </w:t>
      </w:r>
      <w:r w:rsidR="00870A20" w:rsidRPr="005D362E">
        <w:t>GMO</w:t>
      </w:r>
      <w:r w:rsidR="00413457" w:rsidRPr="005D362E">
        <w:t xml:space="preserve"> in this way </w:t>
      </w:r>
      <w:r w:rsidR="0063225B" w:rsidRPr="005D362E">
        <w:t>w</w:t>
      </w:r>
      <w:r w:rsidR="0063225B">
        <w:t xml:space="preserve">ould </w:t>
      </w:r>
      <w:r w:rsidR="00B15558" w:rsidRPr="005D362E">
        <w:t>only be expected to be exposed to low levels of the GMO.</w:t>
      </w:r>
      <w:r w:rsidR="00A81D8E" w:rsidRPr="005D362E">
        <w:t xml:space="preserve"> </w:t>
      </w:r>
      <w:r w:rsidR="002025AA">
        <w:t xml:space="preserve">As mentioned in </w:t>
      </w:r>
      <w:r w:rsidR="002025AA">
        <w:fldChar w:fldCharType="begin"/>
      </w:r>
      <w:r w:rsidR="002025AA">
        <w:instrText xml:space="preserve"> REF _Ref211583851 \r \h </w:instrText>
      </w:r>
      <w:r w:rsidR="002025AA">
        <w:fldChar w:fldCharType="separate"/>
      </w:r>
      <w:r w:rsidR="008453F1">
        <w:t>Chapter 1</w:t>
      </w:r>
      <w:r w:rsidR="002025AA">
        <w:fldChar w:fldCharType="end"/>
      </w:r>
      <w:r w:rsidR="002025AA">
        <w:t xml:space="preserve">, Section </w:t>
      </w:r>
      <w:r w:rsidR="002025AA">
        <w:fldChar w:fldCharType="begin"/>
      </w:r>
      <w:r w:rsidR="002025AA">
        <w:instrText xml:space="preserve"> REF _Ref211584155 \n \h </w:instrText>
      </w:r>
      <w:r w:rsidR="002025AA">
        <w:fldChar w:fldCharType="separate"/>
      </w:r>
      <w:r w:rsidR="008453F1">
        <w:t>2.3</w:t>
      </w:r>
      <w:r w:rsidR="002025AA">
        <w:fldChar w:fldCharType="end"/>
      </w:r>
      <w:r w:rsidR="002025AA">
        <w:t>, t</w:t>
      </w:r>
      <w:r w:rsidR="005D362E" w:rsidRPr="005D362E">
        <w:t>rial participants would be instructed to follow good hand hygiene practices to limit surface contamination.</w:t>
      </w:r>
      <w:r w:rsidR="00586570">
        <w:t xml:space="preserve"> </w:t>
      </w:r>
    </w:p>
    <w:p w14:paraId="5C5B6C87" w14:textId="6422FFB1" w:rsidR="009751DE" w:rsidRDefault="009751DE" w:rsidP="002025AA">
      <w:pPr>
        <w:pStyle w:val="RARMPnumberedparagraphs"/>
      </w:pPr>
      <w:r>
        <w:t>The use of agents that can alter the gut transit time</w:t>
      </w:r>
      <w:r w:rsidR="00BB5379">
        <w:t>,</w:t>
      </w:r>
      <w:r>
        <w:t xml:space="preserve"> </w:t>
      </w:r>
      <w:r w:rsidR="00BB5379">
        <w:t xml:space="preserve">such as </w:t>
      </w:r>
      <w:r>
        <w:t>laxatives, anti-diarrhoeal medications</w:t>
      </w:r>
      <w:r w:rsidR="00BB5379">
        <w:t>,</w:t>
      </w:r>
      <w:r>
        <w:t xml:space="preserve"> diabetic </w:t>
      </w:r>
      <w:r w:rsidR="00BB5379">
        <w:t xml:space="preserve">and </w:t>
      </w:r>
      <w:r>
        <w:t>weight loss medications</w:t>
      </w:r>
      <w:r w:rsidR="00BB5379">
        <w:t>,</w:t>
      </w:r>
      <w:r w:rsidR="00611F27">
        <w:t xml:space="preserve"> </w:t>
      </w:r>
      <w:r w:rsidR="00BB5379">
        <w:t>and</w:t>
      </w:r>
      <w:r w:rsidR="00611F27">
        <w:t xml:space="preserve"> antibiotics</w:t>
      </w:r>
      <w:r w:rsidR="00BB5379">
        <w:t>,</w:t>
      </w:r>
      <w:r>
        <w:t xml:space="preserve"> may increase the likelihood of shedding of the GMO from participants. However, participants who use these agents are excluded from the trial (</w:t>
      </w:r>
      <w:r>
        <w:fldChar w:fldCharType="begin"/>
      </w:r>
      <w:r>
        <w:instrText xml:space="preserve"> REF _Ref211926511 \r \h </w:instrText>
      </w:r>
      <w:r>
        <w:fldChar w:fldCharType="separate"/>
      </w:r>
      <w:r w:rsidR="008453F1">
        <w:t>Chapter 1</w:t>
      </w:r>
      <w:r>
        <w:fldChar w:fldCharType="end"/>
      </w:r>
      <w:r>
        <w:t xml:space="preserve">, Section </w:t>
      </w:r>
      <w:r>
        <w:fldChar w:fldCharType="begin"/>
      </w:r>
      <w:r>
        <w:instrText xml:space="preserve"> REF _Ref67491471 \n \h </w:instrText>
      </w:r>
      <w:r>
        <w:fldChar w:fldCharType="separate"/>
      </w:r>
      <w:r w:rsidR="008453F1">
        <w:t>2.3.5</w:t>
      </w:r>
      <w:r>
        <w:fldChar w:fldCharType="end"/>
      </w:r>
      <w:r>
        <w:t>)</w:t>
      </w:r>
      <w:r w:rsidR="0019127E">
        <w:t>.</w:t>
      </w:r>
    </w:p>
    <w:p w14:paraId="7D49FD66" w14:textId="2020A103" w:rsidR="00FF50F8" w:rsidRPr="00043F45" w:rsidRDefault="00586570" w:rsidP="00043F45">
      <w:pPr>
        <w:pStyle w:val="RARMPnumberedparagraphs"/>
      </w:pPr>
      <w:r>
        <w:lastRenderedPageBreak/>
        <w:t xml:space="preserve">The GMO is </w:t>
      </w:r>
      <w:r w:rsidR="002025AA">
        <w:t xml:space="preserve">also </w:t>
      </w:r>
      <w:r>
        <w:t xml:space="preserve">a probiotic </w:t>
      </w:r>
      <w:r w:rsidR="003C1F46">
        <w:t>that is intended</w:t>
      </w:r>
      <w:r>
        <w:t xml:space="preserve"> to reduce the incidence of IBD, which would limit the occurrence of diarrhoea and vomiting. </w:t>
      </w:r>
    </w:p>
    <w:p w14:paraId="5D538D3A" w14:textId="6282CCAF" w:rsidR="00621CE0" w:rsidRPr="009D46FC" w:rsidRDefault="00A359B9" w:rsidP="00DB60AB">
      <w:pPr>
        <w:pStyle w:val="Riskscenariosection"/>
      </w:pPr>
      <w:r w:rsidRPr="00A359B9">
        <w:t xml:space="preserve">Exposure </w:t>
      </w:r>
      <w:r w:rsidR="00621CE0">
        <w:t xml:space="preserve">during import, </w:t>
      </w:r>
      <w:r w:rsidR="00043F45" w:rsidRPr="00A359B9">
        <w:t>transport,</w:t>
      </w:r>
      <w:r w:rsidR="00621CE0" w:rsidRPr="00A359B9">
        <w:t xml:space="preserve"> and storage of the </w:t>
      </w:r>
      <w:r w:rsidR="00621CE0" w:rsidRPr="00DB60AB">
        <w:t>GMO</w:t>
      </w:r>
    </w:p>
    <w:p w14:paraId="1FDF9813" w14:textId="049ED225" w:rsidR="00621CE0" w:rsidRDefault="00870A20" w:rsidP="00621CE0">
      <w:pPr>
        <w:pStyle w:val="RARMPnumberedparagraphs"/>
      </w:pPr>
      <w:r>
        <w:t xml:space="preserve">If the GMO </w:t>
      </w:r>
      <w:r w:rsidR="00621CE0" w:rsidRPr="00621CE0">
        <w:t xml:space="preserve">was spilled during import, </w:t>
      </w:r>
      <w:r w:rsidR="00043F45" w:rsidRPr="00621CE0">
        <w:t>transport</w:t>
      </w:r>
      <w:r w:rsidR="00BB5379">
        <w:t xml:space="preserve"> and</w:t>
      </w:r>
      <w:r w:rsidR="00621CE0" w:rsidRPr="00621CE0">
        <w:t xml:space="preserve"> storage, this could result in exposure to people</w:t>
      </w:r>
      <w:r w:rsidR="00600DCB">
        <w:t xml:space="preserve"> or animals</w:t>
      </w:r>
      <w:r w:rsidR="00920ED1">
        <w:t xml:space="preserve"> </w:t>
      </w:r>
      <w:r w:rsidR="00621CE0" w:rsidRPr="00621CE0">
        <w:t>in the area</w:t>
      </w:r>
      <w:r w:rsidR="00B21905">
        <w:t xml:space="preserve"> </w:t>
      </w:r>
      <w:r w:rsidR="00EE3FD5">
        <w:t>via</w:t>
      </w:r>
      <w:r w:rsidR="00E90865">
        <w:t xml:space="preserve"> </w:t>
      </w:r>
      <w:r w:rsidR="008C70CC">
        <w:t xml:space="preserve">contact with materials or surfaces contaminated with the GMO </w:t>
      </w:r>
      <w:r w:rsidR="00093E9F">
        <w:t xml:space="preserve">and </w:t>
      </w:r>
      <w:r w:rsidR="007E659E">
        <w:t xml:space="preserve">subsequent </w:t>
      </w:r>
      <w:r w:rsidR="008C70CC">
        <w:t xml:space="preserve">hand to mouth transmission. </w:t>
      </w:r>
    </w:p>
    <w:p w14:paraId="22C4BE56" w14:textId="21536823" w:rsidR="00BC4C46" w:rsidRPr="006063ED" w:rsidRDefault="006063ED" w:rsidP="00BC4C46">
      <w:pPr>
        <w:pStyle w:val="RARMPnumberedparagraphs"/>
      </w:pPr>
      <w:r w:rsidRPr="006063ED">
        <w:t xml:space="preserve">The GMO </w:t>
      </w:r>
      <w:r w:rsidR="007348D5">
        <w:t>would</w:t>
      </w:r>
      <w:r w:rsidRPr="006063ED">
        <w:t xml:space="preserve"> be imported</w:t>
      </w:r>
      <w:r w:rsidR="00870A20">
        <w:t>, stored, and transported</w:t>
      </w:r>
      <w:r w:rsidRPr="006063ED">
        <w:t xml:space="preserve"> according to </w:t>
      </w:r>
      <w:r w:rsidR="006F1E79">
        <w:t xml:space="preserve">the Regulator’s </w:t>
      </w:r>
      <w:r w:rsidR="006F1E79" w:rsidRPr="006F1E79">
        <w:rPr>
          <w:i/>
        </w:rPr>
        <w:t xml:space="preserve">Guidelines for the </w:t>
      </w:r>
      <w:r w:rsidRPr="006F1E79">
        <w:rPr>
          <w:i/>
        </w:rPr>
        <w:t>T</w:t>
      </w:r>
      <w:r w:rsidR="006F1E79" w:rsidRPr="006F1E79">
        <w:rPr>
          <w:i/>
        </w:rPr>
        <w:t xml:space="preserve">ransport, </w:t>
      </w:r>
      <w:r w:rsidRPr="006F1E79">
        <w:rPr>
          <w:i/>
        </w:rPr>
        <w:t>S</w:t>
      </w:r>
      <w:r w:rsidR="006F1E79" w:rsidRPr="006F1E79">
        <w:rPr>
          <w:i/>
        </w:rPr>
        <w:t xml:space="preserve">torage and </w:t>
      </w:r>
      <w:r w:rsidRPr="006F1E79">
        <w:rPr>
          <w:i/>
        </w:rPr>
        <w:t>D</w:t>
      </w:r>
      <w:r w:rsidR="006F1E79" w:rsidRPr="006F1E79">
        <w:rPr>
          <w:i/>
        </w:rPr>
        <w:t>isposal of GMOs</w:t>
      </w:r>
      <w:r w:rsidR="006F1E79">
        <w:t xml:space="preserve"> (TSDs</w:t>
      </w:r>
      <w:r w:rsidR="006F1E79" w:rsidRPr="006F1E79">
        <w:t>)</w:t>
      </w:r>
      <w:r w:rsidRPr="006063ED">
        <w:t xml:space="preserve"> </w:t>
      </w:r>
      <w:r w:rsidR="00A359B9" w:rsidRPr="006063ED">
        <w:t>(</w:t>
      </w:r>
      <w:r w:rsidR="005F591C" w:rsidRPr="006063ED">
        <w:fldChar w:fldCharType="begin"/>
      </w:r>
      <w:r w:rsidR="005F591C" w:rsidRPr="006063ED">
        <w:instrText xml:space="preserve"> REF _Ref57107703 \n \h  \* MERGEFORMAT </w:instrText>
      </w:r>
      <w:r w:rsidR="005F591C" w:rsidRPr="006063ED">
        <w:fldChar w:fldCharType="separate"/>
      </w:r>
      <w:r w:rsidR="008453F1">
        <w:t>Chapter 1</w:t>
      </w:r>
      <w:r w:rsidR="005F591C" w:rsidRPr="006063ED">
        <w:fldChar w:fldCharType="end"/>
      </w:r>
      <w:r w:rsidR="005F591C" w:rsidRPr="006063ED">
        <w:t>, Section</w:t>
      </w:r>
      <w:r w:rsidR="00043F45">
        <w:t xml:space="preserve"> </w:t>
      </w:r>
      <w:r w:rsidR="00043F45">
        <w:fldChar w:fldCharType="begin"/>
      </w:r>
      <w:r w:rsidR="00043F45">
        <w:instrText xml:space="preserve"> REF _Ref66352797 \n \h </w:instrText>
      </w:r>
      <w:r w:rsidR="00043F45">
        <w:fldChar w:fldCharType="separate"/>
      </w:r>
      <w:r w:rsidR="008453F1">
        <w:t>2.3.2</w:t>
      </w:r>
      <w:r w:rsidR="00043F45">
        <w:fldChar w:fldCharType="end"/>
      </w:r>
      <w:r w:rsidRPr="006063ED">
        <w:t>)</w:t>
      </w:r>
      <w:r w:rsidR="00870A20">
        <w:t xml:space="preserve">. </w:t>
      </w:r>
      <w:r w:rsidR="004E5E30">
        <w:t xml:space="preserve">Additionally, the GMO is supplied in an encapsulated form (beads), so unless animals were able to access and consume the beads following a spill, or the beads were damaged allowing direct access to the GMO, contact with the GMO is unlikely. </w:t>
      </w:r>
      <w:r w:rsidR="00870A20">
        <w:t xml:space="preserve">In addition, biological samples that may contain GMO </w:t>
      </w:r>
      <w:r w:rsidR="007348D5">
        <w:t>would</w:t>
      </w:r>
      <w:r w:rsidR="00870A20">
        <w:t xml:space="preserve"> </w:t>
      </w:r>
      <w:r w:rsidR="005004EA">
        <w:t xml:space="preserve">also </w:t>
      </w:r>
      <w:r w:rsidR="00870A20">
        <w:t xml:space="preserve">be </w:t>
      </w:r>
      <w:r w:rsidR="004E5E30">
        <w:t xml:space="preserve">treated </w:t>
      </w:r>
      <w:r w:rsidR="00870A20">
        <w:t xml:space="preserve">in </w:t>
      </w:r>
      <w:r w:rsidR="005004EA">
        <w:t>accordance with the TSDs</w:t>
      </w:r>
      <w:r w:rsidR="00870A20">
        <w:t>. These practices</w:t>
      </w:r>
      <w:r w:rsidR="00044831" w:rsidRPr="006063ED">
        <w:t xml:space="preserve"> </w:t>
      </w:r>
      <w:r w:rsidR="007348D5">
        <w:t>would</w:t>
      </w:r>
      <w:r w:rsidR="00044831" w:rsidRPr="006063ED">
        <w:t xml:space="preserve"> lower the </w:t>
      </w:r>
      <w:r w:rsidR="007E659E" w:rsidRPr="006063ED">
        <w:t>lik</w:t>
      </w:r>
      <w:r w:rsidR="00CA69ED" w:rsidRPr="006063ED">
        <w:t>e</w:t>
      </w:r>
      <w:r w:rsidR="007E659E" w:rsidRPr="006063ED">
        <w:t xml:space="preserve">lihood </w:t>
      </w:r>
      <w:r w:rsidR="00044831" w:rsidRPr="006063ED">
        <w:t>of unintended dispersal of the GMOs.</w:t>
      </w:r>
      <w:r w:rsidR="003C1F46">
        <w:t xml:space="preserve"> </w:t>
      </w:r>
    </w:p>
    <w:p w14:paraId="6308690B" w14:textId="2F5F305E" w:rsidR="00F75805" w:rsidRPr="00F75805" w:rsidRDefault="00AA4328" w:rsidP="00F75805">
      <w:pPr>
        <w:pStyle w:val="RARMPnumberedparagraphs"/>
        <w:rPr>
          <w:b/>
        </w:rPr>
      </w:pPr>
      <w:r>
        <w:t xml:space="preserve">As mentioned in </w:t>
      </w:r>
      <w:r>
        <w:fldChar w:fldCharType="begin"/>
      </w:r>
      <w:r>
        <w:instrText xml:space="preserve"> REF _Ref212453199 \n \h </w:instrText>
      </w:r>
      <w:r>
        <w:fldChar w:fldCharType="separate"/>
      </w:r>
      <w:r w:rsidR="008453F1">
        <w:t>Chapter 1</w:t>
      </w:r>
      <w:r>
        <w:fldChar w:fldCharType="end"/>
      </w:r>
      <w:r>
        <w:t xml:space="preserve">, Section </w:t>
      </w:r>
      <w:r>
        <w:fldChar w:fldCharType="begin"/>
      </w:r>
      <w:r>
        <w:instrText xml:space="preserve"> REF _Ref211514218 \n \h </w:instrText>
      </w:r>
      <w:r>
        <w:fldChar w:fldCharType="separate"/>
      </w:r>
      <w:r w:rsidR="008453F1">
        <w:t>2.3.8</w:t>
      </w:r>
      <w:r>
        <w:fldChar w:fldCharType="end"/>
      </w:r>
      <w:r>
        <w:t xml:space="preserve">, decontamination </w:t>
      </w:r>
      <w:r w:rsidR="00043F45">
        <w:t xml:space="preserve">and disinfection measures appropriate for the GMO </w:t>
      </w:r>
      <w:r w:rsidR="007348D5">
        <w:t>would</w:t>
      </w:r>
      <w:r w:rsidR="00043F45">
        <w:t xml:space="preserve"> be carried out after administration of the </w:t>
      </w:r>
      <w:r w:rsidR="004E5E30">
        <w:t xml:space="preserve">GMO </w:t>
      </w:r>
      <w:r w:rsidR="00043F45">
        <w:t>or in the case of accidental spills during the supply of the GMO</w:t>
      </w:r>
      <w:r w:rsidR="00CD67E0">
        <w:t>.</w:t>
      </w:r>
    </w:p>
    <w:p w14:paraId="51F952A7" w14:textId="32BEFF8B" w:rsidR="00D8518F" w:rsidRDefault="00D8518F" w:rsidP="00D8518F">
      <w:pPr>
        <w:pStyle w:val="RARMPnumberedparagraphs"/>
      </w:pPr>
      <w:r w:rsidRPr="00D8518F">
        <w:t xml:space="preserve">The import, transport and storage procedures </w:t>
      </w:r>
      <w:r w:rsidR="00466A55">
        <w:t>discussed above</w:t>
      </w:r>
      <w:r w:rsidRPr="00D8518F">
        <w:t xml:space="preserve"> </w:t>
      </w:r>
      <w:r w:rsidR="00893BA2">
        <w:t>would</w:t>
      </w:r>
      <w:r w:rsidRPr="00D8518F">
        <w:t xml:space="preserve"> mitigate exposure </w:t>
      </w:r>
      <w:r w:rsidR="00093E9F">
        <w:t xml:space="preserve">occurring </w:t>
      </w:r>
      <w:r w:rsidR="00043F45">
        <w:t>because of</w:t>
      </w:r>
      <w:r w:rsidRPr="00D8518F">
        <w:t xml:space="preserve"> spills of the GMO during these dealings. </w:t>
      </w:r>
    </w:p>
    <w:p w14:paraId="7B2E6340" w14:textId="55B3B426" w:rsidR="003D2B44" w:rsidRPr="00766B37" w:rsidRDefault="00A359B9" w:rsidP="00766B37">
      <w:pPr>
        <w:pStyle w:val="RARMPnumberedparagraphs"/>
        <w:numPr>
          <w:ilvl w:val="0"/>
          <w:numId w:val="0"/>
        </w:numPr>
        <w:rPr>
          <w:i/>
        </w:rPr>
      </w:pPr>
      <w:r w:rsidRPr="003D2B44">
        <w:rPr>
          <w:i/>
        </w:rPr>
        <w:t>Exposure during disposal of the GMO</w:t>
      </w:r>
    </w:p>
    <w:p w14:paraId="50ABA115" w14:textId="7945FC9C" w:rsidR="003D2B44" w:rsidRDefault="003D2B44" w:rsidP="003D2B44">
      <w:pPr>
        <w:pStyle w:val="RARMPnumberedparagraphs"/>
      </w:pPr>
      <w:r w:rsidRPr="003D2B44">
        <w:t xml:space="preserve">Individuals may be inadvertently exposed to GMOs while disposing of used, expired, or unused vials of </w:t>
      </w:r>
      <w:r>
        <w:t xml:space="preserve">the </w:t>
      </w:r>
      <w:r w:rsidR="00870A20">
        <w:t>GMO</w:t>
      </w:r>
      <w:r w:rsidR="001F7761">
        <w:t>. The two</w:t>
      </w:r>
      <w:r w:rsidRPr="003D2B44">
        <w:t xml:space="preserve"> locations where this </w:t>
      </w:r>
      <w:r>
        <w:t>is most likely to occur are at:</w:t>
      </w:r>
    </w:p>
    <w:p w14:paraId="12AD380F" w14:textId="550508FE" w:rsidR="003D2B44" w:rsidRDefault="00870A20">
      <w:pPr>
        <w:pStyle w:val="RARMPnumberedparagraphs"/>
        <w:numPr>
          <w:ilvl w:val="0"/>
          <w:numId w:val="37"/>
        </w:numPr>
      </w:pPr>
      <w:r>
        <w:t>locations where</w:t>
      </w:r>
      <w:r w:rsidR="003D2B44" w:rsidRPr="003D2B44">
        <w:t xml:space="preserve"> stocks of </w:t>
      </w:r>
      <w:r w:rsidR="003D2B44">
        <w:t>the GM</w:t>
      </w:r>
      <w:r w:rsidR="00A54045">
        <w:t>O</w:t>
      </w:r>
      <w:r w:rsidR="003D2B44" w:rsidRPr="003D2B44">
        <w:t xml:space="preserve"> are </w:t>
      </w:r>
      <w:r w:rsidR="006943A7">
        <w:t>stored</w:t>
      </w:r>
      <w:r w:rsidR="004E5E30">
        <w:t>,</w:t>
      </w:r>
      <w:r w:rsidR="004E5E30" w:rsidRPr="003D2B44">
        <w:t xml:space="preserve"> </w:t>
      </w:r>
    </w:p>
    <w:p w14:paraId="60198A23" w14:textId="1AB5AC54" w:rsidR="00656808" w:rsidRPr="00656808" w:rsidRDefault="003D2B44">
      <w:pPr>
        <w:pStyle w:val="RARMPnumberedparagraphs"/>
        <w:numPr>
          <w:ilvl w:val="0"/>
          <w:numId w:val="37"/>
        </w:numPr>
      </w:pPr>
      <w:r w:rsidRPr="003D2B44">
        <w:t xml:space="preserve">locations where </w:t>
      </w:r>
      <w:r>
        <w:t>the GM</w:t>
      </w:r>
      <w:r w:rsidR="00A54045">
        <w:t>O</w:t>
      </w:r>
      <w:r>
        <w:t xml:space="preserve"> </w:t>
      </w:r>
      <w:r w:rsidRPr="003D2B44">
        <w:t xml:space="preserve">is administered. </w:t>
      </w:r>
      <w:r w:rsidR="00766B37" w:rsidRPr="00766B37">
        <w:t xml:space="preserve"> </w:t>
      </w:r>
    </w:p>
    <w:p w14:paraId="50C5972C" w14:textId="246EB5FA" w:rsidR="000D7987" w:rsidRPr="000D7987" w:rsidRDefault="00B57742" w:rsidP="00EF5934">
      <w:pPr>
        <w:pStyle w:val="RARMPnumberedparagraphs"/>
      </w:pPr>
      <w:r>
        <w:t xml:space="preserve">As </w:t>
      </w:r>
      <w:r w:rsidRPr="00B57742">
        <w:t>discussed in</w:t>
      </w:r>
      <w:r w:rsidR="005F591C">
        <w:t xml:space="preserve"> </w:t>
      </w:r>
      <w:r w:rsidR="005F591C" w:rsidRPr="00472456">
        <w:fldChar w:fldCharType="begin"/>
      </w:r>
      <w:r w:rsidR="005F591C" w:rsidRPr="00472456">
        <w:instrText xml:space="preserve"> REF _Ref57107670 \n \h </w:instrText>
      </w:r>
      <w:r w:rsidR="00472456">
        <w:instrText xml:space="preserve"> \* MERGEFORMAT </w:instrText>
      </w:r>
      <w:r w:rsidR="005F591C" w:rsidRPr="00472456">
        <w:fldChar w:fldCharType="separate"/>
      </w:r>
      <w:r w:rsidR="008453F1">
        <w:t>Chapter 1</w:t>
      </w:r>
      <w:r w:rsidR="005F591C" w:rsidRPr="00472456">
        <w:fldChar w:fldCharType="end"/>
      </w:r>
      <w:r w:rsidR="005F591C" w:rsidRPr="00472456">
        <w:t>, Section</w:t>
      </w:r>
      <w:r w:rsidR="00600DCB">
        <w:t xml:space="preserve"> </w:t>
      </w:r>
      <w:r w:rsidR="00600DCB">
        <w:fldChar w:fldCharType="begin"/>
      </w:r>
      <w:r w:rsidR="00600DCB">
        <w:instrText xml:space="preserve"> REF _Ref211514218 \n \h </w:instrText>
      </w:r>
      <w:r w:rsidR="00600DCB">
        <w:fldChar w:fldCharType="separate"/>
      </w:r>
      <w:r w:rsidR="008453F1">
        <w:t>2.3.8</w:t>
      </w:r>
      <w:r w:rsidR="00600DCB">
        <w:fldChar w:fldCharType="end"/>
      </w:r>
      <w:r w:rsidR="008B6644" w:rsidRPr="00B57742">
        <w:t>, unused</w:t>
      </w:r>
      <w:r w:rsidR="008B6644">
        <w:t xml:space="preserve"> and expired</w:t>
      </w:r>
      <w:r w:rsidR="00130E6C">
        <w:t xml:space="preserve"> blister packs</w:t>
      </w:r>
      <w:r w:rsidR="003E66ED">
        <w:t>,</w:t>
      </w:r>
      <w:r w:rsidR="00130E6C">
        <w:t xml:space="preserve"> </w:t>
      </w:r>
      <w:r w:rsidR="008B6644">
        <w:t>vials</w:t>
      </w:r>
      <w:r w:rsidR="00130E6C">
        <w:t xml:space="preserve"> or bottles</w:t>
      </w:r>
      <w:r w:rsidR="008B6644">
        <w:t xml:space="preserve"> of the GMO</w:t>
      </w:r>
      <w:r w:rsidR="00093E9F">
        <w:t>,</w:t>
      </w:r>
      <w:r w:rsidR="008B6644">
        <w:t xml:space="preserve"> as well as waste contaminated with the GMO </w:t>
      </w:r>
      <w:r w:rsidR="00893BA2">
        <w:t>would</w:t>
      </w:r>
      <w:r w:rsidR="008B6644">
        <w:t xml:space="preserve"> be treated as clinical/medical waste and</w:t>
      </w:r>
      <w:r w:rsidR="008B6644" w:rsidRPr="000D7987">
        <w:rPr>
          <w:rFonts w:cs="Calibri"/>
          <w:szCs w:val="22"/>
        </w:rPr>
        <w:t xml:space="preserve"> disposed of in accordance with the </w:t>
      </w:r>
      <w:r w:rsidR="00BB0019" w:rsidRPr="000D7987">
        <w:rPr>
          <w:rFonts w:cs="Calibri"/>
          <w:szCs w:val="22"/>
        </w:rPr>
        <w:t xml:space="preserve">waste disposal </w:t>
      </w:r>
      <w:r w:rsidR="008B6644" w:rsidRPr="000D7987">
        <w:rPr>
          <w:rFonts w:cs="Calibri"/>
          <w:szCs w:val="22"/>
        </w:rPr>
        <w:t>methods approved by the Environmental Protection Agency or Health Departm</w:t>
      </w:r>
      <w:r w:rsidR="00AE4706" w:rsidRPr="000D7987">
        <w:rPr>
          <w:rFonts w:cs="Calibri"/>
          <w:szCs w:val="22"/>
        </w:rPr>
        <w:t>ent in</w:t>
      </w:r>
      <w:r w:rsidR="00FE17DC">
        <w:rPr>
          <w:rFonts w:cs="Calibri"/>
          <w:szCs w:val="22"/>
        </w:rPr>
        <w:t xml:space="preserve"> Queensland</w:t>
      </w:r>
      <w:r w:rsidR="00DB60AB">
        <w:rPr>
          <w:rFonts w:cs="Calibri"/>
          <w:szCs w:val="22"/>
        </w:rPr>
        <w:t xml:space="preserve"> </w:t>
      </w:r>
      <w:r w:rsidR="00936013">
        <w:rPr>
          <w:rFonts w:cs="Calibri"/>
          <w:szCs w:val="22"/>
        </w:rPr>
        <w:fldChar w:fldCharType="begin"/>
      </w:r>
      <w:r w:rsidR="002167C9">
        <w:rPr>
          <w:rFonts w:cs="Calibri"/>
          <w:szCs w:val="22"/>
        </w:rPr>
        <w:instrText xml:space="preserve"> ADDIN EN.CITE &lt;EndNote&gt;&lt;Cite&gt;&lt;Author&gt;The Queensland Government&lt;/Author&gt;&lt;Year&gt;2025&lt;/Year&gt;&lt;RecNum&gt;102&lt;/RecNum&gt;&lt;DisplayText&gt;(The Queensland Government, 2025)&lt;/DisplayText&gt;&lt;record&gt;&lt;rec-number&gt;102&lt;/rec-number&gt;&lt;foreign-keys&gt;&lt;key app="EN" db-id="e2p5expr8xpzasea9ag5xrxnztseszre50vw" timestamp="1761605552"&gt;102&lt;/key&gt;&lt;/foreign-keys&gt;&lt;ref-type name="Government Document"&gt;46&lt;/ref-type&gt;&lt;contributors&gt;&lt;authors&gt;&lt;author&gt;The Queensland Government,&lt;/author&gt;&lt;/authors&gt;&lt;secondary-authors&gt;&lt;author&gt;Department of the Environment, Tourism Science and Innovation&lt;/author&gt;&lt;/secondary-authors&gt;&lt;/contributors&gt;&lt;titles&gt;&lt;title&gt;Guideline: Clinical and related waste&lt;/title&gt;&lt;/titles&gt;&lt;volume&gt;2025&lt;/volume&gt;&lt;number&gt;16 October 2025&lt;/number&gt;&lt;dates&gt;&lt;year&gt;2025&lt;/year&gt;&lt;/dates&gt;&lt;pub-location&gt;Queensland&lt;/pub-location&gt;&lt;urls&gt;&lt;related-urls&gt;&lt;url&gt;https://environment.des.qld.gov.au/__data/assets/pdf_file/0029/89147/pr-gl-clinical-and-related-waste.pdf&lt;/url&gt;&lt;/related-urls&gt;&lt;/urls&gt;&lt;/record&gt;&lt;/Cite&gt;&lt;/EndNote&gt;</w:instrText>
      </w:r>
      <w:r w:rsidR="00936013">
        <w:rPr>
          <w:rFonts w:cs="Calibri"/>
          <w:szCs w:val="22"/>
        </w:rPr>
        <w:fldChar w:fldCharType="separate"/>
      </w:r>
      <w:r w:rsidR="00936013">
        <w:rPr>
          <w:rFonts w:cs="Calibri"/>
          <w:noProof/>
          <w:szCs w:val="22"/>
        </w:rPr>
        <w:t>(</w:t>
      </w:r>
      <w:hyperlink w:anchor="_ENREF_103" w:tooltip="The Queensland Government, 2025 #102" w:history="1">
        <w:r w:rsidR="0028001F">
          <w:rPr>
            <w:rFonts w:cs="Calibri"/>
            <w:noProof/>
            <w:szCs w:val="22"/>
          </w:rPr>
          <w:t>The Queensland Government, 2025</w:t>
        </w:r>
      </w:hyperlink>
      <w:r w:rsidR="00936013">
        <w:rPr>
          <w:rFonts w:cs="Calibri"/>
          <w:noProof/>
          <w:szCs w:val="22"/>
        </w:rPr>
        <w:t>)</w:t>
      </w:r>
      <w:r w:rsidR="00936013">
        <w:rPr>
          <w:rFonts w:cs="Calibri"/>
          <w:szCs w:val="22"/>
        </w:rPr>
        <w:fldChar w:fldCharType="end"/>
      </w:r>
      <w:r w:rsidR="008B6644" w:rsidRPr="000D7987">
        <w:rPr>
          <w:rFonts w:cs="Calibri"/>
          <w:szCs w:val="22"/>
        </w:rPr>
        <w:t xml:space="preserve">. </w:t>
      </w:r>
      <w:r w:rsidR="007E659E" w:rsidRPr="000D7987">
        <w:rPr>
          <w:rFonts w:cs="Calibri"/>
          <w:szCs w:val="22"/>
        </w:rPr>
        <w:t xml:space="preserve">Adherence </w:t>
      </w:r>
      <w:r w:rsidR="00093E9F">
        <w:rPr>
          <w:rFonts w:cs="Calibri"/>
          <w:szCs w:val="22"/>
        </w:rPr>
        <w:t>to</w:t>
      </w:r>
      <w:r w:rsidR="00093E9F" w:rsidRPr="000D7987">
        <w:rPr>
          <w:rFonts w:cs="Calibri"/>
          <w:szCs w:val="22"/>
        </w:rPr>
        <w:t xml:space="preserve"> </w:t>
      </w:r>
      <w:r w:rsidR="007E659E" w:rsidRPr="000D7987">
        <w:rPr>
          <w:rFonts w:cs="Calibri"/>
          <w:szCs w:val="22"/>
        </w:rPr>
        <w:t xml:space="preserve">these procedures </w:t>
      </w:r>
      <w:r w:rsidR="00893BA2" w:rsidRPr="000D7987">
        <w:rPr>
          <w:rFonts w:cs="Calibri"/>
          <w:szCs w:val="22"/>
        </w:rPr>
        <w:t>would</w:t>
      </w:r>
      <w:r w:rsidR="0050231E" w:rsidRPr="000D7987">
        <w:rPr>
          <w:rFonts w:cs="Calibri"/>
          <w:szCs w:val="22"/>
        </w:rPr>
        <w:t xml:space="preserve"> reduce the </w:t>
      </w:r>
      <w:r w:rsidR="007E659E" w:rsidRPr="000D7987">
        <w:rPr>
          <w:rFonts w:cs="Calibri"/>
          <w:szCs w:val="22"/>
        </w:rPr>
        <w:t xml:space="preserve">likelihood of </w:t>
      </w:r>
      <w:r w:rsidR="00B863E1" w:rsidRPr="000D7987">
        <w:rPr>
          <w:rFonts w:cs="Calibri"/>
          <w:szCs w:val="22"/>
        </w:rPr>
        <w:t xml:space="preserve">accidental </w:t>
      </w:r>
      <w:r w:rsidR="0050231E" w:rsidRPr="000D7987">
        <w:rPr>
          <w:rFonts w:cs="Calibri"/>
          <w:szCs w:val="22"/>
        </w:rPr>
        <w:t>exposure of people or animals to the GMO.</w:t>
      </w:r>
    </w:p>
    <w:p w14:paraId="27523D63" w14:textId="348AED7D" w:rsidR="0050231E" w:rsidRPr="009231A1" w:rsidRDefault="0050231E" w:rsidP="00EF5934">
      <w:pPr>
        <w:pStyle w:val="RARMPnumberedparagraphs"/>
      </w:pPr>
      <w:r>
        <w:t xml:space="preserve">Taken together, the disposal and decontamination procedures </w:t>
      </w:r>
      <w:r w:rsidR="0044635E">
        <w:t xml:space="preserve">discussed above </w:t>
      </w:r>
      <w:r w:rsidR="00893BA2">
        <w:t>would</w:t>
      </w:r>
      <w:r>
        <w:t xml:space="preserve"> minimise </w:t>
      </w:r>
      <w:r w:rsidR="0044635E">
        <w:t>likelihood of exposure</w:t>
      </w:r>
      <w:r>
        <w:t xml:space="preserve"> </w:t>
      </w:r>
      <w:r w:rsidR="0044635E">
        <w:t xml:space="preserve">that could be </w:t>
      </w:r>
      <w:r>
        <w:t>associated with conducting these dealings with the GMOs.</w:t>
      </w:r>
    </w:p>
    <w:p w14:paraId="5817B88A" w14:textId="7803B424" w:rsidR="00004F70" w:rsidRPr="001E3D65" w:rsidRDefault="00004F70" w:rsidP="00991711">
      <w:pPr>
        <w:pStyle w:val="5RARMP"/>
      </w:pPr>
      <w:r w:rsidRPr="001E3D65">
        <w:t>Potential harm</w:t>
      </w:r>
    </w:p>
    <w:p w14:paraId="4385F0F5" w14:textId="22EAB75E" w:rsidR="00BA4D57" w:rsidRDefault="008C70CC" w:rsidP="00BA4D57">
      <w:pPr>
        <w:pStyle w:val="RARMPnumberedparagraphs"/>
      </w:pPr>
      <w:r>
        <w:t xml:space="preserve">If people </w:t>
      </w:r>
      <w:r w:rsidR="004C0731">
        <w:t xml:space="preserve">or animals </w:t>
      </w:r>
      <w:r>
        <w:t xml:space="preserve">are exposed to the GMOs, </w:t>
      </w:r>
      <w:r w:rsidR="00BA0B87">
        <w:t xml:space="preserve">the GMO could establish in the gut and result in </w:t>
      </w:r>
      <w:r w:rsidR="00DD4D82">
        <w:t>an altered microbiome</w:t>
      </w:r>
      <w:r w:rsidR="005B4341">
        <w:t>. An altered microbiome could</w:t>
      </w:r>
      <w:r w:rsidR="00BA0B87">
        <w:t xml:space="preserve"> lead to </w:t>
      </w:r>
      <w:r w:rsidR="00590CF6">
        <w:t xml:space="preserve">persistence </w:t>
      </w:r>
      <w:r w:rsidR="00C7124B">
        <w:t xml:space="preserve">and long-term exposure </w:t>
      </w:r>
      <w:r w:rsidR="00590CF6">
        <w:t>of the GMO</w:t>
      </w:r>
      <w:r w:rsidR="004E10DB">
        <w:t xml:space="preserve">, which could potentially result in ill health (e.g. diarrhoea, vomiting or gut </w:t>
      </w:r>
      <w:r w:rsidR="004B442C">
        <w:t>issues</w:t>
      </w:r>
      <w:r w:rsidR="004E10DB">
        <w:t>)</w:t>
      </w:r>
      <w:r w:rsidR="00BA0B87">
        <w:t xml:space="preserve">. As noted in </w:t>
      </w:r>
      <w:r w:rsidR="00C7124B">
        <w:fldChar w:fldCharType="begin"/>
      </w:r>
      <w:r w:rsidR="00C7124B">
        <w:instrText xml:space="preserve"> REF _Ref212453875 \n \h </w:instrText>
      </w:r>
      <w:r w:rsidR="00C7124B">
        <w:fldChar w:fldCharType="separate"/>
      </w:r>
      <w:r w:rsidR="008453F1">
        <w:t>Chapter 1</w:t>
      </w:r>
      <w:r w:rsidR="00C7124B">
        <w:fldChar w:fldCharType="end"/>
      </w:r>
      <w:r w:rsidR="00C7124B">
        <w:t xml:space="preserve">, Section </w:t>
      </w:r>
      <w:r w:rsidR="00C7124B">
        <w:fldChar w:fldCharType="begin"/>
      </w:r>
      <w:r w:rsidR="00C7124B">
        <w:instrText xml:space="preserve"> REF _Ref210394096 \n \h </w:instrText>
      </w:r>
      <w:r w:rsidR="00C7124B">
        <w:fldChar w:fldCharType="separate"/>
      </w:r>
      <w:r w:rsidR="008453F1">
        <w:t>3.4</w:t>
      </w:r>
      <w:r w:rsidR="00C7124B">
        <w:fldChar w:fldCharType="end"/>
      </w:r>
      <w:r w:rsidR="00DA14E4">
        <w:t>,</w:t>
      </w:r>
      <w:r w:rsidR="00C7124B">
        <w:t xml:space="preserve"> </w:t>
      </w:r>
      <w:r w:rsidR="00BA0B87">
        <w:t xml:space="preserve">the parent </w:t>
      </w:r>
      <w:r w:rsidR="002535D5">
        <w:t xml:space="preserve">EcN </w:t>
      </w:r>
      <w:r w:rsidR="00DD4D82">
        <w:t>could potentially have genotoxic effects due to the expression of colibactin</w:t>
      </w:r>
      <w:r w:rsidR="00BA0B87">
        <w:t xml:space="preserve"> and if the GMO established in the gut, this expression could persist</w:t>
      </w:r>
      <w:r w:rsidR="00DD4D82">
        <w:t xml:space="preserve">. However, </w:t>
      </w:r>
      <w:r w:rsidR="00A41B3F">
        <w:t xml:space="preserve">it is not expected that the genetic modifications would result in increased likelihood of genotoxic effects compared to the parental </w:t>
      </w:r>
      <w:r w:rsidR="00631EA8">
        <w:t xml:space="preserve">EcN </w:t>
      </w:r>
      <w:r w:rsidR="00A41B3F">
        <w:t xml:space="preserve">strain. Additionally, </w:t>
      </w:r>
      <w:r w:rsidR="00BA4D57">
        <w:t>exposure is unlikely to have negative effects of ill-health because:</w:t>
      </w:r>
    </w:p>
    <w:p w14:paraId="55C3D5A3" w14:textId="56C69B34" w:rsidR="00DD4D82" w:rsidRDefault="00DD4D82" w:rsidP="00DE4A74">
      <w:pPr>
        <w:pStyle w:val="1stlevelbullets"/>
      </w:pPr>
      <w:r>
        <w:t>the parent organism used to generate the GMO has a long history of safe use</w:t>
      </w:r>
      <w:r w:rsidR="00BA4D57">
        <w:t xml:space="preserve"> and the modification carried out is unlikely to increase to capacity of the GMO to cause harm;</w:t>
      </w:r>
    </w:p>
    <w:p w14:paraId="3BBB95A9" w14:textId="657CDEA8" w:rsidR="00BA4D57" w:rsidRDefault="00BA4D57" w:rsidP="00DE4A74">
      <w:pPr>
        <w:pStyle w:val="1stlevelbullets"/>
      </w:pPr>
      <w:r>
        <w:t xml:space="preserve">pre-clinical </w:t>
      </w:r>
      <w:r w:rsidR="008C53FD">
        <w:t>studies</w:t>
      </w:r>
      <w:r>
        <w:t xml:space="preserve"> with the GMO </w:t>
      </w:r>
      <w:r w:rsidR="00BA0B87">
        <w:t xml:space="preserve">indicated that it </w:t>
      </w:r>
      <w:r>
        <w:t>did not cause severe disease</w:t>
      </w:r>
      <w:r w:rsidR="003721B0">
        <w:t xml:space="preserve"> and </w:t>
      </w:r>
      <w:r w:rsidR="00BA0B87">
        <w:t xml:space="preserve">it was </w:t>
      </w:r>
      <w:r w:rsidR="003721B0">
        <w:t>shown to alleviate the symptoms of IBD</w:t>
      </w:r>
      <w:r>
        <w:t>;</w:t>
      </w:r>
    </w:p>
    <w:p w14:paraId="31B93BC5" w14:textId="3BA5D727" w:rsidR="00BA4D57" w:rsidRDefault="00BA4D57" w:rsidP="00DE4A74">
      <w:pPr>
        <w:pStyle w:val="1stlevelbullets"/>
      </w:pPr>
      <w:r>
        <w:lastRenderedPageBreak/>
        <w:t xml:space="preserve">the GMO is </w:t>
      </w:r>
      <w:r w:rsidR="00024804">
        <w:t xml:space="preserve">likely to be </w:t>
      </w:r>
      <w:r>
        <w:t>less effective in colonising a healthy gut</w:t>
      </w:r>
      <w:r w:rsidR="00BA0B87">
        <w:t xml:space="preserve"> than the E</w:t>
      </w:r>
      <w:r w:rsidR="00C7124B">
        <w:t>c</w:t>
      </w:r>
      <w:r w:rsidR="00BA0B87">
        <w:t>N parental strain</w:t>
      </w:r>
      <w:r w:rsidR="00024804">
        <w:t xml:space="preserve"> based on </w:t>
      </w:r>
      <w:r w:rsidR="00631EA8">
        <w:t xml:space="preserve">mouse </w:t>
      </w:r>
      <w:r w:rsidR="00024804">
        <w:t>studies</w:t>
      </w:r>
      <w:r>
        <w:t>;</w:t>
      </w:r>
    </w:p>
    <w:p w14:paraId="2C97A9B6" w14:textId="66C3AE8A" w:rsidR="008C53FD" w:rsidRDefault="008C53FD" w:rsidP="00DE4A74">
      <w:pPr>
        <w:pStyle w:val="1stlevelbullets"/>
      </w:pPr>
      <w:r>
        <w:t>the GMO is less stable in the broader environment compared to the parent organism;</w:t>
      </w:r>
    </w:p>
    <w:p w14:paraId="4F297702" w14:textId="7DC04D43" w:rsidR="00DE4A74" w:rsidRDefault="00BA0B87" w:rsidP="00DE4A74">
      <w:pPr>
        <w:pStyle w:val="1stlevelbullets"/>
      </w:pPr>
      <w:r>
        <w:t xml:space="preserve">although </w:t>
      </w:r>
      <w:r w:rsidR="00576945">
        <w:t>there is some</w:t>
      </w:r>
      <w:r>
        <w:t xml:space="preserve"> literature regarding the possibility of </w:t>
      </w:r>
      <w:r w:rsidR="00D82B39">
        <w:t>genotoxicity associated with</w:t>
      </w:r>
      <w:r w:rsidR="00A55DCB">
        <w:t xml:space="preserve"> colibactin, which is produced</w:t>
      </w:r>
      <w:r w:rsidR="00D82B39">
        <w:t xml:space="preserve"> the </w:t>
      </w:r>
      <w:r w:rsidR="00631EA8">
        <w:t xml:space="preserve">EcN </w:t>
      </w:r>
      <w:r w:rsidR="00D82B39">
        <w:t xml:space="preserve">parental strain, </w:t>
      </w:r>
      <w:r w:rsidR="00C91429">
        <w:t xml:space="preserve">there is </w:t>
      </w:r>
      <w:r w:rsidR="00DB60AB">
        <w:t xml:space="preserve">currently no publicly available information </w:t>
      </w:r>
      <w:r w:rsidR="00BE62E7">
        <w:t>showing</w:t>
      </w:r>
      <w:r w:rsidR="00DB60AB">
        <w:t xml:space="preserve"> that EcN causes cancer in humans </w:t>
      </w:r>
      <w:r w:rsidR="00BE62E7">
        <w:t>despite</w:t>
      </w:r>
      <w:r w:rsidR="00DB60AB">
        <w:t xml:space="preserve"> the probiotic has been in use for over 100 years</w:t>
      </w:r>
      <w:r w:rsidR="00A5081D">
        <w:t>;</w:t>
      </w:r>
    </w:p>
    <w:p w14:paraId="54BBD502" w14:textId="03F1A7FA" w:rsidR="00A61DE6" w:rsidRDefault="00A61DE6" w:rsidP="00DE4A74">
      <w:pPr>
        <w:pStyle w:val="1stlevelbullets"/>
      </w:pPr>
      <w:r>
        <w:t xml:space="preserve">most </w:t>
      </w:r>
      <w:r w:rsidR="000956D2">
        <w:t xml:space="preserve">people recover from </w:t>
      </w:r>
      <w:r w:rsidR="00D82B39" w:rsidRPr="00C7124B">
        <w:rPr>
          <w:i/>
          <w:iCs/>
        </w:rPr>
        <w:t>E. coli</w:t>
      </w:r>
      <w:r w:rsidR="00D82B39">
        <w:t xml:space="preserve"> </w:t>
      </w:r>
      <w:r>
        <w:t xml:space="preserve">infections </w:t>
      </w:r>
      <w:r w:rsidR="000956D2">
        <w:t>on their own with rest and uptake of fluids to prevent dehydration</w:t>
      </w:r>
      <w:r w:rsidR="00576945">
        <w:t>;</w:t>
      </w:r>
      <w:r w:rsidR="000956D2">
        <w:t xml:space="preserve"> </w:t>
      </w:r>
    </w:p>
    <w:p w14:paraId="69C7E02D" w14:textId="6750A1E9" w:rsidR="00BA4D57" w:rsidRDefault="00BA4D57" w:rsidP="00DE4A74">
      <w:pPr>
        <w:pStyle w:val="1stlevelbullets"/>
      </w:pPr>
      <w:r>
        <w:t>antibiotic treatments are available if needed</w:t>
      </w:r>
      <w:r w:rsidR="000956D2">
        <w:t>.</w:t>
      </w:r>
    </w:p>
    <w:p w14:paraId="24F130BD" w14:textId="07AB1EF3" w:rsidR="00A5081D" w:rsidRDefault="00A5081D" w:rsidP="00A5081D">
      <w:pPr>
        <w:pStyle w:val="RARMPnumberedparagraphs"/>
      </w:pPr>
      <w:r>
        <w:t xml:space="preserve">As mentioned </w:t>
      </w:r>
      <w:r w:rsidR="006A54DB">
        <w:t xml:space="preserve">in </w:t>
      </w:r>
      <w:r w:rsidR="006A54DB">
        <w:fldChar w:fldCharType="begin"/>
      </w:r>
      <w:r w:rsidR="006A54DB">
        <w:instrText xml:space="preserve"> REF _Ref211521352 \n \h </w:instrText>
      </w:r>
      <w:r w:rsidR="006A54DB">
        <w:fldChar w:fldCharType="separate"/>
      </w:r>
      <w:r w:rsidR="008453F1">
        <w:t>Chapter 1</w:t>
      </w:r>
      <w:r w:rsidR="006A54DB">
        <w:fldChar w:fldCharType="end"/>
      </w:r>
      <w:r w:rsidR="006A54DB">
        <w:t xml:space="preserve">, Section </w:t>
      </w:r>
      <w:r w:rsidR="006A54DB">
        <w:fldChar w:fldCharType="begin"/>
      </w:r>
      <w:r w:rsidR="006A54DB">
        <w:instrText xml:space="preserve"> REF _Ref210394096 \n \h </w:instrText>
      </w:r>
      <w:r w:rsidR="006A54DB">
        <w:fldChar w:fldCharType="separate"/>
      </w:r>
      <w:r w:rsidR="008453F1">
        <w:t>3.4</w:t>
      </w:r>
      <w:r w:rsidR="006A54DB">
        <w:fldChar w:fldCharType="end"/>
      </w:r>
      <w:r>
        <w:t>, the</w:t>
      </w:r>
      <w:r w:rsidR="006A54DB">
        <w:t xml:space="preserve"> parent organism used to generate the</w:t>
      </w:r>
      <w:r>
        <w:t xml:space="preserve"> GMO has been used in various </w:t>
      </w:r>
      <w:r w:rsidR="006A54DB">
        <w:t xml:space="preserve">animals without reports of any adverse events. </w:t>
      </w:r>
      <w:r w:rsidR="00C7124B">
        <w:t>In addition, pre-clinical studies with the GMO also did not report any adverse effects (</w:t>
      </w:r>
      <w:r w:rsidR="00C7124B">
        <w:fldChar w:fldCharType="begin"/>
      </w:r>
      <w:r w:rsidR="00C7124B">
        <w:instrText xml:space="preserve"> REF _Ref212454113 \n \h </w:instrText>
      </w:r>
      <w:r w:rsidR="00C7124B">
        <w:fldChar w:fldCharType="separate"/>
      </w:r>
      <w:r w:rsidR="008453F1">
        <w:t>Chapter 1</w:t>
      </w:r>
      <w:r w:rsidR="00C7124B">
        <w:fldChar w:fldCharType="end"/>
      </w:r>
      <w:r w:rsidR="00C7124B">
        <w:t xml:space="preserve">, Section </w:t>
      </w:r>
      <w:r w:rsidR="00C7124B">
        <w:fldChar w:fldCharType="begin"/>
      </w:r>
      <w:r w:rsidR="00C7124B">
        <w:instrText xml:space="preserve"> REF _Ref212454135 \n \h </w:instrText>
      </w:r>
      <w:r w:rsidR="00C7124B">
        <w:fldChar w:fldCharType="separate"/>
      </w:r>
      <w:r w:rsidR="008453F1">
        <w:t>4.3.3</w:t>
      </w:r>
      <w:r w:rsidR="00C7124B">
        <w:fldChar w:fldCharType="end"/>
      </w:r>
      <w:r w:rsidR="00C7124B">
        <w:t xml:space="preserve">). </w:t>
      </w:r>
      <w:r w:rsidR="006A54DB">
        <w:t xml:space="preserve">The modifications carried out in the GMO is unlikely to increase the capacity of the GMO to cause harm in comparison to the parent organism. Therefore, the potential harm to animals is highly unlikely. </w:t>
      </w:r>
    </w:p>
    <w:p w14:paraId="5A8E51C4" w14:textId="1E08D590" w:rsidR="0026710A" w:rsidRDefault="00DE4A74" w:rsidP="00A5081D">
      <w:pPr>
        <w:pStyle w:val="RARMPnumberedparagraphs"/>
      </w:pPr>
      <w:r>
        <w:t>The use of probiotics (</w:t>
      </w:r>
      <w:r w:rsidRPr="008C64FA">
        <w:rPr>
          <w:i/>
          <w:iCs/>
        </w:rPr>
        <w:t>Lacticaseibacillus spp, Bifidobacteria or Bacillus subtilis</w:t>
      </w:r>
      <w:r>
        <w:t>) have been linked to infections, including sepsis</w:t>
      </w:r>
      <w:r w:rsidR="00DF25B8">
        <w:t>,</w:t>
      </w:r>
      <w:r>
        <w:t xml:space="preserve"> in immunocompromised individuals or those with pre-exsiting health conditions </w:t>
      </w:r>
      <w:r w:rsidR="008C64FA">
        <w:fldChar w:fldCharType="begin">
          <w:fldData xml:space="preserve">PEVuZE5vdGU+PENpdGU+PEF1dGhvcj5LYXRrb3dza2E8L0F1dGhvcj48WWVhcj4yMDIxPC9ZZWFy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</w:fldData>
        </w:fldChar>
      </w:r>
      <w:r w:rsidR="009F7A88">
        <w:instrText xml:space="preserve"> ADDIN EN.CITE </w:instrText>
      </w:r>
      <w:r w:rsidR="009F7A88">
        <w:fldChar w:fldCharType="begin">
          <w:fldData xml:space="preserve">PEVuZE5vdGU+PENpdGU+PEF1dGhvcj5LYXRrb3dza2E8L0F1dGhvcj48WWVhcj4yMDIxPC9ZZWFy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</w:fldData>
        </w:fldChar>
      </w:r>
      <w:r w:rsidR="009F7A88">
        <w:instrText xml:space="preserve"> ADDIN EN.CITE.DATA </w:instrText>
      </w:r>
      <w:r w:rsidR="009F7A88">
        <w:fldChar w:fldCharType="end"/>
      </w:r>
      <w:r w:rsidR="008C64FA">
        <w:fldChar w:fldCharType="separate"/>
      </w:r>
      <w:r w:rsidR="009F7A88">
        <w:rPr>
          <w:noProof/>
        </w:rPr>
        <w:t>(</w:t>
      </w:r>
      <w:hyperlink w:anchor="_ENREF_46" w:tooltip="Katkowska, 2021 #103" w:history="1">
        <w:r w:rsidR="0028001F">
          <w:rPr>
            <w:noProof/>
          </w:rPr>
          <w:t>Katkowska et al., 2021</w:t>
        </w:r>
      </w:hyperlink>
      <w:r w:rsidR="009F7A88">
        <w:rPr>
          <w:noProof/>
        </w:rPr>
        <w:t xml:space="preserve">; </w:t>
      </w:r>
      <w:hyperlink w:anchor="_ENREF_82" w:tooltip="Redman, 2014 #104" w:history="1">
        <w:r w:rsidR="0028001F">
          <w:rPr>
            <w:noProof/>
          </w:rPr>
          <w:t>Redman et al., 2014</w:t>
        </w:r>
      </w:hyperlink>
      <w:r w:rsidR="009F7A88">
        <w:rPr>
          <w:noProof/>
        </w:rPr>
        <w:t>)</w:t>
      </w:r>
      <w:r w:rsidR="008C64FA">
        <w:fldChar w:fldCharType="end"/>
      </w:r>
      <w:r>
        <w:t xml:space="preserve">. </w:t>
      </w:r>
      <w:r w:rsidR="00F40E76">
        <w:t xml:space="preserve">As mentioned in </w:t>
      </w:r>
      <w:r w:rsidR="00F40E76">
        <w:fldChar w:fldCharType="begin"/>
      </w:r>
      <w:r w:rsidR="00F40E76">
        <w:instrText xml:space="preserve"> REF _Ref212459645 \n \h </w:instrText>
      </w:r>
      <w:r w:rsidR="00F40E76">
        <w:fldChar w:fldCharType="separate"/>
      </w:r>
      <w:r w:rsidR="008453F1">
        <w:t>Chapter 1</w:t>
      </w:r>
      <w:r w:rsidR="00F40E76">
        <w:fldChar w:fldCharType="end"/>
      </w:r>
      <w:r w:rsidR="00F40E76">
        <w:t xml:space="preserve">, Section </w:t>
      </w:r>
      <w:r w:rsidR="00F40E76">
        <w:fldChar w:fldCharType="begin"/>
      </w:r>
      <w:r w:rsidR="00F40E76">
        <w:instrText xml:space="preserve"> REF _Ref212459854 \n \h </w:instrText>
      </w:r>
      <w:r w:rsidR="00F40E76">
        <w:fldChar w:fldCharType="separate"/>
      </w:r>
      <w:r w:rsidR="008453F1">
        <w:t>4.3.4</w:t>
      </w:r>
      <w:r w:rsidR="00F40E76">
        <w:fldChar w:fldCharType="end"/>
      </w:r>
      <w:r w:rsidR="00F40E76">
        <w:t>, there is only one report of sepsis that is attributed to EcN</w:t>
      </w:r>
      <w:r w:rsidR="00DF25B8">
        <w:t>, this was</w:t>
      </w:r>
      <w:r w:rsidR="00F40E76">
        <w:t xml:space="preserve"> in </w:t>
      </w:r>
      <w:r w:rsidR="00576945">
        <w:t xml:space="preserve">an </w:t>
      </w:r>
      <w:r w:rsidR="00F40E76">
        <w:t xml:space="preserve">infant with very low birthweight. </w:t>
      </w:r>
      <w:r w:rsidR="00693C5F">
        <w:t xml:space="preserve">However, it is important to note that these infections have been attributed to the consumption of probiotics by these individuals and not via transmission of the probiotics from another person. </w:t>
      </w:r>
      <w:r w:rsidR="008C64FA">
        <w:rPr>
          <w:rStyle w:val="CommentReference"/>
          <w:sz w:val="22"/>
          <w:szCs w:val="22"/>
        </w:rPr>
        <w:t xml:space="preserve">The potential exposure via transmission is likely to be at a much lower dose that the recommended dosage. </w:t>
      </w:r>
      <w:r w:rsidR="00F5562E">
        <w:t xml:space="preserve">Although there is limited information available regarding the possibility of </w:t>
      </w:r>
      <w:r w:rsidR="00F5562E" w:rsidRPr="00062CDB">
        <w:rPr>
          <w:i/>
          <w:iCs/>
        </w:rPr>
        <w:t>E. coli</w:t>
      </w:r>
      <w:r w:rsidR="00F5562E">
        <w:t xml:space="preserve"> strains to result in sepsis in immunocompromised individuals, it seems unlikely</w:t>
      </w:r>
      <w:r w:rsidR="00226B8A">
        <w:t xml:space="preserve"> that </w:t>
      </w:r>
      <w:r w:rsidR="008C64FA">
        <w:t xml:space="preserve">they would be exposed to sufficient GMO to cause </w:t>
      </w:r>
      <w:r w:rsidR="00226B8A">
        <w:t>serious harm</w:t>
      </w:r>
      <w:r w:rsidR="00F5562E">
        <w:t>. However, this is an area of some uncertainty.</w:t>
      </w:r>
    </w:p>
    <w:p w14:paraId="6785523F" w14:textId="77777777" w:rsidR="00004F70" w:rsidRPr="00961290" w:rsidRDefault="00004F70" w:rsidP="00991711">
      <w:pPr>
        <w:pStyle w:val="5RARMP"/>
      </w:pPr>
      <w:r w:rsidRPr="00961290">
        <w:t>Conclusion</w:t>
      </w:r>
    </w:p>
    <w:p w14:paraId="4DEBD943" w14:textId="302A77EE" w:rsidR="00CC3DE2" w:rsidRDefault="00004F70" w:rsidP="00CC3DE2">
      <w:pPr>
        <w:pStyle w:val="RARMPnumberedparagraphs"/>
      </w:pPr>
      <w:r w:rsidRPr="006404A8">
        <w:t xml:space="preserve">The potential for an unintentional </w:t>
      </w:r>
      <w:r>
        <w:t xml:space="preserve">exposure of people </w:t>
      </w:r>
      <w:r w:rsidR="008C70CC">
        <w:t xml:space="preserve">and animals </w:t>
      </w:r>
      <w:r>
        <w:t xml:space="preserve">to the GMO </w:t>
      </w:r>
      <w:r w:rsidR="00093E9F">
        <w:t>to cause harm</w:t>
      </w:r>
      <w:r w:rsidR="00A26EDC">
        <w:t xml:space="preserve"> via the alteration of the gut microbiome or genotoxicity</w:t>
      </w:r>
      <w:r w:rsidRPr="00121ADF">
        <w:rPr>
          <w:color w:val="0070C0"/>
        </w:rPr>
        <w:t xml:space="preserve"> </w:t>
      </w:r>
      <w:r>
        <w:t>in humans</w:t>
      </w:r>
      <w:r w:rsidR="00FD5789">
        <w:t xml:space="preserve"> and animals</w:t>
      </w:r>
      <w:r w:rsidRPr="006404A8">
        <w:t xml:space="preserve"> is not identified as a risk that could be greater than negligible.</w:t>
      </w:r>
      <w:r w:rsidR="002731BC">
        <w:t xml:space="preserve"> </w:t>
      </w:r>
      <w:r w:rsidRPr="006404A8">
        <w:t xml:space="preserve">Therefore, </w:t>
      </w:r>
      <w:r w:rsidR="00781D9F">
        <w:t>this risk scenario</w:t>
      </w:r>
      <w:r w:rsidRPr="006404A8">
        <w:t xml:space="preserve"> does not warrant further </w:t>
      </w:r>
      <w:r>
        <w:t xml:space="preserve">detailed </w:t>
      </w:r>
      <w:r w:rsidRPr="006404A8">
        <w:t>assessment.</w:t>
      </w:r>
    </w:p>
    <w:p w14:paraId="7F9D669A" w14:textId="77777777" w:rsidR="008C53FD" w:rsidRPr="00B901C7" w:rsidRDefault="008C53FD" w:rsidP="008C53FD">
      <w:pPr>
        <w:pStyle w:val="RARMPnumberedparagraphs"/>
        <w:numPr>
          <w:ilvl w:val="0"/>
          <w:numId w:val="0"/>
        </w:numPr>
      </w:pPr>
    </w:p>
    <w:p w14:paraId="2D68106E" w14:textId="77777777" w:rsidR="00FB7E35" w:rsidRPr="00AF4610" w:rsidRDefault="00FB7E35" w:rsidP="00991711">
      <w:pPr>
        <w:pStyle w:val="4RARMP"/>
      </w:pPr>
      <w:r>
        <w:lastRenderedPageBreak/>
        <w:t>Risk Scenario 2</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eps in Risk Scenario 2."/>
        <w:tblDescription w:val="This table has rows for risk source, causal pathway, and potential harm from Risk Scenario 2."/>
      </w:tblPr>
      <w:tblGrid>
        <w:gridCol w:w="1050"/>
        <w:gridCol w:w="7763"/>
      </w:tblGrid>
      <w:tr w:rsidR="00FB7E35" w:rsidRPr="00961290" w14:paraId="0B6285E5" w14:textId="77777777" w:rsidTr="002D4B12">
        <w:trPr>
          <w:trHeight w:val="360"/>
          <w:tblHeader/>
        </w:trPr>
        <w:tc>
          <w:tcPr>
            <w:tcW w:w="10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C4B1EE9" w14:textId="77777777" w:rsidR="00FB7E35" w:rsidRPr="00A92DE8" w:rsidRDefault="00FB7E35" w:rsidP="004B20AB">
            <w:pPr>
              <w:keepNext/>
              <w:spacing w:before="40" w:after="40"/>
              <w:ind w:right="-30"/>
              <w:rPr>
                <w:rFonts w:asciiTheme="minorHAnsi" w:hAnsiTheme="minorHAnsi" w:cstheme="minorHAnsi"/>
                <w:b/>
                <w:szCs w:val="22"/>
              </w:rPr>
            </w:pPr>
            <w:r w:rsidRPr="00A92DE8">
              <w:rPr>
                <w:rFonts w:asciiTheme="minorHAnsi" w:hAnsiTheme="minorHAnsi" w:cstheme="minorHAnsi"/>
                <w:b/>
                <w:szCs w:val="22"/>
              </w:rPr>
              <w:t>Risk source</w:t>
            </w:r>
          </w:p>
        </w:tc>
        <w:tc>
          <w:tcPr>
            <w:tcW w:w="7763" w:type="dxa"/>
            <w:tcBorders>
              <w:top w:val="single" w:sz="4" w:space="0" w:color="auto"/>
              <w:left w:val="single" w:sz="4" w:space="0" w:color="auto"/>
              <w:bottom w:val="single" w:sz="4" w:space="0" w:color="auto"/>
              <w:right w:val="single" w:sz="4" w:space="0" w:color="auto"/>
            </w:tcBorders>
            <w:vAlign w:val="center"/>
            <w:hideMark/>
          </w:tcPr>
          <w:p w14:paraId="38ED870B" w14:textId="3A8F1B9C" w:rsidR="00FB7E35" w:rsidRPr="008508E0" w:rsidRDefault="005A69F2" w:rsidP="005A69F2">
            <w:pPr>
              <w:keepNext/>
              <w:tabs>
                <w:tab w:val="left" w:pos="540"/>
              </w:tabs>
              <w:spacing w:before="40" w:after="40"/>
              <w:ind w:right="-30"/>
              <w:jc w:val="center"/>
              <w:rPr>
                <w:rFonts w:asciiTheme="minorHAnsi" w:hAnsiTheme="minorHAnsi" w:cstheme="minorHAnsi"/>
                <w:szCs w:val="22"/>
                <w:highlight w:val="yellow"/>
              </w:rPr>
            </w:pPr>
            <w:r>
              <w:rPr>
                <w:rFonts w:asciiTheme="minorHAnsi" w:eastAsia="Calibri" w:hAnsiTheme="minorHAnsi" w:cstheme="minorHAnsi"/>
                <w:szCs w:val="22"/>
              </w:rPr>
              <w:t>GMO</w:t>
            </w:r>
          </w:p>
        </w:tc>
      </w:tr>
      <w:tr w:rsidR="002D4B12" w:rsidRPr="00961290" w14:paraId="5FAA6C34" w14:textId="48614604" w:rsidTr="002D4B12">
        <w:trPr>
          <w:trHeight w:val="1623"/>
          <w:tblHeader/>
        </w:trPr>
        <w:tc>
          <w:tcPr>
            <w:tcW w:w="1050" w:type="dxa"/>
            <w:tcBorders>
              <w:top w:val="single" w:sz="4" w:space="0" w:color="auto"/>
              <w:left w:val="single" w:sz="4" w:space="0" w:color="auto"/>
              <w:right w:val="single" w:sz="4" w:space="0" w:color="auto"/>
            </w:tcBorders>
            <w:shd w:val="clear" w:color="auto" w:fill="F2F2F2" w:themeFill="background1" w:themeFillShade="F2"/>
            <w:vAlign w:val="center"/>
            <w:hideMark/>
          </w:tcPr>
          <w:p w14:paraId="5DB74DF3" w14:textId="77777777" w:rsidR="002D4B12" w:rsidRPr="00A92DE8" w:rsidRDefault="002D4B12" w:rsidP="004B20AB">
            <w:pPr>
              <w:keepNext/>
              <w:spacing w:before="40" w:after="40"/>
              <w:ind w:right="-30"/>
              <w:rPr>
                <w:rFonts w:asciiTheme="minorHAnsi" w:hAnsiTheme="minorHAnsi" w:cstheme="minorHAnsi"/>
                <w:b/>
                <w:szCs w:val="22"/>
              </w:rPr>
            </w:pPr>
            <w:r w:rsidRPr="00A92DE8">
              <w:rPr>
                <w:rFonts w:asciiTheme="minorHAnsi" w:hAnsiTheme="minorHAnsi" w:cstheme="minorHAnsi"/>
                <w:b/>
                <w:szCs w:val="22"/>
              </w:rPr>
              <w:t>Causal pathway</w:t>
            </w:r>
          </w:p>
        </w:tc>
        <w:tc>
          <w:tcPr>
            <w:tcW w:w="7763" w:type="dxa"/>
            <w:tcBorders>
              <w:top w:val="single" w:sz="4" w:space="0" w:color="auto"/>
              <w:left w:val="single" w:sz="4" w:space="0" w:color="auto"/>
              <w:bottom w:val="nil"/>
              <w:right w:val="single" w:sz="4" w:space="0" w:color="auto"/>
            </w:tcBorders>
            <w:hideMark/>
          </w:tcPr>
          <w:p w14:paraId="489631C2" w14:textId="77777777" w:rsidR="003721B0" w:rsidRPr="003721B0" w:rsidRDefault="003721B0" w:rsidP="003721B0">
            <w:pPr>
              <w:pStyle w:val="Style4"/>
              <w:numPr>
                <w:ilvl w:val="0"/>
                <w:numId w:val="0"/>
              </w:numPr>
              <w:spacing w:before="120" w:after="120"/>
              <w:jc w:val="center"/>
              <w:rPr>
                <w:rFonts w:asciiTheme="minorHAnsi" w:hAnsiTheme="minorHAnsi" w:cstheme="minorHAnsi"/>
              </w:rPr>
            </w:pPr>
            <w:r w:rsidRPr="003721B0">
              <w:rPr>
                <w:rFonts w:asciiTheme="minorHAnsi" w:hAnsiTheme="minorHAnsi" w:cstheme="minorHAnsi"/>
              </w:rPr>
              <w:t>Administration of GMO to participant</w:t>
            </w:r>
          </w:p>
          <w:p w14:paraId="44FFCC1F" w14:textId="77777777" w:rsidR="003721B0" w:rsidRPr="003721B0" w:rsidRDefault="003721B0" w:rsidP="003721B0">
            <w:pPr>
              <w:pStyle w:val="TableTextRARMP"/>
              <w:spacing w:before="120" w:after="120"/>
              <w:jc w:val="center"/>
              <w:rPr>
                <w:rFonts w:asciiTheme="minorHAnsi" w:hAnsiTheme="minorHAnsi" w:cstheme="minorHAnsi"/>
                <w:color w:val="000000" w:themeColor="text1"/>
                <w:sz w:val="22"/>
                <w:szCs w:val="22"/>
              </w:rPr>
            </w:pPr>
            <w:r w:rsidRPr="003721B0">
              <w:rPr>
                <w:rFonts w:asciiTheme="minorHAnsi" w:hAnsiTheme="minorHAnsi" w:cstheme="minorHAnsi"/>
                <w:color w:val="000000" w:themeColor="text1"/>
                <w:sz w:val="22"/>
                <w:szCs w:val="22"/>
              </w:rPr>
              <w:sym w:font="Wingdings 3" w:char="F0C8"/>
            </w:r>
          </w:p>
          <w:p w14:paraId="2446A9A4" w14:textId="36A236F0" w:rsidR="003721B0" w:rsidRPr="003721B0" w:rsidRDefault="003721B0" w:rsidP="003721B0">
            <w:pPr>
              <w:pStyle w:val="Style4"/>
              <w:numPr>
                <w:ilvl w:val="0"/>
                <w:numId w:val="0"/>
              </w:numPr>
              <w:spacing w:before="120" w:after="120"/>
              <w:jc w:val="center"/>
              <w:rPr>
                <w:rFonts w:asciiTheme="minorHAnsi" w:hAnsiTheme="minorHAnsi" w:cstheme="minorHAnsi"/>
              </w:rPr>
            </w:pPr>
            <w:r w:rsidRPr="003721B0">
              <w:rPr>
                <w:rFonts w:asciiTheme="minorHAnsi" w:hAnsiTheme="minorHAnsi" w:cstheme="minorHAnsi"/>
              </w:rPr>
              <w:t>Colonisation of the GMO in the participant’s gut</w:t>
            </w:r>
          </w:p>
          <w:p w14:paraId="45E6AD07" w14:textId="77777777" w:rsidR="003721B0" w:rsidRPr="003721B0" w:rsidRDefault="003721B0" w:rsidP="003721B0">
            <w:pPr>
              <w:pStyle w:val="TableTextRARMP"/>
              <w:spacing w:before="120" w:after="120"/>
              <w:jc w:val="center"/>
              <w:rPr>
                <w:rFonts w:asciiTheme="minorHAnsi" w:hAnsiTheme="minorHAnsi" w:cstheme="minorHAnsi"/>
                <w:color w:val="000000" w:themeColor="text1"/>
                <w:sz w:val="22"/>
                <w:szCs w:val="22"/>
              </w:rPr>
            </w:pPr>
            <w:r w:rsidRPr="003721B0">
              <w:rPr>
                <w:rFonts w:asciiTheme="minorHAnsi" w:hAnsiTheme="minorHAnsi" w:cstheme="minorHAnsi"/>
                <w:color w:val="000000" w:themeColor="text1"/>
                <w:sz w:val="22"/>
                <w:szCs w:val="22"/>
              </w:rPr>
              <w:sym w:font="Wingdings 3" w:char="F0C8"/>
            </w:r>
          </w:p>
          <w:p w14:paraId="3D88C514" w14:textId="5F3AA661" w:rsidR="003721B0" w:rsidRPr="003721B0" w:rsidRDefault="003721B0" w:rsidP="003721B0">
            <w:pPr>
              <w:pStyle w:val="Risktable"/>
              <w:ind w:left="0" w:firstLine="0"/>
              <w:jc w:val="center"/>
              <w:rPr>
                <w:sz w:val="22"/>
                <w:szCs w:val="22"/>
              </w:rPr>
            </w:pPr>
            <w:r>
              <w:rPr>
                <w:sz w:val="22"/>
                <w:szCs w:val="22"/>
              </w:rPr>
              <w:t>T</w:t>
            </w:r>
            <w:r w:rsidRPr="003721B0">
              <w:rPr>
                <w:sz w:val="22"/>
                <w:szCs w:val="22"/>
              </w:rPr>
              <w:t>ransfer of genetic material to or from the GMO</w:t>
            </w:r>
          </w:p>
          <w:p w14:paraId="42FD5A72" w14:textId="77777777" w:rsidR="003721B0" w:rsidRPr="003721B0" w:rsidRDefault="003721B0" w:rsidP="003721B0">
            <w:pPr>
              <w:pStyle w:val="TableTextRARMP"/>
              <w:spacing w:before="120" w:after="120"/>
              <w:jc w:val="center"/>
              <w:rPr>
                <w:rFonts w:asciiTheme="minorHAnsi" w:hAnsiTheme="minorHAnsi" w:cstheme="minorHAnsi"/>
                <w:color w:val="000000" w:themeColor="text1"/>
                <w:sz w:val="22"/>
                <w:szCs w:val="22"/>
              </w:rPr>
            </w:pPr>
            <w:r w:rsidRPr="003721B0">
              <w:rPr>
                <w:rFonts w:asciiTheme="minorHAnsi" w:hAnsiTheme="minorHAnsi" w:cstheme="minorHAnsi"/>
                <w:color w:val="000000" w:themeColor="text1"/>
                <w:sz w:val="22"/>
                <w:szCs w:val="22"/>
              </w:rPr>
              <w:sym w:font="Wingdings 3" w:char="F0C8"/>
            </w:r>
          </w:p>
          <w:p w14:paraId="0C839A83" w14:textId="5DFFEB87" w:rsidR="003721B0" w:rsidRPr="003721B0" w:rsidRDefault="003721B0" w:rsidP="003721B0">
            <w:pPr>
              <w:pStyle w:val="TableTextRARMP"/>
              <w:spacing w:before="120" w:after="120"/>
              <w:jc w:val="cente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Novel GM</w:t>
            </w:r>
            <w:r w:rsidR="00813796">
              <w:rPr>
                <w:rFonts w:asciiTheme="minorHAnsi" w:hAnsiTheme="minorHAnsi" w:cstheme="minorHAnsi"/>
                <w:color w:val="000000" w:themeColor="text1"/>
                <w:sz w:val="22"/>
                <w:szCs w:val="22"/>
              </w:rPr>
              <w:t xml:space="preserve"> bacteria</w:t>
            </w:r>
            <w:r w:rsidRPr="003721B0">
              <w:rPr>
                <w:rFonts w:asciiTheme="minorHAnsi" w:hAnsiTheme="minorHAnsi" w:cstheme="minorHAnsi"/>
                <w:color w:val="000000" w:themeColor="text1"/>
                <w:sz w:val="22"/>
                <w:szCs w:val="22"/>
              </w:rPr>
              <w:t xml:space="preserve"> are shed by the participant </w:t>
            </w:r>
            <w:r w:rsidRPr="003721B0">
              <w:rPr>
                <w:sz w:val="22"/>
                <w:szCs w:val="28"/>
              </w:rPr>
              <w:t>(e.g. vomit, faeces)</w:t>
            </w:r>
          </w:p>
          <w:p w14:paraId="2FCB57ED" w14:textId="77777777" w:rsidR="003721B0" w:rsidRPr="003721B0" w:rsidRDefault="003721B0" w:rsidP="003721B0">
            <w:pPr>
              <w:pStyle w:val="TableTextRARMP"/>
              <w:spacing w:before="120" w:after="120"/>
              <w:jc w:val="center"/>
              <w:rPr>
                <w:rFonts w:asciiTheme="minorHAnsi" w:hAnsiTheme="minorHAnsi" w:cstheme="minorHAnsi"/>
                <w:color w:val="000000" w:themeColor="text1"/>
                <w:sz w:val="22"/>
                <w:szCs w:val="22"/>
              </w:rPr>
            </w:pPr>
            <w:r w:rsidRPr="003721B0">
              <w:rPr>
                <w:rFonts w:asciiTheme="minorHAnsi" w:hAnsiTheme="minorHAnsi" w:cstheme="minorHAnsi"/>
                <w:color w:val="000000" w:themeColor="text1"/>
                <w:sz w:val="22"/>
                <w:szCs w:val="22"/>
              </w:rPr>
              <w:sym w:font="Wingdings 3" w:char="F0C8"/>
            </w:r>
          </w:p>
          <w:p w14:paraId="26F8EBC0" w14:textId="1FF77C36" w:rsidR="003721B0" w:rsidRPr="003721B0" w:rsidRDefault="003721B0" w:rsidP="003721B0">
            <w:pPr>
              <w:pStyle w:val="Style4"/>
              <w:numPr>
                <w:ilvl w:val="0"/>
                <w:numId w:val="0"/>
              </w:numPr>
              <w:spacing w:before="120" w:after="120"/>
              <w:jc w:val="center"/>
              <w:rPr>
                <w:rFonts w:asciiTheme="minorHAnsi" w:hAnsiTheme="minorHAnsi" w:cstheme="minorHAnsi"/>
              </w:rPr>
            </w:pPr>
            <w:r w:rsidRPr="003721B0">
              <w:rPr>
                <w:rFonts w:asciiTheme="minorHAnsi" w:hAnsiTheme="minorHAnsi" w:cstheme="minorHAnsi"/>
              </w:rPr>
              <w:t xml:space="preserve">Exposure of medical staff, carers or pets to </w:t>
            </w:r>
            <w:r w:rsidR="00C91429">
              <w:rPr>
                <w:rFonts w:asciiTheme="minorHAnsi" w:hAnsiTheme="minorHAnsi" w:cstheme="minorHAnsi"/>
              </w:rPr>
              <w:t xml:space="preserve">novel GM </w:t>
            </w:r>
            <w:r w:rsidRPr="003721B0">
              <w:rPr>
                <w:rFonts w:asciiTheme="minorHAnsi" w:hAnsiTheme="minorHAnsi" w:cstheme="minorHAnsi"/>
              </w:rPr>
              <w:t>bacteria shed by the participant.</w:t>
            </w:r>
          </w:p>
          <w:p w14:paraId="3678F79F" w14:textId="77777777" w:rsidR="003721B0" w:rsidRPr="003721B0" w:rsidRDefault="003721B0" w:rsidP="003721B0">
            <w:pPr>
              <w:pStyle w:val="Style4"/>
              <w:numPr>
                <w:ilvl w:val="0"/>
                <w:numId w:val="0"/>
              </w:numPr>
              <w:spacing w:before="120" w:after="120"/>
              <w:jc w:val="center"/>
              <w:rPr>
                <w:rFonts w:asciiTheme="minorHAnsi" w:hAnsiTheme="minorHAnsi" w:cstheme="minorHAnsi"/>
              </w:rPr>
            </w:pPr>
            <w:r w:rsidRPr="003721B0">
              <w:rPr>
                <w:rFonts w:asciiTheme="minorHAnsi" w:hAnsiTheme="minorHAnsi" w:cstheme="minorHAnsi"/>
              </w:rPr>
              <w:sym w:font="Wingdings 3" w:char="F0C8"/>
            </w:r>
          </w:p>
          <w:p w14:paraId="59C0648E" w14:textId="04D276D9" w:rsidR="003721B0" w:rsidRPr="003721B0" w:rsidRDefault="003721B0" w:rsidP="003721B0">
            <w:pPr>
              <w:pStyle w:val="Style4"/>
              <w:numPr>
                <w:ilvl w:val="0"/>
                <w:numId w:val="0"/>
              </w:numPr>
              <w:spacing w:before="120" w:after="120"/>
              <w:jc w:val="center"/>
              <w:rPr>
                <w:rFonts w:asciiTheme="minorHAnsi" w:hAnsiTheme="minorHAnsi" w:cstheme="minorHAnsi"/>
              </w:rPr>
            </w:pPr>
            <w:r w:rsidRPr="003721B0">
              <w:rPr>
                <w:rFonts w:asciiTheme="minorHAnsi" w:hAnsiTheme="minorHAnsi" w:cstheme="minorHAnsi"/>
              </w:rPr>
              <w:t>Colonisation of the novel GM</w:t>
            </w:r>
            <w:r w:rsidR="00813796">
              <w:rPr>
                <w:rFonts w:asciiTheme="minorHAnsi" w:hAnsiTheme="minorHAnsi" w:cstheme="minorHAnsi"/>
              </w:rPr>
              <w:t xml:space="preserve"> bacteria</w:t>
            </w:r>
            <w:r w:rsidRPr="003721B0">
              <w:rPr>
                <w:rFonts w:asciiTheme="minorHAnsi" w:hAnsiTheme="minorHAnsi" w:cstheme="minorHAnsi"/>
              </w:rPr>
              <w:t xml:space="preserve"> in the gut </w:t>
            </w:r>
          </w:p>
          <w:p w14:paraId="44DE749A" w14:textId="77777777" w:rsidR="003721B0" w:rsidRPr="003721B0" w:rsidRDefault="003721B0" w:rsidP="003721B0">
            <w:pPr>
              <w:pStyle w:val="Style4"/>
              <w:numPr>
                <w:ilvl w:val="0"/>
                <w:numId w:val="0"/>
              </w:numPr>
              <w:spacing w:before="120" w:after="120"/>
              <w:jc w:val="center"/>
              <w:rPr>
                <w:rFonts w:asciiTheme="minorHAnsi" w:hAnsiTheme="minorHAnsi" w:cstheme="minorHAnsi"/>
              </w:rPr>
            </w:pPr>
            <w:r w:rsidRPr="003721B0">
              <w:rPr>
                <w:rFonts w:asciiTheme="minorHAnsi" w:hAnsiTheme="minorHAnsi" w:cstheme="minorHAnsi"/>
              </w:rPr>
              <w:sym w:font="Wingdings 3" w:char="F0C8"/>
            </w:r>
          </w:p>
          <w:p w14:paraId="51BAD516" w14:textId="2DC1B172" w:rsidR="002D4B12" w:rsidRDefault="003721B0" w:rsidP="003721B0">
            <w:pPr>
              <w:pStyle w:val="TableTextRARMP"/>
              <w:jc w:val="center"/>
              <w:rPr>
                <w:rFonts w:asciiTheme="minorHAnsi" w:hAnsiTheme="minorHAnsi" w:cstheme="minorHAnsi"/>
                <w:sz w:val="22"/>
                <w:szCs w:val="22"/>
              </w:rPr>
            </w:pPr>
            <w:r w:rsidRPr="003721B0">
              <w:rPr>
                <w:rFonts w:asciiTheme="minorHAnsi" w:hAnsiTheme="minorHAnsi" w:cstheme="minorHAnsi"/>
                <w:sz w:val="22"/>
                <w:szCs w:val="22"/>
              </w:rPr>
              <w:t>Infection with novel GM</w:t>
            </w:r>
            <w:r w:rsidR="00813796">
              <w:rPr>
                <w:rFonts w:asciiTheme="minorHAnsi" w:hAnsiTheme="minorHAnsi" w:cstheme="minorHAnsi"/>
                <w:sz w:val="22"/>
                <w:szCs w:val="22"/>
              </w:rPr>
              <w:t xml:space="preserve"> bacteria</w:t>
            </w:r>
          </w:p>
          <w:p w14:paraId="56C7D7ED" w14:textId="45485791" w:rsidR="003721B0" w:rsidRPr="00560F99" w:rsidRDefault="003721B0" w:rsidP="003721B0">
            <w:pPr>
              <w:pStyle w:val="TableTextRARMP"/>
              <w:jc w:val="center"/>
              <w:rPr>
                <w:color w:val="000000" w:themeColor="text1"/>
                <w:sz w:val="22"/>
                <w:szCs w:val="22"/>
              </w:rPr>
            </w:pPr>
          </w:p>
        </w:tc>
      </w:tr>
      <w:tr w:rsidR="00FB7E35" w:rsidRPr="00961290" w14:paraId="6B83B760" w14:textId="77777777" w:rsidTr="002D4B12">
        <w:trPr>
          <w:trHeight w:val="360"/>
          <w:tblHeader/>
        </w:trPr>
        <w:tc>
          <w:tcPr>
            <w:tcW w:w="10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805EF58" w14:textId="77777777" w:rsidR="00FB7E35" w:rsidRPr="00A92DE8" w:rsidRDefault="00FB7E35" w:rsidP="004B20AB">
            <w:pPr>
              <w:keepNext/>
              <w:spacing w:before="40" w:after="40"/>
              <w:ind w:right="-30"/>
              <w:rPr>
                <w:rFonts w:asciiTheme="minorHAnsi" w:hAnsiTheme="minorHAnsi" w:cstheme="minorHAnsi"/>
                <w:b/>
                <w:szCs w:val="22"/>
              </w:rPr>
            </w:pPr>
            <w:r w:rsidRPr="00A92DE8">
              <w:rPr>
                <w:rFonts w:asciiTheme="minorHAnsi" w:hAnsiTheme="minorHAnsi" w:cstheme="minorHAnsi"/>
                <w:b/>
                <w:szCs w:val="22"/>
              </w:rPr>
              <w:t>Potential harm</w:t>
            </w:r>
          </w:p>
        </w:tc>
        <w:tc>
          <w:tcPr>
            <w:tcW w:w="7763" w:type="dxa"/>
            <w:tcBorders>
              <w:top w:val="single" w:sz="4" w:space="0" w:color="auto"/>
              <w:left w:val="single" w:sz="4" w:space="0" w:color="auto"/>
              <w:bottom w:val="single" w:sz="4" w:space="0" w:color="auto"/>
              <w:right w:val="single" w:sz="4" w:space="0" w:color="auto"/>
            </w:tcBorders>
            <w:vAlign w:val="center"/>
            <w:hideMark/>
          </w:tcPr>
          <w:p w14:paraId="06BBBE64" w14:textId="40FD78A9" w:rsidR="00FB7E35" w:rsidRPr="00961290" w:rsidRDefault="00C7124B" w:rsidP="00F102BB">
            <w:pPr>
              <w:spacing w:before="60" w:after="60"/>
              <w:jc w:val="center"/>
              <w:rPr>
                <w:rFonts w:asciiTheme="minorHAnsi" w:hAnsiTheme="minorHAnsi" w:cstheme="minorHAnsi"/>
                <w:szCs w:val="22"/>
              </w:rPr>
            </w:pPr>
            <w:r>
              <w:rPr>
                <w:rFonts w:asciiTheme="minorHAnsi" w:hAnsiTheme="minorHAnsi" w:cstheme="minorHAnsi"/>
                <w:szCs w:val="22"/>
              </w:rPr>
              <w:t>Ill health (e.g. diarrhoea</w:t>
            </w:r>
            <w:r w:rsidR="00A26EDC">
              <w:rPr>
                <w:rFonts w:asciiTheme="minorHAnsi" w:hAnsiTheme="minorHAnsi" w:cstheme="minorHAnsi"/>
                <w:szCs w:val="22"/>
              </w:rPr>
              <w:t>, vomiting</w:t>
            </w:r>
            <w:r w:rsidR="004B442C">
              <w:rPr>
                <w:rFonts w:asciiTheme="minorHAnsi" w:hAnsiTheme="minorHAnsi" w:cstheme="minorHAnsi"/>
                <w:szCs w:val="22"/>
              </w:rPr>
              <w:t xml:space="preserve"> or gut issues</w:t>
            </w:r>
            <w:r>
              <w:rPr>
                <w:rFonts w:asciiTheme="minorHAnsi" w:hAnsiTheme="minorHAnsi" w:cstheme="minorHAnsi"/>
                <w:szCs w:val="22"/>
              </w:rPr>
              <w:t>)</w:t>
            </w:r>
            <w:r w:rsidR="004B442C">
              <w:rPr>
                <w:rFonts w:asciiTheme="minorHAnsi" w:hAnsiTheme="minorHAnsi" w:cstheme="minorHAnsi"/>
                <w:szCs w:val="22"/>
              </w:rPr>
              <w:t xml:space="preserve"> or genotoxicity</w:t>
            </w:r>
          </w:p>
        </w:tc>
      </w:tr>
    </w:tbl>
    <w:p w14:paraId="371ECECB" w14:textId="1EC9B29D" w:rsidR="00FB7E35" w:rsidRPr="00BD40B7" w:rsidRDefault="00FB7E35" w:rsidP="00991711">
      <w:pPr>
        <w:pStyle w:val="5RARMP"/>
      </w:pPr>
      <w:r w:rsidRPr="00BD40B7">
        <w:t>Risk source</w:t>
      </w:r>
    </w:p>
    <w:p w14:paraId="33F01165" w14:textId="77777777" w:rsidR="00FB7E35" w:rsidRDefault="00FB7E35" w:rsidP="00FB7E35">
      <w:pPr>
        <w:pStyle w:val="RARMPnumberedparagraphs"/>
      </w:pPr>
      <w:r>
        <w:t>The source of potential harm for this postulated risk scenario is the GMO.</w:t>
      </w:r>
    </w:p>
    <w:p w14:paraId="1BD82CC1" w14:textId="77777777" w:rsidR="00FB7E35" w:rsidRPr="00D152F4" w:rsidRDefault="00FB7E35" w:rsidP="00991711">
      <w:pPr>
        <w:pStyle w:val="5RARMP"/>
      </w:pPr>
      <w:r w:rsidRPr="00D152F4">
        <w:t>Ca</w:t>
      </w:r>
      <w:r>
        <w:t>us</w:t>
      </w:r>
      <w:r w:rsidRPr="00D152F4">
        <w:t>al Pathway</w:t>
      </w:r>
    </w:p>
    <w:bookmarkEnd w:id="332"/>
    <w:bookmarkEnd w:id="333"/>
    <w:bookmarkEnd w:id="334"/>
    <w:bookmarkEnd w:id="335"/>
    <w:bookmarkEnd w:id="336"/>
    <w:bookmarkEnd w:id="337"/>
    <w:bookmarkEnd w:id="338"/>
    <w:bookmarkEnd w:id="339"/>
    <w:bookmarkEnd w:id="340"/>
    <w:bookmarkEnd w:id="341"/>
    <w:p w14:paraId="2C78716F" w14:textId="25B9D05C" w:rsidR="007A3D6E" w:rsidRDefault="007A3D6E" w:rsidP="0029210D">
      <w:pPr>
        <w:pStyle w:val="RARMPnumberedparagraphs"/>
      </w:pPr>
      <w:r>
        <w:t xml:space="preserve">It is expected that the GMO will colonise the </w:t>
      </w:r>
      <w:r w:rsidR="007929CB">
        <w:t xml:space="preserve">trial </w:t>
      </w:r>
      <w:r>
        <w:t>participant</w:t>
      </w:r>
      <w:r w:rsidR="007929CB">
        <w:t>’</w:t>
      </w:r>
      <w:r>
        <w:t xml:space="preserve">s gut. This could potentially result in the </w:t>
      </w:r>
      <w:r w:rsidR="007929CB">
        <w:t xml:space="preserve">establishment of the GMO in the gut, </w:t>
      </w:r>
      <w:r>
        <w:t xml:space="preserve">reversion of the GMO to the WT phenotype </w:t>
      </w:r>
      <w:r w:rsidR="007929CB">
        <w:t xml:space="preserve">through </w:t>
      </w:r>
      <w:r>
        <w:t xml:space="preserve">transfer of genetic material </w:t>
      </w:r>
      <w:r w:rsidR="007929CB">
        <w:t>between</w:t>
      </w:r>
      <w:r>
        <w:t xml:space="preserve"> the GMO </w:t>
      </w:r>
      <w:r w:rsidR="007929CB">
        <w:t xml:space="preserve">and </w:t>
      </w:r>
      <w:r>
        <w:t>other bacteria colonising the participant</w:t>
      </w:r>
      <w:r w:rsidR="007929CB">
        <w:t>’</w:t>
      </w:r>
      <w:r>
        <w:t xml:space="preserve">s gut. </w:t>
      </w:r>
      <w:r w:rsidR="00134389">
        <w:t xml:space="preserve">Any </w:t>
      </w:r>
      <w:r w:rsidR="007929CB" w:rsidRPr="00C7124B">
        <w:rPr>
          <w:i/>
          <w:iCs/>
        </w:rPr>
        <w:t>E. coli</w:t>
      </w:r>
      <w:r w:rsidR="007929CB">
        <w:t xml:space="preserve"> that </w:t>
      </w:r>
      <w:r w:rsidR="00C7124B">
        <w:t>has</w:t>
      </w:r>
      <w:r w:rsidR="007929CB">
        <w:t xml:space="preserve"> reverted to wild type or strains occurring </w:t>
      </w:r>
      <w:r w:rsidR="007348D5">
        <w:t>due to</w:t>
      </w:r>
      <w:r w:rsidR="007929CB">
        <w:t xml:space="preserve"> HGT from the </w:t>
      </w:r>
      <w:r>
        <w:t xml:space="preserve">GMO can then be shed by the participants and transmission of the </w:t>
      </w:r>
      <w:r w:rsidR="00533128">
        <w:t xml:space="preserve">novel </w:t>
      </w:r>
      <w:r>
        <w:t>GM</w:t>
      </w:r>
      <w:r w:rsidR="00533128">
        <w:t xml:space="preserve"> bacteria</w:t>
      </w:r>
      <w:r>
        <w:t xml:space="preserve"> can occur via the pathways mentioned in Risk Scenario 1.  </w:t>
      </w:r>
    </w:p>
    <w:p w14:paraId="13AF5EB2" w14:textId="4E05DFE4" w:rsidR="0007484B" w:rsidRDefault="00FB29E7" w:rsidP="0007484B">
      <w:pPr>
        <w:pStyle w:val="RARMPnumberedparagraphs"/>
      </w:pPr>
      <w:r>
        <w:t xml:space="preserve">As mentioned in </w:t>
      </w:r>
      <w:r>
        <w:fldChar w:fldCharType="begin"/>
      </w:r>
      <w:r>
        <w:instrText xml:space="preserve"> REF _Ref211591924 \n \h </w:instrText>
      </w:r>
      <w:r>
        <w:fldChar w:fldCharType="separate"/>
      </w:r>
      <w:r w:rsidR="008453F1">
        <w:t>Chapter 1</w:t>
      </w:r>
      <w:r>
        <w:fldChar w:fldCharType="end"/>
      </w:r>
      <w:r>
        <w:t>, Section</w:t>
      </w:r>
      <w:r w:rsidR="00F01A27">
        <w:t xml:space="preserve">s </w:t>
      </w:r>
      <w:r w:rsidR="00F01A27">
        <w:fldChar w:fldCharType="begin"/>
      </w:r>
      <w:r w:rsidR="00F01A27">
        <w:instrText xml:space="preserve"> REF _Ref211599538 \n \h </w:instrText>
      </w:r>
      <w:r w:rsidR="00F01A27">
        <w:fldChar w:fldCharType="separate"/>
      </w:r>
      <w:r w:rsidR="008453F1">
        <w:t>4.1</w:t>
      </w:r>
      <w:r w:rsidR="00F01A27">
        <w:fldChar w:fldCharType="end"/>
      </w:r>
      <w:r w:rsidR="00F01A27">
        <w:t xml:space="preserve"> and</w:t>
      </w:r>
      <w:r>
        <w:t xml:space="preserve"> </w:t>
      </w:r>
      <w:r>
        <w:fldChar w:fldCharType="begin"/>
      </w:r>
      <w:r>
        <w:instrText xml:space="preserve"> REF _Ref211592515 \n \h </w:instrText>
      </w:r>
      <w:r>
        <w:fldChar w:fldCharType="separate"/>
      </w:r>
      <w:r w:rsidR="008453F1">
        <w:t>4.2</w:t>
      </w:r>
      <w:r>
        <w:fldChar w:fldCharType="end"/>
      </w:r>
      <w:r>
        <w:t xml:space="preserve">, </w:t>
      </w:r>
      <w:r w:rsidR="00134389">
        <w:t>2</w:t>
      </w:r>
      <w:r>
        <w:t xml:space="preserve"> genes have been deleted from </w:t>
      </w:r>
      <w:r w:rsidR="00134389">
        <w:t>the</w:t>
      </w:r>
      <w:r>
        <w:t xml:space="preserve"> GMO</w:t>
      </w:r>
      <w:r w:rsidR="000347F6">
        <w:t>.</w:t>
      </w:r>
      <w:r>
        <w:t xml:space="preserve"> </w:t>
      </w:r>
      <w:r w:rsidR="000347F6">
        <w:t xml:space="preserve">The deletion of Gene A </w:t>
      </w:r>
      <w:r>
        <w:t xml:space="preserve">reduces its ability to survive outside the gut and </w:t>
      </w:r>
      <w:r w:rsidR="000347F6">
        <w:t>the deletion of Gene B</w:t>
      </w:r>
      <w:r w:rsidR="00F01A27">
        <w:t xml:space="preserve"> by the insertion of the </w:t>
      </w:r>
      <w:r w:rsidR="00F01A27" w:rsidRPr="00F01A27">
        <w:rPr>
          <w:i/>
          <w:iCs/>
        </w:rPr>
        <w:t>ttr</w:t>
      </w:r>
      <w:r w:rsidR="00F01A27">
        <w:t xml:space="preserve"> gene </w:t>
      </w:r>
      <w:r w:rsidR="00024804">
        <w:t xml:space="preserve">could potentially </w:t>
      </w:r>
      <w:r w:rsidR="004C17A6">
        <w:t xml:space="preserve">reduce </w:t>
      </w:r>
      <w:r>
        <w:t>its ability to colonise a healthy gut</w:t>
      </w:r>
      <w:r w:rsidR="00024804">
        <w:t xml:space="preserve"> based on </w:t>
      </w:r>
      <w:r w:rsidR="00631EA8">
        <w:t xml:space="preserve">mouse </w:t>
      </w:r>
      <w:r w:rsidR="00024804">
        <w:t>studies</w:t>
      </w:r>
      <w:r>
        <w:t xml:space="preserve">. </w:t>
      </w:r>
      <w:bookmarkStart w:id="343" w:name="_Hlk212558159"/>
      <w:r w:rsidR="004F5F99">
        <w:t xml:space="preserve">A large scale study using human gut genomic data from </w:t>
      </w:r>
      <w:r w:rsidR="00134389">
        <w:t>over 12,000 people</w:t>
      </w:r>
      <w:bookmarkEnd w:id="343"/>
      <w:r w:rsidR="00134389">
        <w:t xml:space="preserve"> </w:t>
      </w:r>
      <w:r w:rsidR="004F5F99">
        <w:t>across 45 countries</w:t>
      </w:r>
      <w:r w:rsidR="00226B8A">
        <w:t>,</w:t>
      </w:r>
      <w:r w:rsidR="004F5F99">
        <w:t xml:space="preserve"> showed that the prevalence of Enterobacteriaceae was 66% and that </w:t>
      </w:r>
      <w:r w:rsidR="004F5F99" w:rsidRPr="004F5F99">
        <w:rPr>
          <w:i/>
          <w:iCs/>
        </w:rPr>
        <w:t>Escherichia, Klebsiella</w:t>
      </w:r>
      <w:r w:rsidR="004F5F99">
        <w:t xml:space="preserve"> and </w:t>
      </w:r>
      <w:r w:rsidR="004F5F99" w:rsidRPr="004F5F99">
        <w:rPr>
          <w:i/>
          <w:iCs/>
        </w:rPr>
        <w:t>Enterobacter</w:t>
      </w:r>
      <w:r w:rsidR="004F5F99">
        <w:t xml:space="preserve"> were the most prevalent genera</w:t>
      </w:r>
      <w:r w:rsidR="00226B8A">
        <w:t>,</w:t>
      </w:r>
      <w:r w:rsidR="004F5F99">
        <w:t xml:space="preserve"> as described in </w:t>
      </w:r>
      <w:r w:rsidR="004F5F99">
        <w:fldChar w:fldCharType="begin"/>
      </w:r>
      <w:r w:rsidR="004F5F99">
        <w:instrText xml:space="preserve"> REF _Ref211592992 \n \h </w:instrText>
      </w:r>
      <w:r w:rsidR="004F5F99">
        <w:fldChar w:fldCharType="separate"/>
      </w:r>
      <w:r w:rsidR="008453F1">
        <w:t>Chapter 1</w:t>
      </w:r>
      <w:r w:rsidR="004F5F99">
        <w:fldChar w:fldCharType="end"/>
      </w:r>
      <w:r w:rsidR="004F5F99">
        <w:t xml:space="preserve">, Section </w:t>
      </w:r>
      <w:r w:rsidR="004F5F99">
        <w:fldChar w:fldCharType="begin"/>
      </w:r>
      <w:r w:rsidR="004F5F99">
        <w:instrText xml:space="preserve"> REF _Ref211593013 \n \h </w:instrText>
      </w:r>
      <w:r w:rsidR="004F5F99">
        <w:fldChar w:fldCharType="separate"/>
      </w:r>
      <w:r w:rsidR="008453F1">
        <w:t>5.3</w:t>
      </w:r>
      <w:r w:rsidR="004F5F99">
        <w:fldChar w:fldCharType="end"/>
      </w:r>
      <w:r w:rsidR="004F5F99">
        <w:t xml:space="preserve">. Therefore, there is a potential for the GMO to </w:t>
      </w:r>
      <w:r w:rsidR="000347F6">
        <w:t xml:space="preserve">lose the </w:t>
      </w:r>
      <w:r w:rsidR="000347F6" w:rsidRPr="00164721">
        <w:rPr>
          <w:i/>
          <w:iCs/>
        </w:rPr>
        <w:t>ttr</w:t>
      </w:r>
      <w:r w:rsidR="000347F6">
        <w:t xml:space="preserve"> </w:t>
      </w:r>
      <w:r w:rsidR="00E74E58">
        <w:t>operon, which consist</w:t>
      </w:r>
      <w:r w:rsidR="00226B8A">
        <w:t>s</w:t>
      </w:r>
      <w:r w:rsidR="00E74E58">
        <w:t xml:space="preserve"> of structural and regulatory genes that form the tetrathionate reductase enzyme complex (</w:t>
      </w:r>
      <w:r w:rsidR="00E74E58">
        <w:fldChar w:fldCharType="begin"/>
      </w:r>
      <w:r w:rsidR="00E74E58">
        <w:instrText xml:space="preserve"> REF _Ref212454659 \n \h </w:instrText>
      </w:r>
      <w:r w:rsidR="00E74E58">
        <w:fldChar w:fldCharType="separate"/>
      </w:r>
      <w:r w:rsidR="008453F1">
        <w:t>Chapter 1</w:t>
      </w:r>
      <w:r w:rsidR="00E74E58">
        <w:fldChar w:fldCharType="end"/>
      </w:r>
      <w:r w:rsidR="00E74E58">
        <w:t xml:space="preserve">, Section </w:t>
      </w:r>
      <w:r w:rsidR="00E74E58">
        <w:fldChar w:fldCharType="begin"/>
      </w:r>
      <w:r w:rsidR="00E74E58">
        <w:instrText xml:space="preserve"> REF _Ref211599538 \n \h </w:instrText>
      </w:r>
      <w:r w:rsidR="00E74E58">
        <w:fldChar w:fldCharType="separate"/>
      </w:r>
      <w:r w:rsidR="008453F1">
        <w:t>4.1</w:t>
      </w:r>
      <w:r w:rsidR="00E74E58">
        <w:fldChar w:fldCharType="end"/>
      </w:r>
      <w:r w:rsidR="00E74E58">
        <w:t>)</w:t>
      </w:r>
      <w:r w:rsidR="000347F6">
        <w:t xml:space="preserve">, or to </w:t>
      </w:r>
      <w:r w:rsidR="004F5F99">
        <w:t xml:space="preserve">reacquire </w:t>
      </w:r>
      <w:r w:rsidR="000347F6">
        <w:t xml:space="preserve">each of </w:t>
      </w:r>
      <w:r w:rsidR="004F5F99">
        <w:t xml:space="preserve">the </w:t>
      </w:r>
      <w:r w:rsidR="000347F6">
        <w:t xml:space="preserve">deleted </w:t>
      </w:r>
      <w:r w:rsidR="004F5F99">
        <w:t xml:space="preserve">genes </w:t>
      </w:r>
      <w:r w:rsidR="00A07E0E">
        <w:t xml:space="preserve">via the process of horizontal gene transfer </w:t>
      </w:r>
      <w:r w:rsidR="0007484B">
        <w:t xml:space="preserve">as described in </w:t>
      </w:r>
      <w:r w:rsidR="0007484B">
        <w:fldChar w:fldCharType="begin"/>
      </w:r>
      <w:r w:rsidR="0007484B">
        <w:instrText xml:space="preserve"> REF _Ref211595332 \n \h </w:instrText>
      </w:r>
      <w:r w:rsidR="0007484B">
        <w:fldChar w:fldCharType="separate"/>
      </w:r>
      <w:r w:rsidR="008453F1">
        <w:t>Chapter 1</w:t>
      </w:r>
      <w:r w:rsidR="0007484B">
        <w:fldChar w:fldCharType="end"/>
      </w:r>
      <w:r w:rsidR="0007484B">
        <w:t xml:space="preserve">, Section </w:t>
      </w:r>
      <w:r w:rsidR="0007484B">
        <w:fldChar w:fldCharType="begin"/>
      </w:r>
      <w:r w:rsidR="0007484B">
        <w:instrText xml:space="preserve"> REF _Ref211345769 \n \h </w:instrText>
      </w:r>
      <w:r w:rsidR="0007484B">
        <w:fldChar w:fldCharType="separate"/>
      </w:r>
      <w:r w:rsidR="008453F1">
        <w:t>3.5.1</w:t>
      </w:r>
      <w:r w:rsidR="0007484B">
        <w:fldChar w:fldCharType="end"/>
      </w:r>
      <w:r w:rsidR="0007484B">
        <w:t xml:space="preserve">. </w:t>
      </w:r>
      <w:r w:rsidR="00F96D4C">
        <w:t>However, multiple recombination</w:t>
      </w:r>
      <w:r w:rsidR="00DB751E">
        <w:t xml:space="preserve"> events</w:t>
      </w:r>
      <w:r w:rsidR="00F96D4C">
        <w:t xml:space="preserve"> </w:t>
      </w:r>
      <w:r w:rsidR="000347F6">
        <w:t xml:space="preserve">would </w:t>
      </w:r>
      <w:r w:rsidR="00E74E58">
        <w:t xml:space="preserve">be </w:t>
      </w:r>
      <w:r w:rsidR="00F96D4C">
        <w:t>required for the GMO to reacquire both genes</w:t>
      </w:r>
      <w:r w:rsidR="00121ADF">
        <w:t xml:space="preserve"> </w:t>
      </w:r>
      <w:r w:rsidR="0044568F">
        <w:t>and</w:t>
      </w:r>
      <w:r w:rsidR="00121ADF">
        <w:t xml:space="preserve"> lose the </w:t>
      </w:r>
      <w:r w:rsidR="00121ADF" w:rsidRPr="00121ADF">
        <w:rPr>
          <w:i/>
          <w:iCs/>
        </w:rPr>
        <w:t>ttr</w:t>
      </w:r>
      <w:r w:rsidR="00121ADF">
        <w:t xml:space="preserve"> </w:t>
      </w:r>
      <w:r w:rsidR="007C4ED3">
        <w:t xml:space="preserve">operon </w:t>
      </w:r>
      <w:r w:rsidR="000347F6">
        <w:t>(or combinations of these)</w:t>
      </w:r>
      <w:r w:rsidR="00F96D4C">
        <w:t xml:space="preserve">. </w:t>
      </w:r>
    </w:p>
    <w:p w14:paraId="48D7F336" w14:textId="454BF8E7" w:rsidR="007C4ED3" w:rsidRDefault="0030401E" w:rsidP="0007484B">
      <w:pPr>
        <w:pStyle w:val="RARMPnumberedparagraphs"/>
      </w:pPr>
      <w:r>
        <w:t>If t</w:t>
      </w:r>
      <w:r w:rsidR="00693C5F">
        <w:t xml:space="preserve">he GMO </w:t>
      </w:r>
      <w:r>
        <w:t>r</w:t>
      </w:r>
      <w:r w:rsidR="00693C5F">
        <w:t>eacquire</w:t>
      </w:r>
      <w:r>
        <w:t>s</w:t>
      </w:r>
      <w:r w:rsidR="00693C5F">
        <w:t xml:space="preserve"> both deleted genes </w:t>
      </w:r>
      <w:r w:rsidR="007C4ED3">
        <w:t>and lose</w:t>
      </w:r>
      <w:r w:rsidR="00DB751E">
        <w:t>s</w:t>
      </w:r>
      <w:r w:rsidR="007C4ED3">
        <w:t xml:space="preserve"> the </w:t>
      </w:r>
      <w:r w:rsidR="007C4ED3" w:rsidRPr="007C4ED3">
        <w:rPr>
          <w:i/>
          <w:iCs/>
        </w:rPr>
        <w:t>ttr</w:t>
      </w:r>
      <w:r w:rsidR="007C4ED3">
        <w:t xml:space="preserve"> operon, it would have similar characteristics to the parent EcN strain that has been extensively used as a probiotic</w:t>
      </w:r>
      <w:r>
        <w:t xml:space="preserve">. If other </w:t>
      </w:r>
      <w:r>
        <w:lastRenderedPageBreak/>
        <w:t xml:space="preserve">bacteria acquire the </w:t>
      </w:r>
      <w:r w:rsidRPr="00226B8A">
        <w:rPr>
          <w:i/>
          <w:iCs/>
        </w:rPr>
        <w:t>ttr</w:t>
      </w:r>
      <w:r>
        <w:t xml:space="preserve"> operon, </w:t>
      </w:r>
      <w:r w:rsidR="00226B8A">
        <w:t>they</w:t>
      </w:r>
      <w:r>
        <w:t xml:space="preserve"> could potentially have a survival advantage in an inflammatory environment.  </w:t>
      </w:r>
      <w:r w:rsidR="007C4ED3">
        <w:t xml:space="preserve"> </w:t>
      </w:r>
    </w:p>
    <w:p w14:paraId="1C15F209" w14:textId="1EB94CB5" w:rsidR="00EF7B4F" w:rsidRDefault="00EF7B4F" w:rsidP="0007484B">
      <w:pPr>
        <w:pStyle w:val="RARMPnumberedparagraphs"/>
      </w:pPr>
      <w:r>
        <w:t xml:space="preserve">As discussed in </w:t>
      </w:r>
      <w:r>
        <w:fldChar w:fldCharType="begin"/>
      </w:r>
      <w:r>
        <w:instrText xml:space="preserve"> REF _Ref211845027 \r \h </w:instrText>
      </w:r>
      <w:r>
        <w:fldChar w:fldCharType="separate"/>
      </w:r>
      <w:r w:rsidR="008453F1">
        <w:t>Chapter 1</w:t>
      </w:r>
      <w:r>
        <w:fldChar w:fldCharType="end"/>
      </w:r>
      <w:r>
        <w:t xml:space="preserve">, Section </w:t>
      </w:r>
      <w:r>
        <w:fldChar w:fldCharType="begin"/>
      </w:r>
      <w:r>
        <w:instrText xml:space="preserve"> REF _Ref211345769 \n \h </w:instrText>
      </w:r>
      <w:r>
        <w:fldChar w:fldCharType="separate"/>
      </w:r>
      <w:r w:rsidR="008453F1">
        <w:t>3.5.1</w:t>
      </w:r>
      <w:r>
        <w:fldChar w:fldCharType="end"/>
      </w:r>
      <w:r w:rsidR="00DB751E">
        <w:t>,</w:t>
      </w:r>
      <w:r w:rsidR="00A3536B">
        <w:t xml:space="preserve"> the main mechanisms of </w:t>
      </w:r>
      <w:r w:rsidR="000A3B67">
        <w:t>HGT</w:t>
      </w:r>
      <w:r w:rsidR="00A3536B">
        <w:t xml:space="preserve"> in bacteria are transformation, transduction, transposition and conjugation. </w:t>
      </w:r>
      <w:r w:rsidR="00355090">
        <w:t xml:space="preserve">Conjugation is unlikely because the modifications are on the chromosomes of the GMO and not on plasmids. </w:t>
      </w:r>
    </w:p>
    <w:p w14:paraId="012B5C80" w14:textId="57F12142" w:rsidR="00355090" w:rsidRDefault="00355090" w:rsidP="00A3536B">
      <w:pPr>
        <w:pStyle w:val="RARMPnumberedparagraphs"/>
      </w:pPr>
      <w:r>
        <w:t>Transformation involves the uptake of released DNA fragments from the environment by bacteria that are competent. In order to be competent</w:t>
      </w:r>
      <w:r w:rsidR="00164721">
        <w:t>,</w:t>
      </w:r>
      <w:r>
        <w:t xml:space="preserve"> bacteria </w:t>
      </w:r>
      <w:r w:rsidR="00164721">
        <w:t>must</w:t>
      </w:r>
      <w:r>
        <w:t xml:space="preserve"> have specific genes to allow them to take in DNA and receive the correct environmental signals </w:t>
      </w:r>
      <w:r>
        <w:fldChar w:fldCharType="begin"/>
      </w:r>
      <w:r w:rsidR="002167C9">
        <w:instrText xml:space="preserve"> ADDIN EN.CITE &lt;EndNote&gt;&lt;Cite&gt;&lt;Author&gt;Blokesch&lt;/Author&gt;&lt;Year&gt;2016&lt;/Year&gt;&lt;RecNum&gt;105&lt;/RecNum&gt;&lt;DisplayText&gt;(Blokesch, 2016)&lt;/DisplayText&gt;&lt;record&gt;&lt;rec-number&gt;105&lt;/rec-number&gt;&lt;foreign-keys&gt;&lt;key app="EN" db-id="e2p5expr8xpzasea9ag5xrxnztseszre50vw" timestamp="1761605560"&gt;105&lt;/key&gt;&lt;/foreign-keys&gt;&lt;ref-type name="Journal Article"&gt;17&lt;/ref-type&gt;&lt;contributors&gt;&lt;authors&gt;&lt;author&gt;Blokesch, Melanie&lt;/author&gt;&lt;/authors&gt;&lt;/contributors&gt;&lt;titles&gt;&lt;title&gt;Natural competence for transformation&lt;/title&gt;&lt;secondary-title&gt;Current Biology&lt;/secondary-title&gt;&lt;/titles&gt;&lt;periodical&gt;&lt;full-title&gt;Current Biology&lt;/full-title&gt;&lt;/periodical&gt;&lt;pages&gt;R1126-R1130&lt;/pages&gt;&lt;volume&gt;26&lt;/volume&gt;&lt;number&gt;21&lt;/number&gt;&lt;dates&gt;&lt;year&gt;2016&lt;/year&gt;&lt;pub-dates&gt;&lt;date&gt;2016/11/07/&lt;/date&gt;&lt;/pub-dates&gt;&lt;/dates&gt;&lt;isbn&gt;0960-9822&lt;/isbn&gt;&lt;urls&gt;&lt;related-urls&gt;&lt;url&gt;https://www.sciencedirect.com/science/article/pii/S096098221631003X&lt;/url&gt;&lt;/related-urls&gt;&lt;/urls&gt;&lt;electronic-resource-num&gt;https://doi.org/10.1016/j.cub.2016.08.058&lt;/electronic-resource-num&gt;&lt;/record&gt;&lt;/Cite&gt;&lt;/EndNote&gt;</w:instrText>
      </w:r>
      <w:r>
        <w:fldChar w:fldCharType="separate"/>
      </w:r>
      <w:r>
        <w:rPr>
          <w:noProof/>
        </w:rPr>
        <w:t>(</w:t>
      </w:r>
      <w:hyperlink w:anchor="_ENREF_10" w:tooltip="Blokesch, 2016 #105" w:history="1">
        <w:r w:rsidR="0028001F">
          <w:rPr>
            <w:noProof/>
          </w:rPr>
          <w:t>Blokesch, 2016</w:t>
        </w:r>
      </w:hyperlink>
      <w:r>
        <w:rPr>
          <w:noProof/>
        </w:rPr>
        <w:t>)</w:t>
      </w:r>
      <w:r>
        <w:fldChar w:fldCharType="end"/>
      </w:r>
      <w:r>
        <w:t xml:space="preserve">. In this case, DNA fragments containing </w:t>
      </w:r>
      <w:r>
        <w:rPr>
          <w:i/>
        </w:rPr>
        <w:t xml:space="preserve">ttr </w:t>
      </w:r>
      <w:r>
        <w:rPr>
          <w:iCs/>
        </w:rPr>
        <w:t xml:space="preserve">operon </w:t>
      </w:r>
      <w:r>
        <w:t xml:space="preserve">could come from dead GMO. Free DNA is unlikely to survive for long in the participant’s gut due to </w:t>
      </w:r>
      <w:r w:rsidR="00C41032">
        <w:t xml:space="preserve">the </w:t>
      </w:r>
      <w:r>
        <w:t>presence of deoxyribonucleases</w:t>
      </w:r>
      <w:r w:rsidR="00C225AB">
        <w:t xml:space="preserve"> (DNase</w:t>
      </w:r>
      <w:r w:rsidR="000A3B67">
        <w:t>s</w:t>
      </w:r>
      <w:r w:rsidR="00C225AB">
        <w:t>), which are enzymes that degrade DNA</w:t>
      </w:r>
      <w:r>
        <w:t xml:space="preserve">. </w:t>
      </w:r>
      <w:r w:rsidR="00C225AB">
        <w:t>People with</w:t>
      </w:r>
      <w:r w:rsidR="00FB060C">
        <w:t xml:space="preserve"> severe</w:t>
      </w:r>
      <w:r w:rsidR="00C225AB">
        <w:t xml:space="preserve"> UC still show DNase activity</w:t>
      </w:r>
      <w:r w:rsidR="00FB060C">
        <w:t xml:space="preserve"> in </w:t>
      </w:r>
      <w:r w:rsidR="000347F6">
        <w:t>serum</w:t>
      </w:r>
      <w:r w:rsidR="00C225AB">
        <w:t xml:space="preserve"> (</w:t>
      </w:r>
      <w:r w:rsidR="00C225AB" w:rsidRPr="00C225AB">
        <w:t>63 ± 19%</w:t>
      </w:r>
      <w:r w:rsidR="00C225AB">
        <w:t xml:space="preserve">) although it is significantly less </w:t>
      </w:r>
      <w:r w:rsidR="00164721">
        <w:t>(</w:t>
      </w:r>
      <w:r w:rsidR="00164721">
        <w:rPr>
          <w:i/>
          <w:iCs/>
        </w:rPr>
        <w:t>p</w:t>
      </w:r>
      <w:r w:rsidR="00164721">
        <w:t xml:space="preserve"> &lt; 0.001) than that of</w:t>
      </w:r>
      <w:r w:rsidR="00C225AB">
        <w:t xml:space="preserve"> healthy people (92</w:t>
      </w:r>
      <w:r w:rsidR="00C225AB" w:rsidRPr="00C225AB">
        <w:t xml:space="preserve"> ± 1</w:t>
      </w:r>
      <w:r w:rsidR="00C225AB">
        <w:t>1</w:t>
      </w:r>
      <w:r w:rsidR="00C225AB" w:rsidRPr="00C225AB">
        <w:t>%</w:t>
      </w:r>
      <w:r w:rsidR="00C225AB">
        <w:t xml:space="preserve">) </w:t>
      </w:r>
      <w:r w:rsidR="00936013">
        <w:fldChar w:fldCharType="begin"/>
      </w:r>
      <w:r w:rsidR="002167C9">
        <w:instrText xml:space="preserve"> ADDIN EN.CITE &lt;EndNote&gt;&lt;Cite&gt;&lt;Author&gt;Malíčková&lt;/Author&gt;&lt;Year&gt;2011&lt;/Year&gt;&lt;RecNum&gt;106&lt;/RecNum&gt;&lt;DisplayText&gt;(Malíčková et al., 2011)&lt;/DisplayText&gt;&lt;record&gt;&lt;rec-number&gt;106&lt;/rec-number&gt;&lt;foreign-keys&gt;&lt;key app="EN" db-id="e2p5expr8xpzasea9ag5xrxnztseszre50vw" timestamp="1761605563"&gt;106&lt;/key&gt;&lt;/foreign-keys&gt;&lt;ref-type name="Journal Article"&gt;17&lt;/ref-type&gt;&lt;contributors&gt;&lt;authors&gt;&lt;author&gt;Malíčková, K.&lt;/author&gt;&lt;author&gt;Duricová, D.&lt;/author&gt;&lt;author&gt;Bortlík, M.&lt;/author&gt;&lt;author&gt;Hrušková, Z.&lt;/author&gt;&lt;author&gt;Svobodová, B.&lt;/author&gt;&lt;author&gt;Machková, N.&lt;/author&gt;&lt;author&gt;Komárek, V.&lt;/author&gt;&lt;author&gt;Fučíková, T.&lt;/author&gt;&lt;author&gt;Janatková, I.&lt;/author&gt;&lt;author&gt;Zima, T.&lt;/author&gt;&lt;author&gt;Lukáš, M.&lt;/author&gt;&lt;/authors&gt;&lt;/contributors&gt;&lt;auth-address&gt;Institute of Clinical Biochemistry and Laboratory Diagnostics, General University Hospital in Prague, First Faculty of Medicine, Charles University in Prague, Karlovo nam. 32, 121 11 Prague 2, Czech Republic.&lt;/auth-address&gt;&lt;titles&gt;&lt;title&gt;Impaired deoxyribonuclease I activity in patients with inflammatory bowel diseases&lt;/title&gt;&lt;secondary-title&gt;Autoimmune Dis&lt;/secondary-title&gt;&lt;/titles&gt;&lt;periodical&gt;&lt;full-title&gt;Autoimmune Dis&lt;/full-title&gt;&lt;/periodical&gt;&lt;pages&gt;945861&lt;/pages&gt;&lt;volume&gt;2011&lt;/volume&gt;&lt;edition&gt;20110529&lt;/edition&gt;&lt;dates&gt;&lt;year&gt;2011&lt;/year&gt;&lt;/dates&gt;&lt;isbn&gt;2090-0430&lt;/isbn&gt;&lt;accession-num&gt;21687600&lt;/accession-num&gt;&lt;urls&gt;&lt;/urls&gt;&lt;custom2&gt;PMC3112520&lt;/custom2&gt;&lt;electronic-resource-num&gt;10.4061/2011/945861&lt;/electronic-resource-num&gt;&lt;remote-database-provider&gt;NLM&lt;/remote-database-provider&gt;&lt;language&gt;eng&lt;/language&gt;&lt;/record&gt;&lt;/Cite&gt;&lt;/EndNote&gt;</w:instrText>
      </w:r>
      <w:r w:rsidR="00936013">
        <w:fldChar w:fldCharType="separate"/>
      </w:r>
      <w:r w:rsidR="00936013">
        <w:rPr>
          <w:noProof/>
        </w:rPr>
        <w:t>(</w:t>
      </w:r>
      <w:hyperlink w:anchor="_ENREF_56" w:tooltip="Malíčková, 2011 #106" w:history="1">
        <w:r w:rsidR="0028001F">
          <w:rPr>
            <w:noProof/>
          </w:rPr>
          <w:t>Malíčková et al., 2011</w:t>
        </w:r>
      </w:hyperlink>
      <w:r w:rsidR="00936013">
        <w:rPr>
          <w:noProof/>
        </w:rPr>
        <w:t>)</w:t>
      </w:r>
      <w:r w:rsidR="00936013">
        <w:fldChar w:fldCharType="end"/>
      </w:r>
      <w:r w:rsidR="00C225AB">
        <w:t xml:space="preserve">. </w:t>
      </w:r>
    </w:p>
    <w:p w14:paraId="69641263" w14:textId="30854994" w:rsidR="00FB060C" w:rsidRDefault="00FB060C" w:rsidP="00FB060C">
      <w:pPr>
        <w:pStyle w:val="RARMPnumberedparagraphs"/>
      </w:pPr>
      <w:r>
        <w:t xml:space="preserve">As described in </w:t>
      </w:r>
      <w:r>
        <w:fldChar w:fldCharType="begin"/>
      </w:r>
      <w:r>
        <w:instrText xml:space="preserve"> REF _Ref211591924 \n \h </w:instrText>
      </w:r>
      <w:r>
        <w:fldChar w:fldCharType="separate"/>
      </w:r>
      <w:r w:rsidR="008453F1">
        <w:t>Chapter 1</w:t>
      </w:r>
      <w:r>
        <w:fldChar w:fldCharType="end"/>
      </w:r>
      <w:r>
        <w:t xml:space="preserve">, Section </w:t>
      </w:r>
      <w:r>
        <w:fldChar w:fldCharType="begin"/>
      </w:r>
      <w:r>
        <w:instrText xml:space="preserve"> REF _Ref211599538 \n \h </w:instrText>
      </w:r>
      <w:r>
        <w:fldChar w:fldCharType="separate"/>
      </w:r>
      <w:r w:rsidR="008453F1">
        <w:t>4.1</w:t>
      </w:r>
      <w:r>
        <w:fldChar w:fldCharType="end"/>
      </w:r>
      <w:r>
        <w:t xml:space="preserve">, the </w:t>
      </w:r>
      <w:r w:rsidRPr="00A3536B">
        <w:rPr>
          <w:i/>
          <w:iCs/>
        </w:rPr>
        <w:t>ttr</w:t>
      </w:r>
      <w:r>
        <w:t xml:space="preserve"> operon from </w:t>
      </w:r>
      <w:r w:rsidRPr="00A3536B">
        <w:rPr>
          <w:i/>
          <w:iCs/>
        </w:rPr>
        <w:t>S. enterica</w:t>
      </w:r>
      <w:r>
        <w:t xml:space="preserve"> is inserted into the GMO</w:t>
      </w:r>
      <w:r w:rsidR="00164721">
        <w:t>,</w:t>
      </w:r>
      <w:r>
        <w:t xml:space="preserve"> in the genetic region of Gene B For transduction to occur, a bacteriophage </w:t>
      </w:r>
      <w:r w:rsidR="00800A66">
        <w:t>must</w:t>
      </w:r>
      <w:r>
        <w:t xml:space="preserve"> infect the GMO and then carry the </w:t>
      </w:r>
      <w:r w:rsidRPr="00800A66">
        <w:rPr>
          <w:i/>
          <w:iCs/>
        </w:rPr>
        <w:t>ttr</w:t>
      </w:r>
      <w:r>
        <w:t xml:space="preserve"> operon to a second bacteria. The </w:t>
      </w:r>
      <w:r w:rsidR="00800A66">
        <w:t>bacterio</w:t>
      </w:r>
      <w:r>
        <w:t xml:space="preserve">phage would then need to integrate into the second bacteria’s genome as a prophage. If transduction occurs, the GMO </w:t>
      </w:r>
      <w:r w:rsidR="00E74E58">
        <w:t xml:space="preserve">could </w:t>
      </w:r>
      <w:r>
        <w:t>regain Gene B</w:t>
      </w:r>
      <w:r w:rsidR="000A3B67">
        <w:t>,</w:t>
      </w:r>
      <w:r>
        <w:t xml:space="preserve"> and the other bacteria will gain the </w:t>
      </w:r>
      <w:r w:rsidRPr="00FB060C">
        <w:rPr>
          <w:i/>
          <w:iCs/>
        </w:rPr>
        <w:t xml:space="preserve">ttr </w:t>
      </w:r>
      <w:r>
        <w:t xml:space="preserve">operon but </w:t>
      </w:r>
      <w:r w:rsidR="000A3B67">
        <w:t xml:space="preserve">lose </w:t>
      </w:r>
      <w:r>
        <w:t>Gene B</w:t>
      </w:r>
      <w:r w:rsidR="007D37D0">
        <w:t>,</w:t>
      </w:r>
      <w:r>
        <w:t xml:space="preserve"> </w:t>
      </w:r>
      <w:r w:rsidR="00024804">
        <w:t xml:space="preserve">potentially </w:t>
      </w:r>
      <w:r>
        <w:t xml:space="preserve">resulting in </w:t>
      </w:r>
      <w:r w:rsidR="007D37D0">
        <w:t xml:space="preserve">the GMO having </w:t>
      </w:r>
      <w:r w:rsidR="00024804">
        <w:t xml:space="preserve">the </w:t>
      </w:r>
      <w:r>
        <w:t>ability to colonise a healthy gut</w:t>
      </w:r>
      <w:r w:rsidR="007D37D0">
        <w:t xml:space="preserve"> similar to that of the WT,</w:t>
      </w:r>
      <w:r w:rsidR="00024804">
        <w:t xml:space="preserve"> </w:t>
      </w:r>
      <w:r w:rsidR="00E74E58">
        <w:t>via homologous recombination</w:t>
      </w:r>
      <w:r>
        <w:t xml:space="preserve">. </w:t>
      </w:r>
      <w:r w:rsidR="004E10DB">
        <w:t xml:space="preserve">Alternatively, the </w:t>
      </w:r>
      <w:r w:rsidR="004E10DB" w:rsidRPr="004E10DB">
        <w:rPr>
          <w:i/>
          <w:iCs/>
        </w:rPr>
        <w:t>ttr</w:t>
      </w:r>
      <w:r w:rsidR="004E10DB">
        <w:t xml:space="preserve"> operon could be inserted in other regions in the </w:t>
      </w:r>
      <w:r w:rsidR="004E10DB" w:rsidRPr="00693C5F">
        <w:rPr>
          <w:i/>
          <w:iCs/>
        </w:rPr>
        <w:t xml:space="preserve">E. coli </w:t>
      </w:r>
      <w:r w:rsidR="004E10DB">
        <w:t xml:space="preserve">and bacteriophage genome that have specific attachment sites. </w:t>
      </w:r>
      <w:r w:rsidR="00693C5F">
        <w:t xml:space="preserve">In the same way, the GMO can reacquire </w:t>
      </w:r>
      <w:r w:rsidR="0030401E">
        <w:t xml:space="preserve">Gene A from a second bacteria. </w:t>
      </w:r>
    </w:p>
    <w:p w14:paraId="0B44621C" w14:textId="034F9E54" w:rsidR="00DA5390" w:rsidRDefault="00A3536B" w:rsidP="00FB060C">
      <w:pPr>
        <w:pStyle w:val="RARMPnumberedparagraphs"/>
      </w:pPr>
      <w:r>
        <w:t xml:space="preserve">Transduction </w:t>
      </w:r>
      <w:r w:rsidR="00FB060C">
        <w:t xml:space="preserve">does not occur </w:t>
      </w:r>
      <w:r w:rsidR="00164721">
        <w:t xml:space="preserve">at </w:t>
      </w:r>
      <w:r>
        <w:t xml:space="preserve">high frequency and bacteria often have defence mechanisms against </w:t>
      </w:r>
      <w:r w:rsidR="00FB060C">
        <w:t>bacterio</w:t>
      </w:r>
      <w:r>
        <w:t xml:space="preserve">phages because integration into the chromosome has the potential to kill the bacteria if it occurs in the wrong location. </w:t>
      </w:r>
      <w:r w:rsidR="00355090">
        <w:t xml:space="preserve">It is generally accepted that HGT involving chromosomes </w:t>
      </w:r>
      <w:r w:rsidR="00164721">
        <w:t xml:space="preserve">is </w:t>
      </w:r>
      <w:r w:rsidR="00355090">
        <w:t xml:space="preserve">less efficient and less common </w:t>
      </w:r>
      <w:r w:rsidR="00164721">
        <w:t>than</w:t>
      </w:r>
      <w:r w:rsidR="00355090">
        <w:t xml:space="preserve"> HGT involving plasmids (circular DNA that is separate from the chromosome) </w:t>
      </w:r>
      <w:r w:rsidR="00936013">
        <w:fldChar w:fldCharType="begin">
          <w:fldData xml:space="preserve">PEVuZE5vdGU+PENpdGU+PEF1dGhvcj5Nb3VyYSBkZSBTb3VzYTwvQXV0aG9yPjxZZWFyPjIwMjM8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</w:fldData>
        </w:fldChar>
      </w:r>
      <w:r w:rsidR="002167C9">
        <w:instrText xml:space="preserve"> ADDIN EN.CITE </w:instrText>
      </w:r>
      <w:r w:rsidR="002167C9">
        <w:fldChar w:fldCharType="begin">
          <w:fldData xml:space="preserve">PEVuZE5vdGU+PENpdGU+PEF1dGhvcj5Nb3VyYSBkZSBTb3VzYTwvQXV0aG9yPjxZZWFyPjIwMjM8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</w:fldData>
        </w:fldChar>
      </w:r>
      <w:r w:rsidR="002167C9">
        <w:instrText xml:space="preserve"> ADDIN EN.CITE.DATA </w:instrText>
      </w:r>
      <w:r w:rsidR="002167C9">
        <w:fldChar w:fldCharType="end"/>
      </w:r>
      <w:r w:rsidR="00936013">
        <w:fldChar w:fldCharType="separate"/>
      </w:r>
      <w:r w:rsidR="00936013">
        <w:rPr>
          <w:noProof/>
        </w:rPr>
        <w:t>(</w:t>
      </w:r>
      <w:hyperlink w:anchor="_ENREF_62" w:tooltip="Moura de Sousa, 2023 #107" w:history="1">
        <w:r w:rsidR="0028001F">
          <w:rPr>
            <w:noProof/>
          </w:rPr>
          <w:t>Moura de Sousa et al., 2023</w:t>
        </w:r>
      </w:hyperlink>
      <w:r w:rsidR="00936013">
        <w:rPr>
          <w:noProof/>
        </w:rPr>
        <w:t xml:space="preserve">; </w:t>
      </w:r>
      <w:hyperlink w:anchor="_ENREF_111" w:tooltip="Wang, 2023 #108" w:history="1">
        <w:r w:rsidR="0028001F">
          <w:rPr>
            <w:noProof/>
          </w:rPr>
          <w:t>Wang et al., 2023</w:t>
        </w:r>
      </w:hyperlink>
      <w:r w:rsidR="00936013">
        <w:rPr>
          <w:noProof/>
        </w:rPr>
        <w:t>)</w:t>
      </w:r>
      <w:r w:rsidR="00936013">
        <w:fldChar w:fldCharType="end"/>
      </w:r>
      <w:r w:rsidR="00355090">
        <w:t xml:space="preserve">. The removal of the bacteriophage attachment sites used to insert the </w:t>
      </w:r>
      <w:r w:rsidR="00355090" w:rsidRPr="00FB060C">
        <w:rPr>
          <w:i/>
          <w:iCs/>
        </w:rPr>
        <w:t>ttr</w:t>
      </w:r>
      <w:r w:rsidR="00355090">
        <w:t xml:space="preserve"> operon would increase the stability of the insert by reducing the potential for transduction to occur.</w:t>
      </w:r>
    </w:p>
    <w:p w14:paraId="76F7F39F" w14:textId="69ACBF2E" w:rsidR="00FB060C" w:rsidRDefault="00800A66" w:rsidP="00FB060C">
      <w:pPr>
        <w:pStyle w:val="RARMPnumberedparagraphs"/>
      </w:pPr>
      <w:r>
        <w:t>Transposition</w:t>
      </w:r>
      <w:r w:rsidR="00DB0ADE">
        <w:t xml:space="preserve"> of the </w:t>
      </w:r>
      <w:r w:rsidR="00DB0ADE" w:rsidRPr="00DB0ADE">
        <w:rPr>
          <w:i/>
          <w:iCs/>
        </w:rPr>
        <w:t xml:space="preserve">ttr </w:t>
      </w:r>
      <w:r w:rsidR="00DB0ADE">
        <w:t xml:space="preserve">operon could possibly occur via the transfer of the </w:t>
      </w:r>
      <w:r w:rsidR="00DB0ADE" w:rsidRPr="00DB0ADE">
        <w:rPr>
          <w:i/>
          <w:iCs/>
        </w:rPr>
        <w:t>ttr</w:t>
      </w:r>
      <w:r w:rsidR="00DB0ADE">
        <w:t xml:space="preserve"> operon from the GMO to another bacteria via transposable elements or transposons</w:t>
      </w:r>
      <w:r w:rsidR="000A3B67">
        <w:t>,</w:t>
      </w:r>
      <w:r w:rsidR="00DB0ADE">
        <w:t xml:space="preserve"> as discussed in </w:t>
      </w:r>
      <w:r w:rsidR="00DB0ADE">
        <w:fldChar w:fldCharType="begin"/>
      </w:r>
      <w:r w:rsidR="00DB0ADE">
        <w:instrText xml:space="preserve"> REF _Ref211860226 \n \h </w:instrText>
      </w:r>
      <w:r w:rsidR="00DB0ADE">
        <w:fldChar w:fldCharType="separate"/>
      </w:r>
      <w:r w:rsidR="008453F1">
        <w:t>Chapter 1</w:t>
      </w:r>
      <w:r w:rsidR="00DB0ADE">
        <w:fldChar w:fldCharType="end"/>
      </w:r>
      <w:r w:rsidR="00DB0ADE">
        <w:t xml:space="preserve">, Section </w:t>
      </w:r>
      <w:r w:rsidR="00DB0ADE">
        <w:fldChar w:fldCharType="begin"/>
      </w:r>
      <w:r w:rsidR="00DB0ADE">
        <w:instrText xml:space="preserve"> REF _Ref211345769 \n \h </w:instrText>
      </w:r>
      <w:r w:rsidR="00DB0ADE">
        <w:fldChar w:fldCharType="separate"/>
      </w:r>
      <w:r w:rsidR="008453F1">
        <w:t>3.5.1</w:t>
      </w:r>
      <w:r w:rsidR="00DB0ADE">
        <w:fldChar w:fldCharType="end"/>
      </w:r>
      <w:r w:rsidR="00DB0ADE">
        <w:t xml:space="preserve">. </w:t>
      </w:r>
      <w:r w:rsidR="0030401E">
        <w:t xml:space="preserve">In the same way, Gene A and B could be transferred from other bacteria to the GMO. </w:t>
      </w:r>
      <w:r w:rsidR="00DB0ADE" w:rsidRPr="00FF1321">
        <w:rPr>
          <w:iCs/>
        </w:rPr>
        <w:t>In general, transposition is an infrequent event</w:t>
      </w:r>
      <w:r w:rsidR="00226B8A">
        <w:rPr>
          <w:iCs/>
        </w:rPr>
        <w:t>,</w:t>
      </w:r>
      <w:r w:rsidR="00DB0ADE" w:rsidRPr="00FF1321">
        <w:rPr>
          <w:iCs/>
        </w:rPr>
        <w:t xml:space="preserve"> probably </w:t>
      </w:r>
      <w:r w:rsidR="003A7D9C">
        <w:rPr>
          <w:iCs/>
        </w:rPr>
        <w:t>due to</w:t>
      </w:r>
      <w:r w:rsidR="00DB0ADE" w:rsidRPr="00FF1321">
        <w:rPr>
          <w:iCs/>
        </w:rPr>
        <w:t xml:space="preserve"> its capacity for deleterious effects in the host. Usually, a transposon is translocated onto a plasmid upon conjugation. This may be followed by the integration of the transposon into the chromosome. For many transposons, however, plasmids rather than the bacterial chromosome appear to be the preferred target</w:t>
      </w:r>
      <w:r w:rsidR="00DB0ADE">
        <w:rPr>
          <w:iCs/>
        </w:rPr>
        <w:t xml:space="preserve"> </w:t>
      </w:r>
      <w:r w:rsidR="00DB0ADE">
        <w:rPr>
          <w:iCs/>
        </w:rPr>
        <w:fldChar w:fldCharType="begin"/>
      </w:r>
      <w:r w:rsidR="002167C9">
        <w:rPr>
          <w:iCs/>
        </w:rPr>
        <w:instrText xml:space="preserve"> ADDIN EN.CITE &lt;EndNote&gt;&lt;Cite&gt;&lt;Author&gt;Craig&lt;/Author&gt;&lt;Year&gt;2014&lt;/Year&gt;&lt;RecNum&gt;60&lt;/RecNum&gt;&lt;DisplayText&gt;(Craig, 2014)&lt;/DisplayText&gt;&lt;record&gt;&lt;rec-number&gt;60&lt;/rec-number&gt;&lt;foreign-keys&gt;&lt;key app="EN" db-id="e2p5expr8xpzasea9ag5xrxnztseszre50vw" timestamp="1761605438"&gt;60&lt;/key&gt;&lt;/foreign-keys&gt;&lt;ref-type name="Book"&gt;6&lt;/ref-type&gt;&lt;contributors&gt;&lt;authors&gt;&lt;author&gt;Craig, N.&lt;/author&gt;&lt;/authors&gt;&lt;/contributors&gt;&lt;titles&gt;&lt;title&gt;Molecular Biology - Principles of Genome Function&lt;/title&gt;&lt;/titles&gt;&lt;edition&gt;2nd Edition&lt;/edition&gt;&lt;reprint-edition&gt;Not in File&lt;/reprint-edition&gt;&lt;keywords&gt;&lt;keyword&gt;molecular&lt;/keyword&gt;&lt;keyword&gt;Molecular Biology&lt;/keyword&gt;&lt;keyword&gt;Biology&lt;/keyword&gt;&lt;keyword&gt;of&lt;/keyword&gt;&lt;keyword&gt;GENOME&lt;/keyword&gt;&lt;keyword&gt;Function&lt;/keyword&gt;&lt;/keywords&gt;&lt;dates&gt;&lt;year&gt;2014&lt;/year&gt;&lt;pub-dates&gt;&lt;date&gt;2014&lt;/date&gt;&lt;/pub-dates&gt;&lt;/dates&gt;&lt;label&gt;20369&lt;/label&gt;&lt;work-type&gt;Book&lt;/work-type&gt;&lt;urls&gt;&lt;/urls&gt;&lt;/record&gt;&lt;/Cite&gt;&lt;/EndNote&gt;</w:instrText>
      </w:r>
      <w:r w:rsidR="00DB0ADE">
        <w:rPr>
          <w:iCs/>
        </w:rPr>
        <w:fldChar w:fldCharType="separate"/>
      </w:r>
      <w:r w:rsidR="00DB0ADE">
        <w:rPr>
          <w:iCs/>
          <w:noProof/>
        </w:rPr>
        <w:t>(</w:t>
      </w:r>
      <w:hyperlink w:anchor="_ENREF_17" w:tooltip="Craig, 2014 #60" w:history="1">
        <w:r w:rsidR="0028001F">
          <w:rPr>
            <w:iCs/>
            <w:noProof/>
          </w:rPr>
          <w:t>Craig, 2014</w:t>
        </w:r>
      </w:hyperlink>
      <w:r w:rsidR="00DB0ADE">
        <w:rPr>
          <w:iCs/>
          <w:noProof/>
        </w:rPr>
        <w:t>)</w:t>
      </w:r>
      <w:r w:rsidR="00DB0ADE">
        <w:rPr>
          <w:iCs/>
        </w:rPr>
        <w:fldChar w:fldCharType="end"/>
      </w:r>
      <w:r w:rsidR="00DB0ADE" w:rsidRPr="00FF1321">
        <w:rPr>
          <w:iCs/>
        </w:rPr>
        <w:t>.</w:t>
      </w:r>
      <w:r w:rsidR="00DB0ADE">
        <w:rPr>
          <w:iCs/>
        </w:rPr>
        <w:t xml:space="preserve"> The estimated rate of transposition for </w:t>
      </w:r>
      <w:r w:rsidR="00DB0ADE" w:rsidRPr="00DB0ADE">
        <w:rPr>
          <w:i/>
        </w:rPr>
        <w:t>E. coli</w:t>
      </w:r>
      <w:r w:rsidR="00DB0ADE">
        <w:rPr>
          <w:iCs/>
        </w:rPr>
        <w:t xml:space="preserve"> is reported to be between 3.5 x 10</w:t>
      </w:r>
      <w:r w:rsidR="00DB0ADE" w:rsidRPr="00DB0ADE">
        <w:rPr>
          <w:iCs/>
          <w:vertAlign w:val="superscript"/>
        </w:rPr>
        <w:t>-4</w:t>
      </w:r>
      <w:r w:rsidR="00DB0ADE">
        <w:rPr>
          <w:iCs/>
        </w:rPr>
        <w:t xml:space="preserve"> </w:t>
      </w:r>
      <w:r w:rsidR="000A3B67">
        <w:rPr>
          <w:iCs/>
        </w:rPr>
        <w:t xml:space="preserve">and </w:t>
      </w:r>
      <w:r w:rsidR="00DB0ADE">
        <w:rPr>
          <w:iCs/>
        </w:rPr>
        <w:t>1.15 x 10</w:t>
      </w:r>
      <w:r w:rsidR="00062CDB">
        <w:rPr>
          <w:iCs/>
          <w:vertAlign w:val="superscript"/>
        </w:rPr>
        <w:noBreakHyphen/>
      </w:r>
      <w:r w:rsidR="00DB0ADE" w:rsidRPr="00DB0ADE">
        <w:rPr>
          <w:iCs/>
          <w:vertAlign w:val="superscript"/>
        </w:rPr>
        <w:t>5</w:t>
      </w:r>
      <w:r w:rsidR="00DB0ADE">
        <w:rPr>
          <w:iCs/>
        </w:rPr>
        <w:t xml:space="preserve"> per genome per generation</w:t>
      </w:r>
      <w:r w:rsidR="00936013">
        <w:rPr>
          <w:iCs/>
        </w:rPr>
        <w:t xml:space="preserve"> </w:t>
      </w:r>
      <w:r w:rsidR="00936013">
        <w:rPr>
          <w:iCs/>
        </w:rPr>
        <w:fldChar w:fldCharType="begin">
          <w:fldData xml:space="preserve">PEVuZE5vdGU+PENpdGU+PEF1dGhvcj5MZWU8L0F1dGhvcj48WWVhcj4yMDE2PC9ZZWFyPjxSZWNO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</w:fldData>
        </w:fldChar>
      </w:r>
      <w:r w:rsidR="009F7A88">
        <w:rPr>
          <w:iCs/>
        </w:rPr>
        <w:instrText xml:space="preserve"> ADDIN EN.CITE </w:instrText>
      </w:r>
      <w:r w:rsidR="009F7A88">
        <w:rPr>
          <w:iCs/>
        </w:rPr>
        <w:fldChar w:fldCharType="begin">
          <w:fldData xml:space="preserve">PEVuZE5vdGU+PENpdGU+PEF1dGhvcj5MZWU8L0F1dGhvcj48WWVhcj4yMDE2PC9ZZWFyPjxSZWNO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</w:fldData>
        </w:fldChar>
      </w:r>
      <w:r w:rsidR="009F7A88">
        <w:rPr>
          <w:iCs/>
        </w:rPr>
        <w:instrText xml:space="preserve"> ADDIN EN.CITE.DATA </w:instrText>
      </w:r>
      <w:r w:rsidR="009F7A88">
        <w:rPr>
          <w:iCs/>
        </w:rPr>
      </w:r>
      <w:r w:rsidR="009F7A88">
        <w:rPr>
          <w:iCs/>
        </w:rPr>
        <w:fldChar w:fldCharType="end"/>
      </w:r>
      <w:r w:rsidR="00936013">
        <w:rPr>
          <w:iCs/>
        </w:rPr>
      </w:r>
      <w:r w:rsidR="00936013">
        <w:rPr>
          <w:iCs/>
        </w:rPr>
        <w:fldChar w:fldCharType="separate"/>
      </w:r>
      <w:r w:rsidR="009F7A88">
        <w:rPr>
          <w:iCs/>
          <w:noProof/>
        </w:rPr>
        <w:t>(</w:t>
      </w:r>
      <w:hyperlink w:anchor="_ENREF_50" w:tooltip="Lee, 2016 #109" w:history="1">
        <w:r w:rsidR="0028001F">
          <w:rPr>
            <w:iCs/>
            <w:noProof/>
          </w:rPr>
          <w:t>Lee et al., 2016</w:t>
        </w:r>
      </w:hyperlink>
      <w:r w:rsidR="009F7A88">
        <w:rPr>
          <w:iCs/>
          <w:noProof/>
        </w:rPr>
        <w:t xml:space="preserve">; </w:t>
      </w:r>
      <w:hyperlink w:anchor="_ENREF_99" w:tooltip="Sousa, 2013 #110" w:history="1">
        <w:r w:rsidR="0028001F">
          <w:rPr>
            <w:iCs/>
            <w:noProof/>
          </w:rPr>
          <w:t>Sousa et al., 2013</w:t>
        </w:r>
      </w:hyperlink>
      <w:r w:rsidR="009F7A88">
        <w:rPr>
          <w:iCs/>
          <w:noProof/>
        </w:rPr>
        <w:t>)</w:t>
      </w:r>
      <w:r w:rsidR="00936013">
        <w:rPr>
          <w:iCs/>
        </w:rPr>
        <w:fldChar w:fldCharType="end"/>
      </w:r>
      <w:r w:rsidR="00DB0ADE">
        <w:rPr>
          <w:iCs/>
        </w:rPr>
        <w:t>.</w:t>
      </w:r>
    </w:p>
    <w:p w14:paraId="77C67288" w14:textId="62090F6D" w:rsidR="0044568F" w:rsidRDefault="00F102BB" w:rsidP="00F102BB">
      <w:pPr>
        <w:pStyle w:val="RARMPnumberedparagraphs"/>
      </w:pPr>
      <w:r>
        <w:t xml:space="preserve">The </w:t>
      </w:r>
      <w:r w:rsidRPr="00F369FC">
        <w:rPr>
          <w:i/>
          <w:iCs/>
        </w:rPr>
        <w:t>ttr</w:t>
      </w:r>
      <w:r>
        <w:t xml:space="preserve"> operon has also been isolated in a novel strain of </w:t>
      </w:r>
      <w:r w:rsidRPr="00F369FC">
        <w:rPr>
          <w:i/>
          <w:iCs/>
        </w:rPr>
        <w:t>E. coli</w:t>
      </w:r>
      <w:r>
        <w:t xml:space="preserve"> and is present in 1% of the </w:t>
      </w:r>
      <w:r w:rsidRPr="00F369FC">
        <w:rPr>
          <w:i/>
          <w:iCs/>
        </w:rPr>
        <w:t>E</w:t>
      </w:r>
      <w:r w:rsidR="00533128" w:rsidRPr="00F369FC">
        <w:rPr>
          <w:i/>
          <w:iCs/>
        </w:rPr>
        <w:t>.</w:t>
      </w:r>
      <w:r w:rsidR="00533128">
        <w:rPr>
          <w:i/>
          <w:iCs/>
        </w:rPr>
        <w:t> </w:t>
      </w:r>
      <w:r w:rsidRPr="00F369FC">
        <w:rPr>
          <w:i/>
          <w:iCs/>
        </w:rPr>
        <w:t>coli</w:t>
      </w:r>
      <w:r>
        <w:t xml:space="preserve"> genomes in the NCBI database</w:t>
      </w:r>
      <w:r w:rsidR="00E502A6">
        <w:t xml:space="preserve"> (</w:t>
      </w:r>
      <w:r w:rsidR="00E502A6">
        <w:fldChar w:fldCharType="begin"/>
      </w:r>
      <w:r w:rsidR="00E502A6">
        <w:instrText xml:space="preserve"> REF _Ref211605735 \r \h </w:instrText>
      </w:r>
      <w:r w:rsidR="00E502A6">
        <w:fldChar w:fldCharType="separate"/>
      </w:r>
      <w:r w:rsidR="008453F1">
        <w:t>Chapter 1</w:t>
      </w:r>
      <w:r w:rsidR="00E502A6">
        <w:fldChar w:fldCharType="end"/>
      </w:r>
      <w:r w:rsidR="00E502A6">
        <w:t xml:space="preserve">, Section </w:t>
      </w:r>
      <w:r w:rsidR="00E502A6">
        <w:fldChar w:fldCharType="begin"/>
      </w:r>
      <w:r w:rsidR="00E502A6">
        <w:instrText xml:space="preserve"> REF _Ref211605761 \n \h </w:instrText>
      </w:r>
      <w:r w:rsidR="00E502A6">
        <w:fldChar w:fldCharType="separate"/>
      </w:r>
      <w:r w:rsidR="008453F1">
        <w:t>5.2</w:t>
      </w:r>
      <w:r w:rsidR="00E502A6">
        <w:fldChar w:fldCharType="end"/>
      </w:r>
      <w:r w:rsidR="00E502A6">
        <w:t>)</w:t>
      </w:r>
      <w:r>
        <w:t xml:space="preserve">. </w:t>
      </w:r>
      <w:r w:rsidR="00E502A6">
        <w:t xml:space="preserve">Therefore, </w:t>
      </w:r>
      <w:r w:rsidR="00226B8A">
        <w:t>it</w:t>
      </w:r>
      <w:r w:rsidR="00E502A6">
        <w:t xml:space="preserve"> is already present in </w:t>
      </w:r>
      <w:r w:rsidR="00226B8A">
        <w:t xml:space="preserve">some </w:t>
      </w:r>
      <w:r w:rsidR="00121ADF" w:rsidRPr="00121ADF">
        <w:rPr>
          <w:i/>
          <w:iCs/>
        </w:rPr>
        <w:t xml:space="preserve">E. coli </w:t>
      </w:r>
      <w:r w:rsidR="00121ADF">
        <w:t>found in the microbiota of humans</w:t>
      </w:r>
      <w:r w:rsidR="00E502A6">
        <w:t>.</w:t>
      </w:r>
    </w:p>
    <w:p w14:paraId="01550012" w14:textId="19F66CF3" w:rsidR="0019127E" w:rsidRDefault="0044568F" w:rsidP="00F102BB">
      <w:pPr>
        <w:pStyle w:val="RARMPnumberedparagraphs"/>
      </w:pPr>
      <w:r>
        <w:t>The applicant has also indicated that participants</w:t>
      </w:r>
      <w:r w:rsidR="00533128">
        <w:t xml:space="preserve"> will be excluded from the trial if they:</w:t>
      </w:r>
      <w:r>
        <w:t xml:space="preserve"> </w:t>
      </w:r>
      <w:r w:rsidR="0019127E">
        <w:t>:</w:t>
      </w:r>
      <w:r>
        <w:t xml:space="preserve"> </w:t>
      </w:r>
    </w:p>
    <w:p w14:paraId="551F9591" w14:textId="56F987D2" w:rsidR="0019127E" w:rsidRDefault="0044568F" w:rsidP="00DE4A74">
      <w:pPr>
        <w:pStyle w:val="1stlevelbullets"/>
      </w:pPr>
      <w:r>
        <w:t xml:space="preserve">have </w:t>
      </w:r>
      <w:r w:rsidR="00533128">
        <w:t xml:space="preserve">had </w:t>
      </w:r>
      <w:r>
        <w:t xml:space="preserve">a diagnosis of any non-inflammatory bowel disease related diarrhoeal illness such as bacterial or parasitic infections within </w:t>
      </w:r>
      <w:r w:rsidR="00533128">
        <w:t xml:space="preserve">the last </w:t>
      </w:r>
      <w:r w:rsidR="00226B8A">
        <w:t xml:space="preserve">3 </w:t>
      </w:r>
      <w:r>
        <w:t>months</w:t>
      </w:r>
      <w:r w:rsidR="0019127E">
        <w:t xml:space="preserve">; </w:t>
      </w:r>
    </w:p>
    <w:p w14:paraId="79BDF921" w14:textId="63D61998" w:rsidR="0019127E" w:rsidRDefault="00533128" w:rsidP="00DE4A74">
      <w:pPr>
        <w:pStyle w:val="1stlevelbullets"/>
      </w:pPr>
      <w:r>
        <w:t xml:space="preserve">have </w:t>
      </w:r>
      <w:r w:rsidR="0019127E">
        <w:t>receive</w:t>
      </w:r>
      <w:r>
        <w:t>d</w:t>
      </w:r>
      <w:r w:rsidR="0019127E">
        <w:t xml:space="preserve"> faecal microbiota transplantation (FMT) or other faecal-derived preparations within 6 months prior to randomisation;</w:t>
      </w:r>
    </w:p>
    <w:p w14:paraId="4621F2B8" w14:textId="1C07D29D" w:rsidR="0019127E" w:rsidRDefault="00533128" w:rsidP="00DE4A74">
      <w:pPr>
        <w:pStyle w:val="1stlevelbullets"/>
      </w:pPr>
      <w:r>
        <w:t xml:space="preserve">have </w:t>
      </w:r>
      <w:r w:rsidR="0019127E">
        <w:t>use</w:t>
      </w:r>
      <w:r>
        <w:t>d</w:t>
      </w:r>
      <w:r w:rsidR="0019127E">
        <w:t xml:space="preserve"> probiotics within 2 weeks prior to randomisation</w:t>
      </w:r>
      <w:r w:rsidR="00611F27">
        <w:t>.</w:t>
      </w:r>
    </w:p>
    <w:p w14:paraId="6609AE75" w14:textId="4714A99E" w:rsidR="00F5562E" w:rsidRDefault="0044568F" w:rsidP="00AC37F7">
      <w:r>
        <w:lastRenderedPageBreak/>
        <w:t xml:space="preserve">Therefore, the likelihood of the GMO to pass on the </w:t>
      </w:r>
      <w:r w:rsidRPr="0044568F">
        <w:rPr>
          <w:i/>
          <w:iCs/>
        </w:rPr>
        <w:t>ttr</w:t>
      </w:r>
      <w:r>
        <w:t xml:space="preserve"> operon to a </w:t>
      </w:r>
      <w:r w:rsidR="00611F27">
        <w:t>pathogenic bacterium</w:t>
      </w:r>
      <w:r>
        <w:t xml:space="preserve"> in the participant’s gut is </w:t>
      </w:r>
      <w:r w:rsidR="00AC37F7">
        <w:t>further minimised.</w:t>
      </w:r>
      <w:r>
        <w:t xml:space="preserve"> </w:t>
      </w:r>
    </w:p>
    <w:p w14:paraId="74D1D5AA" w14:textId="745BE95A" w:rsidR="00F5562E" w:rsidRDefault="00F5562E" w:rsidP="00F5562E">
      <w:pPr>
        <w:pStyle w:val="RARMPnumberedparagraphs"/>
      </w:pPr>
      <w:r>
        <w:t xml:space="preserve">Any </w:t>
      </w:r>
      <w:r w:rsidRPr="00F5562E">
        <w:t xml:space="preserve">bacteria that receive the </w:t>
      </w:r>
      <w:r w:rsidRPr="00744679">
        <w:rPr>
          <w:i/>
          <w:iCs/>
        </w:rPr>
        <w:t>ttr</w:t>
      </w:r>
      <w:r w:rsidRPr="00F5562E">
        <w:t xml:space="preserve"> operon</w:t>
      </w:r>
      <w:r>
        <w:t xml:space="preserve"> as a result of HGT from the GMO can then be shed by the participants and transmission of the </w:t>
      </w:r>
      <w:r w:rsidR="00533128">
        <w:t xml:space="preserve">novel </w:t>
      </w:r>
      <w:r>
        <w:t>GM</w:t>
      </w:r>
      <w:r w:rsidR="00533128">
        <w:t xml:space="preserve"> bacteria</w:t>
      </w:r>
      <w:r>
        <w:t xml:space="preserve"> can occur via the pathways mentioned in Risk Scenario 1.  </w:t>
      </w:r>
    </w:p>
    <w:p w14:paraId="4F4C2C61" w14:textId="30BAD1DC" w:rsidR="00FB7E35" w:rsidRPr="002223AA" w:rsidRDefault="00FB7E35" w:rsidP="00991711">
      <w:pPr>
        <w:pStyle w:val="5RARMP"/>
      </w:pPr>
      <w:r w:rsidRPr="002223AA">
        <w:t>Potential harm</w:t>
      </w:r>
    </w:p>
    <w:p w14:paraId="249991EC" w14:textId="7ACA27B0" w:rsidR="00E502A6" w:rsidRDefault="00E502A6" w:rsidP="009F453B">
      <w:pPr>
        <w:pStyle w:val="RARMPnumberedparagraphs"/>
      </w:pPr>
      <w:r>
        <w:t>If the GMO reverts to its WT parent organism</w:t>
      </w:r>
      <w:r w:rsidR="007C4ED3">
        <w:t xml:space="preserve"> via pathways described above</w:t>
      </w:r>
      <w:r w:rsidR="00533128">
        <w:t>,</w:t>
      </w:r>
      <w:r>
        <w:t xml:space="preserve"> </w:t>
      </w:r>
      <w:r w:rsidR="00533128">
        <w:t>i</w:t>
      </w:r>
      <w:r>
        <w:t>t is highly unlikely to cause any harm</w:t>
      </w:r>
      <w:r w:rsidR="00F5562E">
        <w:t>, even in immunocompromised ind</w:t>
      </w:r>
      <w:r w:rsidR="00450F56">
        <w:t>i</w:t>
      </w:r>
      <w:r w:rsidR="00F5562E">
        <w:t>viduals,</w:t>
      </w:r>
      <w:r>
        <w:t xml:space="preserve"> as </w:t>
      </w:r>
      <w:r w:rsidR="000827EC">
        <w:t xml:space="preserve">discussed in Risk Scenario 1. </w:t>
      </w:r>
    </w:p>
    <w:p w14:paraId="50AB67AF" w14:textId="72997706" w:rsidR="00E502A6" w:rsidRDefault="00E502A6" w:rsidP="009F453B">
      <w:pPr>
        <w:pStyle w:val="RARMPnumberedparagraphs"/>
      </w:pPr>
      <w:r>
        <w:t xml:space="preserve">If other pathogenic bacteria in the gut were to acquire the </w:t>
      </w:r>
      <w:r w:rsidRPr="000827EC">
        <w:rPr>
          <w:i/>
          <w:iCs/>
        </w:rPr>
        <w:t>ttr</w:t>
      </w:r>
      <w:r>
        <w:t xml:space="preserve"> operon, it may give them an advantage to persist in an inflammatory environment but a </w:t>
      </w:r>
      <w:r w:rsidR="00024804">
        <w:t xml:space="preserve">potentially </w:t>
      </w:r>
      <w:r>
        <w:t>reduced capability of colonising a healthy human gut</w:t>
      </w:r>
      <w:r w:rsidR="00024804">
        <w:t xml:space="preserve"> compared to WT</w:t>
      </w:r>
      <w:r>
        <w:t>. T</w:t>
      </w:r>
      <w:r w:rsidR="00254587">
        <w:t>h</w:t>
      </w:r>
      <w:r>
        <w:t>er</w:t>
      </w:r>
      <w:r w:rsidR="00254587">
        <w:t xml:space="preserve">efore, the exposure to people with a healthy gut is unlikely to cause an increased harm. However, </w:t>
      </w:r>
      <w:r w:rsidR="000827EC">
        <w:t xml:space="preserve">exposure to people </w:t>
      </w:r>
      <w:r w:rsidR="00A61DE6">
        <w:t xml:space="preserve">experiencing inflammatory bowel disease, </w:t>
      </w:r>
      <w:r w:rsidR="00F5562E">
        <w:t xml:space="preserve">or have gut inflammation from any other cause, </w:t>
      </w:r>
      <w:r w:rsidR="000827EC">
        <w:t xml:space="preserve">they may experience </w:t>
      </w:r>
      <w:r w:rsidR="0044568F">
        <w:t>symptoms of bacterial infection (e.g. diarrhoea, stomach cramps, vomiting)</w:t>
      </w:r>
      <w:r w:rsidR="00F96D4C">
        <w:t>.</w:t>
      </w:r>
      <w:r w:rsidR="0044568F">
        <w:t xml:space="preserve"> Howe</w:t>
      </w:r>
      <w:r w:rsidR="000956D2">
        <w:t xml:space="preserve">ver, most bacterial infections can be treated with antibiotics if needed. </w:t>
      </w:r>
      <w:r w:rsidR="00F96D4C">
        <w:t xml:space="preserve"> </w:t>
      </w:r>
    </w:p>
    <w:p w14:paraId="1858D0E7" w14:textId="3DCB8DC5" w:rsidR="00FB7E35" w:rsidRPr="00F362BD" w:rsidRDefault="00FB7E35" w:rsidP="00991711">
      <w:pPr>
        <w:pStyle w:val="5RARMP"/>
      </w:pPr>
      <w:r w:rsidRPr="00F362BD">
        <w:t>Conclusion</w:t>
      </w:r>
    </w:p>
    <w:p w14:paraId="0B6C3435" w14:textId="7FCC3C5C" w:rsidR="00C355BD" w:rsidRDefault="00B140F7" w:rsidP="00753C4F">
      <w:pPr>
        <w:pStyle w:val="RARMPnumberedparagraphs"/>
      </w:pPr>
      <w:r w:rsidRPr="006404A8">
        <w:t xml:space="preserve">The potential for </w:t>
      </w:r>
      <w:r w:rsidR="005743BA">
        <w:t xml:space="preserve">unintentional </w:t>
      </w:r>
      <w:r>
        <w:t>exposure of people and animals to novel pathogenic GM</w:t>
      </w:r>
      <w:r w:rsidR="00533128">
        <w:t xml:space="preserve"> bacteria</w:t>
      </w:r>
      <w:r>
        <w:t xml:space="preserve"> </w:t>
      </w:r>
      <w:r w:rsidR="004D520A">
        <w:t xml:space="preserve">to </w:t>
      </w:r>
      <w:r>
        <w:t xml:space="preserve">cause harm by </w:t>
      </w:r>
      <w:r w:rsidR="004D520A">
        <w:t>ill health</w:t>
      </w:r>
      <w:r w:rsidRPr="00121ADF">
        <w:rPr>
          <w:color w:val="0070C0"/>
        </w:rPr>
        <w:t xml:space="preserve"> </w:t>
      </w:r>
      <w:r>
        <w:t>in humans and animals</w:t>
      </w:r>
      <w:r w:rsidRPr="006404A8">
        <w:t xml:space="preserve"> is not identified as a risk that could be greater than negligible.</w:t>
      </w:r>
      <w:r>
        <w:t xml:space="preserve"> </w:t>
      </w:r>
      <w:r w:rsidRPr="006404A8">
        <w:t xml:space="preserve">Therefore, </w:t>
      </w:r>
      <w:r>
        <w:t>this risk scenario</w:t>
      </w:r>
      <w:r w:rsidRPr="006404A8">
        <w:t xml:space="preserve"> does not warrant further </w:t>
      </w:r>
      <w:r>
        <w:t xml:space="preserve">detailed </w:t>
      </w:r>
      <w:r w:rsidRPr="006404A8">
        <w:t>assessment</w:t>
      </w:r>
      <w:r w:rsidR="00FB7E35" w:rsidRPr="006404A8">
        <w:t>.</w:t>
      </w:r>
    </w:p>
    <w:p w14:paraId="6515BDE4" w14:textId="77777777" w:rsidR="00FB7E35" w:rsidRDefault="00FB7E35" w:rsidP="00991711">
      <w:pPr>
        <w:pStyle w:val="4RARMP"/>
      </w:pPr>
      <w:bookmarkStart w:id="344" w:name="_Ref61527106"/>
      <w:r>
        <w:lastRenderedPageBreak/>
        <w:t>Risk scenario 3</w:t>
      </w:r>
      <w:bookmarkEnd w:id="344"/>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eps in Risk Scenario 3."/>
        <w:tblDescription w:val="This table has rows for risk source, causal pathway, and potential harm from Risk Scenario 3."/>
      </w:tblPr>
      <w:tblGrid>
        <w:gridCol w:w="1548"/>
        <w:gridCol w:w="7265"/>
      </w:tblGrid>
      <w:tr w:rsidR="00FB7E35" w:rsidRPr="00961290" w14:paraId="23DCCA04" w14:textId="77777777" w:rsidTr="004B20AB">
        <w:trPr>
          <w:trHeight w:val="360"/>
        </w:trPr>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E22B6A9" w14:textId="77777777" w:rsidR="00FB7E35" w:rsidRPr="005F4CB8" w:rsidRDefault="00FB7E35" w:rsidP="004B20AB">
            <w:pPr>
              <w:keepNext/>
              <w:spacing w:before="40" w:after="40"/>
              <w:ind w:right="-30"/>
              <w:rPr>
                <w:rFonts w:asciiTheme="minorHAnsi" w:hAnsiTheme="minorHAnsi" w:cstheme="minorHAnsi"/>
                <w:b/>
                <w:szCs w:val="22"/>
              </w:rPr>
            </w:pPr>
            <w:r w:rsidRPr="005F4CB8">
              <w:rPr>
                <w:rFonts w:asciiTheme="minorHAnsi" w:hAnsiTheme="minorHAnsi" w:cstheme="minorHAnsi"/>
                <w:b/>
                <w:szCs w:val="22"/>
              </w:rPr>
              <w:t>Risk source</w:t>
            </w:r>
          </w:p>
        </w:tc>
        <w:tc>
          <w:tcPr>
            <w:tcW w:w="7365" w:type="dxa"/>
            <w:tcBorders>
              <w:top w:val="single" w:sz="4" w:space="0" w:color="auto"/>
              <w:left w:val="single" w:sz="4" w:space="0" w:color="auto"/>
              <w:bottom w:val="single" w:sz="4" w:space="0" w:color="auto"/>
              <w:right w:val="single" w:sz="4" w:space="0" w:color="auto"/>
            </w:tcBorders>
            <w:vAlign w:val="center"/>
            <w:hideMark/>
          </w:tcPr>
          <w:p w14:paraId="64C63B46" w14:textId="374C1D32" w:rsidR="00FB7E35" w:rsidRPr="008508E0" w:rsidRDefault="00F02A64" w:rsidP="003B7158">
            <w:pPr>
              <w:keepNext/>
              <w:tabs>
                <w:tab w:val="left" w:pos="540"/>
              </w:tabs>
              <w:spacing w:before="40" w:after="40"/>
              <w:ind w:right="-30"/>
              <w:jc w:val="center"/>
              <w:rPr>
                <w:rFonts w:asciiTheme="minorHAnsi" w:hAnsiTheme="minorHAnsi" w:cstheme="minorHAnsi"/>
                <w:szCs w:val="22"/>
                <w:highlight w:val="yellow"/>
              </w:rPr>
            </w:pPr>
            <w:r>
              <w:rPr>
                <w:rFonts w:asciiTheme="minorHAnsi" w:eastAsia="Calibri" w:hAnsiTheme="minorHAnsi" w:cstheme="minorHAnsi"/>
                <w:szCs w:val="22"/>
              </w:rPr>
              <w:t>GMO</w:t>
            </w:r>
          </w:p>
        </w:tc>
      </w:tr>
      <w:tr w:rsidR="00FB7E35" w:rsidRPr="00961290" w14:paraId="5D490C23" w14:textId="77777777" w:rsidTr="004B20AB">
        <w:trPr>
          <w:trHeight w:val="360"/>
        </w:trPr>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83ED045" w14:textId="77777777" w:rsidR="00FB7E35" w:rsidRPr="005F4CB8" w:rsidRDefault="00FB7E35" w:rsidP="004B20AB">
            <w:pPr>
              <w:keepNext/>
              <w:spacing w:before="40" w:after="40"/>
              <w:ind w:right="-30"/>
              <w:rPr>
                <w:rFonts w:asciiTheme="minorHAnsi" w:hAnsiTheme="minorHAnsi" w:cstheme="minorHAnsi"/>
                <w:b/>
                <w:szCs w:val="22"/>
              </w:rPr>
            </w:pPr>
            <w:r w:rsidRPr="005F4CB8">
              <w:rPr>
                <w:rFonts w:asciiTheme="minorHAnsi" w:hAnsiTheme="minorHAnsi" w:cstheme="minorHAnsi"/>
                <w:b/>
                <w:szCs w:val="22"/>
              </w:rPr>
              <w:t>Causal pathway</w:t>
            </w:r>
          </w:p>
        </w:tc>
        <w:tc>
          <w:tcPr>
            <w:tcW w:w="7365" w:type="dxa"/>
            <w:tcBorders>
              <w:top w:val="single" w:sz="4" w:space="0" w:color="auto"/>
              <w:left w:val="single" w:sz="4" w:space="0" w:color="auto"/>
              <w:bottom w:val="single" w:sz="4" w:space="0" w:color="auto"/>
              <w:right w:val="single" w:sz="4" w:space="0" w:color="auto"/>
            </w:tcBorders>
            <w:hideMark/>
          </w:tcPr>
          <w:p w14:paraId="55B3F279" w14:textId="77777777" w:rsidR="008F066B" w:rsidRPr="008F066B" w:rsidRDefault="008F066B" w:rsidP="008F066B">
            <w:pPr>
              <w:keepNext/>
              <w:tabs>
                <w:tab w:val="left" w:pos="284"/>
              </w:tabs>
              <w:spacing w:before="60" w:after="60"/>
              <w:jc w:val="center"/>
              <w:rPr>
                <w:rFonts w:cs="Calibri"/>
                <w:szCs w:val="22"/>
              </w:rPr>
            </w:pPr>
            <w:r w:rsidRPr="008F066B">
              <w:rPr>
                <w:rFonts w:cs="Calibri"/>
                <w:szCs w:val="22"/>
              </w:rPr>
              <w:t>Administration of GMO to participant</w:t>
            </w:r>
          </w:p>
          <w:p w14:paraId="7369E665" w14:textId="77777777" w:rsidR="008F066B" w:rsidRPr="008F066B" w:rsidRDefault="008F066B" w:rsidP="008F066B">
            <w:pPr>
              <w:keepNext/>
              <w:tabs>
                <w:tab w:val="left" w:pos="284"/>
              </w:tabs>
              <w:spacing w:before="60" w:after="60"/>
              <w:jc w:val="center"/>
              <w:rPr>
                <w:rFonts w:cs="Calibri"/>
                <w:szCs w:val="22"/>
              </w:rPr>
            </w:pPr>
            <w:r w:rsidRPr="008F066B">
              <w:rPr>
                <w:rFonts w:cs="Calibri"/>
                <w:szCs w:val="22"/>
              </w:rPr>
              <w:sym w:font="Wingdings 3" w:char="F0C8"/>
            </w:r>
          </w:p>
          <w:p w14:paraId="40B893BF" w14:textId="77777777" w:rsidR="008F066B" w:rsidRPr="008F066B" w:rsidRDefault="008F066B" w:rsidP="008F066B">
            <w:pPr>
              <w:keepNext/>
              <w:tabs>
                <w:tab w:val="left" w:pos="284"/>
              </w:tabs>
              <w:spacing w:before="60" w:after="60"/>
              <w:jc w:val="center"/>
              <w:rPr>
                <w:rFonts w:cs="Calibri"/>
                <w:szCs w:val="22"/>
              </w:rPr>
            </w:pPr>
            <w:r w:rsidRPr="008F066B">
              <w:rPr>
                <w:rFonts w:cs="Calibri"/>
                <w:szCs w:val="22"/>
              </w:rPr>
              <w:t>Colonisation of the GMO in the participant’s gut</w:t>
            </w:r>
          </w:p>
          <w:p w14:paraId="0408E553" w14:textId="77777777" w:rsidR="008F066B" w:rsidRPr="008F066B" w:rsidRDefault="008F066B" w:rsidP="008F066B">
            <w:pPr>
              <w:keepNext/>
              <w:tabs>
                <w:tab w:val="left" w:pos="284"/>
              </w:tabs>
              <w:spacing w:before="60" w:after="60"/>
              <w:jc w:val="center"/>
              <w:rPr>
                <w:rFonts w:cs="Calibri"/>
                <w:szCs w:val="22"/>
              </w:rPr>
            </w:pPr>
            <w:r w:rsidRPr="008F066B">
              <w:rPr>
                <w:rFonts w:cs="Calibri"/>
                <w:szCs w:val="22"/>
              </w:rPr>
              <w:sym w:font="Wingdings 3" w:char="F0C8"/>
            </w:r>
          </w:p>
          <w:p w14:paraId="645259F2" w14:textId="77777777" w:rsidR="008F066B" w:rsidRPr="008F066B" w:rsidRDefault="008F066B">
            <w:pPr>
              <w:keepNext/>
              <w:numPr>
                <w:ilvl w:val="0"/>
                <w:numId w:val="87"/>
              </w:numPr>
              <w:spacing w:before="60" w:after="60"/>
              <w:ind w:left="1351"/>
              <w:rPr>
                <w:rFonts w:cs="Calibri"/>
                <w:szCs w:val="22"/>
              </w:rPr>
            </w:pPr>
            <w:r w:rsidRPr="008F066B">
              <w:rPr>
                <w:rFonts w:cs="Calibri"/>
                <w:szCs w:val="22"/>
              </w:rPr>
              <w:t>no modification of the GMO</w:t>
            </w:r>
          </w:p>
          <w:p w14:paraId="46518CFA" w14:textId="77777777" w:rsidR="008F066B" w:rsidRPr="008F066B" w:rsidRDefault="008F066B">
            <w:pPr>
              <w:keepNext/>
              <w:numPr>
                <w:ilvl w:val="0"/>
                <w:numId w:val="87"/>
              </w:numPr>
              <w:spacing w:before="60" w:after="60"/>
              <w:ind w:left="1351"/>
              <w:rPr>
                <w:rFonts w:cs="Calibri"/>
                <w:szCs w:val="22"/>
              </w:rPr>
            </w:pPr>
            <w:r w:rsidRPr="008F066B">
              <w:rPr>
                <w:rFonts w:cs="Calibri"/>
                <w:szCs w:val="22"/>
              </w:rPr>
              <w:t>transfer of genetic material to or from the GMO</w:t>
            </w:r>
          </w:p>
          <w:p w14:paraId="419A3A85" w14:textId="77777777" w:rsidR="008F066B" w:rsidRPr="008F066B" w:rsidRDefault="008F066B" w:rsidP="008F066B">
            <w:pPr>
              <w:keepNext/>
              <w:tabs>
                <w:tab w:val="left" w:pos="284"/>
              </w:tabs>
              <w:spacing w:before="60" w:after="60"/>
              <w:jc w:val="center"/>
              <w:rPr>
                <w:rFonts w:cs="Calibri"/>
                <w:szCs w:val="22"/>
              </w:rPr>
            </w:pPr>
            <w:r w:rsidRPr="008F066B">
              <w:rPr>
                <w:rFonts w:cs="Calibri"/>
                <w:szCs w:val="22"/>
              </w:rPr>
              <w:sym w:font="Wingdings 3" w:char="F0C8"/>
            </w:r>
          </w:p>
          <w:p w14:paraId="54C3E924" w14:textId="078BBA41" w:rsidR="008F066B" w:rsidRPr="008F066B" w:rsidRDefault="00591F67" w:rsidP="008F066B">
            <w:pPr>
              <w:keepNext/>
              <w:tabs>
                <w:tab w:val="left" w:pos="284"/>
              </w:tabs>
              <w:spacing w:before="60" w:after="60"/>
              <w:jc w:val="center"/>
              <w:rPr>
                <w:rFonts w:cs="Calibri"/>
                <w:szCs w:val="22"/>
              </w:rPr>
            </w:pPr>
            <w:r>
              <w:rPr>
                <w:rFonts w:cs="Calibri"/>
                <w:szCs w:val="22"/>
              </w:rPr>
              <w:t>GMO and/or novel GM b</w:t>
            </w:r>
            <w:r w:rsidRPr="008F066B">
              <w:rPr>
                <w:rFonts w:cs="Calibri"/>
                <w:szCs w:val="22"/>
              </w:rPr>
              <w:t xml:space="preserve">acteria </w:t>
            </w:r>
            <w:r w:rsidR="008F066B" w:rsidRPr="008F066B">
              <w:rPr>
                <w:rFonts w:cs="Calibri"/>
                <w:szCs w:val="22"/>
              </w:rPr>
              <w:t>are shed by the participant</w:t>
            </w:r>
          </w:p>
          <w:p w14:paraId="7AD3E856" w14:textId="77777777" w:rsidR="008F066B" w:rsidRPr="008F066B" w:rsidRDefault="008F066B" w:rsidP="008F066B">
            <w:pPr>
              <w:keepNext/>
              <w:tabs>
                <w:tab w:val="left" w:pos="284"/>
              </w:tabs>
              <w:spacing w:before="60" w:after="60"/>
              <w:jc w:val="center"/>
              <w:rPr>
                <w:rFonts w:cs="Calibri"/>
                <w:szCs w:val="22"/>
              </w:rPr>
            </w:pPr>
            <w:r w:rsidRPr="008F066B">
              <w:rPr>
                <w:rFonts w:cs="Calibri"/>
                <w:szCs w:val="22"/>
              </w:rPr>
              <w:sym w:font="Wingdings 3" w:char="F0C8"/>
            </w:r>
          </w:p>
          <w:p w14:paraId="2E85186A" w14:textId="6C6F6FC5" w:rsidR="008F066B" w:rsidRPr="008F066B" w:rsidRDefault="00591F67" w:rsidP="008F066B">
            <w:pPr>
              <w:keepNext/>
              <w:tabs>
                <w:tab w:val="left" w:pos="284"/>
              </w:tabs>
              <w:spacing w:before="60" w:after="60"/>
              <w:jc w:val="center"/>
              <w:rPr>
                <w:rFonts w:cs="Calibri"/>
                <w:szCs w:val="22"/>
              </w:rPr>
            </w:pPr>
            <w:r>
              <w:rPr>
                <w:rFonts w:cs="Calibri"/>
                <w:szCs w:val="22"/>
              </w:rPr>
              <w:t>GMO and/or novel GM b</w:t>
            </w:r>
            <w:r w:rsidRPr="008F066B">
              <w:rPr>
                <w:rFonts w:cs="Calibri"/>
                <w:szCs w:val="22"/>
              </w:rPr>
              <w:t xml:space="preserve">acteria </w:t>
            </w:r>
            <w:r w:rsidR="008F066B" w:rsidRPr="008F066B">
              <w:rPr>
                <w:rFonts w:cs="Calibri"/>
                <w:szCs w:val="22"/>
              </w:rPr>
              <w:t>enter wastewater system</w:t>
            </w:r>
          </w:p>
          <w:p w14:paraId="43066702" w14:textId="77777777" w:rsidR="008F066B" w:rsidRPr="008F066B" w:rsidRDefault="008F066B" w:rsidP="008F066B">
            <w:pPr>
              <w:keepNext/>
              <w:tabs>
                <w:tab w:val="left" w:pos="284"/>
              </w:tabs>
              <w:spacing w:before="60" w:after="60"/>
              <w:jc w:val="center"/>
              <w:rPr>
                <w:rFonts w:cs="Calibri"/>
                <w:szCs w:val="22"/>
              </w:rPr>
            </w:pPr>
            <w:r w:rsidRPr="008F066B">
              <w:rPr>
                <w:rFonts w:cs="Calibri"/>
                <w:szCs w:val="22"/>
              </w:rPr>
              <w:sym w:font="Wingdings 3" w:char="F0C8"/>
            </w:r>
          </w:p>
          <w:p w14:paraId="67AAA306" w14:textId="1D9362FC" w:rsidR="008F066B" w:rsidRPr="008F066B" w:rsidRDefault="008F066B" w:rsidP="008F066B">
            <w:pPr>
              <w:keepNext/>
              <w:tabs>
                <w:tab w:val="left" w:pos="284"/>
              </w:tabs>
              <w:spacing w:before="60" w:after="60"/>
              <w:jc w:val="center"/>
              <w:rPr>
                <w:rFonts w:cs="Calibri"/>
                <w:szCs w:val="22"/>
              </w:rPr>
            </w:pPr>
            <w:r w:rsidRPr="008F066B">
              <w:rPr>
                <w:rFonts w:cs="Calibri"/>
                <w:szCs w:val="22"/>
              </w:rPr>
              <w:t>GMO</w:t>
            </w:r>
            <w:r w:rsidR="00591F67">
              <w:rPr>
                <w:rFonts w:cs="Calibri"/>
                <w:szCs w:val="22"/>
              </w:rPr>
              <w:t xml:space="preserve"> and/or novel GM bacteria</w:t>
            </w:r>
            <w:r w:rsidRPr="008F066B">
              <w:rPr>
                <w:rFonts w:cs="Calibri"/>
                <w:szCs w:val="22"/>
              </w:rPr>
              <w:t xml:space="preserve"> survive treatment at WWTP</w:t>
            </w:r>
          </w:p>
          <w:p w14:paraId="183CFB38" w14:textId="77777777" w:rsidR="008F066B" w:rsidRPr="008F066B" w:rsidRDefault="008F066B" w:rsidP="008F066B">
            <w:pPr>
              <w:keepNext/>
              <w:tabs>
                <w:tab w:val="left" w:pos="284"/>
              </w:tabs>
              <w:spacing w:before="60" w:after="60"/>
              <w:jc w:val="center"/>
              <w:rPr>
                <w:rFonts w:cs="Calibri"/>
                <w:szCs w:val="22"/>
              </w:rPr>
            </w:pPr>
            <w:r w:rsidRPr="008F066B">
              <w:rPr>
                <w:rFonts w:cs="Calibri"/>
                <w:szCs w:val="22"/>
              </w:rPr>
              <w:sym w:font="Wingdings 3" w:char="F0C8"/>
            </w:r>
          </w:p>
          <w:p w14:paraId="37D8AC4A" w14:textId="7FF30EB6" w:rsidR="00B63149" w:rsidRPr="00B63149" w:rsidRDefault="00B63149" w:rsidP="00B63149">
            <w:pPr>
              <w:pStyle w:val="Style4"/>
              <w:numPr>
                <w:ilvl w:val="0"/>
                <w:numId w:val="0"/>
              </w:numPr>
              <w:jc w:val="center"/>
              <w:rPr>
                <w:rFonts w:asciiTheme="minorHAnsi" w:hAnsiTheme="minorHAnsi" w:cstheme="minorHAnsi"/>
              </w:rPr>
            </w:pPr>
            <w:r w:rsidRPr="00B63149">
              <w:rPr>
                <w:rFonts w:asciiTheme="minorHAnsi" w:hAnsiTheme="minorHAnsi" w:cstheme="minorHAnsi"/>
              </w:rPr>
              <w:t xml:space="preserve">GMO </w:t>
            </w:r>
            <w:r w:rsidR="00591F67">
              <w:rPr>
                <w:rFonts w:asciiTheme="minorHAnsi" w:hAnsiTheme="minorHAnsi" w:cstheme="minorHAnsi"/>
              </w:rPr>
              <w:t>and/or</w:t>
            </w:r>
            <w:r w:rsidRPr="00B63149">
              <w:rPr>
                <w:rFonts w:asciiTheme="minorHAnsi" w:hAnsiTheme="minorHAnsi" w:cstheme="minorHAnsi"/>
              </w:rPr>
              <w:t xml:space="preserve"> novel GM bacteria establish in the environment</w:t>
            </w:r>
          </w:p>
          <w:p w14:paraId="60C2F246" w14:textId="107850B6" w:rsidR="00B63149" w:rsidRPr="00B63149" w:rsidRDefault="00B63149" w:rsidP="00B63149">
            <w:pPr>
              <w:pStyle w:val="TableTextRARMP"/>
              <w:jc w:val="center"/>
              <w:rPr>
                <w:rFonts w:asciiTheme="minorHAnsi" w:hAnsiTheme="minorHAnsi" w:cstheme="minorHAnsi"/>
                <w:color w:val="000000" w:themeColor="text1"/>
                <w:sz w:val="22"/>
                <w:szCs w:val="22"/>
              </w:rPr>
            </w:pPr>
            <w:r w:rsidRPr="00B63149">
              <w:rPr>
                <w:rFonts w:asciiTheme="minorHAnsi" w:hAnsiTheme="minorHAnsi" w:cstheme="minorHAnsi"/>
                <w:color w:val="000000" w:themeColor="text1"/>
                <w:sz w:val="22"/>
                <w:szCs w:val="22"/>
              </w:rPr>
              <w:sym w:font="Wingdings 3" w:char="F0C8"/>
            </w:r>
          </w:p>
          <w:p w14:paraId="767E453E" w14:textId="36B71608" w:rsidR="008F066B" w:rsidRPr="008F066B" w:rsidRDefault="008F066B" w:rsidP="008F066B">
            <w:pPr>
              <w:keepNext/>
              <w:tabs>
                <w:tab w:val="left" w:pos="284"/>
              </w:tabs>
              <w:spacing w:before="60" w:after="60"/>
              <w:jc w:val="center"/>
              <w:rPr>
                <w:rFonts w:cs="Calibri"/>
                <w:szCs w:val="22"/>
              </w:rPr>
            </w:pPr>
            <w:r w:rsidRPr="008F066B">
              <w:rPr>
                <w:rFonts w:cs="Calibri"/>
                <w:szCs w:val="22"/>
              </w:rPr>
              <w:t xml:space="preserve">A vulnerable person or animal comes into contact with the GMO </w:t>
            </w:r>
            <w:r w:rsidR="00591F67">
              <w:rPr>
                <w:rFonts w:cs="Calibri"/>
                <w:szCs w:val="22"/>
              </w:rPr>
              <w:t>and/or novel GM bacteria</w:t>
            </w:r>
          </w:p>
          <w:p w14:paraId="65335AAD" w14:textId="77777777" w:rsidR="008F066B" w:rsidRPr="008F066B" w:rsidRDefault="008F066B" w:rsidP="008F066B">
            <w:pPr>
              <w:keepNext/>
              <w:tabs>
                <w:tab w:val="left" w:pos="284"/>
              </w:tabs>
              <w:spacing w:before="60" w:after="60"/>
              <w:jc w:val="center"/>
              <w:rPr>
                <w:rFonts w:cs="Calibri"/>
                <w:szCs w:val="22"/>
              </w:rPr>
            </w:pPr>
            <w:r w:rsidRPr="008F066B">
              <w:rPr>
                <w:rFonts w:cs="Calibri"/>
                <w:szCs w:val="22"/>
              </w:rPr>
              <w:sym w:font="Wingdings 3" w:char="F0C8"/>
            </w:r>
          </w:p>
          <w:p w14:paraId="7E2A8220" w14:textId="021A55F9" w:rsidR="008F066B" w:rsidRPr="008F066B" w:rsidRDefault="008F066B" w:rsidP="008F066B">
            <w:pPr>
              <w:keepNext/>
              <w:tabs>
                <w:tab w:val="left" w:pos="284"/>
              </w:tabs>
              <w:spacing w:before="60" w:after="60"/>
              <w:jc w:val="center"/>
              <w:rPr>
                <w:rFonts w:cs="Calibri"/>
                <w:szCs w:val="22"/>
              </w:rPr>
            </w:pPr>
            <w:r w:rsidRPr="008F066B">
              <w:rPr>
                <w:rFonts w:cs="Calibri"/>
                <w:szCs w:val="22"/>
              </w:rPr>
              <w:t xml:space="preserve">GMO </w:t>
            </w:r>
            <w:r w:rsidR="00591F67">
              <w:rPr>
                <w:rFonts w:cs="Calibri"/>
                <w:szCs w:val="22"/>
              </w:rPr>
              <w:t xml:space="preserve">and/or novel GM bacteria </w:t>
            </w:r>
            <w:r w:rsidRPr="008F066B">
              <w:rPr>
                <w:rFonts w:cs="Calibri"/>
                <w:szCs w:val="22"/>
              </w:rPr>
              <w:t xml:space="preserve">colonises gut </w:t>
            </w:r>
          </w:p>
          <w:p w14:paraId="3FCEF951" w14:textId="77777777" w:rsidR="008F066B" w:rsidRPr="008F066B" w:rsidRDefault="008F066B" w:rsidP="008F066B">
            <w:pPr>
              <w:keepNext/>
              <w:tabs>
                <w:tab w:val="left" w:pos="284"/>
              </w:tabs>
              <w:spacing w:before="60" w:after="60"/>
              <w:jc w:val="center"/>
              <w:rPr>
                <w:rFonts w:cs="Calibri"/>
                <w:szCs w:val="22"/>
              </w:rPr>
            </w:pPr>
            <w:r w:rsidRPr="008F066B">
              <w:rPr>
                <w:rFonts w:cs="Calibri"/>
                <w:szCs w:val="22"/>
              </w:rPr>
              <w:sym w:font="Wingdings 3" w:char="F0C8"/>
            </w:r>
          </w:p>
          <w:p w14:paraId="4E4F8FB6" w14:textId="023F5D4A" w:rsidR="00FB7E35" w:rsidRPr="008508E0" w:rsidRDefault="008F066B" w:rsidP="008F066B">
            <w:pPr>
              <w:pStyle w:val="textfortable"/>
              <w:rPr>
                <w:rFonts w:ascii="Calibri" w:hAnsi="Calibri" w:cs="Calibri"/>
                <w:sz w:val="22"/>
                <w:szCs w:val="22"/>
              </w:rPr>
            </w:pPr>
            <w:r w:rsidRPr="008F066B">
              <w:rPr>
                <w:rFonts w:ascii="Calibri" w:hAnsi="Calibri" w:cs="Calibri"/>
                <w:sz w:val="22"/>
                <w:szCs w:val="22"/>
              </w:rPr>
              <w:t>Infection with GMO or novel GM bacteria.</w:t>
            </w:r>
          </w:p>
        </w:tc>
      </w:tr>
      <w:tr w:rsidR="00FB7E35" w:rsidRPr="00961290" w14:paraId="2F387FEF" w14:textId="77777777" w:rsidTr="004B20AB">
        <w:trPr>
          <w:trHeight w:val="360"/>
        </w:trPr>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6637E71" w14:textId="77777777" w:rsidR="00FB7E35" w:rsidRPr="005F4CB8" w:rsidRDefault="00FB7E35" w:rsidP="004B20AB">
            <w:pPr>
              <w:keepNext/>
              <w:spacing w:before="40" w:after="40"/>
              <w:ind w:right="-30"/>
              <w:rPr>
                <w:rFonts w:asciiTheme="minorHAnsi" w:hAnsiTheme="minorHAnsi" w:cstheme="minorHAnsi"/>
                <w:b/>
                <w:szCs w:val="22"/>
              </w:rPr>
            </w:pPr>
            <w:r w:rsidRPr="005F4CB8">
              <w:rPr>
                <w:rFonts w:asciiTheme="minorHAnsi" w:hAnsiTheme="minorHAnsi" w:cstheme="minorHAnsi"/>
                <w:b/>
                <w:szCs w:val="22"/>
              </w:rPr>
              <w:t>Potential harm</w:t>
            </w:r>
          </w:p>
        </w:tc>
        <w:tc>
          <w:tcPr>
            <w:tcW w:w="7365" w:type="dxa"/>
            <w:tcBorders>
              <w:top w:val="single" w:sz="4" w:space="0" w:color="auto"/>
              <w:left w:val="single" w:sz="4" w:space="0" w:color="auto"/>
              <w:bottom w:val="single" w:sz="4" w:space="0" w:color="auto"/>
              <w:right w:val="single" w:sz="4" w:space="0" w:color="auto"/>
            </w:tcBorders>
            <w:vAlign w:val="center"/>
            <w:hideMark/>
          </w:tcPr>
          <w:p w14:paraId="41F6AC30" w14:textId="2F20A89F" w:rsidR="00FB7E35" w:rsidRPr="008508E0" w:rsidRDefault="0030401E" w:rsidP="004B699C">
            <w:pPr>
              <w:spacing w:before="60" w:after="60"/>
              <w:jc w:val="center"/>
              <w:rPr>
                <w:rFonts w:asciiTheme="minorHAnsi" w:hAnsiTheme="minorHAnsi" w:cstheme="minorHAnsi"/>
                <w:szCs w:val="22"/>
              </w:rPr>
            </w:pPr>
            <w:r>
              <w:rPr>
                <w:rFonts w:asciiTheme="minorHAnsi" w:hAnsiTheme="minorHAnsi" w:cstheme="minorHAnsi"/>
                <w:szCs w:val="22"/>
              </w:rPr>
              <w:t>Ill health (e.g. diarrhoea</w:t>
            </w:r>
            <w:r w:rsidR="004B699C">
              <w:rPr>
                <w:rFonts w:asciiTheme="minorHAnsi" w:hAnsiTheme="minorHAnsi" w:cstheme="minorHAnsi"/>
                <w:szCs w:val="22"/>
              </w:rPr>
              <w:t>, vomiting</w:t>
            </w:r>
            <w:r w:rsidR="004B442C">
              <w:rPr>
                <w:rFonts w:asciiTheme="minorHAnsi" w:hAnsiTheme="minorHAnsi" w:cstheme="minorHAnsi"/>
                <w:szCs w:val="22"/>
              </w:rPr>
              <w:t xml:space="preserve"> or gut issues</w:t>
            </w:r>
            <w:r>
              <w:rPr>
                <w:rFonts w:asciiTheme="minorHAnsi" w:hAnsiTheme="minorHAnsi" w:cstheme="minorHAnsi"/>
                <w:szCs w:val="22"/>
              </w:rPr>
              <w:t>)</w:t>
            </w:r>
            <w:r w:rsidR="004B442C">
              <w:rPr>
                <w:rFonts w:asciiTheme="minorHAnsi" w:hAnsiTheme="minorHAnsi" w:cstheme="minorHAnsi"/>
                <w:szCs w:val="22"/>
              </w:rPr>
              <w:t xml:space="preserve"> or genotoxicity</w:t>
            </w:r>
          </w:p>
        </w:tc>
      </w:tr>
    </w:tbl>
    <w:p w14:paraId="2590CD24" w14:textId="77777777" w:rsidR="00FB7E35" w:rsidRPr="002B70E3" w:rsidRDefault="00FB7E35" w:rsidP="00991711">
      <w:pPr>
        <w:pStyle w:val="5RARMP"/>
        <w:rPr>
          <w:shd w:val="clear" w:color="auto" w:fill="FFFFFF"/>
        </w:rPr>
      </w:pPr>
      <w:r w:rsidRPr="002B70E3">
        <w:rPr>
          <w:shd w:val="clear" w:color="auto" w:fill="FFFFFF"/>
        </w:rPr>
        <w:t>Risk Source</w:t>
      </w:r>
    </w:p>
    <w:p w14:paraId="3F1AA556" w14:textId="77777777" w:rsidR="00FB7E35" w:rsidRPr="002B70E3" w:rsidRDefault="00FB7E35" w:rsidP="00FB7E35">
      <w:pPr>
        <w:pStyle w:val="RARMPnumberedparagraphs"/>
        <w:rPr>
          <w:shd w:val="clear" w:color="auto" w:fill="FFFFFF"/>
        </w:rPr>
      </w:pPr>
      <w:r>
        <w:rPr>
          <w:shd w:val="clear" w:color="auto" w:fill="FFFFFF"/>
        </w:rPr>
        <w:t>The source of potential harm for this postulated risk scenario is the GMO.</w:t>
      </w:r>
    </w:p>
    <w:p w14:paraId="7C45A41D" w14:textId="77777777" w:rsidR="00FB7E35" w:rsidRPr="002B70E3" w:rsidRDefault="00FB7E35" w:rsidP="00991711">
      <w:pPr>
        <w:pStyle w:val="5RARMP"/>
        <w:rPr>
          <w:shd w:val="clear" w:color="auto" w:fill="FFFFFF"/>
        </w:rPr>
      </w:pPr>
      <w:r w:rsidRPr="002B70E3">
        <w:rPr>
          <w:shd w:val="clear" w:color="auto" w:fill="FFFFFF"/>
        </w:rPr>
        <w:t>Causal Pathway</w:t>
      </w:r>
    </w:p>
    <w:p w14:paraId="5287D212" w14:textId="6C6B4258" w:rsidR="0088285D" w:rsidRPr="00897E4E" w:rsidRDefault="00BC3064" w:rsidP="009E559C">
      <w:pPr>
        <w:pStyle w:val="RARMPnumberedparagraphs"/>
      </w:pPr>
      <w:r>
        <w:rPr>
          <w:shd w:val="clear" w:color="auto" w:fill="FFFFFF"/>
        </w:rPr>
        <w:t xml:space="preserve"> </w:t>
      </w:r>
      <w:r w:rsidR="0088285D">
        <w:rPr>
          <w:shd w:val="clear" w:color="auto" w:fill="FFFFFF"/>
        </w:rPr>
        <w:t xml:space="preserve">The </w:t>
      </w:r>
      <w:r w:rsidR="00652C9B">
        <w:rPr>
          <w:shd w:val="clear" w:color="auto" w:fill="FFFFFF"/>
        </w:rPr>
        <w:t xml:space="preserve">GMO </w:t>
      </w:r>
      <w:r w:rsidR="00B63149">
        <w:rPr>
          <w:shd w:val="clear" w:color="auto" w:fill="FFFFFF"/>
        </w:rPr>
        <w:t xml:space="preserve">or novel GM bacteria </w:t>
      </w:r>
      <w:r w:rsidR="00652C9B">
        <w:rPr>
          <w:shd w:val="clear" w:color="auto" w:fill="FFFFFF"/>
        </w:rPr>
        <w:t>could be shed from trial participant</w:t>
      </w:r>
      <w:r w:rsidR="00B37539">
        <w:rPr>
          <w:shd w:val="clear" w:color="auto" w:fill="FFFFFF"/>
        </w:rPr>
        <w:t>s</w:t>
      </w:r>
      <w:r w:rsidR="00652C9B">
        <w:rPr>
          <w:shd w:val="clear" w:color="auto" w:fill="FFFFFF"/>
        </w:rPr>
        <w:t xml:space="preserve"> </w:t>
      </w:r>
      <w:r w:rsidR="00B37539">
        <w:rPr>
          <w:shd w:val="clear" w:color="auto" w:fill="FFFFFF"/>
        </w:rPr>
        <w:t xml:space="preserve">as </w:t>
      </w:r>
      <w:r w:rsidR="00652C9B">
        <w:rPr>
          <w:shd w:val="clear" w:color="auto" w:fill="FFFFFF"/>
        </w:rPr>
        <w:t>described in Risk Scenario</w:t>
      </w:r>
      <w:r w:rsidR="00B63149">
        <w:rPr>
          <w:shd w:val="clear" w:color="auto" w:fill="FFFFFF"/>
        </w:rPr>
        <w:t>s</w:t>
      </w:r>
      <w:r w:rsidR="00652C9B">
        <w:rPr>
          <w:shd w:val="clear" w:color="auto" w:fill="FFFFFF"/>
        </w:rPr>
        <w:t xml:space="preserve"> 1</w:t>
      </w:r>
      <w:r w:rsidR="00B63149">
        <w:rPr>
          <w:shd w:val="clear" w:color="auto" w:fill="FFFFFF"/>
        </w:rPr>
        <w:t xml:space="preserve"> and 2</w:t>
      </w:r>
      <w:r w:rsidR="005743BA">
        <w:rPr>
          <w:shd w:val="clear" w:color="auto" w:fill="FFFFFF"/>
        </w:rPr>
        <w:t xml:space="preserve">, </w:t>
      </w:r>
      <w:r w:rsidR="00B37539">
        <w:rPr>
          <w:shd w:val="clear" w:color="auto" w:fill="FFFFFF"/>
        </w:rPr>
        <w:t>including</w:t>
      </w:r>
      <w:r w:rsidR="00652C9B">
        <w:rPr>
          <w:shd w:val="clear" w:color="auto" w:fill="FFFFFF"/>
        </w:rPr>
        <w:t xml:space="preserve"> shed</w:t>
      </w:r>
      <w:r w:rsidR="00B37539">
        <w:rPr>
          <w:shd w:val="clear" w:color="auto" w:fill="FFFFFF"/>
        </w:rPr>
        <w:t>ding</w:t>
      </w:r>
      <w:r w:rsidR="00652C9B">
        <w:rPr>
          <w:shd w:val="clear" w:color="auto" w:fill="FFFFFF"/>
        </w:rPr>
        <w:t xml:space="preserve"> in faeces, </w:t>
      </w:r>
      <w:r w:rsidR="00B37539">
        <w:rPr>
          <w:shd w:val="clear" w:color="auto" w:fill="FFFFFF"/>
        </w:rPr>
        <w:t xml:space="preserve">which could result in </w:t>
      </w:r>
      <w:r w:rsidR="00652C9B">
        <w:rPr>
          <w:shd w:val="clear" w:color="auto" w:fill="FFFFFF"/>
        </w:rPr>
        <w:t xml:space="preserve">the GMO </w:t>
      </w:r>
      <w:r w:rsidR="0088285D">
        <w:rPr>
          <w:shd w:val="clear" w:color="auto" w:fill="FFFFFF"/>
        </w:rPr>
        <w:t>be</w:t>
      </w:r>
      <w:r w:rsidR="00B37539">
        <w:rPr>
          <w:shd w:val="clear" w:color="auto" w:fill="FFFFFF"/>
        </w:rPr>
        <w:t>ing</w:t>
      </w:r>
      <w:r w:rsidR="0088285D">
        <w:rPr>
          <w:shd w:val="clear" w:color="auto" w:fill="FFFFFF"/>
        </w:rPr>
        <w:t xml:space="preserve"> released in</w:t>
      </w:r>
      <w:r w:rsidR="00746B45">
        <w:rPr>
          <w:shd w:val="clear" w:color="auto" w:fill="FFFFFF"/>
        </w:rPr>
        <w:t>to</w:t>
      </w:r>
      <w:r w:rsidR="0088285D">
        <w:rPr>
          <w:shd w:val="clear" w:color="auto" w:fill="FFFFFF"/>
        </w:rPr>
        <w:t xml:space="preserve"> the environment through </w:t>
      </w:r>
      <w:r w:rsidR="00652C9B">
        <w:rPr>
          <w:shd w:val="clear" w:color="auto" w:fill="FFFFFF"/>
        </w:rPr>
        <w:t>wastewater</w:t>
      </w:r>
      <w:r w:rsidR="0088285D">
        <w:rPr>
          <w:shd w:val="clear" w:color="auto" w:fill="FFFFFF"/>
        </w:rPr>
        <w:t xml:space="preserve">. </w:t>
      </w:r>
      <w:r w:rsidR="008F066B">
        <w:rPr>
          <w:shd w:val="clear" w:color="auto" w:fill="FFFFFF"/>
        </w:rPr>
        <w:t xml:space="preserve">In addition, </w:t>
      </w:r>
      <w:r w:rsidR="005E6EDB">
        <w:rPr>
          <w:shd w:val="clear" w:color="auto" w:fill="FFFFFF"/>
        </w:rPr>
        <w:t>the GMO could also be released into the environment through accidental spills.</w:t>
      </w:r>
      <w:r w:rsidR="008F066B">
        <w:rPr>
          <w:shd w:val="clear" w:color="auto" w:fill="FFFFFF"/>
        </w:rPr>
        <w:t xml:space="preserve"> </w:t>
      </w:r>
      <w:r w:rsidR="0088285D">
        <w:rPr>
          <w:shd w:val="clear" w:color="auto" w:fill="FFFFFF"/>
        </w:rPr>
        <w:t xml:space="preserve">This could </w:t>
      </w:r>
      <w:r w:rsidR="00B63149">
        <w:rPr>
          <w:shd w:val="clear" w:color="auto" w:fill="FFFFFF"/>
        </w:rPr>
        <w:t xml:space="preserve">lead to the establishment of the GMO or novel GM bacteria in the environment, which can </w:t>
      </w:r>
      <w:r w:rsidR="0088285D">
        <w:rPr>
          <w:shd w:val="clear" w:color="auto" w:fill="FFFFFF"/>
        </w:rPr>
        <w:t xml:space="preserve">result in </w:t>
      </w:r>
      <w:r w:rsidR="00D37F82">
        <w:rPr>
          <w:shd w:val="clear" w:color="auto" w:fill="FFFFFF"/>
        </w:rPr>
        <w:t xml:space="preserve">exposure of people and animals </w:t>
      </w:r>
      <w:r w:rsidR="009E559C">
        <w:rPr>
          <w:shd w:val="clear" w:color="auto" w:fill="FFFFFF"/>
        </w:rPr>
        <w:t>(</w:t>
      </w:r>
      <w:r w:rsidR="009E559C" w:rsidRPr="009E559C">
        <w:rPr>
          <w:shd w:val="clear" w:color="auto" w:fill="FFFFFF"/>
        </w:rPr>
        <w:t>including marine or aquatic animals</w:t>
      </w:r>
      <w:r w:rsidR="009E559C">
        <w:rPr>
          <w:shd w:val="clear" w:color="auto" w:fill="FFFFFF"/>
        </w:rPr>
        <w:t xml:space="preserve">) </w:t>
      </w:r>
      <w:r w:rsidR="00D37F82">
        <w:rPr>
          <w:shd w:val="clear" w:color="auto" w:fill="FFFFFF"/>
        </w:rPr>
        <w:t>to the GMO</w:t>
      </w:r>
      <w:r w:rsidR="00B63149">
        <w:rPr>
          <w:shd w:val="clear" w:color="auto" w:fill="FFFFFF"/>
        </w:rPr>
        <w:t xml:space="preserve"> or novel GM bacteria</w:t>
      </w:r>
      <w:r w:rsidR="00D37F82">
        <w:rPr>
          <w:shd w:val="clear" w:color="auto" w:fill="FFFFFF"/>
        </w:rPr>
        <w:t>.</w:t>
      </w:r>
    </w:p>
    <w:p w14:paraId="571725D4" w14:textId="1110800E" w:rsidR="00E847A8" w:rsidRDefault="00E847A8" w:rsidP="00E847A8">
      <w:pPr>
        <w:pStyle w:val="RARMPnumberedparagraphs"/>
      </w:pPr>
      <w:r>
        <w:t>The applicant has proposed that there would be</w:t>
      </w:r>
      <w:r w:rsidRPr="00652C9B">
        <w:t xml:space="preserve"> 36 participants </w:t>
      </w:r>
      <w:r>
        <w:t>in the study, with 9 of those participants receiving a placebo. This limits the amount of GMO</w:t>
      </w:r>
      <w:r w:rsidR="00591F67">
        <w:t xml:space="preserve"> or novel GM bacteria</w:t>
      </w:r>
      <w:r>
        <w:t xml:space="preserve"> that could be shed into the environment.</w:t>
      </w:r>
    </w:p>
    <w:p w14:paraId="1AB3BB88" w14:textId="2AB8505C" w:rsidR="00B37539" w:rsidRPr="0088285D" w:rsidRDefault="00D35A41" w:rsidP="009E559C">
      <w:pPr>
        <w:pStyle w:val="RARMPnumberedparagraphs"/>
      </w:pPr>
      <w:r>
        <w:rPr>
          <w:shd w:val="clear" w:color="auto" w:fill="FFFFFF"/>
        </w:rPr>
        <w:t>T</w:t>
      </w:r>
      <w:r w:rsidR="00B37539">
        <w:rPr>
          <w:shd w:val="clear" w:color="auto" w:fill="FFFFFF"/>
        </w:rPr>
        <w:t xml:space="preserve">he GMO could </w:t>
      </w:r>
      <w:r>
        <w:rPr>
          <w:shd w:val="clear" w:color="auto" w:fill="FFFFFF"/>
        </w:rPr>
        <w:t xml:space="preserve">also </w:t>
      </w:r>
      <w:r w:rsidR="00B37539">
        <w:rPr>
          <w:shd w:val="clear" w:color="auto" w:fill="FFFFFF"/>
        </w:rPr>
        <w:t>be spread into the environment through an accidental spill.</w:t>
      </w:r>
      <w:r w:rsidR="00B37539" w:rsidRPr="00B37539">
        <w:t xml:space="preserve"> </w:t>
      </w:r>
      <w:r w:rsidR="00B37539">
        <w:t>W</w:t>
      </w:r>
      <w:r w:rsidR="00B37539" w:rsidRPr="00D76253">
        <w:t>ithout correct decontamination with suitable disinfectants</w:t>
      </w:r>
      <w:r w:rsidR="00B37539">
        <w:t xml:space="preserve">, </w:t>
      </w:r>
      <w:r w:rsidR="00B37539" w:rsidRPr="00D76253">
        <w:t xml:space="preserve">the </w:t>
      </w:r>
      <w:r w:rsidR="00B37539">
        <w:t>GMO</w:t>
      </w:r>
      <w:r w:rsidR="00B37539" w:rsidRPr="00D76253">
        <w:t xml:space="preserve"> </w:t>
      </w:r>
      <w:r w:rsidR="00B37539" w:rsidRPr="004D1F27">
        <w:t xml:space="preserve">could </w:t>
      </w:r>
      <w:r w:rsidR="00B37539">
        <w:t>potentially</w:t>
      </w:r>
      <w:r w:rsidR="00B37539" w:rsidRPr="004D1F27">
        <w:t xml:space="preserve"> persist on surfaces for </w:t>
      </w:r>
      <w:r w:rsidR="00B37539">
        <w:t>weeks to a year</w:t>
      </w:r>
      <w:r w:rsidR="00B37539" w:rsidRPr="004D1F27">
        <w:t xml:space="preserve"> (see </w:t>
      </w:r>
      <w:r w:rsidR="00B37539" w:rsidRPr="004D1F27">
        <w:fldChar w:fldCharType="begin"/>
      </w:r>
      <w:r w:rsidR="00B37539" w:rsidRPr="004D1F27">
        <w:instrText xml:space="preserve"> REF _Ref58589090 \n \h </w:instrText>
      </w:r>
      <w:r w:rsidR="00B37539">
        <w:instrText xml:space="preserve"> \* MERGEFORMAT </w:instrText>
      </w:r>
      <w:r w:rsidR="00B37539" w:rsidRPr="004D1F27">
        <w:fldChar w:fldCharType="separate"/>
      </w:r>
      <w:r w:rsidR="008453F1">
        <w:t>Chapter 1</w:t>
      </w:r>
      <w:r w:rsidR="00B37539" w:rsidRPr="004D1F27">
        <w:fldChar w:fldCharType="end"/>
      </w:r>
      <w:r w:rsidR="00B37539" w:rsidRPr="004D1F27">
        <w:t xml:space="preserve">, Section </w:t>
      </w:r>
      <w:r w:rsidR="00B37539" w:rsidRPr="004D1F27">
        <w:fldChar w:fldCharType="begin"/>
      </w:r>
      <w:r w:rsidR="00B37539" w:rsidRPr="004D1F27">
        <w:instrText xml:space="preserve"> REF _Ref57107869 \n \h </w:instrText>
      </w:r>
      <w:r w:rsidR="00B37539">
        <w:instrText xml:space="preserve"> \* MERGEFORMAT </w:instrText>
      </w:r>
      <w:r w:rsidR="00B37539" w:rsidRPr="004D1F27">
        <w:fldChar w:fldCharType="separate"/>
      </w:r>
      <w:r w:rsidR="008453F1">
        <w:t>3.7</w:t>
      </w:r>
      <w:r w:rsidR="00B37539" w:rsidRPr="004D1F27">
        <w:fldChar w:fldCharType="end"/>
      </w:r>
      <w:r w:rsidR="00B37539" w:rsidRPr="004D1F27">
        <w:t>).</w:t>
      </w:r>
    </w:p>
    <w:p w14:paraId="01B81794" w14:textId="167888A1" w:rsidR="006700A2" w:rsidRDefault="00526454" w:rsidP="00ED358D">
      <w:pPr>
        <w:pStyle w:val="RARMPnumberedparagraphs"/>
      </w:pPr>
      <w:r>
        <w:t>A</w:t>
      </w:r>
      <w:r w:rsidRPr="002C60B9">
        <w:t>ccidental spill</w:t>
      </w:r>
      <w:r>
        <w:t>s</w:t>
      </w:r>
      <w:r w:rsidR="00652C9B">
        <w:t xml:space="preserve"> and human faecal waste</w:t>
      </w:r>
      <w:r w:rsidR="0039275F">
        <w:t>,</w:t>
      </w:r>
      <w:r w:rsidRPr="002C60B9">
        <w:t xml:space="preserve"> if not decontaminated appropriately</w:t>
      </w:r>
      <w:r w:rsidR="0039275F">
        <w:t>,</w:t>
      </w:r>
      <w:r w:rsidRPr="002C60B9">
        <w:t xml:space="preserve"> could result in the presence </w:t>
      </w:r>
      <w:r w:rsidR="00B37539">
        <w:t>of the GMO</w:t>
      </w:r>
      <w:r w:rsidR="00591F67">
        <w:t xml:space="preserve"> or novel GM bacteria</w:t>
      </w:r>
      <w:r w:rsidR="00B37539">
        <w:t xml:space="preserve"> </w:t>
      </w:r>
      <w:r w:rsidRPr="002C60B9">
        <w:t>in sewage and subsequent</w:t>
      </w:r>
      <w:r w:rsidR="00D35A41">
        <w:t xml:space="preserve"> </w:t>
      </w:r>
      <w:r w:rsidRPr="002C60B9">
        <w:t xml:space="preserve">dispersal in the aquatic environment. </w:t>
      </w:r>
    </w:p>
    <w:p w14:paraId="538D66D7" w14:textId="0E6B6603" w:rsidR="005743BA" w:rsidRDefault="00700A24" w:rsidP="00DC19FD">
      <w:pPr>
        <w:pStyle w:val="RARMPnumberedparagraphs"/>
      </w:pPr>
      <w:r>
        <w:lastRenderedPageBreak/>
        <w:t>Section</w:t>
      </w:r>
      <w:r w:rsidR="00897E4E">
        <w:t xml:space="preserve"> </w:t>
      </w:r>
      <w:r w:rsidR="00897E4E">
        <w:fldChar w:fldCharType="begin"/>
      </w:r>
      <w:r w:rsidR="00897E4E">
        <w:instrText xml:space="preserve"> REF _Ref68594447 \n \h </w:instrText>
      </w:r>
      <w:r w:rsidR="00897E4E">
        <w:fldChar w:fldCharType="separate"/>
      </w:r>
      <w:r w:rsidR="008453F1">
        <w:t>3.6</w:t>
      </w:r>
      <w:r w:rsidR="00897E4E">
        <w:fldChar w:fldCharType="end"/>
      </w:r>
      <w:r w:rsidR="00897E4E">
        <w:t xml:space="preserve"> in </w:t>
      </w:r>
      <w:r w:rsidR="00897E4E">
        <w:fldChar w:fldCharType="begin"/>
      </w:r>
      <w:r w:rsidR="00897E4E">
        <w:instrText xml:space="preserve"> REF _Ref212462906 \n \h </w:instrText>
      </w:r>
      <w:r w:rsidR="00897E4E">
        <w:fldChar w:fldCharType="separate"/>
      </w:r>
      <w:r w:rsidR="008453F1">
        <w:t>Chapter 1</w:t>
      </w:r>
      <w:r w:rsidR="00897E4E">
        <w:fldChar w:fldCharType="end"/>
      </w:r>
      <w:r>
        <w:t xml:space="preserve"> discusses </w:t>
      </w:r>
      <w:r w:rsidR="00D35A41">
        <w:t xml:space="preserve">the effects of </w:t>
      </w:r>
      <w:r>
        <w:t xml:space="preserve">wastewater treatment </w:t>
      </w:r>
      <w:r w:rsidR="00D35A41">
        <w:t xml:space="preserve">on bacterial populations </w:t>
      </w:r>
      <w:r w:rsidR="007F3720">
        <w:t xml:space="preserve">and the use of sewerage as biosolids </w:t>
      </w:r>
      <w:r w:rsidR="007B5116">
        <w:t xml:space="preserve">in agriculture </w:t>
      </w:r>
      <w:r>
        <w:t xml:space="preserve">in detail. This is summarised below as </w:t>
      </w:r>
      <w:r w:rsidR="006E0982">
        <w:t xml:space="preserve">it is </w:t>
      </w:r>
      <w:r>
        <w:t>relevant to this risk scenario.</w:t>
      </w:r>
      <w:r w:rsidR="00D35A41">
        <w:t xml:space="preserve"> </w:t>
      </w:r>
      <w:r w:rsidR="00DC19FD">
        <w:t>In urban areas</w:t>
      </w:r>
      <w:r w:rsidR="00D35A41">
        <w:t>,</w:t>
      </w:r>
      <w:r w:rsidR="00DC19FD">
        <w:t xml:space="preserve"> most wastewater is processed at centralised wastewater treatment plants (WWTPs). </w:t>
      </w:r>
      <w:r w:rsidR="00B37539">
        <w:t xml:space="preserve">Processes at </w:t>
      </w:r>
      <w:r w:rsidR="00DC19FD">
        <w:t>WWTP</w:t>
      </w:r>
      <w:r w:rsidR="00B37539">
        <w:t>s</w:t>
      </w:r>
      <w:r w:rsidR="00DC19FD">
        <w:t xml:space="preserve"> vary</w:t>
      </w:r>
      <w:r w:rsidR="00B37539">
        <w:t>,</w:t>
      </w:r>
      <w:r w:rsidR="00DC19FD">
        <w:t xml:space="preserve"> </w:t>
      </w:r>
      <w:r>
        <w:t xml:space="preserve">with either </w:t>
      </w:r>
      <w:r w:rsidR="005743BA">
        <w:t xml:space="preserve">2 </w:t>
      </w:r>
      <w:r>
        <w:t xml:space="preserve">or </w:t>
      </w:r>
      <w:r w:rsidR="005743BA">
        <w:t xml:space="preserve">3 </w:t>
      </w:r>
      <w:r>
        <w:t>stages of treatments after which</w:t>
      </w:r>
      <w:r w:rsidR="00DC19FD">
        <w:t xml:space="preserve"> most wastewater is returned to the ocean, a lake, or a river. </w:t>
      </w:r>
    </w:p>
    <w:p w14:paraId="6E2F9A0D" w14:textId="5F9B8BF2" w:rsidR="00DC19FD" w:rsidRDefault="00700A24" w:rsidP="00DC19FD">
      <w:pPr>
        <w:pStyle w:val="RARMPnumberedparagraphs"/>
      </w:pPr>
      <w:r>
        <w:t>Efficacy of wastewater treatment for removal of bacteria varies considerably. One UK study showed that the majority of faecal bacteria were removed at the secondary or tertiary stages of decontamination</w:t>
      </w:r>
      <w:r w:rsidR="00DC19FD">
        <w:t xml:space="preserve"> </w:t>
      </w:r>
      <w:r w:rsidR="00DC19FD">
        <w:fldChar w:fldCharType="begin"/>
      </w:r>
      <w:r w:rsidR="002167C9">
        <w:instrText xml:space="preserve"> ADDIN EN.CITE &lt;EndNote&gt;&lt;Cite&gt;&lt;Author&gt;Kay&lt;/Author&gt;&lt;Year&gt;2008&lt;/Year&gt;&lt;RecNum&gt;70&lt;/RecNum&gt;&lt;DisplayText&gt;(Kay et al., 2008)&lt;/DisplayText&gt;&lt;record&gt;&lt;rec-number&gt;70&lt;/rec-number&gt;&lt;foreign-keys&gt;&lt;key app="EN" db-id="e2p5expr8xpzasea9ag5xrxnztseszre50vw" timestamp="1761605466"&gt;70&lt;/key&gt;&lt;/foreign-keys&gt;&lt;ref-type name="Journal Article"&gt;17&lt;/ref-type&gt;&lt;contributors&gt;&lt;authors&gt;&lt;author&gt;Kay, D.&lt;/author&gt;&lt;author&gt;Crowther, J.&lt;/author&gt;&lt;author&gt;Stapleton, C. M.&lt;/author&gt;&lt;author&gt;Wyer, M. D.&lt;/author&gt;&lt;author&gt;Fewtrell, L.&lt;/author&gt;&lt;author&gt;Edwards, A.&lt;/author&gt;&lt;author&gt;Francis, C. A.&lt;/author&gt;&lt;author&gt;McDonald, A. T.&lt;/author&gt;&lt;author&gt;Watkins, J.&lt;/author&gt;&lt;author&gt;Wilkinson, J.&lt;/author&gt;&lt;/authors&gt;&lt;/contributors&gt;&lt;auth-address&gt;Centre for Catchment to Coastal Research, River Basin Dynamics and Hydrology Research Group, IGES, University of Wales, Aberystwyth, Ceredigion SY23 3DB, UK. dave@crehkay.demon.co.uk&lt;/auth-address&gt;&lt;titles&gt;&lt;title&gt;Faecal indicator organism concentrations in sewage and treated effluents&lt;/title&gt;&lt;secondary-title&gt;Water Res&lt;/secondary-title&gt;&lt;/titles&gt;&lt;periodical&gt;&lt;full-title&gt;Water Res&lt;/full-title&gt;&lt;/periodical&gt;&lt;pages&gt;442-54&lt;/pages&gt;&lt;volume&gt;42&lt;/volume&gt;&lt;number&gt;1-2&lt;/number&gt;&lt;edition&gt;2007/08/22&lt;/edition&gt;&lt;keywords&gt;&lt;keyword&gt;Colony Count, Microbial&lt;/keyword&gt;&lt;keyword&gt;Enterobacteriaceae/*isolation &amp;amp; purification&lt;/keyword&gt;&lt;keyword&gt;Enterococcus/*isolation &amp;amp; purification&lt;/keyword&gt;&lt;keyword&gt;Feces&lt;/keyword&gt;&lt;keyword&gt;Sewage/*microbiology&lt;/keyword&gt;&lt;keyword&gt;United Kingdom&lt;/keyword&gt;&lt;keyword&gt;*Waste Disposal, Fluid&lt;/keyword&gt;&lt;keyword&gt;Water Pollutants/*isolation &amp;amp; purification&lt;/keyword&gt;&lt;/keywords&gt;&lt;dates&gt;&lt;year&gt;2008&lt;/year&gt;&lt;pub-dates&gt;&lt;date&gt;Jan&lt;/date&gt;&lt;/pub-dates&gt;&lt;/dates&gt;&lt;isbn&gt;0043-1354 (Print)&amp;#xD;0043-1354 (Linking)&lt;/isbn&gt;&lt;accession-num&gt;17709126&lt;/accession-num&gt;&lt;urls&gt;&lt;related-urls&gt;&lt;url&gt;https://www.ncbi.nlm.nih.gov/pubmed/17709126&lt;/url&gt;&lt;url&gt;https://www.sciencedirect.com/science/article/abs/pii/S004313540700512X?via%3Dihub&lt;/url&gt;&lt;/related-urls&gt;&lt;/urls&gt;&lt;electronic-resource-num&gt;10.1016/j.watres.2007.07.036&lt;/electronic-resource-num&gt;&lt;/record&gt;&lt;/Cite&gt;&lt;/EndNote&gt;</w:instrText>
      </w:r>
      <w:r w:rsidR="00DC19FD">
        <w:fldChar w:fldCharType="separate"/>
      </w:r>
      <w:r w:rsidR="00DC19FD">
        <w:rPr>
          <w:noProof/>
        </w:rPr>
        <w:t>(</w:t>
      </w:r>
      <w:hyperlink w:anchor="_ENREF_47" w:tooltip="Kay, 2008 #70" w:history="1">
        <w:r w:rsidR="0028001F">
          <w:rPr>
            <w:noProof/>
          </w:rPr>
          <w:t>Kay et al., 2008</w:t>
        </w:r>
      </w:hyperlink>
      <w:r w:rsidR="00DC19FD">
        <w:rPr>
          <w:noProof/>
        </w:rPr>
        <w:t>)</w:t>
      </w:r>
      <w:r w:rsidR="00DC19FD">
        <w:fldChar w:fldCharType="end"/>
      </w:r>
      <w:r>
        <w:t>, with an o</w:t>
      </w:r>
      <w:r w:rsidR="00DC19FD">
        <w:t xml:space="preserve">verall reduction in bacteria of up to 3000-fold. </w:t>
      </w:r>
    </w:p>
    <w:p w14:paraId="3335E753" w14:textId="1C340775" w:rsidR="00DC19FD" w:rsidRDefault="00DC19FD" w:rsidP="00DC19FD">
      <w:pPr>
        <w:pStyle w:val="RARMPnumberedparagraphs"/>
      </w:pPr>
      <w:r>
        <w:t xml:space="preserve">An analysis of </w:t>
      </w:r>
      <w:r w:rsidR="005743BA">
        <w:t>4</w:t>
      </w:r>
      <w:r>
        <w:t xml:space="preserve"> wastewater treatments plants across Australia found an average of 126 different genera of bacteria were present </w:t>
      </w:r>
      <w:r>
        <w:fldChar w:fldCharType="begin">
          <w:fldData xml:space="preserve">PEVuZE5vdGU+PENpdGU+PEF1dGhvcj5BaG1lZDwvQXV0aG9yPjxZZWFyPjIwMTc8L1llYXI+PFJl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</w:fldData>
        </w:fldChar>
      </w:r>
      <w:r w:rsidR="002167C9">
        <w:instrText xml:space="preserve"> ADDIN EN.CITE </w:instrText>
      </w:r>
      <w:r w:rsidR="002167C9">
        <w:fldChar w:fldCharType="begin">
          <w:fldData xml:space="preserve">PEVuZE5vdGU+PENpdGU+PEF1dGhvcj5BaG1lZDwvQXV0aG9yPjxZZWFyPjIwMTc8L1llYXI+PFJl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</w:fldData>
        </w:fldChar>
      </w:r>
      <w:r w:rsidR="002167C9">
        <w:instrText xml:space="preserve"> ADDIN EN.CITE.DATA </w:instrText>
      </w:r>
      <w:r w:rsidR="002167C9">
        <w:fldChar w:fldCharType="end"/>
      </w:r>
      <w:r>
        <w:fldChar w:fldCharType="separate"/>
      </w:r>
      <w:r>
        <w:rPr>
          <w:noProof/>
        </w:rPr>
        <w:t>(</w:t>
      </w:r>
      <w:hyperlink w:anchor="_ENREF_4" w:tooltip="Ahmed, 2017 #71" w:history="1">
        <w:r w:rsidR="0028001F">
          <w:rPr>
            <w:noProof/>
          </w:rPr>
          <w:t>Ahmed et al., 2017</w:t>
        </w:r>
      </w:hyperlink>
      <w:r>
        <w:rPr>
          <w:noProof/>
        </w:rPr>
        <w:t>)</w:t>
      </w:r>
      <w:r>
        <w:fldChar w:fldCharType="end"/>
      </w:r>
      <w:r>
        <w:t xml:space="preserve">.  The 10 most abundant genera were </w:t>
      </w:r>
      <w:r w:rsidRPr="00CD5578">
        <w:rPr>
          <w:i/>
        </w:rPr>
        <w:t xml:space="preserve">Pseudomonas, Arcobacter, Bacteroides, Paludibacterium, Conchiformibius, Flavobacterium, Polynucleobacter, Acinetobacter, Parabacteroides, </w:t>
      </w:r>
      <w:r>
        <w:t xml:space="preserve">and </w:t>
      </w:r>
      <w:r w:rsidRPr="00CD5578">
        <w:rPr>
          <w:i/>
        </w:rPr>
        <w:t>Cloacibacterium.</w:t>
      </w:r>
      <w:r>
        <w:t xml:space="preserve">  </w:t>
      </w:r>
      <w:r w:rsidRPr="002E15B9">
        <w:t xml:space="preserve">A study into 4 WWTPs in Queensland found </w:t>
      </w:r>
      <w:r>
        <w:t>sometimes human pathogenic</w:t>
      </w:r>
      <w:r w:rsidRPr="002E15B9">
        <w:t xml:space="preserve"> </w:t>
      </w:r>
      <w:r w:rsidRPr="002E15B9">
        <w:rPr>
          <w:i/>
        </w:rPr>
        <w:t>E.</w:t>
      </w:r>
      <w:r w:rsidR="00652C9B">
        <w:rPr>
          <w:i/>
        </w:rPr>
        <w:t xml:space="preserve"> </w:t>
      </w:r>
      <w:r w:rsidRPr="002E15B9">
        <w:rPr>
          <w:i/>
        </w:rPr>
        <w:t>coli</w:t>
      </w:r>
      <w:r>
        <w:t xml:space="preserve"> could </w:t>
      </w:r>
      <w:r w:rsidRPr="002E15B9">
        <w:t>survive</w:t>
      </w:r>
      <w:r>
        <w:t xml:space="preserve"> tertiary treatment </w:t>
      </w:r>
      <w:r w:rsidRPr="002E15B9">
        <w:t xml:space="preserve">and reach the environment </w:t>
      </w:r>
      <w:r>
        <w:fldChar w:fldCharType="begin">
          <w:fldData xml:space="preserve">PEVuZE5vdGU+PENpdGU+PEF1dGhvcj5BbmFzdGFzaTwvQXV0aG9yPjxZZWFyPjIwMTA8L1llYXI+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=
</w:fldData>
        </w:fldChar>
      </w:r>
      <w:r w:rsidR="00FA1892">
        <w:instrText xml:space="preserve"> ADDIN EN.CITE </w:instrText>
      </w:r>
      <w:r w:rsidR="00FA1892">
        <w:fldChar w:fldCharType="begin">
          <w:fldData xml:space="preserve">PEVuZE5vdGU+PENpdGU+PEF1dGhvcj5BbmFzdGFzaTwvQXV0aG9yPjxZZWFyPjIwMTA8L1llYXI+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=
</w:fldData>
        </w:fldChar>
      </w:r>
      <w:r w:rsidR="00FA1892">
        <w:instrText xml:space="preserve"> ADDIN EN.CITE.DATA </w:instrText>
      </w:r>
      <w:r w:rsidR="00FA1892">
        <w:fldChar w:fldCharType="end"/>
      </w:r>
      <w:r>
        <w:fldChar w:fldCharType="separate"/>
      </w:r>
      <w:r>
        <w:rPr>
          <w:noProof/>
        </w:rPr>
        <w:t>(</w:t>
      </w:r>
      <w:hyperlink w:anchor="_ENREF_5" w:tooltip="Anastasi, 2010 #72" w:history="1">
        <w:r w:rsidR="0028001F">
          <w:rPr>
            <w:noProof/>
          </w:rPr>
          <w:t>Anastasi et al., 2010</w:t>
        </w:r>
      </w:hyperlink>
      <w:r>
        <w:rPr>
          <w:noProof/>
        </w:rPr>
        <w:t>)</w:t>
      </w:r>
      <w:r>
        <w:fldChar w:fldCharType="end"/>
      </w:r>
      <w:r>
        <w:t xml:space="preserve">. Determining the number of </w:t>
      </w:r>
      <w:r w:rsidRPr="00634C1A">
        <w:rPr>
          <w:i/>
        </w:rPr>
        <w:t>E.</w:t>
      </w:r>
      <w:r w:rsidR="00652C9B">
        <w:rPr>
          <w:i/>
        </w:rPr>
        <w:t xml:space="preserve"> </w:t>
      </w:r>
      <w:r w:rsidRPr="00634C1A">
        <w:rPr>
          <w:i/>
        </w:rPr>
        <w:t xml:space="preserve">coli </w:t>
      </w:r>
      <w:r>
        <w:t>in the environment that came from waste water</w:t>
      </w:r>
      <w:r w:rsidRPr="002E15B9">
        <w:t xml:space="preserve"> is complicated by birds and other animals carrying similar </w:t>
      </w:r>
      <w:r w:rsidRPr="00634C1A">
        <w:rPr>
          <w:i/>
        </w:rPr>
        <w:t>E.coli</w:t>
      </w:r>
      <w:r w:rsidRPr="002E15B9">
        <w:t xml:space="preserve"> to humans</w:t>
      </w:r>
      <w:r>
        <w:t xml:space="preserve"> </w:t>
      </w:r>
      <w:r>
        <w:fldChar w:fldCharType="begin"/>
      </w:r>
      <w:r w:rsidR="00FA1892">
        <w:instrText xml:space="preserve"> ADDIN EN.CITE &lt;EndNote&gt;&lt;Cite&gt;&lt;Author&gt;Anastasi&lt;/Author&gt;&lt;Year&gt;2012&lt;/Year&gt;&lt;RecNum&gt;73&lt;/RecNum&gt;&lt;DisplayText&gt;(Anastasi et al., 2012)&lt;/DisplayText&gt;&lt;record&gt;&lt;rec-number&gt;73&lt;/rec-number&gt;&lt;foreign-keys&gt;&lt;key app="EN" db-id="e2p5expr8xpzasea9ag5xrxnztseszre50vw" timestamp="1761605474"&gt;73&lt;/key&gt;&lt;/foreign-keys&gt;&lt;ref-type name="Journal Article"&gt;17&lt;/ref-type&gt;&lt;contributors&gt;&lt;authors&gt;&lt;author&gt;Anastasi, E. M.&lt;/author&gt;&lt;author&gt;Matthews, B.&lt;/author&gt;&lt;author&gt;Stratton, H. M.&lt;/author&gt;&lt;author&gt;Katouli, M.&lt;/author&gt;&lt;/authors&gt;&lt;/contributors&gt;&lt;auth-address&gt;School of Health and Sport Sciences, University of the Sunshine Coast, Maroochydore, Queensland, Australia.&lt;/auth-address&gt;&lt;titles&gt;&lt;title&gt;&lt;style face="normal" font="default" size="100%"&gt;Pathogenic &lt;/style&gt;&lt;style face="italic" font="default" size="100%"&gt;Escherichia coli&lt;/style&gt;&lt;style face="normal" font="default" size="100%"&gt; found in sewage treatment plants and environmental waters&lt;/style&gt;&lt;/title&gt;&lt;secondary-title&gt;Appl Environ Microbiol&lt;/secondary-title&gt;&lt;/titles&gt;&lt;periodical&gt;&lt;full-title&gt;Appl Environ Microbiol&lt;/full-title&gt;&lt;/periodical&gt;&lt;pages&gt;5536-41&lt;/pages&gt;&lt;volume&gt;78&lt;/volume&gt;&lt;number&gt;16&lt;/number&gt;&lt;edition&gt;2012/06/05&lt;/edition&gt;&lt;keywords&gt;&lt;keyword&gt;Bacterial Typing Techniques&lt;/keyword&gt;&lt;keyword&gt;Escherichia coli/classification/genetics/*isolation &amp;amp; purification/*pathogenicity&lt;/keyword&gt;&lt;keyword&gt;Sewage/*microbiology&lt;/keyword&gt;&lt;keyword&gt;Virulence Factors/genetics&lt;/keyword&gt;&lt;keyword&gt;*Water Microbiology&lt;/keyword&gt;&lt;keyword&gt;Water Purification&lt;/keyword&gt;&lt;/keywords&gt;&lt;dates&gt;&lt;year&gt;2012&lt;/year&gt;&lt;pub-dates&gt;&lt;date&gt;Aug&lt;/date&gt;&lt;/pub-dates&gt;&lt;/dates&gt;&lt;isbn&gt;1098-5336 (Electronic)&amp;#xD;0099-2240 (Linking)&lt;/isbn&gt;&lt;accession-num&gt;22660714&lt;/accession-num&gt;&lt;urls&gt;&lt;related-urls&gt;&lt;url&gt;https://www.ncbi.nlm.nih.gov/pubmed/22660714&lt;/url&gt;&lt;url&gt;https://www.ncbi.nlm.nih.gov/pmc/articles/PMC3406122/pdf/zam5536.pdf&lt;/url&gt;&lt;/related-urls&gt;&lt;/urls&gt;&lt;custom2&gt;PMC3406122&lt;/custom2&gt;&lt;electronic-resource-num&gt;10.1128/AEM.00657-12&lt;/electronic-resource-num&gt;&lt;/record&gt;&lt;/Cite&gt;&lt;/EndNote&gt;</w:instrText>
      </w:r>
      <w:r>
        <w:fldChar w:fldCharType="separate"/>
      </w:r>
      <w:r>
        <w:rPr>
          <w:noProof/>
        </w:rPr>
        <w:t>(</w:t>
      </w:r>
      <w:hyperlink w:anchor="_ENREF_6" w:tooltip="Anastasi, 2012 #73" w:history="1">
        <w:r w:rsidR="0028001F">
          <w:rPr>
            <w:noProof/>
          </w:rPr>
          <w:t>Anastasi et al., 2012</w:t>
        </w:r>
      </w:hyperlink>
      <w:r>
        <w:rPr>
          <w:noProof/>
        </w:rPr>
        <w:t>)</w:t>
      </w:r>
      <w:r>
        <w:fldChar w:fldCharType="end"/>
      </w:r>
      <w:r w:rsidRPr="002E15B9">
        <w:t>.</w:t>
      </w:r>
    </w:p>
    <w:p w14:paraId="19002E02" w14:textId="2E3B8FC3" w:rsidR="006700A2" w:rsidRDefault="00700A24" w:rsidP="00DC19FD">
      <w:pPr>
        <w:pStyle w:val="RARMPnumberedparagraphs"/>
      </w:pPr>
      <w:r>
        <w:t xml:space="preserve">Other systems </w:t>
      </w:r>
      <w:r w:rsidR="00D35A41">
        <w:t xml:space="preserve">are used </w:t>
      </w:r>
      <w:r>
        <w:t xml:space="preserve">for waste disposal such as </w:t>
      </w:r>
      <w:r w:rsidR="00DC19FD">
        <w:t>septic systems, aerated wastewater treatment system and dry composting toilets</w:t>
      </w:r>
      <w:r w:rsidR="00E847A8" w:rsidRPr="00E847A8">
        <w:rPr>
          <w:szCs w:val="22"/>
        </w:rPr>
        <w:t xml:space="preserve"> </w:t>
      </w:r>
      <w:r w:rsidR="00E847A8">
        <w:rPr>
          <w:szCs w:val="22"/>
        </w:rPr>
        <w:t xml:space="preserve">and </w:t>
      </w:r>
      <w:r w:rsidR="00590CF6">
        <w:rPr>
          <w:szCs w:val="22"/>
        </w:rPr>
        <w:t>participant</w:t>
      </w:r>
      <w:r w:rsidR="00E847A8" w:rsidRPr="00E847A8">
        <w:rPr>
          <w:szCs w:val="22"/>
        </w:rPr>
        <w:t>s</w:t>
      </w:r>
      <w:r w:rsidR="00E847A8">
        <w:t xml:space="preserve"> </w:t>
      </w:r>
      <w:r w:rsidR="00590CF6">
        <w:t>could</w:t>
      </w:r>
      <w:r w:rsidR="00E847A8">
        <w:t xml:space="preserve"> use non-standard toilets during activities such as camping</w:t>
      </w:r>
      <w:r w:rsidR="00DC19FD">
        <w:t>.</w:t>
      </w:r>
      <w:r>
        <w:t xml:space="preserve"> </w:t>
      </w:r>
      <w:r w:rsidR="00E847A8">
        <w:t>Such systems a</w:t>
      </w:r>
      <w:r>
        <w:t>re generally</w:t>
      </w:r>
      <w:r w:rsidR="00DC19FD">
        <w:t xml:space="preserve"> less effective at killing bacteria </w:t>
      </w:r>
      <w:r>
        <w:t>than</w:t>
      </w:r>
      <w:r w:rsidR="00DC19FD">
        <w:t xml:space="preserve"> </w:t>
      </w:r>
      <w:r w:rsidR="00652C9B">
        <w:t>wastewater</w:t>
      </w:r>
      <w:r w:rsidR="00DC19FD">
        <w:t xml:space="preserve"> treatment plants</w:t>
      </w:r>
      <w:r w:rsidR="00E847A8" w:rsidRPr="00E847A8">
        <w:rPr>
          <w:szCs w:val="22"/>
        </w:rPr>
        <w:t>.</w:t>
      </w:r>
    </w:p>
    <w:p w14:paraId="5F0EF052" w14:textId="77777777" w:rsidR="00D35A41" w:rsidRDefault="00D35A41" w:rsidP="00D35A41">
      <w:pPr>
        <w:pStyle w:val="RARMPnumberedparagraphs"/>
      </w:pPr>
      <w:r w:rsidRPr="00C202DA">
        <w:t xml:space="preserve">The reduction </w:t>
      </w:r>
      <w:r>
        <w:t xml:space="preserve">in bacterial load </w:t>
      </w:r>
      <w:r w:rsidRPr="00C202DA">
        <w:t xml:space="preserve">and dilution </w:t>
      </w:r>
      <w:r>
        <w:t xml:space="preserve">of waste in larger volumes of wastewater </w:t>
      </w:r>
      <w:r w:rsidRPr="00C202DA">
        <w:t xml:space="preserve">that would occur in the wastewater treatment process </w:t>
      </w:r>
      <w:r>
        <w:t xml:space="preserve">mean that bacterial concentrations in areas where wastewater is released are likely to be very low. Competition and dilution still occur in other waste disposal systems but to a lower extent. </w:t>
      </w:r>
    </w:p>
    <w:p w14:paraId="36F1BD3F" w14:textId="3A58CCD2" w:rsidR="006700A2" w:rsidRDefault="00D35A41" w:rsidP="006700A2">
      <w:pPr>
        <w:pStyle w:val="RARMPnumberedparagraphs"/>
      </w:pPr>
      <w:r>
        <w:t xml:space="preserve">Additionally, the </w:t>
      </w:r>
      <w:r w:rsidR="006700A2">
        <w:t xml:space="preserve">ideal temperature for most </w:t>
      </w:r>
      <w:r w:rsidR="006700A2" w:rsidRPr="001C7583">
        <w:rPr>
          <w:i/>
        </w:rPr>
        <w:t>enterobacteriaceae</w:t>
      </w:r>
      <w:r w:rsidR="006700A2">
        <w:t xml:space="preserve"> is 37</w:t>
      </w:r>
      <w:r w:rsidR="006700A2">
        <w:rPr>
          <w:rFonts w:cs="Calibri"/>
        </w:rPr>
        <w:t>°</w:t>
      </w:r>
      <w:r w:rsidR="006700A2">
        <w:t>C</w:t>
      </w:r>
      <w:r w:rsidR="00590CF6">
        <w:t>,</w:t>
      </w:r>
      <w:r w:rsidR="006700A2">
        <w:t xml:space="preserve"> so they are not very well adapted to cold temperatures, and do not proliferate well in waterways or the ocean </w:t>
      </w:r>
      <w:r w:rsidR="006700A2">
        <w:fldChar w:fldCharType="begin"/>
      </w:r>
      <w:r w:rsidR="002167C9">
        <w:instrText xml:space="preserve"> ADDIN EN.CITE &lt;EndNote&gt;&lt;Cite&gt;&lt;Author&gt;Bogosian&lt;/Author&gt;&lt;Year&gt;1998&lt;/Year&gt;&lt;RecNum&gt;111&lt;/RecNum&gt;&lt;DisplayText&gt;(Bogosian et al., 1998)&lt;/DisplayText&gt;&lt;record&gt;&lt;rec-number&gt;111&lt;/rec-number&gt;&lt;foreign-keys&gt;&lt;key app="EN" db-id="e2p5expr8xpzasea9ag5xrxnztseszre50vw" timestamp="1761605576"&gt;111&lt;/key&gt;&lt;/foreign-keys&gt;&lt;ref-type name="Journal Article"&gt;17&lt;/ref-type&gt;&lt;contributors&gt;&lt;authors&gt;&lt;author&gt;Bogosian, Gregg&lt;/author&gt;&lt;author&gt;Morris, Patricia J. L.&lt;/author&gt;&lt;author&gt;O’Neil, Julia P.&lt;/author&gt;&lt;/authors&gt;&lt;/contributors&gt;&lt;titles&gt;&lt;title&gt;A Mixed Culture Recovery Method Indicates that Enteric Bacteria Do Not Enter the Viable but Nonculturable State&lt;/title&gt;&lt;secondary-title&gt;Appl Environ Microbiol.&lt;/secondary-title&gt;&lt;/titles&gt;&lt;periodical&gt;&lt;full-title&gt;Appl Environ Microbiol.&lt;/full-title&gt;&lt;/periodical&gt;&lt;pages&gt;1736-1742&lt;/pages&gt;&lt;volume&gt;64&lt;/volume&gt;&lt;number&gt;5&lt;/number&gt;&lt;dates&gt;&lt;year&gt;1998&lt;/year&gt;&lt;/dates&gt;&lt;urls&gt;&lt;related-urls&gt;&lt;url&gt;https://aem.asm.org/content/aem/64/5/1736.full.pdf&lt;/url&gt;&lt;/related-urls&gt;&lt;/urls&gt;&lt;electronic-resource-num&gt;10.1128/AEM.64.5.1736-1742.1998 %J Applied and Environmental Microbiology&lt;/electronic-resource-num&gt;&lt;/record&gt;&lt;/Cite&gt;&lt;/EndNote&gt;</w:instrText>
      </w:r>
      <w:r w:rsidR="006700A2">
        <w:fldChar w:fldCharType="separate"/>
      </w:r>
      <w:r w:rsidR="006700A2">
        <w:rPr>
          <w:noProof/>
        </w:rPr>
        <w:t>(</w:t>
      </w:r>
      <w:hyperlink w:anchor="_ENREF_12" w:tooltip="Bogosian, 1998 #111" w:history="1">
        <w:r w:rsidR="0028001F">
          <w:rPr>
            <w:noProof/>
          </w:rPr>
          <w:t>Bogosian et al., 1998</w:t>
        </w:r>
      </w:hyperlink>
      <w:r w:rsidR="006700A2">
        <w:rPr>
          <w:noProof/>
        </w:rPr>
        <w:t>)</w:t>
      </w:r>
      <w:r w:rsidR="006700A2">
        <w:fldChar w:fldCharType="end"/>
      </w:r>
      <w:r w:rsidR="006700A2">
        <w:t xml:space="preserve">. UV irradiation from the sun also kills </w:t>
      </w:r>
      <w:r w:rsidR="006700A2" w:rsidRPr="001C7583">
        <w:rPr>
          <w:i/>
        </w:rPr>
        <w:t>enterobacteriaceae</w:t>
      </w:r>
      <w:r w:rsidR="006700A2">
        <w:rPr>
          <w:i/>
        </w:rPr>
        <w:t>.</w:t>
      </w:r>
      <w:r w:rsidR="006700A2">
        <w:t xml:space="preserve"> Therefore, </w:t>
      </w:r>
      <w:r w:rsidR="00700A24">
        <w:t xml:space="preserve">it is likely that </w:t>
      </w:r>
      <w:r w:rsidR="006700A2">
        <w:t xml:space="preserve">the amount of </w:t>
      </w:r>
      <w:r w:rsidR="006700A2" w:rsidRPr="00C202DA">
        <w:t xml:space="preserve">GM </w:t>
      </w:r>
      <w:r w:rsidR="006700A2" w:rsidRPr="00331E6C">
        <w:rPr>
          <w:i/>
        </w:rPr>
        <w:t>enterobacteriaceae</w:t>
      </w:r>
      <w:r w:rsidR="006700A2" w:rsidRPr="00331E6C">
        <w:t xml:space="preserve"> </w:t>
      </w:r>
      <w:r w:rsidR="006700A2" w:rsidRPr="00C202DA">
        <w:t xml:space="preserve">in </w:t>
      </w:r>
      <w:r w:rsidR="006700A2">
        <w:t xml:space="preserve">these environments would remain low. </w:t>
      </w:r>
    </w:p>
    <w:p w14:paraId="5FC7E16C" w14:textId="1EC30FA6" w:rsidR="006700A2" w:rsidRDefault="006700A2" w:rsidP="006700A2">
      <w:pPr>
        <w:pStyle w:val="RARMPnumberedparagraphs"/>
      </w:pPr>
      <w:r>
        <w:t>If a person</w:t>
      </w:r>
      <w:r w:rsidR="00590CF6">
        <w:t xml:space="preserve">, a land-based </w:t>
      </w:r>
      <w:r>
        <w:t xml:space="preserve">animal </w:t>
      </w:r>
      <w:r w:rsidR="00590CF6">
        <w:t xml:space="preserve">or a bird </w:t>
      </w:r>
      <w:r>
        <w:t xml:space="preserve">were to ingest water </w:t>
      </w:r>
      <w:r w:rsidR="00016103">
        <w:t xml:space="preserve">directly </w:t>
      </w:r>
      <w:r>
        <w:t xml:space="preserve">from </w:t>
      </w:r>
      <w:r w:rsidR="00590CF6">
        <w:t>an</w:t>
      </w:r>
      <w:r>
        <w:t xml:space="preserve"> environment </w:t>
      </w:r>
      <w:r w:rsidR="00D35A41" w:rsidRPr="00C202DA">
        <w:t>where the effluent is released</w:t>
      </w:r>
      <w:r w:rsidR="00590CF6">
        <w:t>,</w:t>
      </w:r>
      <w:r w:rsidR="00D35A41" w:rsidRPr="00C202DA">
        <w:t xml:space="preserve"> </w:t>
      </w:r>
      <w:r>
        <w:t xml:space="preserve">the </w:t>
      </w:r>
      <w:r w:rsidR="00E847A8">
        <w:t xml:space="preserve">amount of </w:t>
      </w:r>
      <w:r>
        <w:t>GM</w:t>
      </w:r>
      <w:r w:rsidR="00652C9B">
        <w:t>O</w:t>
      </w:r>
      <w:r>
        <w:t xml:space="preserve"> </w:t>
      </w:r>
      <w:r w:rsidR="00590CF6">
        <w:t xml:space="preserve">is expected to </w:t>
      </w:r>
      <w:r>
        <w:t xml:space="preserve">be </w:t>
      </w:r>
      <w:r w:rsidR="00E847A8">
        <w:t xml:space="preserve">very low and </w:t>
      </w:r>
      <w:r w:rsidR="00590CF6">
        <w:t xml:space="preserve">is </w:t>
      </w:r>
      <w:r w:rsidR="00E847A8">
        <w:t xml:space="preserve">unlikely to be </w:t>
      </w:r>
      <w:r>
        <w:t xml:space="preserve">at a sufficient concentration to </w:t>
      </w:r>
      <w:r w:rsidR="00D35A41">
        <w:t xml:space="preserve">colonise the gut and/or to </w:t>
      </w:r>
      <w:r>
        <w:t xml:space="preserve">cause illness. Fish and other aquatic animals generally cannot be colonised by human gut bacteria due to their lower body temperatures </w:t>
      </w:r>
      <w:r>
        <w:fldChar w:fldCharType="begin"/>
      </w:r>
      <w:r w:rsidR="00FA1892">
        <w:instrText xml:space="preserve"> ADDIN EN.CITE &lt;EndNote&gt;&lt;Cite&gt;&lt;Author&gt;Del Rio-Rodriguez&lt;/Author&gt;&lt;Year&gt;1997&lt;/Year&gt;&lt;RecNum&gt;112&lt;/RecNum&gt;&lt;DisplayText&gt;(Del Rio-Rodriguez et al., 1997)&lt;/DisplayText&gt;&lt;record&gt;&lt;rec-number&gt;112&lt;/rec-number&gt;&lt;foreign-keys&gt;&lt;key app="EN" db-id="e2p5expr8xpzasea9ag5xrxnztseszre50vw" timestamp="1761605579"&gt;112&lt;/key&gt;&lt;/foreign-keys&gt;&lt;ref-type name="Journal Article"&gt;17&lt;/ref-type&gt;&lt;contributors&gt;&lt;authors&gt;&lt;author&gt;Del Rio-Rodriguez, R E&lt;/author&gt;&lt;author&gt;Inglis, V&lt;/author&gt;&lt;author&gt;Millar, S D&lt;/author&gt;&lt;/authors&gt;&lt;/contributors&gt;&lt;titles&gt;&lt;title&gt;&lt;style face="normal" font="default" size="100%"&gt;Survival of &lt;/style&gt;&lt;style face="italic" font="default" size="100%"&gt;Escherichia coli&lt;/style&gt;&lt;style face="normal" font="default" size="100%"&gt; in the intestine of fish&lt;/style&gt;&lt;/title&gt;&lt;/titles&gt;&lt;pages&gt;257-264&lt;/pages&gt;&lt;volume&gt;28&lt;/volume&gt;&lt;number&gt;4&lt;/number&gt;&lt;dates&gt;&lt;year&gt;1997&lt;/year&gt;&lt;/dates&gt;&lt;isbn&gt;1355-557X&lt;/isbn&gt;&lt;urls&gt;&lt;related-urls&gt;&lt;url&gt;https://onlinelibrary.wiley.com/doi/abs/10.1046/j.1365-2109.1997.t01-1-00854.x&lt;/url&gt;&lt;/related-urls&gt;&lt;/urls&gt;&lt;electronic-resource-num&gt;https://doi.org/10.1046/j.1365-2109.1997.t01-1-00854.x&lt;/electronic-resource-num&gt;&lt;/record&gt;&lt;/Cite&gt;&lt;/EndNote&gt;</w:instrText>
      </w:r>
      <w:r>
        <w:fldChar w:fldCharType="separate"/>
      </w:r>
      <w:r>
        <w:rPr>
          <w:noProof/>
        </w:rPr>
        <w:t>(</w:t>
      </w:r>
      <w:hyperlink w:anchor="_ENREF_20" w:tooltip="Del Rio-Rodriguez, 1997 #112" w:history="1">
        <w:r w:rsidR="0028001F">
          <w:rPr>
            <w:noProof/>
          </w:rPr>
          <w:t>Del Rio-Rodriguez et al., 1997</w:t>
        </w:r>
      </w:hyperlink>
      <w:r>
        <w:rPr>
          <w:noProof/>
        </w:rPr>
        <w:t>)</w:t>
      </w:r>
      <w:r>
        <w:fldChar w:fldCharType="end"/>
      </w:r>
      <w:r>
        <w:t xml:space="preserve">. </w:t>
      </w:r>
    </w:p>
    <w:p w14:paraId="121FDDC1" w14:textId="6CF34DD6" w:rsidR="006700A2" w:rsidRDefault="00DC19FD" w:rsidP="006700A2">
      <w:pPr>
        <w:pStyle w:val="RARMPnumberedparagraphs"/>
      </w:pPr>
      <w:r>
        <w:t>The modifications carried out on the GMO</w:t>
      </w:r>
      <w:r w:rsidR="006700A2">
        <w:t xml:space="preserve"> would not increase the ability of bacteria to survive the wastewater treatment process or its ability to survive in the environment</w:t>
      </w:r>
      <w:r w:rsidR="00D35A41">
        <w:t>. The GMO</w:t>
      </w:r>
      <w:r w:rsidR="006700A2">
        <w:t xml:space="preserve"> </w:t>
      </w:r>
      <w:r w:rsidR="00D35A41">
        <w:t xml:space="preserve">is </w:t>
      </w:r>
      <w:r w:rsidR="006700A2">
        <w:t xml:space="preserve">likely to be outcompeted by wild-type bacteria that are not paying the metabolic cost to maintain a </w:t>
      </w:r>
      <w:r>
        <w:t>gene (</w:t>
      </w:r>
      <w:r w:rsidRPr="00DC19FD">
        <w:rPr>
          <w:i/>
          <w:iCs/>
        </w:rPr>
        <w:t>ttr</w:t>
      </w:r>
      <w:r>
        <w:t xml:space="preserve"> operon)</w:t>
      </w:r>
      <w:r w:rsidR="006700A2">
        <w:t xml:space="preserve"> that does not confer any advantage in the aquatic environment.</w:t>
      </w:r>
      <w:r w:rsidR="006700A2" w:rsidRPr="00041843">
        <w:t xml:space="preserve"> </w:t>
      </w:r>
      <w:r w:rsidR="005E6EDB">
        <w:t>In addition, a gene has been deleted from the GMO that reduces its survivability in the environment as is unable to produce an</w:t>
      </w:r>
      <w:r w:rsidR="00986BE1">
        <w:t xml:space="preserve"> </w:t>
      </w:r>
      <w:r w:rsidR="005E6EDB">
        <w:t xml:space="preserve">essential </w:t>
      </w:r>
      <w:r w:rsidR="00190E25">
        <w:t>factor</w:t>
      </w:r>
      <w:r w:rsidR="005E6EDB">
        <w:t xml:space="preserve"> and would need rely on an external source. </w:t>
      </w:r>
    </w:p>
    <w:p w14:paraId="1B85C266" w14:textId="5B7E3FF6" w:rsidR="00DF7B35" w:rsidRDefault="00DF7B35" w:rsidP="006700A2">
      <w:pPr>
        <w:pStyle w:val="RARMPnumberedparagraphs"/>
      </w:pPr>
      <w:r>
        <w:t xml:space="preserve">Section </w:t>
      </w:r>
      <w:r>
        <w:fldChar w:fldCharType="begin"/>
      </w:r>
      <w:r>
        <w:instrText xml:space="preserve"> REF _Ref68594447 \n \h </w:instrText>
      </w:r>
      <w:r>
        <w:fldChar w:fldCharType="separate"/>
      </w:r>
      <w:r w:rsidR="008453F1">
        <w:t>3.6</w:t>
      </w:r>
      <w:r>
        <w:fldChar w:fldCharType="end"/>
      </w:r>
      <w:r>
        <w:t xml:space="preserve"> in </w:t>
      </w:r>
      <w:r>
        <w:fldChar w:fldCharType="begin"/>
      </w:r>
      <w:r>
        <w:instrText xml:space="preserve"> REF _Ref212462906 \n \h </w:instrText>
      </w:r>
      <w:r>
        <w:fldChar w:fldCharType="separate"/>
      </w:r>
      <w:r w:rsidR="008453F1">
        <w:t>Chapter 1</w:t>
      </w:r>
      <w:r>
        <w:fldChar w:fldCharType="end"/>
      </w:r>
      <w:r>
        <w:t xml:space="preserve">, there is a potential that biosolids from sewerage plants be used for agricultural purposes. In Queensland, they would need to meet the requirements for &lt;100 most probable number (MPN) of </w:t>
      </w:r>
      <w:r w:rsidRPr="00DF7B35">
        <w:rPr>
          <w:i/>
          <w:iCs/>
        </w:rPr>
        <w:t>E. coli</w:t>
      </w:r>
      <w:r>
        <w:t xml:space="preserve"> per gram of dry weight. Therefore, it is likely that the GMO could be present in the environment as biosolids. However, as the numbers of participants is low (36 including placebo controls) </w:t>
      </w:r>
      <w:r w:rsidR="0009338A">
        <w:t>and the presence of other bacteria, environmental factors and modifications to the GMO that reduces its survivability in the environment, it is unlikely that the GMO or novel GM bacteria can outcompete other bacteria present in the environment and persist.</w:t>
      </w:r>
    </w:p>
    <w:p w14:paraId="6AB5D3B8" w14:textId="77777777" w:rsidR="00FB7E35" w:rsidRPr="006E0388" w:rsidRDefault="00FB7E35" w:rsidP="00991711">
      <w:pPr>
        <w:pStyle w:val="5RARMP"/>
      </w:pPr>
      <w:r w:rsidRPr="006E0388">
        <w:lastRenderedPageBreak/>
        <w:t>Potential harm</w:t>
      </w:r>
    </w:p>
    <w:p w14:paraId="5C338573" w14:textId="543EF03E" w:rsidR="00B901C7" w:rsidRPr="004C68B0" w:rsidRDefault="004C68B0" w:rsidP="001D17E3">
      <w:pPr>
        <w:pStyle w:val="RARMPnumberedparagraphs"/>
      </w:pPr>
      <w:r>
        <w:t xml:space="preserve">Potential harms in this risk scenario </w:t>
      </w:r>
      <w:r w:rsidR="00893BA2">
        <w:t>would</w:t>
      </w:r>
      <w:r>
        <w:t xml:space="preserve"> be the same as considered in </w:t>
      </w:r>
      <w:r w:rsidR="00B8355A">
        <w:t>R</w:t>
      </w:r>
      <w:r>
        <w:t>isk scenario</w:t>
      </w:r>
      <w:r w:rsidR="00A16505">
        <w:t>s</w:t>
      </w:r>
      <w:r>
        <w:t xml:space="preserve"> </w:t>
      </w:r>
      <w:r w:rsidR="000B17DE">
        <w:t xml:space="preserve">1 and </w:t>
      </w:r>
      <w:r>
        <w:t xml:space="preserve">2. </w:t>
      </w:r>
    </w:p>
    <w:p w14:paraId="796A0B75" w14:textId="5F04F4E3" w:rsidR="00FB7E35" w:rsidRPr="00202707" w:rsidRDefault="00FB7E35" w:rsidP="00991711">
      <w:pPr>
        <w:pStyle w:val="5RARMP"/>
      </w:pPr>
      <w:r w:rsidRPr="00202707">
        <w:t>Conclusion</w:t>
      </w:r>
    </w:p>
    <w:p w14:paraId="69512DDB" w14:textId="0718EA7D" w:rsidR="006170CC" w:rsidRDefault="00FB7E35" w:rsidP="00B41F87">
      <w:pPr>
        <w:pStyle w:val="RARMPnumberedparagraphs"/>
      </w:pPr>
      <w:r w:rsidRPr="006404A8">
        <w:t xml:space="preserve">The potential </w:t>
      </w:r>
      <w:r w:rsidR="00A16505">
        <w:t xml:space="preserve">for the </w:t>
      </w:r>
      <w:r w:rsidR="006C5F23">
        <w:t xml:space="preserve">GMO </w:t>
      </w:r>
      <w:r>
        <w:t>to be released into the environment</w:t>
      </w:r>
      <w:r w:rsidR="00F55EDF">
        <w:t xml:space="preserve"> and result in disease in people or animals</w:t>
      </w:r>
      <w:r>
        <w:t xml:space="preserve"> </w:t>
      </w:r>
      <w:r w:rsidRPr="006404A8">
        <w:t>is not identified as a risk that could be greater than negligible</w:t>
      </w:r>
      <w:r w:rsidR="00D61929">
        <w:t xml:space="preserve"> for the </w:t>
      </w:r>
      <w:r w:rsidR="00590CF6">
        <w:t xml:space="preserve">same </w:t>
      </w:r>
      <w:r w:rsidR="00D61929">
        <w:t>reasons</w:t>
      </w:r>
      <w:r w:rsidR="00590CF6">
        <w:t xml:space="preserve"> as those</w:t>
      </w:r>
      <w:r w:rsidR="00D61929">
        <w:t xml:space="preserve"> described in Risk Scenario 1 and 2. </w:t>
      </w:r>
      <w:r w:rsidRPr="006404A8">
        <w:t xml:space="preserve">Therefore, </w:t>
      </w:r>
      <w:r w:rsidR="00781D9F">
        <w:t>this risk scenario</w:t>
      </w:r>
      <w:r w:rsidR="00781D9F" w:rsidRPr="006404A8">
        <w:t xml:space="preserve"> </w:t>
      </w:r>
      <w:r w:rsidRPr="006404A8">
        <w:t xml:space="preserve">does not warrant further </w:t>
      </w:r>
      <w:r w:rsidR="00B8355A">
        <w:t xml:space="preserve">detailed </w:t>
      </w:r>
      <w:r w:rsidRPr="006404A8">
        <w:t>assessment.</w:t>
      </w:r>
    </w:p>
    <w:p w14:paraId="3C0867E9" w14:textId="1567E344" w:rsidR="00C97EE9" w:rsidRDefault="00C97EE9" w:rsidP="00E1104A">
      <w:pPr>
        <w:pStyle w:val="2RARMP"/>
      </w:pPr>
      <w:bookmarkStart w:id="345" w:name="_Toc376438183"/>
      <w:bookmarkStart w:id="346" w:name="_Toc377743584"/>
      <w:bookmarkStart w:id="347" w:name="_Toc47536767"/>
      <w:bookmarkStart w:id="348" w:name="_Ref67492224"/>
      <w:bookmarkStart w:id="349" w:name="_Toc214523876"/>
      <w:r w:rsidRPr="006404A8">
        <w:t>Uncertainty</w:t>
      </w:r>
      <w:bookmarkEnd w:id="345"/>
      <w:bookmarkEnd w:id="346"/>
      <w:bookmarkEnd w:id="347"/>
      <w:bookmarkEnd w:id="348"/>
      <w:bookmarkEnd w:id="349"/>
    </w:p>
    <w:p w14:paraId="5FFB859E" w14:textId="4CFA902F" w:rsidR="00C97EE9" w:rsidRPr="00961290" w:rsidRDefault="0012382E" w:rsidP="0012382E">
      <w:pPr>
        <w:pStyle w:val="RARMPnumberedparagraphs"/>
        <w:rPr>
          <w:lang w:eastAsia="en-US"/>
        </w:rPr>
      </w:pPr>
      <w:r w:rsidRPr="00811604">
        <w:t xml:space="preserve">Uncertainty is an intrinsic property of risk analysis and is present in all aspects of risk analysis. </w:t>
      </w:r>
      <w:r>
        <w:t xml:space="preserve">This is discussed in detail in </w:t>
      </w:r>
      <w:r w:rsidRPr="00971556">
        <w:t>the Regulato</w:t>
      </w:r>
      <w:r w:rsidRPr="007A5A1D">
        <w:t xml:space="preserve">r’s </w:t>
      </w:r>
      <w:hyperlink r:id="rId41" w:history="1">
        <w:r w:rsidRPr="007A5A1D">
          <w:rPr>
            <w:rStyle w:val="Hyperlink"/>
          </w:rPr>
          <w:t>Risk Analysis Framework</w:t>
        </w:r>
      </w:hyperlink>
      <w:r w:rsidRPr="007A5A1D">
        <w:t xml:space="preserve"> do</w:t>
      </w:r>
      <w:r w:rsidRPr="00971556">
        <w:t>cument</w:t>
      </w:r>
      <w:r w:rsidR="00C97EE9" w:rsidRPr="00961290">
        <w:rPr>
          <w:lang w:eastAsia="en-US"/>
        </w:rPr>
        <w:t>.</w:t>
      </w:r>
    </w:p>
    <w:p w14:paraId="359513AD" w14:textId="4720CE2A" w:rsidR="00FF59EC" w:rsidRDefault="00C97EE9" w:rsidP="0068644D">
      <w:pPr>
        <w:pStyle w:val="RARMPnumberedparagraphs"/>
      </w:pPr>
      <w:r w:rsidRPr="00961290">
        <w:t>Uncertainty is addressed by approaches such as balance of evidence, conservative assumptions, and applying risk management measures that reduce the potential for risk scenarios involving uncertainty to lead to harm. If there is residual uncertainty that is importa</w:t>
      </w:r>
      <w:r>
        <w:t xml:space="preserve">nt </w:t>
      </w:r>
      <w:r w:rsidR="00B8355A">
        <w:t xml:space="preserve">for </w:t>
      </w:r>
      <w:r>
        <w:t xml:space="preserve">estimating the </w:t>
      </w:r>
      <w:r w:rsidRPr="00961290">
        <w:t>level of risk, the Regulator will take this uncertainty in</w:t>
      </w:r>
      <w:r w:rsidR="0068644D">
        <w:t>to account in making decisions.</w:t>
      </w:r>
    </w:p>
    <w:p w14:paraId="4AF64CEC" w14:textId="77777777" w:rsidR="003D5375" w:rsidRDefault="005D46BF" w:rsidP="0068644D">
      <w:pPr>
        <w:pStyle w:val="RARMPnumberedparagraphs"/>
      </w:pPr>
      <w:r>
        <w:t xml:space="preserve">As this </w:t>
      </w:r>
      <w:r w:rsidR="00781D9F">
        <w:t xml:space="preserve">is </w:t>
      </w:r>
      <w:r>
        <w:t xml:space="preserve">a first in human clinical trial, there is no available clinical biodistribution and shedding data for this GMO. </w:t>
      </w:r>
      <w:r w:rsidR="002C2C5C">
        <w:t xml:space="preserve">Pre-clinical data using the GMO and clinical data from similar GMOs have been </w:t>
      </w:r>
      <w:r w:rsidR="00443D60">
        <w:t>considered</w:t>
      </w:r>
      <w:r w:rsidR="002C2C5C">
        <w:t xml:space="preserve"> in this assessment.</w:t>
      </w:r>
    </w:p>
    <w:p w14:paraId="274A6516" w14:textId="1544F334" w:rsidR="008057FB" w:rsidRDefault="002C2C5C" w:rsidP="0068644D">
      <w:pPr>
        <w:pStyle w:val="RARMPnumberedparagraphs"/>
      </w:pPr>
      <w:r>
        <w:t xml:space="preserve"> </w:t>
      </w:r>
      <w:r w:rsidR="001853E8">
        <w:t xml:space="preserve">Although the GMO is likely to produce a colibactin (a genotoxin), there is uncertainties on whether the GMO can cause cancer. However, the parent organism used to generate the GMO has been safely used as a probiotic for over 100 years. </w:t>
      </w:r>
      <w:r w:rsidR="005743BA">
        <w:t xml:space="preserve">Additionally, there is no information to suggest that the genetic modification proposed for this clinical trial would impact the production of colibactin compared to the parental </w:t>
      </w:r>
      <w:r w:rsidR="00631EA8">
        <w:t xml:space="preserve">EcN </w:t>
      </w:r>
      <w:r w:rsidR="005743BA">
        <w:t>strain. However, this remains an area of some uncertainty.</w:t>
      </w:r>
    </w:p>
    <w:p w14:paraId="56A9C03B" w14:textId="67133003" w:rsidR="002C388E" w:rsidRDefault="006010D4" w:rsidP="0068644D">
      <w:pPr>
        <w:pStyle w:val="RARMPnumberedparagraphs"/>
      </w:pPr>
      <w:r>
        <w:t>T</w:t>
      </w:r>
      <w:r w:rsidR="00F63A77">
        <w:t>here</w:t>
      </w:r>
      <w:r>
        <w:t xml:space="preserve"> </w:t>
      </w:r>
      <w:r w:rsidR="00F63A77">
        <w:t xml:space="preserve">is information from mouse studies indicating that the deletion of Gene </w:t>
      </w:r>
      <w:r>
        <w:t>B reduces the ability of</w:t>
      </w:r>
      <w:r w:rsidR="003D5375">
        <w:t xml:space="preserve"> the GM</w:t>
      </w:r>
      <w:r>
        <w:t xml:space="preserve"> </w:t>
      </w:r>
      <w:r w:rsidRPr="006A0AAF">
        <w:rPr>
          <w:i/>
          <w:iCs/>
        </w:rPr>
        <w:t>E. coli</w:t>
      </w:r>
      <w:r>
        <w:t xml:space="preserve"> to</w:t>
      </w:r>
      <w:r w:rsidR="00F63A77">
        <w:t xml:space="preserve"> colonise a healthy gut compared to WT</w:t>
      </w:r>
      <w:r>
        <w:t>, based on mouse studies</w:t>
      </w:r>
      <w:r w:rsidR="00F63A77">
        <w:t>.</w:t>
      </w:r>
      <w:r>
        <w:t xml:space="preserve"> However, there is uncertainty about whether the deletion of Gene B will result in a reduced ability for the GMO to colonise a healthy human gut. </w:t>
      </w:r>
    </w:p>
    <w:p w14:paraId="66664177" w14:textId="3F2C0D14" w:rsidR="00C97EE9" w:rsidRPr="0062604E" w:rsidRDefault="00C97EE9" w:rsidP="00C97EE9">
      <w:pPr>
        <w:pStyle w:val="RARMPnumberedparagraphs"/>
      </w:pPr>
      <w:r w:rsidRPr="0062604E">
        <w:t>Overall, the level of uncertainty in this risk assessment is considered low and does not impact on the overall estimate of risk.</w:t>
      </w:r>
    </w:p>
    <w:p w14:paraId="75F7AD74" w14:textId="6EB1FED0" w:rsidR="00ED664E" w:rsidRPr="006404A8" w:rsidRDefault="00ED664E" w:rsidP="00E1104A">
      <w:pPr>
        <w:pStyle w:val="2RARMP"/>
      </w:pPr>
      <w:bookmarkStart w:id="350" w:name="_Toc47536768"/>
      <w:bookmarkStart w:id="351" w:name="_Ref329596058"/>
      <w:bookmarkStart w:id="352" w:name="_Ref329596068"/>
      <w:bookmarkStart w:id="353" w:name="_Toc337043444"/>
      <w:bookmarkStart w:id="354" w:name="_Toc376438182"/>
      <w:bookmarkStart w:id="355" w:name="_Toc377743583"/>
      <w:bookmarkStart w:id="356" w:name="_Toc214523877"/>
      <w:bookmarkStart w:id="357" w:name="_Toc209859597"/>
      <w:bookmarkStart w:id="358" w:name="_Toc274904777"/>
      <w:bookmarkStart w:id="359" w:name="_Toc291151830"/>
      <w:bookmarkStart w:id="360" w:name="_Toc309054030"/>
      <w:bookmarkStart w:id="361" w:name="_Toc309833722"/>
      <w:bookmarkEnd w:id="234"/>
      <w:r w:rsidRPr="006404A8">
        <w:t xml:space="preserve">Risk </w:t>
      </w:r>
      <w:r w:rsidR="00A2563E">
        <w:t>evaluation</w:t>
      </w:r>
      <w:bookmarkEnd w:id="350"/>
      <w:bookmarkEnd w:id="351"/>
      <w:bookmarkEnd w:id="352"/>
      <w:bookmarkEnd w:id="353"/>
      <w:bookmarkEnd w:id="354"/>
      <w:bookmarkEnd w:id="355"/>
      <w:bookmarkEnd w:id="356"/>
    </w:p>
    <w:p w14:paraId="41413977" w14:textId="3C7B29AA" w:rsidR="00A2563E" w:rsidRPr="001C519E" w:rsidRDefault="00A2563E" w:rsidP="00A2563E">
      <w:pPr>
        <w:pStyle w:val="RARMPnumberedparagraphs"/>
      </w:pPr>
      <w:r w:rsidRPr="000F4F6D">
        <w:t>Risk</w:t>
      </w:r>
      <w:r w:rsidRPr="00383F25">
        <w:rPr>
          <w:rFonts w:eastAsia="Times"/>
        </w:rPr>
        <w:t xml:space="preserve"> is evaluated against the objective of protecting the health and safety of people and the environment to determine the level of concern and, subsequently, the need for controls to mitigate or reduce risk. Risk evaluation may also aid consideration of whether the proposed dealings should be authorised, need further assessment, or require collection of additional information.</w:t>
      </w:r>
    </w:p>
    <w:p w14:paraId="7E465215" w14:textId="77777777" w:rsidR="00A2563E" w:rsidRPr="00383F25" w:rsidRDefault="00A2563E" w:rsidP="00A2563E">
      <w:pPr>
        <w:pStyle w:val="RARMPnumberedparagraphs"/>
        <w:rPr>
          <w:rFonts w:eastAsia="Times"/>
        </w:rPr>
      </w:pPr>
      <w:r w:rsidRPr="00383F25">
        <w:rPr>
          <w:rFonts w:eastAsia="Times"/>
        </w:rPr>
        <w:t xml:space="preserve">Factors </w:t>
      </w:r>
      <w:r w:rsidRPr="000F4F6D">
        <w:t>used</w:t>
      </w:r>
      <w:r w:rsidRPr="00383F25">
        <w:rPr>
          <w:rFonts w:eastAsia="Times"/>
        </w:rPr>
        <w:t xml:space="preserve"> to determine which risks need treatment may include:</w:t>
      </w:r>
    </w:p>
    <w:p w14:paraId="6AC7F73F" w14:textId="01E9CA4B" w:rsidR="00A2563E" w:rsidRPr="00383F25" w:rsidRDefault="00A2563E" w:rsidP="00B50718">
      <w:pPr>
        <w:pStyle w:val="bulletloaded"/>
        <w:numPr>
          <w:ilvl w:val="0"/>
          <w:numId w:val="12"/>
        </w:numPr>
      </w:pPr>
      <w:r w:rsidRPr="00383F25">
        <w:t>risk criteria</w:t>
      </w:r>
      <w:r w:rsidR="00891167">
        <w:t>,</w:t>
      </w:r>
    </w:p>
    <w:p w14:paraId="14652366" w14:textId="2911CC5D" w:rsidR="00A2563E" w:rsidRPr="00383F25" w:rsidRDefault="00A2563E" w:rsidP="00B50718">
      <w:pPr>
        <w:pStyle w:val="bulletloaded"/>
        <w:numPr>
          <w:ilvl w:val="0"/>
          <w:numId w:val="12"/>
        </w:numPr>
      </w:pPr>
      <w:r w:rsidRPr="00383F25">
        <w:t>level of risk</w:t>
      </w:r>
      <w:r w:rsidR="00891167">
        <w:t>,</w:t>
      </w:r>
    </w:p>
    <w:p w14:paraId="070BCF1C" w14:textId="5C2E014C" w:rsidR="00A2563E" w:rsidRPr="00642AC6" w:rsidRDefault="00A2563E" w:rsidP="00B50718">
      <w:pPr>
        <w:pStyle w:val="bulletloaded"/>
        <w:numPr>
          <w:ilvl w:val="0"/>
          <w:numId w:val="12"/>
        </w:numPr>
      </w:pPr>
      <w:r w:rsidRPr="00642AC6">
        <w:t>uncertainty associated with risk characterisation</w:t>
      </w:r>
      <w:r w:rsidR="00891167" w:rsidRPr="00642AC6">
        <w:t>, and</w:t>
      </w:r>
    </w:p>
    <w:p w14:paraId="6B150A7C" w14:textId="4ED592E6" w:rsidR="00A2563E" w:rsidRPr="00642AC6" w:rsidRDefault="00A2563E" w:rsidP="00B50718">
      <w:pPr>
        <w:pStyle w:val="bulletloaded"/>
        <w:numPr>
          <w:ilvl w:val="0"/>
          <w:numId w:val="12"/>
        </w:numPr>
      </w:pPr>
      <w:r w:rsidRPr="00642AC6">
        <w:t>interactions between substantive risks.</w:t>
      </w:r>
    </w:p>
    <w:p w14:paraId="60CB5F85" w14:textId="45AAEA81" w:rsidR="00642AC6" w:rsidRPr="00642AC6" w:rsidRDefault="00A2563E" w:rsidP="00642AC6">
      <w:pPr>
        <w:pStyle w:val="RARMPnumberedparagraphs"/>
      </w:pPr>
      <w:r w:rsidRPr="00642AC6">
        <w:t xml:space="preserve">Three risk scenarios were identified whereby the proposed dealings might give rise to harm to people or the environment. This included consideration of </w:t>
      </w:r>
      <w:r w:rsidR="00642AC6" w:rsidRPr="00642AC6">
        <w:t xml:space="preserve">whether people and animals can be exposed to the GMO </w:t>
      </w:r>
      <w:r w:rsidR="00E65152">
        <w:t xml:space="preserve">while conducting the dealings </w:t>
      </w:r>
      <w:r w:rsidR="00642AC6" w:rsidRPr="00642AC6">
        <w:t xml:space="preserve">and whether there is a potential for </w:t>
      </w:r>
      <w:r w:rsidR="001853E8">
        <w:t>HGT</w:t>
      </w:r>
      <w:r w:rsidR="00642AC6" w:rsidRPr="00642AC6">
        <w:t xml:space="preserve"> of the GMO with other </w:t>
      </w:r>
      <w:r w:rsidR="001853E8">
        <w:t>bacteria</w:t>
      </w:r>
      <w:r w:rsidR="00642AC6" w:rsidRPr="00642AC6">
        <w:t>. The potential for</w:t>
      </w:r>
      <w:r w:rsidR="00590CF6">
        <w:t xml:space="preserve"> the</w:t>
      </w:r>
      <w:r w:rsidR="00642AC6" w:rsidRPr="00642AC6">
        <w:t xml:space="preserve"> GMO to be released into the environment and its effects </w:t>
      </w:r>
      <w:r w:rsidR="00590CF6" w:rsidRPr="00642AC6">
        <w:t>w</w:t>
      </w:r>
      <w:r w:rsidR="00590CF6">
        <w:t>ere</w:t>
      </w:r>
      <w:r w:rsidR="00590CF6" w:rsidRPr="00642AC6">
        <w:t xml:space="preserve"> </w:t>
      </w:r>
      <w:r w:rsidR="00642AC6" w:rsidRPr="00642AC6">
        <w:t xml:space="preserve">also considered. </w:t>
      </w:r>
    </w:p>
    <w:p w14:paraId="347547F3" w14:textId="77777777" w:rsidR="00A2563E" w:rsidRPr="006B03E2" w:rsidRDefault="00A2563E" w:rsidP="00A2563E">
      <w:pPr>
        <w:pStyle w:val="RARMPnumberedparagraphs"/>
      </w:pPr>
      <w:r w:rsidRPr="006B03E2">
        <w:lastRenderedPageBreak/>
        <w:t>A risk is substantive only when the risk scenario may, because of gene technology, have some chance of causing harm. Risk scenarios that do not lead to harm, or could not reasonably occur, do not represent an identified risk and do not advance in the risk assessment process.</w:t>
      </w:r>
    </w:p>
    <w:p w14:paraId="12561065" w14:textId="6ED18453" w:rsidR="00A2563E" w:rsidRPr="006B03E2" w:rsidRDefault="00A2563E" w:rsidP="00A2563E">
      <w:pPr>
        <w:pStyle w:val="RARMPnumberedparagraphs"/>
      </w:pPr>
      <w:r w:rsidRPr="00046A62">
        <w:t xml:space="preserve">In the context of the </w:t>
      </w:r>
      <w:r w:rsidR="00994E96">
        <w:t>range of</w:t>
      </w:r>
      <w:r w:rsidR="00994E96" w:rsidRPr="00046A62">
        <w:t xml:space="preserve"> </w:t>
      </w:r>
      <w:r w:rsidRPr="00046A62">
        <w:t xml:space="preserve">measures </w:t>
      </w:r>
      <w:r w:rsidR="00994E96">
        <w:t>already in place, including</w:t>
      </w:r>
      <w:r w:rsidRPr="008D4BB8">
        <w:t xml:space="preserve"> </w:t>
      </w:r>
      <w:r>
        <w:t xml:space="preserve">the </w:t>
      </w:r>
      <w:r w:rsidRPr="006B03E2">
        <w:t xml:space="preserve">operating guidelines </w:t>
      </w:r>
      <w:r w:rsidR="00994E96">
        <w:t xml:space="preserve">and requirements </w:t>
      </w:r>
      <w:r w:rsidRPr="006B03E2">
        <w:t xml:space="preserve">of the </w:t>
      </w:r>
      <w:r w:rsidR="00994E96">
        <w:t>other</w:t>
      </w:r>
      <w:r w:rsidR="00994E96" w:rsidRPr="006B03E2">
        <w:t xml:space="preserve"> </w:t>
      </w:r>
      <w:r w:rsidRPr="006B03E2">
        <w:t>regulatory agencies</w:t>
      </w:r>
      <w:r w:rsidRPr="00046A62">
        <w:t xml:space="preserve">, and considering both the short and long term, </w:t>
      </w:r>
      <w:r w:rsidR="00891167">
        <w:t>none</w:t>
      </w:r>
      <w:r w:rsidR="00891167" w:rsidRPr="00046A62">
        <w:t xml:space="preserve"> </w:t>
      </w:r>
      <w:r w:rsidRPr="00046A62">
        <w:t xml:space="preserve">of these scenarios </w:t>
      </w:r>
      <w:r w:rsidRPr="004A11D5">
        <w:t>was identified</w:t>
      </w:r>
      <w:r w:rsidRPr="00046A62">
        <w:t xml:space="preserve"> as </w:t>
      </w:r>
      <w:r w:rsidR="00891167">
        <w:t xml:space="preserve">representing a </w:t>
      </w:r>
      <w:r w:rsidRPr="006B03E2">
        <w:t>substantive risk requiring further assessment. The principal reasons for this include:</w:t>
      </w:r>
    </w:p>
    <w:p w14:paraId="585B15A1" w14:textId="7E284C06" w:rsidR="00EB2070" w:rsidRDefault="00034873">
      <w:pPr>
        <w:pStyle w:val="RARMPnumberedparagraphs"/>
        <w:numPr>
          <w:ilvl w:val="0"/>
          <w:numId w:val="33"/>
        </w:numPr>
      </w:pPr>
      <w:r>
        <w:t>t</w:t>
      </w:r>
      <w:r w:rsidR="008C7ABE">
        <w:t xml:space="preserve">he GMO </w:t>
      </w:r>
      <w:r w:rsidR="00F976C8">
        <w:t xml:space="preserve">is unlikely to </w:t>
      </w:r>
      <w:r w:rsidR="008C7ABE">
        <w:t>be shed from recipients</w:t>
      </w:r>
      <w:r w:rsidR="006078F8">
        <w:t xml:space="preserve"> except in faeces</w:t>
      </w:r>
      <w:r w:rsidR="00A55DCB">
        <w:t xml:space="preserve"> and vomit</w:t>
      </w:r>
      <w:r w:rsidR="008C7ABE">
        <w:t>;</w:t>
      </w:r>
    </w:p>
    <w:p w14:paraId="7109DF96" w14:textId="5014342B" w:rsidR="00642AC6" w:rsidRDefault="00034873">
      <w:pPr>
        <w:pStyle w:val="RARMPnumberedparagraphs"/>
        <w:numPr>
          <w:ilvl w:val="0"/>
          <w:numId w:val="33"/>
        </w:numPr>
      </w:pPr>
      <w:r>
        <w:t>t</w:t>
      </w:r>
      <w:r w:rsidR="00642AC6">
        <w:t xml:space="preserve">he </w:t>
      </w:r>
      <w:r w:rsidR="00994E96">
        <w:t xml:space="preserve">likelihood </w:t>
      </w:r>
      <w:r w:rsidR="00642AC6">
        <w:t>of accidental exposure to</w:t>
      </w:r>
      <w:r w:rsidR="001D62F2">
        <w:t xml:space="preserve"> the GMO in people not being </w:t>
      </w:r>
      <w:r w:rsidR="00033515">
        <w:t>treated</w:t>
      </w:r>
      <w:r w:rsidR="00642AC6">
        <w:t xml:space="preserve"> </w:t>
      </w:r>
      <w:r w:rsidR="00647E50">
        <w:t xml:space="preserve">or animals </w:t>
      </w:r>
      <w:r w:rsidR="00893BA2">
        <w:t>would</w:t>
      </w:r>
      <w:r w:rsidR="00642AC6">
        <w:t xml:space="preserve"> be minimised due to well-established import, transport, storage and disposal procedures; </w:t>
      </w:r>
    </w:p>
    <w:p w14:paraId="0B8977BF" w14:textId="5A5A5CE9" w:rsidR="00FC616D" w:rsidRPr="00FC616D" w:rsidRDefault="001853E8">
      <w:pPr>
        <w:pStyle w:val="RARMPnumberedparagraphs"/>
        <w:numPr>
          <w:ilvl w:val="0"/>
          <w:numId w:val="33"/>
        </w:numPr>
      </w:pPr>
      <w:r>
        <w:t>limited ability and opportunity for the genetic modification to be transferred by horizontal gene transfer mechanisms</w:t>
      </w:r>
      <w:r w:rsidR="00034873">
        <w:rPr>
          <w:rFonts w:cs="Calibri"/>
        </w:rPr>
        <w:t>; and</w:t>
      </w:r>
    </w:p>
    <w:p w14:paraId="7B48AF39" w14:textId="7257A197" w:rsidR="00642AC6" w:rsidRDefault="00FC616D">
      <w:pPr>
        <w:pStyle w:val="RARMPnumberedparagraphs"/>
        <w:numPr>
          <w:ilvl w:val="0"/>
          <w:numId w:val="33"/>
        </w:numPr>
      </w:pPr>
      <w:r>
        <w:rPr>
          <w:rFonts w:cs="Calibri"/>
        </w:rPr>
        <w:t>survival and</w:t>
      </w:r>
      <w:r w:rsidR="00642AC6" w:rsidRPr="00815DA9">
        <w:rPr>
          <w:rFonts w:cs="Calibri"/>
        </w:rPr>
        <w:t xml:space="preserve"> persistence of the small </w:t>
      </w:r>
      <w:r w:rsidR="00746B45">
        <w:rPr>
          <w:rFonts w:cs="Calibri"/>
        </w:rPr>
        <w:t>amount</w:t>
      </w:r>
      <w:r w:rsidR="00642AC6" w:rsidRPr="00815DA9">
        <w:rPr>
          <w:rFonts w:cs="Calibri"/>
        </w:rPr>
        <w:t xml:space="preserve"> of GMO in the Australian aquatic </w:t>
      </w:r>
      <w:r w:rsidR="001D62F2">
        <w:rPr>
          <w:rFonts w:cs="Calibri"/>
        </w:rPr>
        <w:t xml:space="preserve">and terrestrial </w:t>
      </w:r>
      <w:r w:rsidR="00642AC6" w:rsidRPr="00815DA9">
        <w:rPr>
          <w:rFonts w:cs="Calibri"/>
        </w:rPr>
        <w:t xml:space="preserve">environment is </w:t>
      </w:r>
      <w:r w:rsidRPr="00FC616D">
        <w:rPr>
          <w:rFonts w:cs="Calibri"/>
        </w:rPr>
        <w:t>highly unlikely</w:t>
      </w:r>
      <w:r w:rsidR="00642AC6">
        <w:rPr>
          <w:rFonts w:cs="Calibri"/>
        </w:rPr>
        <w:t>.</w:t>
      </w:r>
    </w:p>
    <w:p w14:paraId="21265946" w14:textId="0F53E7A7" w:rsidR="008F5F84" w:rsidRDefault="00ED664E" w:rsidP="00781D9F">
      <w:pPr>
        <w:pStyle w:val="RARMPnumberedparagraphs"/>
        <w:sectPr w:rsidR="008F5F84" w:rsidSect="00D83417">
          <w:footerReference w:type="default" r:id="rId42"/>
          <w:pgSz w:w="11909" w:h="16834" w:code="9"/>
          <w:pgMar w:top="1418" w:right="1418" w:bottom="1418" w:left="1418" w:header="720" w:footer="720" w:gutter="0"/>
          <w:paperSrc w:first="2" w:other="2"/>
          <w:cols w:space="720"/>
          <w:rtlGutter/>
        </w:sectPr>
      </w:pPr>
      <w:r w:rsidRPr="006404A8">
        <w:t xml:space="preserve">Therefore, any risks to the health and safety of people, or the environment, from the proposed </w:t>
      </w:r>
      <w:r w:rsidR="00926776">
        <w:t xml:space="preserve">clinical trial using the GMO </w:t>
      </w:r>
      <w:r w:rsidRPr="006404A8">
        <w:t xml:space="preserve">are considered to be negligible. </w:t>
      </w:r>
      <w:r w:rsidR="00E1104A" w:rsidRPr="005056B8">
        <w:t xml:space="preserve">The </w:t>
      </w:r>
      <w:r w:rsidR="00E1104A" w:rsidRPr="00781D9F">
        <w:rPr>
          <w:i/>
        </w:rPr>
        <w:t>Risk Analysis Framework</w:t>
      </w:r>
      <w:r w:rsidR="00E1104A" w:rsidRPr="005056B8">
        <w:t xml:space="preserve"> (OGTR 2013), which guides the risk assessment and risk management process, defines negligible risks as insubstantial with no present need to invoke actions for their mitigation. No controls are required to treat these negligible risks. Hence, the Regulator </w:t>
      </w:r>
      <w:r w:rsidR="00E1104A" w:rsidRPr="00C43837">
        <w:t>considers that the dealings involved in this proposed release do not pose a significant risk to either people or the environment</w:t>
      </w:r>
      <w:r w:rsidR="00781D9F">
        <w:t>.</w:t>
      </w:r>
      <w:r w:rsidR="00E1104A" w:rsidRPr="00C43837">
        <w:rPr>
          <w:rStyle w:val="FootnoteReference"/>
        </w:rPr>
        <w:footnoteReference w:id="2"/>
      </w:r>
    </w:p>
    <w:p w14:paraId="6A6BEB28" w14:textId="77777777" w:rsidR="00ED664E" w:rsidRPr="0000143A" w:rsidRDefault="00ED664E" w:rsidP="00ED664E">
      <w:pPr>
        <w:pStyle w:val="1RARMP"/>
      </w:pPr>
      <w:bookmarkStart w:id="362" w:name="_Toc202859581"/>
      <w:bookmarkStart w:id="363" w:name="_Toc223510482"/>
      <w:bookmarkStart w:id="364" w:name="_Toc301341858"/>
      <w:bookmarkStart w:id="365" w:name="_Toc47536769"/>
      <w:bookmarkStart w:id="366" w:name="_Ref57119365"/>
      <w:bookmarkStart w:id="367" w:name="_Toc214523878"/>
      <w:bookmarkStart w:id="368" w:name="_Toc109207389"/>
      <w:bookmarkStart w:id="369" w:name="_Toc111019337"/>
      <w:bookmarkStart w:id="370" w:name="_Toc112822925"/>
      <w:bookmarkStart w:id="371" w:name="_Toc127695746"/>
      <w:bookmarkStart w:id="372" w:name="_Toc142471173"/>
      <w:bookmarkStart w:id="373" w:name="_Toc142987540"/>
      <w:bookmarkStart w:id="374" w:name="_Toc143058829"/>
      <w:bookmarkEnd w:id="357"/>
      <w:bookmarkEnd w:id="358"/>
      <w:bookmarkEnd w:id="359"/>
      <w:bookmarkEnd w:id="360"/>
      <w:bookmarkEnd w:id="361"/>
      <w:r w:rsidRPr="0000143A">
        <w:lastRenderedPageBreak/>
        <w:t>Risk management</w:t>
      </w:r>
      <w:bookmarkEnd w:id="362"/>
      <w:bookmarkEnd w:id="363"/>
      <w:bookmarkEnd w:id="364"/>
      <w:r w:rsidRPr="0000143A">
        <w:t xml:space="preserve"> plan</w:t>
      </w:r>
      <w:bookmarkEnd w:id="365"/>
      <w:bookmarkEnd w:id="366"/>
      <w:bookmarkEnd w:id="367"/>
    </w:p>
    <w:p w14:paraId="492954E4" w14:textId="77777777" w:rsidR="00ED664E" w:rsidRPr="0000143A" w:rsidRDefault="00ED664E" w:rsidP="00E1104A">
      <w:pPr>
        <w:pStyle w:val="2RARMP"/>
      </w:pPr>
      <w:bookmarkStart w:id="375" w:name="_Toc446425415"/>
      <w:bookmarkStart w:id="376" w:name="_Toc47536770"/>
      <w:bookmarkStart w:id="377" w:name="_Toc214523879"/>
      <w:r w:rsidRPr="0000143A">
        <w:t>Background</w:t>
      </w:r>
      <w:bookmarkEnd w:id="375"/>
      <w:bookmarkEnd w:id="376"/>
      <w:bookmarkEnd w:id="377"/>
    </w:p>
    <w:p w14:paraId="51AA963A" w14:textId="77777777" w:rsidR="00ED664E" w:rsidRPr="0000143A" w:rsidRDefault="00ED664E" w:rsidP="008F448C">
      <w:pPr>
        <w:pStyle w:val="RARMPnumberedparagraphs"/>
        <w:tabs>
          <w:tab w:val="clear" w:pos="567"/>
        </w:tabs>
      </w:pPr>
      <w:r w:rsidRPr="0000143A">
        <w:t>Risk management is used to protect the health and safety of people and to protect the environment by controlling or mitigating risk. The risk management plan addresses risks evaluated as requiring treatment and considers limits and controls proposed by the applicant, as well as general risk management measures. The risk management plan informs the Regulator’s decision-making process and is given effect through proposed licence conditions.</w:t>
      </w:r>
    </w:p>
    <w:p w14:paraId="18522263" w14:textId="77777777" w:rsidR="00ED664E" w:rsidRPr="0000143A" w:rsidRDefault="00ED664E" w:rsidP="008F448C">
      <w:pPr>
        <w:pStyle w:val="RARMPnumberedparagraphs"/>
        <w:tabs>
          <w:tab w:val="clear" w:pos="567"/>
        </w:tabs>
      </w:pPr>
      <w:r w:rsidRPr="0000143A">
        <w:t>Under section 56 of the Act, the Regulator must not issue a licence unless satisfied that any risks posed by the dealings proposed to be authorised by the licence are able to be managed in a way that protects the health and safety of people and the environment.</w:t>
      </w:r>
    </w:p>
    <w:p w14:paraId="21FDF859" w14:textId="24307A25" w:rsidR="00ED664E" w:rsidRPr="0000143A" w:rsidRDefault="00ED664E" w:rsidP="008F448C">
      <w:pPr>
        <w:pStyle w:val="RARMPnumberedparagraphs"/>
        <w:tabs>
          <w:tab w:val="clear" w:pos="567"/>
        </w:tabs>
      </w:pPr>
      <w:r w:rsidRPr="0000143A">
        <w:t xml:space="preserve">All licences are subject to </w:t>
      </w:r>
      <w:r w:rsidR="00771C98">
        <w:t>3</w:t>
      </w:r>
      <w:r w:rsidR="00771C98" w:rsidRPr="0000143A">
        <w:t xml:space="preserve"> </w:t>
      </w:r>
      <w:r w:rsidRPr="0000143A">
        <w:t>conditions prescribed in the Act. Section 63 of the Act requires that each licence holder inform relevant people of their obligations under the licence. The other statutory conditions allow the Regulator to maintain oversight of lic</w:t>
      </w:r>
      <w:r>
        <w:t>ensed dealings: S</w:t>
      </w:r>
      <w:r w:rsidRPr="0000143A">
        <w:t>ection 64 requires the licence holder to provide access to premises to OGTR inspectors</w:t>
      </w:r>
      <w:r>
        <w:t xml:space="preserve"> and S</w:t>
      </w:r>
      <w:r w:rsidRPr="0000143A">
        <w:t>ection 65 requires the licence holder to report any information about risks or unintended effects of the dealing to the Regulator on becoming aware of them. Matters related to the ongoing suitability of the licence holder are also required to be reported to the Regulator.</w:t>
      </w:r>
    </w:p>
    <w:p w14:paraId="272D33A4" w14:textId="77777777" w:rsidR="00ED664E" w:rsidRDefault="00ED664E" w:rsidP="008F448C">
      <w:pPr>
        <w:pStyle w:val="RARMPnumberedparagraphs"/>
        <w:tabs>
          <w:tab w:val="clear" w:pos="567"/>
        </w:tabs>
      </w:pPr>
      <w:r w:rsidRPr="0000143A">
        <w:t>The licence is also subject to any conditions imposed by the Regulator. Examples of the matters to which conditions may relate are</w:t>
      </w:r>
      <w:r>
        <w:t xml:space="preserve"> listed in S</w:t>
      </w:r>
      <w:r w:rsidRPr="0000143A">
        <w:t>ection 62 of the Act. Licence conditions can be imposed to limit and control the scope of the dealings. In addition, the Regulator has extensive powers to monitor compliance with licence condition</w:t>
      </w:r>
      <w:r>
        <w:t>s under S</w:t>
      </w:r>
      <w:r w:rsidRPr="0000143A">
        <w:t>ection 152 of the Act.</w:t>
      </w:r>
    </w:p>
    <w:p w14:paraId="34215D61" w14:textId="77777777" w:rsidR="00ED664E" w:rsidRPr="0000143A" w:rsidRDefault="00ED664E" w:rsidP="00E1104A">
      <w:pPr>
        <w:pStyle w:val="2RARMP"/>
      </w:pPr>
      <w:bookmarkStart w:id="378" w:name="_Toc47536771"/>
      <w:bookmarkStart w:id="379" w:name="_Toc214523880"/>
      <w:r w:rsidRPr="0000143A">
        <w:t>Risk treatment measures for substantive risks</w:t>
      </w:r>
      <w:bookmarkEnd w:id="378"/>
      <w:bookmarkEnd w:id="379"/>
    </w:p>
    <w:p w14:paraId="7F082CE6" w14:textId="6BD16CD7" w:rsidR="00ED664E" w:rsidRPr="0000143A" w:rsidRDefault="00ED664E" w:rsidP="008F448C">
      <w:pPr>
        <w:pStyle w:val="RARMPnumberedparagraphs"/>
        <w:tabs>
          <w:tab w:val="clear" w:pos="567"/>
        </w:tabs>
      </w:pPr>
      <w:r w:rsidRPr="0000143A">
        <w:t>The risk assessment of ri</w:t>
      </w:r>
      <w:r w:rsidR="00C11550">
        <w:t xml:space="preserve">sk scenarios listed in </w:t>
      </w:r>
      <w:r w:rsidR="00C11550">
        <w:fldChar w:fldCharType="begin"/>
      </w:r>
      <w:r w:rsidR="00C11550">
        <w:instrText xml:space="preserve"> REF _Ref57119450 \n \h </w:instrText>
      </w:r>
      <w:r w:rsidR="00C11550">
        <w:fldChar w:fldCharType="separate"/>
      </w:r>
      <w:r w:rsidR="008453F1">
        <w:t>Chapter 2</w:t>
      </w:r>
      <w:r w:rsidR="00C11550">
        <w:fldChar w:fldCharType="end"/>
      </w:r>
      <w:r w:rsidRPr="0000143A">
        <w:t xml:space="preserve"> concluded that there are negligible risks to people and the environment from the proposed </w:t>
      </w:r>
      <w:r w:rsidR="004C75C9">
        <w:t>clinical trial with</w:t>
      </w:r>
      <w:r w:rsidRPr="00B901C7">
        <w:t xml:space="preserve"> the GM</w:t>
      </w:r>
      <w:r w:rsidR="00B901C7" w:rsidRPr="00B901C7">
        <w:t>O</w:t>
      </w:r>
      <w:r w:rsidRPr="00B901C7">
        <w:t>. These risk scenarios were considered in the context of the</w:t>
      </w:r>
      <w:r w:rsidR="004C75C9">
        <w:t xml:space="preserve"> scale of the proposed clinical trial (</w:t>
      </w:r>
      <w:r w:rsidR="00EE70D5">
        <w:fldChar w:fldCharType="begin"/>
      </w:r>
      <w:r w:rsidR="00EE70D5">
        <w:instrText xml:space="preserve"> REF _Ref67492471 \n \h </w:instrText>
      </w:r>
      <w:r w:rsidR="00EE70D5">
        <w:fldChar w:fldCharType="separate"/>
      </w:r>
      <w:r w:rsidR="008453F1">
        <w:t>Chapter 1</w:t>
      </w:r>
      <w:r w:rsidR="00EE70D5">
        <w:fldChar w:fldCharType="end"/>
      </w:r>
      <w:r w:rsidR="00EE70D5">
        <w:t xml:space="preserve">, Section </w:t>
      </w:r>
      <w:r w:rsidR="00EE70D5">
        <w:fldChar w:fldCharType="begin"/>
      </w:r>
      <w:r w:rsidR="00EE70D5">
        <w:instrText xml:space="preserve"> REF _Ref56778381 \n \h </w:instrText>
      </w:r>
      <w:r w:rsidR="00EE70D5">
        <w:fldChar w:fldCharType="separate"/>
      </w:r>
      <w:r w:rsidR="008453F1">
        <w:t>2.1</w:t>
      </w:r>
      <w:r w:rsidR="00EE70D5">
        <w:fldChar w:fldCharType="end"/>
      </w:r>
      <w:r w:rsidR="004C75C9">
        <w:t>), the proposed controls (</w:t>
      </w:r>
      <w:r w:rsidR="00EE70D5">
        <w:fldChar w:fldCharType="begin"/>
      </w:r>
      <w:r w:rsidR="00EE70D5">
        <w:instrText xml:space="preserve"> REF _Ref67492471 \n \h </w:instrText>
      </w:r>
      <w:r w:rsidR="00EE70D5">
        <w:fldChar w:fldCharType="separate"/>
      </w:r>
      <w:r w:rsidR="008453F1">
        <w:t>Chapter 1</w:t>
      </w:r>
      <w:r w:rsidR="00EE70D5">
        <w:fldChar w:fldCharType="end"/>
      </w:r>
      <w:r w:rsidR="00EE70D5">
        <w:t xml:space="preserve">, Section </w:t>
      </w:r>
      <w:r w:rsidR="00EE70D5">
        <w:fldChar w:fldCharType="begin"/>
      </w:r>
      <w:r w:rsidR="00EE70D5">
        <w:instrText xml:space="preserve"> REF _Ref57040802 \n \h </w:instrText>
      </w:r>
      <w:r w:rsidR="00EE70D5">
        <w:fldChar w:fldCharType="separate"/>
      </w:r>
      <w:r w:rsidR="008453F1">
        <w:t>2.2</w:t>
      </w:r>
      <w:r w:rsidR="00EE70D5">
        <w:fldChar w:fldCharType="end"/>
      </w:r>
      <w:r w:rsidR="004C75C9">
        <w:t>), the</w:t>
      </w:r>
      <w:r w:rsidRPr="00B901C7">
        <w:t xml:space="preserve"> proposed receiving environment</w:t>
      </w:r>
      <w:r w:rsidR="004C75C9">
        <w:t xml:space="preserve"> (</w:t>
      </w:r>
      <w:r w:rsidR="00926776">
        <w:fldChar w:fldCharType="begin"/>
      </w:r>
      <w:r w:rsidR="00926776">
        <w:instrText xml:space="preserve"> REF _Ref67492471 \n \h </w:instrText>
      </w:r>
      <w:r w:rsidR="00926776">
        <w:fldChar w:fldCharType="separate"/>
      </w:r>
      <w:r w:rsidR="008453F1">
        <w:t>Chapter 1</w:t>
      </w:r>
      <w:r w:rsidR="00926776">
        <w:fldChar w:fldCharType="end"/>
      </w:r>
      <w:r w:rsidR="00926776">
        <w:t xml:space="preserve">, </w:t>
      </w:r>
      <w:r w:rsidR="00926776">
        <w:fldChar w:fldCharType="begin"/>
      </w:r>
      <w:r w:rsidR="00926776">
        <w:instrText xml:space="preserve"> REF _Ref191119091 \n \h </w:instrText>
      </w:r>
      <w:r w:rsidR="00926776">
        <w:fldChar w:fldCharType="separate"/>
      </w:r>
      <w:r w:rsidR="008453F1">
        <w:t>Section 5</w:t>
      </w:r>
      <w:r w:rsidR="00926776">
        <w:fldChar w:fldCharType="end"/>
      </w:r>
      <w:r w:rsidR="004C75C9">
        <w:t>), and considering both the short and long term effects of the GMO. Limits and controls proposed by the applicant and other general risk management measures are discussed below.</w:t>
      </w:r>
    </w:p>
    <w:p w14:paraId="77AF6B83" w14:textId="77777777" w:rsidR="00ED664E" w:rsidRPr="0000143A" w:rsidRDefault="00ED664E" w:rsidP="00E1104A">
      <w:pPr>
        <w:pStyle w:val="2RARMP"/>
      </w:pPr>
      <w:bookmarkStart w:id="380" w:name="_Toc47536772"/>
      <w:bookmarkStart w:id="381" w:name="_Toc214523881"/>
      <w:r w:rsidRPr="0000143A">
        <w:t>General risk management</w:t>
      </w:r>
      <w:bookmarkEnd w:id="380"/>
      <w:bookmarkEnd w:id="381"/>
    </w:p>
    <w:p w14:paraId="11E97F7B" w14:textId="49FCF7B6" w:rsidR="00ED664E" w:rsidRPr="0000143A" w:rsidRDefault="003D53C8" w:rsidP="003D53C8">
      <w:pPr>
        <w:pStyle w:val="RARMPnumberedparagraphs"/>
      </w:pPr>
      <w:r w:rsidRPr="00811604">
        <w:t xml:space="preserve">The limits and controls proposed in the application were important in establishing the context for the risk assessment and in reaching the conclusion that the risks posed to people and the environment are negligible. Therefore, to maintain the risk context, </w:t>
      </w:r>
      <w:r>
        <w:t xml:space="preserve">draft </w:t>
      </w:r>
      <w:r w:rsidRPr="00811604">
        <w:t xml:space="preserve">licence conditions have been </w:t>
      </w:r>
      <w:r w:rsidR="00856119">
        <w:t>pro</w:t>
      </w:r>
      <w:r>
        <w:t>posed</w:t>
      </w:r>
      <w:r w:rsidRPr="00811604">
        <w:t xml:space="preserve"> to limit </w:t>
      </w:r>
      <w:r w:rsidRPr="00961290">
        <w:rPr>
          <w:rFonts w:eastAsia="SimSun"/>
        </w:rPr>
        <w:t xml:space="preserve">the </w:t>
      </w:r>
      <w:r>
        <w:rPr>
          <w:rFonts w:eastAsia="SimSun"/>
        </w:rPr>
        <w:t>number of trial participan</w:t>
      </w:r>
      <w:r w:rsidRPr="00970547">
        <w:rPr>
          <w:rFonts w:eastAsia="SimSun"/>
        </w:rPr>
        <w:t>ts</w:t>
      </w:r>
      <w:r w:rsidRPr="00811604">
        <w:t xml:space="preserve">, </w:t>
      </w:r>
      <w:r w:rsidR="0012382E">
        <w:rPr>
          <w:rFonts w:eastAsia="SimSun"/>
        </w:rPr>
        <w:t>limit the location of the trial</w:t>
      </w:r>
      <w:r w:rsidRPr="00970547">
        <w:rPr>
          <w:rFonts w:eastAsia="SimSun"/>
        </w:rPr>
        <w:t xml:space="preserve"> to hospitals and clinical trial sites, </w:t>
      </w:r>
      <w:r>
        <w:rPr>
          <w:rFonts w:eastAsia="SimSun"/>
        </w:rPr>
        <w:t xml:space="preserve">limit the </w:t>
      </w:r>
      <w:r w:rsidRPr="00970547">
        <w:rPr>
          <w:rFonts w:eastAsia="SimSun"/>
        </w:rPr>
        <w:t xml:space="preserve">duration of the trial, as well as a range of </w:t>
      </w:r>
      <w:r w:rsidRPr="00EB3705">
        <w:rPr>
          <w:rFonts w:eastAsia="SimSun"/>
        </w:rPr>
        <w:t>controls</w:t>
      </w:r>
      <w:r w:rsidRPr="00EB3705">
        <w:t xml:space="preserve"> to restrict</w:t>
      </w:r>
      <w:r w:rsidRPr="00811604">
        <w:t xml:space="preserve"> the spread and persistence of the GMOs and their genetic material in the environment. The conditions are discussed and summarised in this Chapter and listed in detail in </w:t>
      </w:r>
      <w:r>
        <w:t>the draft licence</w:t>
      </w:r>
      <w:r w:rsidR="00921BE9">
        <w:t xml:space="preserve">. </w:t>
      </w:r>
    </w:p>
    <w:p w14:paraId="45CC3FD7" w14:textId="7DC889ED" w:rsidR="00ED664E" w:rsidRPr="0000143A" w:rsidRDefault="003D53C8" w:rsidP="003D53C8">
      <w:pPr>
        <w:pStyle w:val="Style3"/>
        <w:numPr>
          <w:ilvl w:val="2"/>
          <w:numId w:val="2"/>
        </w:numPr>
        <w:tabs>
          <w:tab w:val="clear" w:pos="284"/>
          <w:tab w:val="num" w:pos="1985"/>
        </w:tabs>
      </w:pPr>
      <w:bookmarkStart w:id="382" w:name="_Toc61015662"/>
      <w:bookmarkStart w:id="383" w:name="_Toc47536773"/>
      <w:bookmarkStart w:id="384" w:name="_Toc214523882"/>
      <w:r>
        <w:t>Limits and controls on the clinical trial</w:t>
      </w:r>
      <w:bookmarkEnd w:id="382"/>
      <w:bookmarkEnd w:id="383"/>
      <w:bookmarkEnd w:id="384"/>
    </w:p>
    <w:p w14:paraId="36CC5082" w14:textId="30210EBB" w:rsidR="003D53C8" w:rsidRPr="00961290" w:rsidRDefault="003D53C8" w:rsidP="00C72058">
      <w:pPr>
        <w:pStyle w:val="RARMPnumberedparagraphs"/>
      </w:pPr>
      <w:r w:rsidRPr="00961290">
        <w:t>Se</w:t>
      </w:r>
      <w:r w:rsidRPr="00C1583E">
        <w:t xml:space="preserve">ctions </w:t>
      </w:r>
      <w:r>
        <w:fldChar w:fldCharType="begin"/>
      </w:r>
      <w:r>
        <w:instrText xml:space="preserve"> REF _Ref56778381 \n \h </w:instrText>
      </w:r>
      <w:r>
        <w:fldChar w:fldCharType="separate"/>
      </w:r>
      <w:r w:rsidR="008453F1">
        <w:t>2.1</w:t>
      </w:r>
      <w:r>
        <w:fldChar w:fldCharType="end"/>
      </w:r>
      <w:r w:rsidRPr="00C1583E">
        <w:t xml:space="preserve"> and </w:t>
      </w:r>
      <w:r>
        <w:fldChar w:fldCharType="begin"/>
      </w:r>
      <w:r>
        <w:instrText xml:space="preserve"> REF _Ref57040802 \n \h </w:instrText>
      </w:r>
      <w:r>
        <w:fldChar w:fldCharType="separate"/>
      </w:r>
      <w:r w:rsidR="008453F1">
        <w:t>2.2</w:t>
      </w:r>
      <w:r>
        <w:fldChar w:fldCharType="end"/>
      </w:r>
      <w:r w:rsidRPr="00C1583E">
        <w:t xml:space="preserve"> in </w:t>
      </w:r>
      <w:r w:rsidR="00EE70D5">
        <w:fldChar w:fldCharType="begin"/>
      </w:r>
      <w:r w:rsidR="00EE70D5">
        <w:instrText xml:space="preserve"> REF _Ref67492394 \n \h </w:instrText>
      </w:r>
      <w:r w:rsidR="00EE70D5">
        <w:fldChar w:fldCharType="separate"/>
      </w:r>
      <w:r w:rsidR="008453F1">
        <w:t>Chapter 1</w:t>
      </w:r>
      <w:r w:rsidR="00EE70D5">
        <w:fldChar w:fldCharType="end"/>
      </w:r>
      <w:r w:rsidR="00EE70D5">
        <w:t xml:space="preserve"> </w:t>
      </w:r>
      <w:r w:rsidRPr="00C1583E">
        <w:t>list th</w:t>
      </w:r>
      <w:r w:rsidRPr="00961290">
        <w:t>e limits and controls proposed</w:t>
      </w:r>
      <w:r>
        <w:t xml:space="preserve"> by </w:t>
      </w:r>
      <w:r w:rsidR="001853E8">
        <w:t>Melius</w:t>
      </w:r>
      <w:r w:rsidRPr="00961290">
        <w:t xml:space="preserve">. Many of </w:t>
      </w:r>
      <w:r>
        <w:t>these are discussed in the</w:t>
      </w:r>
      <w:r w:rsidR="00F976C8">
        <w:t xml:space="preserve"> 3</w:t>
      </w:r>
      <w:r w:rsidRPr="00961290">
        <w:t xml:space="preserve"> risk scenarios considered in </w:t>
      </w:r>
      <w:r w:rsidR="00EE70D5">
        <w:fldChar w:fldCharType="begin"/>
      </w:r>
      <w:r w:rsidR="00EE70D5">
        <w:instrText xml:space="preserve"> REF _Ref67492419 \n \h </w:instrText>
      </w:r>
      <w:r w:rsidR="00EE70D5">
        <w:fldChar w:fldCharType="separate"/>
      </w:r>
      <w:r w:rsidR="008453F1">
        <w:t>Chapter 2</w:t>
      </w:r>
      <w:r w:rsidR="00EE70D5">
        <w:fldChar w:fldCharType="end"/>
      </w:r>
      <w:r w:rsidRPr="00961290">
        <w:t>. The appropriateness of the limits and controls is considered further in the following sections.</w:t>
      </w:r>
    </w:p>
    <w:p w14:paraId="57394E36" w14:textId="6E68ED67" w:rsidR="003D53C8" w:rsidRDefault="003D53C8" w:rsidP="00991711">
      <w:pPr>
        <w:pStyle w:val="4RARMP"/>
      </w:pPr>
      <w:r>
        <w:lastRenderedPageBreak/>
        <w:t xml:space="preserve">Consideration of limits and controls proposed by </w:t>
      </w:r>
      <w:r w:rsidR="001853E8">
        <w:t>Melius</w:t>
      </w:r>
    </w:p>
    <w:p w14:paraId="4C7A564B" w14:textId="389D0D1D" w:rsidR="003D53C8" w:rsidRPr="00F976C8" w:rsidRDefault="003D53C8" w:rsidP="00C72058">
      <w:pPr>
        <w:pStyle w:val="RARMPnumberedparagraphs"/>
      </w:pPr>
      <w:r w:rsidRPr="00F976C8">
        <w:t xml:space="preserve">The proposed clinical trial would involve a maximum of </w:t>
      </w:r>
      <w:r w:rsidR="0018797E">
        <w:t>3</w:t>
      </w:r>
      <w:r w:rsidR="001853E8">
        <w:t xml:space="preserve">6 </w:t>
      </w:r>
      <w:r w:rsidRPr="00F976C8">
        <w:t xml:space="preserve">participants within Australia, and dealings </w:t>
      </w:r>
      <w:r w:rsidR="00EE6767">
        <w:t>related to storage, preparation and administration of</w:t>
      </w:r>
      <w:r w:rsidR="00EE6767" w:rsidRPr="00F976C8">
        <w:t xml:space="preserve"> </w:t>
      </w:r>
      <w:r w:rsidRPr="00F976C8">
        <w:t xml:space="preserve">the GMOs would take place in medical facilities such as </w:t>
      </w:r>
      <w:r w:rsidR="005E6D28">
        <w:t xml:space="preserve">a hospital or </w:t>
      </w:r>
      <w:r w:rsidRPr="00F976C8">
        <w:t xml:space="preserve">clinical trial </w:t>
      </w:r>
      <w:r w:rsidR="00771C98">
        <w:t>facilities</w:t>
      </w:r>
      <w:r w:rsidR="005E6D28">
        <w:t xml:space="preserve"> in Brisbane</w:t>
      </w:r>
      <w:r w:rsidRPr="00F976C8">
        <w:t xml:space="preserve">. Activities that would occur outside of medical facilities include transport, storage and disposal of the GMOs. The applicant has proposed to complete </w:t>
      </w:r>
      <w:r w:rsidR="009C58DD">
        <w:t>dealings with the GMO</w:t>
      </w:r>
      <w:r w:rsidRPr="00F976C8">
        <w:t xml:space="preserve"> within </w:t>
      </w:r>
      <w:r w:rsidR="001853E8">
        <w:t>5</w:t>
      </w:r>
      <w:r w:rsidRPr="00F976C8">
        <w:t xml:space="preserve"> years of commencement. </w:t>
      </w:r>
      <w:r w:rsidR="001963E3">
        <w:t xml:space="preserve">A proposed licence condition limits the period when the GMO may be administered under the licence to </w:t>
      </w:r>
      <w:r w:rsidR="001853E8">
        <w:t>5</w:t>
      </w:r>
      <w:r w:rsidR="001963E3">
        <w:t xml:space="preserve"> years from the date of issue of the licence. </w:t>
      </w:r>
      <w:r w:rsidR="00B96533">
        <w:t>Other c</w:t>
      </w:r>
      <w:r w:rsidR="00B96533" w:rsidRPr="00F976C8">
        <w:t xml:space="preserve">onditions </w:t>
      </w:r>
      <w:r w:rsidRPr="00F976C8">
        <w:t xml:space="preserve">maintaining the risk context and proposed limits of the trial such as </w:t>
      </w:r>
      <w:r w:rsidR="00B96533">
        <w:t>a</w:t>
      </w:r>
      <w:r w:rsidR="00B96533" w:rsidRPr="00F976C8">
        <w:t xml:space="preserve"> </w:t>
      </w:r>
      <w:r w:rsidRPr="00F976C8">
        <w:t xml:space="preserve">maximum of </w:t>
      </w:r>
      <w:r w:rsidR="00B96533">
        <w:t>3</w:t>
      </w:r>
      <w:r w:rsidR="001853E8">
        <w:t>6</w:t>
      </w:r>
      <w:r w:rsidR="00B96533">
        <w:t xml:space="preserve"> </w:t>
      </w:r>
      <w:r w:rsidRPr="00F976C8">
        <w:t xml:space="preserve">trial participants and </w:t>
      </w:r>
      <w:r w:rsidR="00B96533">
        <w:t xml:space="preserve">requirements for </w:t>
      </w:r>
      <w:r w:rsidR="00D45C84">
        <w:t>dealings related to preparation and administration of the GMO to be conducted at a clinical trial site</w:t>
      </w:r>
      <w:r w:rsidRPr="00F976C8">
        <w:t xml:space="preserve"> </w:t>
      </w:r>
      <w:r w:rsidR="005B6268">
        <w:t>are</w:t>
      </w:r>
      <w:r w:rsidRPr="00F976C8">
        <w:t xml:space="preserve"> included in the draft licence.</w:t>
      </w:r>
      <w:r w:rsidR="005E6D28">
        <w:t xml:space="preserve"> Draft licence conditions </w:t>
      </w:r>
      <w:r w:rsidR="00611F27">
        <w:t>do</w:t>
      </w:r>
      <w:r w:rsidR="005E6D28">
        <w:t xml:space="preserve"> not limit the trial to be carried out in Brisbane as </w:t>
      </w:r>
      <w:r w:rsidR="00611F27">
        <w:t xml:space="preserve">any </w:t>
      </w:r>
      <w:r w:rsidR="005E6D28">
        <w:t>hospital</w:t>
      </w:r>
      <w:r w:rsidR="00611F27">
        <w:t>s</w:t>
      </w:r>
      <w:r w:rsidR="005E6D28">
        <w:t xml:space="preserve"> </w:t>
      </w:r>
      <w:r w:rsidR="00611F27">
        <w:t>or</w:t>
      </w:r>
      <w:r w:rsidR="005E6D28">
        <w:t xml:space="preserve"> clinical trial facilities in Australia would be appropriate to carry out this clinical trial. </w:t>
      </w:r>
    </w:p>
    <w:p w14:paraId="0C4D4B93" w14:textId="30AE7BE3" w:rsidR="003D53C8" w:rsidRPr="00144595" w:rsidRDefault="003D53C8" w:rsidP="00C72058">
      <w:pPr>
        <w:pStyle w:val="RARMPnumberedparagraphs"/>
      </w:pPr>
      <w:r w:rsidRPr="008B7C7B">
        <w:t xml:space="preserve">The applicant advised that import and transport of the GMO and waste containing the GMO would be in accordance with </w:t>
      </w:r>
      <w:r w:rsidR="003A0FE7">
        <w:t xml:space="preserve">IATA UN 3245 and </w:t>
      </w:r>
      <w:r w:rsidRPr="008B7C7B">
        <w:t xml:space="preserve">the Regulator’s </w:t>
      </w:r>
      <w:r w:rsidRPr="008B7C7B">
        <w:rPr>
          <w:i/>
        </w:rPr>
        <w:t>Guidelines for the Transport, Storage and Disposal of GMOs</w:t>
      </w:r>
      <w:r w:rsidR="00856119">
        <w:rPr>
          <w:iCs/>
        </w:rPr>
        <w:t>,</w:t>
      </w:r>
      <w:r w:rsidR="003A0FE7">
        <w:rPr>
          <w:iCs/>
        </w:rPr>
        <w:t xml:space="preserve"> respectively</w:t>
      </w:r>
      <w:r w:rsidRPr="008B7C7B">
        <w:t xml:space="preserve">. </w:t>
      </w:r>
      <w:r w:rsidR="00DC25B2">
        <w:t xml:space="preserve">IATA UN 3373 would also meet the requirements for the import of the GMO. </w:t>
      </w:r>
      <w:r w:rsidRPr="008B7C7B">
        <w:t xml:space="preserve">These are standard protocols for the handling </w:t>
      </w:r>
      <w:r>
        <w:t xml:space="preserve">and </w:t>
      </w:r>
      <w:r w:rsidRPr="008B7C7B">
        <w:t>minimis</w:t>
      </w:r>
      <w:r>
        <w:t>ing</w:t>
      </w:r>
      <w:r w:rsidRPr="008B7C7B">
        <w:t xml:space="preserve"> exposure to the GMOs. Once at the clinical trial site, access to the GMO would </w:t>
      </w:r>
      <w:r>
        <w:t xml:space="preserve">be </w:t>
      </w:r>
      <w:r w:rsidRPr="008B7C7B">
        <w:t xml:space="preserve">restricted to appropriately trained personnel. </w:t>
      </w:r>
      <w:r>
        <w:t>These proposed transport conditions are suitable for the GMO. Therefore, the draft licence details the minimum requirements for packaging and labelling the GMO and waste contaminated with the GMO</w:t>
      </w:r>
      <w:r w:rsidR="00EE6767">
        <w:t>,</w:t>
      </w:r>
      <w:r>
        <w:t xml:space="preserve"> for transport and storage within a clinical trial site, as well as transport of the </w:t>
      </w:r>
      <w:r w:rsidR="00C72058">
        <w:t xml:space="preserve">samples that may contain </w:t>
      </w:r>
      <w:r>
        <w:t xml:space="preserve">GMO for </w:t>
      </w:r>
      <w:r w:rsidR="00C72058">
        <w:t>analysis</w:t>
      </w:r>
      <w:r w:rsidR="001825B4">
        <w:t xml:space="preserve"> or waste disposal</w:t>
      </w:r>
      <w:r>
        <w:t xml:space="preserve">. </w:t>
      </w:r>
      <w:r w:rsidR="003A0FE7">
        <w:t xml:space="preserve">Additionally, draft conditions would require the import of the GMO should be carried out in accordance with IATA UN 3245 or UN 3373. </w:t>
      </w:r>
      <w:r w:rsidRPr="008B7C7B">
        <w:t xml:space="preserve">These measures would limit the </w:t>
      </w:r>
      <w:r w:rsidRPr="00144595">
        <w:t xml:space="preserve">exposure of people and the environment to the GMOs. </w:t>
      </w:r>
    </w:p>
    <w:p w14:paraId="51C6B956" w14:textId="2A83CD85" w:rsidR="000430F8" w:rsidRDefault="00E91B58" w:rsidP="00C72058">
      <w:pPr>
        <w:pStyle w:val="RARMPnumberedparagraphs"/>
      </w:pPr>
      <w:r>
        <w:t>P</w:t>
      </w:r>
      <w:r w:rsidR="003D53C8" w:rsidRPr="00144595">
        <w:t xml:space="preserve">roposed inclusion and exclusion criteria for trial participants </w:t>
      </w:r>
      <w:r>
        <w:t>are</w:t>
      </w:r>
      <w:r w:rsidR="00744679">
        <w:t xml:space="preserve"> </w:t>
      </w:r>
      <w:r w:rsidR="003D53C8" w:rsidRPr="00144595">
        <w:t xml:space="preserve">listed in </w:t>
      </w:r>
      <w:r w:rsidR="00EE70D5">
        <w:fldChar w:fldCharType="begin"/>
      </w:r>
      <w:r w:rsidR="00EE70D5">
        <w:instrText xml:space="preserve"> REF _Ref67492375 \n \h </w:instrText>
      </w:r>
      <w:r w:rsidR="00EE70D5">
        <w:fldChar w:fldCharType="separate"/>
      </w:r>
      <w:r w:rsidR="008453F1">
        <w:t>Chapter 1</w:t>
      </w:r>
      <w:r w:rsidR="00EE70D5">
        <w:fldChar w:fldCharType="end"/>
      </w:r>
      <w:r w:rsidR="003D53C8" w:rsidRPr="00144595">
        <w:t xml:space="preserve">, Section </w:t>
      </w:r>
      <w:r w:rsidR="00C72058">
        <w:fldChar w:fldCharType="begin"/>
      </w:r>
      <w:r w:rsidR="00C72058">
        <w:instrText xml:space="preserve"> REF _Ref67491471 \n \h  \* MERGEFORMAT </w:instrText>
      </w:r>
      <w:r w:rsidR="00C72058">
        <w:fldChar w:fldCharType="separate"/>
      </w:r>
      <w:r w:rsidR="008453F1">
        <w:t>2.3.5</w:t>
      </w:r>
      <w:r w:rsidR="00C72058">
        <w:fldChar w:fldCharType="end"/>
      </w:r>
      <w:r w:rsidR="003D53C8" w:rsidRPr="00144595">
        <w:t xml:space="preserve">. The inclusion and exclusion criteria for trial participants would be subject to approval by a HREC, who would consider the safety of the individuals involved in the trial. </w:t>
      </w:r>
    </w:p>
    <w:p w14:paraId="79A730E8" w14:textId="4823428B" w:rsidR="000430F8" w:rsidRPr="000430F8" w:rsidRDefault="000430F8" w:rsidP="000430F8">
      <w:pPr>
        <w:pStyle w:val="RARMPnumberedparagraphs"/>
      </w:pPr>
      <w:r w:rsidRPr="000430F8">
        <w:t xml:space="preserve">The relevant inclusion criteria proposed by the applicant </w:t>
      </w:r>
      <w:r w:rsidR="0078711F">
        <w:t xml:space="preserve">that would limit transmission </w:t>
      </w:r>
      <w:r w:rsidRPr="000430F8">
        <w:t xml:space="preserve">include that the trial participants </w:t>
      </w:r>
      <w:r w:rsidRPr="000430F8">
        <w:rPr>
          <w:u w:val="single"/>
        </w:rPr>
        <w:t>must</w:t>
      </w:r>
      <w:r w:rsidRPr="000430F8">
        <w:t>:</w:t>
      </w:r>
    </w:p>
    <w:p w14:paraId="1E0C2C9E" w14:textId="75C39803" w:rsidR="000430F8" w:rsidRPr="00692803" w:rsidRDefault="00D0233D" w:rsidP="00DE4A74">
      <w:pPr>
        <w:pStyle w:val="1stlevelbullets"/>
      </w:pPr>
      <w:r w:rsidRPr="00692803">
        <w:t>agree to use effective</w:t>
      </w:r>
      <w:r w:rsidR="00544658" w:rsidRPr="00692803">
        <w:t xml:space="preserve"> double</w:t>
      </w:r>
      <w:r w:rsidRPr="00692803">
        <w:t xml:space="preserve"> barrier contraceptives and abstain from unprotected anal sex for the duration of the trial</w:t>
      </w:r>
      <w:r w:rsidR="000430F8" w:rsidRPr="00692803">
        <w:t>;</w:t>
      </w:r>
    </w:p>
    <w:p w14:paraId="54187872" w14:textId="35FFAF39" w:rsidR="000430F8" w:rsidRPr="00692803" w:rsidRDefault="004F5659" w:rsidP="00DE4A74">
      <w:pPr>
        <w:pStyle w:val="1stlevelbullets"/>
      </w:pPr>
      <w:r w:rsidRPr="00692803">
        <w:t>be</w:t>
      </w:r>
      <w:r w:rsidR="00C43648" w:rsidRPr="00692803">
        <w:t xml:space="preserve"> non-childbearing potential</w:t>
      </w:r>
      <w:r w:rsidRPr="00692803">
        <w:t xml:space="preserve"> (women)</w:t>
      </w:r>
      <w:r w:rsidR="00C43648" w:rsidRPr="00692803">
        <w:t xml:space="preserve"> or agree to use barrier contraceptive</w:t>
      </w:r>
      <w:r w:rsidR="000430F8" w:rsidRPr="00692803">
        <w:t xml:space="preserve">. </w:t>
      </w:r>
    </w:p>
    <w:p w14:paraId="60DEF317" w14:textId="21D6B818" w:rsidR="00370C35" w:rsidRDefault="000430F8" w:rsidP="00EB5ED1">
      <w:pPr>
        <w:pStyle w:val="RARMPnumberedparagraphs"/>
      </w:pPr>
      <w:bookmarkStart w:id="385" w:name="_Ref212464518"/>
      <w:r w:rsidRPr="000430F8">
        <w:t>The relevant exclusion criteria pr</w:t>
      </w:r>
      <w:r w:rsidR="00EB5ED1">
        <w:t>oposed by the applicant</w:t>
      </w:r>
      <w:r w:rsidR="0078711F">
        <w:t xml:space="preserve"> that would </w:t>
      </w:r>
      <w:r w:rsidR="009751DE">
        <w:t>limit</w:t>
      </w:r>
      <w:r w:rsidR="0078711F">
        <w:t xml:space="preserve"> shedding </w:t>
      </w:r>
      <w:r w:rsidR="00856119">
        <w:t>and/</w:t>
      </w:r>
      <w:r w:rsidR="0078711F">
        <w:t>or HGT</w:t>
      </w:r>
      <w:r w:rsidR="00EB5ED1">
        <w:t xml:space="preserve"> include</w:t>
      </w:r>
      <w:r w:rsidR="00370C35">
        <w:t>:</w:t>
      </w:r>
      <w:bookmarkEnd w:id="385"/>
    </w:p>
    <w:p w14:paraId="1D038B7D" w14:textId="137342AF" w:rsidR="00692803" w:rsidRDefault="009751DE" w:rsidP="00DE4A74">
      <w:pPr>
        <w:pStyle w:val="1stlevelbullets"/>
        <w:rPr>
          <w:color w:val="0070C0"/>
        </w:rPr>
      </w:pPr>
      <w:bookmarkStart w:id="386" w:name="_Hlk211949784"/>
      <w:r>
        <w:t>h</w:t>
      </w:r>
      <w:r w:rsidR="00692803">
        <w:t>aving a</w:t>
      </w:r>
      <w:r w:rsidR="00692803" w:rsidRPr="00857720">
        <w:t xml:space="preserve"> diagnosis of any non-Inflammatory bowel disease related diarrho</w:t>
      </w:r>
      <w:r w:rsidR="00692803">
        <w:t>e</w:t>
      </w:r>
      <w:r w:rsidR="00692803" w:rsidRPr="00857720">
        <w:t xml:space="preserve">al illness (e.g. </w:t>
      </w:r>
      <w:r w:rsidR="00692803" w:rsidRPr="008A6D1A">
        <w:rPr>
          <w:i/>
          <w:iCs/>
        </w:rPr>
        <w:t>Clostridioides difficile</w:t>
      </w:r>
      <w:r w:rsidR="00692803">
        <w:t>, coeliac disease or parasitic infections) within three months prior to randomisation</w:t>
      </w:r>
      <w:bookmarkEnd w:id="386"/>
      <w:r w:rsidR="00692803">
        <w:t>;</w:t>
      </w:r>
    </w:p>
    <w:p w14:paraId="59240035" w14:textId="6ADF7599" w:rsidR="009751DE" w:rsidRPr="009751DE" w:rsidRDefault="009751DE" w:rsidP="00DE4A74">
      <w:pPr>
        <w:pStyle w:val="1stlevelbullets"/>
      </w:pPr>
      <w:r w:rsidRPr="009751DE">
        <w:t>use of probiotics within 2 weeks prior to randomisation;</w:t>
      </w:r>
    </w:p>
    <w:p w14:paraId="47CC7C08" w14:textId="47D1DD4F" w:rsidR="00370C35" w:rsidRPr="009751DE" w:rsidRDefault="00544658" w:rsidP="00DE4A74">
      <w:pPr>
        <w:pStyle w:val="1stlevelbullets"/>
      </w:pPr>
      <w:r w:rsidRPr="009751DE">
        <w:t>u</w:t>
      </w:r>
      <w:r w:rsidR="00370C35" w:rsidRPr="009751DE">
        <w:t xml:space="preserve">se of agents </w:t>
      </w:r>
      <w:r w:rsidR="00692803" w:rsidRPr="009751DE">
        <w:t xml:space="preserve">(e.g. laxatives, anti-diarrhoeal medications and diabetic or weight loss medications) </w:t>
      </w:r>
      <w:r w:rsidR="00370C35" w:rsidRPr="009751DE">
        <w:t>that</w:t>
      </w:r>
      <w:r w:rsidR="00692803" w:rsidRPr="009751DE">
        <w:t xml:space="preserve"> may</w:t>
      </w:r>
      <w:r w:rsidR="00370C35" w:rsidRPr="009751DE">
        <w:t xml:space="preserve"> alter gut transit time that could lead to more shedding</w:t>
      </w:r>
      <w:r w:rsidR="00692803" w:rsidRPr="009751DE">
        <w:t>;</w:t>
      </w:r>
    </w:p>
    <w:p w14:paraId="7A38FD64" w14:textId="0E2BDE3D" w:rsidR="00692803" w:rsidRPr="009751DE" w:rsidRDefault="009751DE" w:rsidP="00DE4A74">
      <w:pPr>
        <w:pStyle w:val="1stlevelbullets"/>
      </w:pPr>
      <w:r w:rsidRPr="009751DE">
        <w:t>receiving faecal microbiota transplantation (FMT) or other faecal-derived preparation within 6 months prior to randomisation</w:t>
      </w:r>
      <w:r>
        <w:t>;</w:t>
      </w:r>
    </w:p>
    <w:p w14:paraId="0D8176F8" w14:textId="1296539F" w:rsidR="00370C35" w:rsidRPr="009751DE" w:rsidRDefault="00544658" w:rsidP="00DE4A74">
      <w:pPr>
        <w:pStyle w:val="1stlevelbullets"/>
      </w:pPr>
      <w:r w:rsidRPr="009751DE">
        <w:t>u</w:t>
      </w:r>
      <w:r w:rsidR="00370C35" w:rsidRPr="009751DE">
        <w:t>se of antibiotics</w:t>
      </w:r>
      <w:r w:rsidR="007E1B14">
        <w:t>.</w:t>
      </w:r>
      <w:r w:rsidR="00370C35" w:rsidRPr="009751DE">
        <w:t xml:space="preserve"> </w:t>
      </w:r>
    </w:p>
    <w:p w14:paraId="64D79EB2" w14:textId="56DB2ABF" w:rsidR="00C43648" w:rsidRDefault="00C43648" w:rsidP="000430F8">
      <w:pPr>
        <w:pStyle w:val="RARMPnumberedparagraphs"/>
      </w:pPr>
      <w:r>
        <w:t xml:space="preserve">As stated in </w:t>
      </w:r>
      <w:r w:rsidR="00EE6767">
        <w:t>the risk s</w:t>
      </w:r>
      <w:r>
        <w:t xml:space="preserve">cenarios, the GMO can potentially be shed in faeces and vomit. </w:t>
      </w:r>
      <w:r w:rsidR="002C410D">
        <w:t xml:space="preserve">The applicant has proposed to give participants instructions for taking samples at home where applicable. </w:t>
      </w:r>
      <w:r w:rsidR="002C410D" w:rsidRPr="00E06A9B">
        <w:t xml:space="preserve"> </w:t>
      </w:r>
      <w:r w:rsidR="002C410D">
        <w:t xml:space="preserve">The applicant </w:t>
      </w:r>
      <w:r w:rsidR="007348D5">
        <w:t>would</w:t>
      </w:r>
      <w:r w:rsidR="002C410D">
        <w:t xml:space="preserve"> provide sufficient containers and sealable plastic bags to ensure transport between the participant’s </w:t>
      </w:r>
      <w:r w:rsidR="00591F67">
        <w:t>home,</w:t>
      </w:r>
      <w:r w:rsidR="002C410D">
        <w:t xml:space="preserve"> and the site of analysis meet </w:t>
      </w:r>
      <w:r w:rsidR="002C410D" w:rsidRPr="008B7C7B">
        <w:t xml:space="preserve">the Regulator’s </w:t>
      </w:r>
      <w:r w:rsidR="002C410D" w:rsidRPr="008B7C7B">
        <w:rPr>
          <w:i/>
        </w:rPr>
        <w:t xml:space="preserve">Guidelines for the </w:t>
      </w:r>
      <w:r w:rsidR="002C410D" w:rsidRPr="008B7C7B">
        <w:rPr>
          <w:i/>
        </w:rPr>
        <w:lastRenderedPageBreak/>
        <w:t>Transport, Storage and Disposal of GMOs</w:t>
      </w:r>
      <w:r w:rsidR="002C410D">
        <w:rPr>
          <w:i/>
        </w:rPr>
        <w:t xml:space="preserve">. </w:t>
      </w:r>
      <w:r w:rsidR="00111C42">
        <w:t xml:space="preserve">A condition requiring the licence holder to </w:t>
      </w:r>
      <w:r w:rsidR="00591F67">
        <w:t>obtain written agreement that the</w:t>
      </w:r>
      <w:r w:rsidR="005C202D">
        <w:t xml:space="preserve"> trial participants</w:t>
      </w:r>
      <w:r w:rsidR="00591F67">
        <w:t xml:space="preserve"> would comply with the written instructions regarding sample and storage procedures </w:t>
      </w:r>
      <w:r w:rsidR="00111C42">
        <w:t xml:space="preserve">is also included in the draft licence. </w:t>
      </w:r>
      <w:r w:rsidR="00591F67">
        <w:t xml:space="preserve">The draft licence also requires the </w:t>
      </w:r>
      <w:r w:rsidR="00607E13">
        <w:t>licence holder to provide the written instructions to the Regulator</w:t>
      </w:r>
      <w:r w:rsidR="00916222">
        <w:t>,</w:t>
      </w:r>
      <w:r w:rsidR="00607E13">
        <w:t xml:space="preserve"> if requested. </w:t>
      </w:r>
      <w:r>
        <w:t>As the predominant route of exposure is via the faecal-oral route, good hand hygiene</w:t>
      </w:r>
      <w:r w:rsidR="00E91B58">
        <w:t xml:space="preserve"> is a key consideration in the context of the trial</w:t>
      </w:r>
      <w:r w:rsidR="00485C7E">
        <w:t>.</w:t>
      </w:r>
      <w:r w:rsidR="00FE6574">
        <w:t xml:space="preserve"> </w:t>
      </w:r>
      <w:r>
        <w:t xml:space="preserve">Therefore, </w:t>
      </w:r>
      <w:r w:rsidRPr="000430F8">
        <w:t>the criteria included in the draft licence are that the licence holder must</w:t>
      </w:r>
      <w:r w:rsidR="004F5659">
        <w:t xml:space="preserve"> </w:t>
      </w:r>
      <w:r>
        <w:t>provide the participants instructions of proper hand hygiene</w:t>
      </w:r>
      <w:r w:rsidR="00E91B58">
        <w:t xml:space="preserve"> and </w:t>
      </w:r>
      <w:r>
        <w:t>sample collection procedures</w:t>
      </w:r>
      <w:r w:rsidR="00544658">
        <w:t xml:space="preserve"> and </w:t>
      </w:r>
      <w:r w:rsidR="00E91B58">
        <w:t xml:space="preserve">must </w:t>
      </w:r>
      <w:r w:rsidR="004F5659">
        <w:t>obtain written agreement from the participants that they are able to comply with the behavioural requirements.</w:t>
      </w:r>
      <w:r w:rsidR="00111C42">
        <w:t xml:space="preserve"> Additionally, the use of effective barrier contraceptives </w:t>
      </w:r>
      <w:r w:rsidR="00611F27">
        <w:t xml:space="preserve">(e.g. condoms) </w:t>
      </w:r>
      <w:r w:rsidR="00111C42">
        <w:t>and abstinence from unprotected anal sex would limit the potential transmission of the GMO</w:t>
      </w:r>
      <w:r w:rsidR="006A0F36">
        <w:t xml:space="preserve"> via direct contact</w:t>
      </w:r>
      <w:r w:rsidR="00111C42">
        <w:t xml:space="preserve">. </w:t>
      </w:r>
      <w:r w:rsidR="001825B4">
        <w:t xml:space="preserve">Therefore, a </w:t>
      </w:r>
      <w:r w:rsidR="00111C42">
        <w:t xml:space="preserve">condition is included in the </w:t>
      </w:r>
      <w:r w:rsidR="001825B4">
        <w:t xml:space="preserve">draft </w:t>
      </w:r>
      <w:r w:rsidR="00111C42">
        <w:t>licence</w:t>
      </w:r>
      <w:r w:rsidR="001825B4">
        <w:t xml:space="preserve"> to ensure the participants agree to use </w:t>
      </w:r>
      <w:r w:rsidR="00611F27">
        <w:t>condoms</w:t>
      </w:r>
      <w:r w:rsidR="001825B4">
        <w:t xml:space="preserve"> </w:t>
      </w:r>
      <w:r w:rsidR="002E4CD3">
        <w:t>during sexual activity</w:t>
      </w:r>
      <w:r w:rsidR="001825B4">
        <w:t xml:space="preserve">. </w:t>
      </w:r>
      <w:r w:rsidR="00111C42">
        <w:t xml:space="preserve"> </w:t>
      </w:r>
    </w:p>
    <w:p w14:paraId="60CAD0DA" w14:textId="53B55703" w:rsidR="006F1FF3" w:rsidRDefault="00F25D7C" w:rsidP="000430F8">
      <w:pPr>
        <w:pStyle w:val="RARMPnumberedparagraphs"/>
      </w:pPr>
      <w:bookmarkStart w:id="387" w:name="_Ref211956347"/>
      <w:r>
        <w:t>Participants</w:t>
      </w:r>
      <w:r w:rsidR="006F1FF3">
        <w:t xml:space="preserve"> with non-inflammatory bowel disease related diarrhoeal illness (e.g. </w:t>
      </w:r>
      <w:r w:rsidR="006F1FF3" w:rsidRPr="008A6D1A">
        <w:rPr>
          <w:i/>
          <w:iCs/>
        </w:rPr>
        <w:t>Clostridioides difficile</w:t>
      </w:r>
      <w:r w:rsidR="006F1FF3">
        <w:t>, coeliac disease or parasitic infections)</w:t>
      </w:r>
      <w:r w:rsidR="00124067">
        <w:t xml:space="preserve">; </w:t>
      </w:r>
      <w:r w:rsidR="006F1FF3">
        <w:t>the use of agents (</w:t>
      </w:r>
      <w:r w:rsidR="006F1FF3" w:rsidRPr="009751DE">
        <w:t>e.g. laxatives, anti-diarrhoeal medications and diabetic or weight loss medications) that may alter gut transit time</w:t>
      </w:r>
      <w:r w:rsidR="00124067">
        <w:t>; and antibiotics</w:t>
      </w:r>
      <w:r w:rsidR="006F1FF3">
        <w:t xml:space="preserve"> </w:t>
      </w:r>
      <w:r w:rsidR="002E4CD3">
        <w:t xml:space="preserve">that may cause antibiotics-associated diarrhea </w:t>
      </w:r>
      <w:r w:rsidR="006F1FF3">
        <w:t>could affect the potential shedding of the GMO. Therefore, a condition to exclude participants that have a diagnosis of non-inflammatory bowel disease within 3 months</w:t>
      </w:r>
      <w:r w:rsidR="00124067">
        <w:t>;</w:t>
      </w:r>
      <w:r w:rsidR="006F1FF3">
        <w:t xml:space="preserve"> participants that are using agents that may alter gut transit time</w:t>
      </w:r>
      <w:r w:rsidR="00124067">
        <w:t>; and participants that are using antibiotics</w:t>
      </w:r>
      <w:r w:rsidR="006F1FF3">
        <w:t xml:space="preserve"> have been included in the draft licence.</w:t>
      </w:r>
      <w:bookmarkEnd w:id="387"/>
      <w:r w:rsidR="006F1FF3">
        <w:t xml:space="preserve"> </w:t>
      </w:r>
    </w:p>
    <w:p w14:paraId="7C16C0B1" w14:textId="7424C85C" w:rsidR="00F25D7C" w:rsidRDefault="006F1FF3" w:rsidP="006F1FF3">
      <w:pPr>
        <w:pStyle w:val="RARMPnumberedparagraphs"/>
      </w:pPr>
      <w:r>
        <w:t xml:space="preserve">The presence of other bacteria in the gut may affect HGT as discussed in Risk Scenario 2. </w:t>
      </w:r>
      <w:r w:rsidR="005B6268">
        <w:t xml:space="preserve">Other </w:t>
      </w:r>
      <w:r w:rsidR="00A55DCB">
        <w:t>bacteria</w:t>
      </w:r>
      <w:r w:rsidR="00B24E04">
        <w:t xml:space="preserve"> could be from pre-existing bacteria in the gut or </w:t>
      </w:r>
      <w:r w:rsidR="00E06774">
        <w:t xml:space="preserve">from </w:t>
      </w:r>
      <w:r w:rsidR="00B24E04">
        <w:t xml:space="preserve">introduced bacteria (e.g. use of probiotics). Participants that potentially have diarrhoeal illness due to bacterial infections have already been excluded as mentioned in paragraph </w:t>
      </w:r>
      <w:r w:rsidR="00B24E04">
        <w:fldChar w:fldCharType="begin"/>
      </w:r>
      <w:r w:rsidR="00B24E04">
        <w:instrText xml:space="preserve"> REF _Ref212464518 \n \h </w:instrText>
      </w:r>
      <w:r w:rsidR="00B24E04">
        <w:fldChar w:fldCharType="separate"/>
      </w:r>
      <w:r w:rsidR="008453F1">
        <w:t>214</w:t>
      </w:r>
      <w:r w:rsidR="00B24E04">
        <w:fldChar w:fldCharType="end"/>
      </w:r>
      <w:r w:rsidR="00B24E04">
        <w:t xml:space="preserve">. This </w:t>
      </w:r>
      <w:r w:rsidR="005B6268">
        <w:t xml:space="preserve">exclusion </w:t>
      </w:r>
      <w:r w:rsidR="00B24E04">
        <w:t xml:space="preserve">would </w:t>
      </w:r>
      <w:r w:rsidR="00E06774">
        <w:t>reduce the likelihood</w:t>
      </w:r>
      <w:r w:rsidR="00B24E04">
        <w:t xml:space="preserve"> that the GMO </w:t>
      </w:r>
      <w:r w:rsidR="007348D5">
        <w:t>would</w:t>
      </w:r>
      <w:r w:rsidR="00B24E04">
        <w:t xml:space="preserve"> encounter pathogenic bacteria for HGT to occur and result in a novel pathogenic bacterium. </w:t>
      </w:r>
      <w:r w:rsidR="000904A8">
        <w:t>In general, the persistence of probiotics in the gut is low (around 2 weeks) and hence continuous dosage</w:t>
      </w:r>
      <w:r w:rsidR="00174EF5" w:rsidRPr="00174EF5">
        <w:t xml:space="preserve"> </w:t>
      </w:r>
      <w:r w:rsidR="00174EF5">
        <w:t>is required to maintain their population in the gut</w:t>
      </w:r>
      <w:r w:rsidR="000904A8">
        <w:t xml:space="preserve">. </w:t>
      </w:r>
      <w:r w:rsidR="00F25D7C">
        <w:t>Therefore, to limit the presence of other introduced bacteria, a licence condition has been included in the draft licence to exclude people that have used probiotics within the last 2 weeks</w:t>
      </w:r>
      <w:r w:rsidR="00180251">
        <w:t>.</w:t>
      </w:r>
    </w:p>
    <w:p w14:paraId="4803235C" w14:textId="5D941416" w:rsidR="00F25D7C" w:rsidRDefault="000904A8" w:rsidP="00883750">
      <w:pPr>
        <w:pStyle w:val="RARMPnumberedparagraphs"/>
      </w:pPr>
      <w:r>
        <w:t>FMT or other faecal-derived preparation</w:t>
      </w:r>
      <w:r w:rsidR="005B6268">
        <w:t>s</w:t>
      </w:r>
      <w:r>
        <w:t xml:space="preserve"> have been used as an experimental treatment against IBD. Changes in the host-microbiome profile has been determined to last at least 300 days in healthy volunteers</w:t>
      </w:r>
      <w:r w:rsidR="00F25D7C">
        <w:t xml:space="preserve"> that have received FMT</w:t>
      </w:r>
      <w:r>
        <w:t xml:space="preserve"> </w:t>
      </w:r>
      <w:r w:rsidR="00B57B0E">
        <w:fldChar w:fldCharType="begin"/>
      </w:r>
      <w:r w:rsidR="002167C9">
        <w:instrText xml:space="preserve"> ADDIN EN.CITE &lt;EndNote&gt;&lt;Cite&gt;&lt;Author&gt;Goloshchapov&lt;/Author&gt;&lt;Year&gt;2019&lt;/Year&gt;&lt;RecNum&gt;116&lt;/RecNum&gt;&lt;DisplayText&gt;(Goloshchapov et al., 2019)&lt;/DisplayText&gt;&lt;record&gt;&lt;rec-number&gt;116&lt;/rec-number&gt;&lt;foreign-keys&gt;&lt;key app="EN" db-id="e2p5expr8xpzasea9ag5xrxnztseszre50vw" timestamp="1761605590"&gt;116&lt;/key&gt;&lt;/foreign-keys&gt;&lt;ref-type name="Journal Article"&gt;17&lt;/ref-type&gt;&lt;contributors&gt;&lt;authors&gt;&lt;author&gt;Goloshchapov, Oleg V.&lt;/author&gt;&lt;author&gt;Olekhnovich, Evgenii I.&lt;/author&gt;&lt;author&gt;Sidorenko, Sergey V.&lt;/author&gt;&lt;author&gt;Moiseev, Ivan S.&lt;/author&gt;&lt;author&gt;Kucher, Maxim A.&lt;/author&gt;&lt;author&gt;Fedorov, Dmitry E.&lt;/author&gt;&lt;author&gt;Pavlenko, Alexander V.&lt;/author&gt;&lt;author&gt;Manolov, Alexander I.&lt;/author&gt;&lt;author&gt;Gostev, Vladimir V.&lt;/author&gt;&lt;author&gt;Veselovsky, Vladimir A.&lt;/author&gt;&lt;author&gt;Klimina, Ksenia M.&lt;/author&gt;&lt;author&gt;Kostryukova, Elena S.&lt;/author&gt;&lt;author&gt;Bakin, Evgeny A.&lt;/author&gt;&lt;author&gt;Shvetcov, Alexander N.&lt;/author&gt;&lt;author&gt;Gumbatova, Elvira D.&lt;/author&gt;&lt;author&gt;Klementeva, Ruslana V.&lt;/author&gt;&lt;author&gt;Shcherbakov, Alexander A.&lt;/author&gt;&lt;author&gt;Gorchakova, Margarita V.&lt;/author&gt;&lt;author&gt;Egozcue, Juan José&lt;/author&gt;&lt;author&gt;Pawlowsky-Glahn, Vera&lt;/author&gt;&lt;author&gt;Suvorova, Maria A.&lt;/author&gt;&lt;author&gt;Chukhlovin, Alexey B.&lt;/author&gt;&lt;author&gt;Govorun, Vadim M.&lt;/author&gt;&lt;author&gt;Ilina, Elena N.&lt;/author&gt;&lt;author&gt;Afanasyev, Boris V.&lt;/author&gt;&lt;/authors&gt;&lt;/contributors&gt;&lt;titles&gt;&lt;title&gt;Long-term impact of fecal transplantation in healthy volunteers&lt;/title&gt;&lt;secondary-title&gt;BMC Microbiology&lt;/secondary-title&gt;&lt;/titles&gt;&lt;periodical&gt;&lt;full-title&gt;BMC Microbiology&lt;/full-title&gt;&lt;/periodical&gt;&lt;pages&gt;312&lt;/pages&gt;&lt;volume&gt;19&lt;/volume&gt;&lt;number&gt;1&lt;/number&gt;&lt;dates&gt;&lt;year&gt;2019&lt;/year&gt;&lt;pub-dates&gt;&lt;date&gt;2019/12/30&lt;/date&gt;&lt;/pub-dates&gt;&lt;/dates&gt;&lt;isbn&gt;1471-2180&lt;/isbn&gt;&lt;urls&gt;&lt;related-urls&gt;&lt;url&gt;https://doi.org/10.1186/s12866-019-1689-y&lt;/url&gt;&lt;/related-urls&gt;&lt;/urls&gt;&lt;electronic-resource-num&gt;10.1186/s12866-019-1689-y&lt;/electronic-resource-num&gt;&lt;/record&gt;&lt;/Cite&gt;&lt;/EndNote&gt;</w:instrText>
      </w:r>
      <w:r w:rsidR="00B57B0E">
        <w:fldChar w:fldCharType="separate"/>
      </w:r>
      <w:r w:rsidR="00B57B0E">
        <w:rPr>
          <w:noProof/>
        </w:rPr>
        <w:t>(</w:t>
      </w:r>
      <w:hyperlink w:anchor="_ENREF_30" w:tooltip="Goloshchapov, 2019 #116" w:history="1">
        <w:r w:rsidR="0028001F">
          <w:rPr>
            <w:noProof/>
          </w:rPr>
          <w:t>Goloshchapov et al., 2019</w:t>
        </w:r>
      </w:hyperlink>
      <w:r w:rsidR="00B57B0E">
        <w:rPr>
          <w:noProof/>
        </w:rPr>
        <w:t>)</w:t>
      </w:r>
      <w:r w:rsidR="00B57B0E">
        <w:fldChar w:fldCharType="end"/>
      </w:r>
      <w:r>
        <w:t>.</w:t>
      </w:r>
      <w:r w:rsidR="00F25D7C">
        <w:t xml:space="preserve"> Donors of FMT are usually healthy volunteers and the donor material would be screened for a wide range of bacterial and parasitic infections</w:t>
      </w:r>
      <w:r w:rsidR="00325CCE">
        <w:t>. Hence, it is unlikely that FMT donor material would contain pathogenic bacterium</w:t>
      </w:r>
      <w:r w:rsidR="00F25D7C">
        <w:t xml:space="preserve">. The applicant has proposed a 6-month exclusion period for people who have received FMT. </w:t>
      </w:r>
      <w:r w:rsidR="00EA452B">
        <w:t>Therefore, t</w:t>
      </w:r>
      <w:r w:rsidR="00F25D7C">
        <w:t>he likelihood of the GMO producing a novel pathogenic bacteri</w:t>
      </w:r>
      <w:r w:rsidR="00180251">
        <w:t>um</w:t>
      </w:r>
      <w:r w:rsidR="00F25D7C">
        <w:t xml:space="preserve"> result</w:t>
      </w:r>
      <w:r w:rsidR="00982D2F">
        <w:t>ing</w:t>
      </w:r>
      <w:r w:rsidR="00F25D7C">
        <w:t xml:space="preserve"> </w:t>
      </w:r>
      <w:r w:rsidR="00982D2F">
        <w:t xml:space="preserve">from </w:t>
      </w:r>
      <w:r w:rsidR="00F25D7C">
        <w:t xml:space="preserve">FMT is unlikely. However, as a conservative </w:t>
      </w:r>
      <w:r w:rsidR="00180251">
        <w:t>measure</w:t>
      </w:r>
      <w:r w:rsidR="00F25D7C">
        <w:t xml:space="preserve">, a licence condition has been included in the draft licence to exclude participants that have received FMT or other faecal derived preparation to further limit the potential </w:t>
      </w:r>
      <w:r w:rsidR="00437B3B">
        <w:t xml:space="preserve">introduction </w:t>
      </w:r>
      <w:r w:rsidR="00F25D7C">
        <w:t xml:space="preserve">of other pathogenic bacteria in the gut. </w:t>
      </w:r>
    </w:p>
    <w:p w14:paraId="3FAC3489" w14:textId="09B52EBA" w:rsidR="009174EF" w:rsidRDefault="009174EF" w:rsidP="000430F8">
      <w:pPr>
        <w:pStyle w:val="RARMPnumberedparagraphs"/>
      </w:pPr>
      <w:r>
        <w:t xml:space="preserve">The GMO </w:t>
      </w:r>
      <w:r w:rsidR="00F622AA">
        <w:t>may</w:t>
      </w:r>
      <w:r>
        <w:t xml:space="preserve"> be shed in faeces</w:t>
      </w:r>
      <w:r w:rsidR="00370C35">
        <w:t xml:space="preserve"> or vomit</w:t>
      </w:r>
      <w:r w:rsidR="00B96533">
        <w:t xml:space="preserve">. </w:t>
      </w:r>
      <w:r w:rsidR="00861CD9">
        <w:t xml:space="preserve">Although there is </w:t>
      </w:r>
      <w:r w:rsidR="00E06774">
        <w:t>the potential</w:t>
      </w:r>
      <w:r w:rsidR="00861CD9">
        <w:t xml:space="preserve"> that </w:t>
      </w:r>
      <w:r w:rsidR="00861CD9" w:rsidRPr="00861CD9">
        <w:rPr>
          <w:i/>
          <w:iCs/>
        </w:rPr>
        <w:t>E. coli</w:t>
      </w:r>
      <w:r w:rsidR="00861CD9">
        <w:t xml:space="preserve"> may survive wastewater treatment as discussed in </w:t>
      </w:r>
      <w:r w:rsidR="00861CD9">
        <w:fldChar w:fldCharType="begin"/>
      </w:r>
      <w:r w:rsidR="00861CD9">
        <w:instrText xml:space="preserve"> REF _Ref213053166 \r \h </w:instrText>
      </w:r>
      <w:r w:rsidR="00861CD9">
        <w:fldChar w:fldCharType="separate"/>
      </w:r>
      <w:r w:rsidR="008453F1">
        <w:t>Chapter 2</w:t>
      </w:r>
      <w:r w:rsidR="00861CD9">
        <w:fldChar w:fldCharType="end"/>
      </w:r>
      <w:r w:rsidR="00861CD9">
        <w:t xml:space="preserve">, Section </w:t>
      </w:r>
      <w:r w:rsidR="00861CD9">
        <w:fldChar w:fldCharType="begin"/>
      </w:r>
      <w:r w:rsidR="00861CD9">
        <w:instrText xml:space="preserve"> REF _Ref61527106 \n \h </w:instrText>
      </w:r>
      <w:r w:rsidR="00861CD9">
        <w:fldChar w:fldCharType="separate"/>
      </w:r>
      <w:r w:rsidR="008453F1">
        <w:t>2.4.3</w:t>
      </w:r>
      <w:r w:rsidR="00861CD9">
        <w:fldChar w:fldCharType="end"/>
      </w:r>
      <w:r w:rsidR="00861CD9">
        <w:t>, the</w:t>
      </w:r>
      <w:r w:rsidR="00F622AA">
        <w:t xml:space="preserve"> shedding of the GMO is expected to be </w:t>
      </w:r>
      <w:r w:rsidR="00F9510E">
        <w:t xml:space="preserve">limited (small number of patients); </w:t>
      </w:r>
      <w:r w:rsidR="0043428A">
        <w:t>diluted in</w:t>
      </w:r>
      <w:r w:rsidR="00A732F7">
        <w:t xml:space="preserve"> </w:t>
      </w:r>
      <w:r w:rsidR="0043428A">
        <w:t>a large volume of wa</w:t>
      </w:r>
      <w:r w:rsidR="00F9510E">
        <w:t>stewater; have a reduced viability in the broader environment</w:t>
      </w:r>
      <w:r w:rsidR="00E06774">
        <w:t>, and limit potential to cause harm</w:t>
      </w:r>
      <w:r w:rsidR="00F9510E">
        <w:t xml:space="preserve">, a </w:t>
      </w:r>
      <w:r w:rsidR="00F622AA">
        <w:t xml:space="preserve">requirement </w:t>
      </w:r>
      <w:r w:rsidR="00F9510E">
        <w:t xml:space="preserve">to decontaminate the toilets after use </w:t>
      </w:r>
      <w:r w:rsidR="00F622AA">
        <w:t xml:space="preserve">is not </w:t>
      </w:r>
      <w:r w:rsidR="00174EF5">
        <w:t>included in the draft</w:t>
      </w:r>
      <w:r w:rsidR="00F622AA">
        <w:t xml:space="preserve"> the licence</w:t>
      </w:r>
      <w:r w:rsidR="000900F0">
        <w:t xml:space="preserve">. </w:t>
      </w:r>
      <w:r w:rsidR="002F50A4">
        <w:t>A licence condition has been included in the draft licence requir</w:t>
      </w:r>
      <w:r w:rsidR="00CC09B9">
        <w:t>ing</w:t>
      </w:r>
      <w:r w:rsidR="002F50A4">
        <w:t xml:space="preserve"> the licence holder to provide written instructions </w:t>
      </w:r>
      <w:r w:rsidR="001059D0">
        <w:t xml:space="preserve">to trial participants regarding </w:t>
      </w:r>
      <w:r w:rsidR="002F50A4">
        <w:t>decontamination of diarrhoea or vomit</w:t>
      </w:r>
      <w:r w:rsidR="001059D0">
        <w:t>,</w:t>
      </w:r>
      <w:r w:rsidR="002F50A4">
        <w:t xml:space="preserve"> and to obtain written agreement that t</w:t>
      </w:r>
      <w:r w:rsidR="00730ED7">
        <w:t>rial</w:t>
      </w:r>
      <w:r w:rsidR="002F50A4">
        <w:t xml:space="preserve"> participants will comply with these instructions to </w:t>
      </w:r>
      <w:r w:rsidR="00270A18">
        <w:t>limit the dispersal of the GMO</w:t>
      </w:r>
      <w:r w:rsidR="002F50A4">
        <w:t xml:space="preserve">. </w:t>
      </w:r>
    </w:p>
    <w:p w14:paraId="54FAC698" w14:textId="655E9843" w:rsidR="000430F8" w:rsidRPr="0078711F" w:rsidRDefault="004F5659" w:rsidP="000430F8">
      <w:pPr>
        <w:pStyle w:val="RARMPnumberedparagraphs"/>
      </w:pPr>
      <w:r w:rsidRPr="0078711F">
        <w:t xml:space="preserve">As discussed in </w:t>
      </w:r>
      <w:r w:rsidRPr="0078711F">
        <w:fldChar w:fldCharType="begin"/>
      </w:r>
      <w:r w:rsidRPr="0078711F">
        <w:instrText xml:space="preserve"> REF _Ref211866055 \n \h </w:instrText>
      </w:r>
      <w:r w:rsidRPr="0078711F">
        <w:fldChar w:fldCharType="separate"/>
      </w:r>
      <w:r w:rsidR="008453F1">
        <w:t>Chapter 1</w:t>
      </w:r>
      <w:r w:rsidRPr="0078711F">
        <w:fldChar w:fldCharType="end"/>
      </w:r>
      <w:r w:rsidRPr="0078711F">
        <w:t xml:space="preserve">, Section </w:t>
      </w:r>
      <w:r w:rsidRPr="0078711F">
        <w:fldChar w:fldCharType="begin"/>
      </w:r>
      <w:r w:rsidRPr="0078711F">
        <w:instrText xml:space="preserve"> REF _Ref211866111 \n \h </w:instrText>
      </w:r>
      <w:r w:rsidRPr="0078711F">
        <w:fldChar w:fldCharType="separate"/>
      </w:r>
      <w:r w:rsidR="008453F1">
        <w:t>5.2</w:t>
      </w:r>
      <w:r w:rsidRPr="0078711F">
        <w:fldChar w:fldCharType="end"/>
      </w:r>
      <w:r w:rsidRPr="0078711F">
        <w:t>, infants often acquire part of their microbiome from their mothers</w:t>
      </w:r>
      <w:r w:rsidR="00D645B7">
        <w:t>, including through breast milk</w:t>
      </w:r>
      <w:r w:rsidR="008210F0">
        <w:t xml:space="preserve"> and babies born vaginally have a gut microbiome similar to the mother’s birth canal</w:t>
      </w:r>
      <w:r w:rsidRPr="0078711F">
        <w:t xml:space="preserve">. </w:t>
      </w:r>
      <w:r w:rsidR="008210F0">
        <w:t xml:space="preserve">Therefore, there is </w:t>
      </w:r>
      <w:r w:rsidR="00E41E30">
        <w:t>some</w:t>
      </w:r>
      <w:r w:rsidR="008210F0">
        <w:t xml:space="preserve"> possibility of exposure of infants to the GMO </w:t>
      </w:r>
      <w:r w:rsidR="008210F0">
        <w:lastRenderedPageBreak/>
        <w:t xml:space="preserve">during breastfeeding and when giving birth. </w:t>
      </w:r>
      <w:r w:rsidRPr="0078711F">
        <w:t>Additionally, the gut of</w:t>
      </w:r>
      <w:r w:rsidR="00174EF5">
        <w:t xml:space="preserve"> an</w:t>
      </w:r>
      <w:r w:rsidRPr="0078711F">
        <w:t xml:space="preserve"> infant </w:t>
      </w:r>
      <w:r w:rsidR="00174EF5">
        <w:t>is</w:t>
      </w:r>
      <w:r w:rsidR="00174EF5" w:rsidRPr="0078711F">
        <w:t xml:space="preserve"> </w:t>
      </w:r>
      <w:r w:rsidRPr="0078711F">
        <w:t xml:space="preserve">often more easily colonised than adults and antibiotic use is higher in young children </w:t>
      </w:r>
      <w:r w:rsidRPr="0078711F">
        <w:fldChar w:fldCharType="begin">
          <w:fldData xml:space="preserve">PEVuZE5vdGU+PENpdGU+PEF1dGhvcj5ZYW5nPC9BdXRob3I+PFllYXI+MjAxNjwvWWVhcj48UmVj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</w:fldData>
        </w:fldChar>
      </w:r>
      <w:r w:rsidR="002167C9">
        <w:instrText xml:space="preserve"> ADDIN EN.CITE </w:instrText>
      </w:r>
      <w:r w:rsidR="002167C9">
        <w:fldChar w:fldCharType="begin">
          <w:fldData xml:space="preserve">PEVuZE5vdGU+PENpdGU+PEF1dGhvcj5ZYW5nPC9BdXRob3I+PFllYXI+MjAxNjwvWWVhcj48UmVj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</w:fldData>
        </w:fldChar>
      </w:r>
      <w:r w:rsidR="002167C9">
        <w:instrText xml:space="preserve"> ADDIN EN.CITE.DATA </w:instrText>
      </w:r>
      <w:r w:rsidR="002167C9">
        <w:fldChar w:fldCharType="end"/>
      </w:r>
      <w:r w:rsidRPr="0078711F">
        <w:fldChar w:fldCharType="separate"/>
      </w:r>
      <w:r w:rsidRPr="0078711F">
        <w:rPr>
          <w:noProof/>
        </w:rPr>
        <w:t>(</w:t>
      </w:r>
      <w:hyperlink w:anchor="_ENREF_115" w:tooltip="Yang, 2016 #95" w:history="1">
        <w:r w:rsidR="0028001F" w:rsidRPr="0078711F">
          <w:rPr>
            <w:noProof/>
          </w:rPr>
          <w:t>Yang et al., 2016</w:t>
        </w:r>
      </w:hyperlink>
      <w:r w:rsidRPr="0078711F">
        <w:rPr>
          <w:noProof/>
        </w:rPr>
        <w:t>)</w:t>
      </w:r>
      <w:r w:rsidRPr="0078711F">
        <w:fldChar w:fldCharType="end"/>
      </w:r>
      <w:r w:rsidRPr="0078711F">
        <w:t xml:space="preserve">. Therefore, </w:t>
      </w:r>
      <w:r w:rsidR="000430F8" w:rsidRPr="0078711F">
        <w:t>this risk would be minimised by excluding breastfeeding and pregnant women</w:t>
      </w:r>
      <w:r w:rsidR="00A0521D" w:rsidRPr="0078711F">
        <w:t xml:space="preserve"> and a </w:t>
      </w:r>
      <w:r w:rsidR="00E41E30">
        <w:t>conservative approach has been taken given some areas of uncertainty about the GMO</w:t>
      </w:r>
      <w:r w:rsidR="00E06774">
        <w:t>,</w:t>
      </w:r>
      <w:r w:rsidR="00E41E30">
        <w:t xml:space="preserve"> and as such </w:t>
      </w:r>
      <w:r w:rsidR="00744679">
        <w:t>a condition</w:t>
      </w:r>
      <w:r w:rsidR="00A0521D" w:rsidRPr="0078711F">
        <w:t xml:space="preserve"> to exclude pregnant and breastfeeding women from the clinical trial has been included in the draft licence.</w:t>
      </w:r>
      <w:r w:rsidR="003A1B8E">
        <w:t xml:space="preserve"> </w:t>
      </w:r>
    </w:p>
    <w:p w14:paraId="09365BDA" w14:textId="7C067E6C" w:rsidR="001C13D4" w:rsidRPr="0078711F" w:rsidRDefault="00C72058" w:rsidP="00C72058">
      <w:pPr>
        <w:pStyle w:val="RARMPnumberedparagraphs"/>
      </w:pPr>
      <w:r w:rsidRPr="0078711F">
        <w:t xml:space="preserve">The </w:t>
      </w:r>
      <w:r w:rsidR="003D53C8" w:rsidRPr="0078711F">
        <w:t xml:space="preserve">clinical staff </w:t>
      </w:r>
      <w:r w:rsidR="002C410D" w:rsidRPr="0078711F">
        <w:t>preparing and observing the administration of</w:t>
      </w:r>
      <w:r w:rsidRPr="0078711F">
        <w:t xml:space="preserve"> the GMO </w:t>
      </w:r>
      <w:r w:rsidR="002C410D" w:rsidRPr="0078711F">
        <w:t xml:space="preserve">of participants </w:t>
      </w:r>
      <w:r w:rsidR="003D53C8" w:rsidRPr="0078711F">
        <w:t xml:space="preserve">would wear PPE including </w:t>
      </w:r>
      <w:r w:rsidR="003D53C8" w:rsidRPr="0078711F">
        <w:rPr>
          <w:rFonts w:cs="Calibri"/>
          <w:szCs w:val="20"/>
        </w:rPr>
        <w:t>gown</w:t>
      </w:r>
      <w:r w:rsidR="002C410D" w:rsidRPr="0078711F">
        <w:rPr>
          <w:rFonts w:cs="Calibri"/>
          <w:szCs w:val="20"/>
        </w:rPr>
        <w:t xml:space="preserve"> and</w:t>
      </w:r>
      <w:r w:rsidR="00544658" w:rsidRPr="0078711F">
        <w:rPr>
          <w:rFonts w:cs="Calibri"/>
          <w:szCs w:val="20"/>
        </w:rPr>
        <w:t xml:space="preserve"> gloves</w:t>
      </w:r>
      <w:r w:rsidR="003D53C8" w:rsidRPr="0078711F">
        <w:t>.</w:t>
      </w:r>
      <w:r w:rsidR="002C410D" w:rsidRPr="0078711F">
        <w:t xml:space="preserve"> </w:t>
      </w:r>
      <w:r w:rsidR="0078711F" w:rsidRPr="0078711F">
        <w:t xml:space="preserve">Additional PPE (masks and eye protection) </w:t>
      </w:r>
      <w:r w:rsidR="007348D5">
        <w:t>would</w:t>
      </w:r>
      <w:r w:rsidR="0078711F" w:rsidRPr="0078711F">
        <w:t xml:space="preserve"> be worn when cleaning any accidental spills </w:t>
      </w:r>
      <w:r w:rsidR="006D28F6">
        <w:t>o</w:t>
      </w:r>
      <w:r w:rsidR="006A0F36">
        <w:t>r</w:t>
      </w:r>
      <w:r w:rsidR="006D28F6">
        <w:t xml:space="preserve"> potential shedding of the GMO via </w:t>
      </w:r>
      <w:r w:rsidR="0078711F" w:rsidRPr="0078711F">
        <w:t>contaminated faeces, vomit or rupture of samples</w:t>
      </w:r>
      <w:r w:rsidR="00DC25B2">
        <w:t xml:space="preserve"> with decontaminants that are effective against the GMO</w:t>
      </w:r>
      <w:r w:rsidR="0078711F" w:rsidRPr="0078711F">
        <w:t>.</w:t>
      </w:r>
      <w:r w:rsidR="003D53C8" w:rsidRPr="0078711F">
        <w:t xml:space="preserve"> These practices would minimise exposure of people handling and administering the GMOs (Risk scenario 1) and have been included in the draft licence conditions.</w:t>
      </w:r>
      <w:r w:rsidR="001C13D4" w:rsidRPr="0078711F">
        <w:t xml:space="preserve"> </w:t>
      </w:r>
    </w:p>
    <w:p w14:paraId="24B32D4A" w14:textId="28B7DA32" w:rsidR="0011711E" w:rsidRDefault="0011711E" w:rsidP="00C72058">
      <w:pPr>
        <w:pStyle w:val="RARMPnumberedparagraphs"/>
      </w:pPr>
      <w:bookmarkStart w:id="388" w:name="_Ref58245790"/>
      <w:r w:rsidRPr="002F569D">
        <w:t>Conditions are included in the draft licence requiring the licence holder to ensure that all GMOs</w:t>
      </w:r>
      <w:r w:rsidR="008A35B8">
        <w:t xml:space="preserve"> within the clinical trial site</w:t>
      </w:r>
      <w:r w:rsidRPr="002F569D">
        <w:t xml:space="preserve">, including material or waste that has been in contact with the </w:t>
      </w:r>
      <w:r>
        <w:t xml:space="preserve">GMO, </w:t>
      </w:r>
      <w:r w:rsidRPr="002F569D">
        <w:t xml:space="preserve">are decontaminated by autoclaving, chemical treatment or by high-temperature incineration. Draft licence conditions require the licence holder </w:t>
      </w:r>
      <w:r w:rsidR="008A35B8">
        <w:t>to</w:t>
      </w:r>
      <w:r w:rsidR="008A35B8" w:rsidRPr="002F569D">
        <w:t xml:space="preserve"> </w:t>
      </w:r>
      <w:r w:rsidRPr="002F569D">
        <w:t xml:space="preserve">ensure that the GMO, or material or waste that has been in contact with the GMO, </w:t>
      </w:r>
      <w:r>
        <w:t xml:space="preserve">to be destroyed </w:t>
      </w:r>
      <w:r w:rsidRPr="002F569D">
        <w:t xml:space="preserve">by external service providers is </w:t>
      </w:r>
      <w:r w:rsidR="008C1C08">
        <w:t xml:space="preserve">done </w:t>
      </w:r>
      <w:r>
        <w:t>through a clinical waste stream</w:t>
      </w:r>
      <w:r w:rsidRPr="002F569D">
        <w:t>. This is considered satisfactory, provided that the licence holder is only permitted to engage persons who can adhere to appropriate standards to conduct the dealings</w:t>
      </w:r>
      <w:r w:rsidR="00BF3D62">
        <w:t xml:space="preserve">. </w:t>
      </w:r>
    </w:p>
    <w:p w14:paraId="5033CCFC" w14:textId="670564E4" w:rsidR="00BF3D62" w:rsidRDefault="0044207E" w:rsidP="00C72058">
      <w:pPr>
        <w:pStyle w:val="RARMPnumberedparagraphs"/>
      </w:pPr>
      <w:r>
        <w:t xml:space="preserve">The Industry Code of Practice for the Management of Clinical and Related Wastes details requirements for clinical waste including waste segregation, packaging, labelling, storage, transport and accountability </w:t>
      </w:r>
      <w:r>
        <w:fldChar w:fldCharType="begin"/>
      </w:r>
      <w:r w:rsidR="002167C9">
        <w:instrText xml:space="preserve"> ADDIN EN.CITE &lt;EndNote&gt;&lt;Cite&gt;&lt;Author&gt;Biohazard Waste Industry&lt;/Author&gt;&lt;Year&gt;2010&lt;/Year&gt;&lt;RecNum&gt;117&lt;/RecNum&gt;&lt;DisplayText&gt;(Biohazard Waste Industry, 2010)&lt;/DisplayText&gt;&lt;record&gt;&lt;rec-number&gt;117&lt;/rec-number&gt;&lt;foreign-keys&gt;&lt;key app="EN" db-id="e2p5expr8xpzasea9ag5xrxnztseszre50vw" timestamp="1761605593"&gt;117&lt;/key&gt;&lt;/foreign-keys&gt;&lt;ref-type name="Book"&gt;6&lt;/ref-type&gt;&lt;contributors&gt;&lt;authors&gt;&lt;author&gt;Biohazard Waste Industry,&lt;/author&gt;&lt;/authors&gt;&lt;/contributors&gt;&lt;titles&gt;&lt;title&gt;Industry Code of Practice for the Management of Clinical and Related Wastes&lt;/title&gt;&lt;/titles&gt;&lt;edition&gt;6&lt;/edition&gt;&lt;dates&gt;&lt;year&gt;2010&lt;/year&gt;&lt;pub-dates&gt;&lt;date&gt;2010&lt;/date&gt;&lt;/pub-dates&gt;&lt;/dates&gt;&lt;urls&gt;&lt;related-urls&gt;&lt;url&gt;https://www.epa.sa.gov.au/files/4771407_code_of_practice_6th_edition.pdf&lt;/url&gt;&lt;/related-urls&gt;&lt;/urls&gt;&lt;/record&gt;&lt;/Cite&gt;&lt;/EndNote&gt;</w:instrText>
      </w:r>
      <w:r>
        <w:fldChar w:fldCharType="separate"/>
      </w:r>
      <w:r>
        <w:rPr>
          <w:noProof/>
        </w:rPr>
        <w:t>(</w:t>
      </w:r>
      <w:hyperlink w:anchor="_ENREF_9" w:tooltip="Biohazard Waste Industry, 2010 #117" w:history="1">
        <w:r w:rsidR="0028001F">
          <w:rPr>
            <w:noProof/>
          </w:rPr>
          <w:t>Biohazard Waste Industry, 2010</w:t>
        </w:r>
      </w:hyperlink>
      <w:r>
        <w:rPr>
          <w:noProof/>
        </w:rPr>
        <w:t>)</w:t>
      </w:r>
      <w:r>
        <w:fldChar w:fldCharType="end"/>
      </w:r>
      <w:r>
        <w:t xml:space="preserve">. The clinical waste stream typically involves destruction of infectious waste by incineration or autoclaving, which are considered appropriate for disposal of the GMO. Given that </w:t>
      </w:r>
      <w:r w:rsidR="00D0233D" w:rsidRPr="00D0233D">
        <w:rPr>
          <w:i/>
          <w:iCs/>
        </w:rPr>
        <w:t>E. coli</w:t>
      </w:r>
      <w:r w:rsidR="00185CD9">
        <w:t xml:space="preserve"> </w:t>
      </w:r>
      <w:r>
        <w:t>can persist in the environment</w:t>
      </w:r>
      <w:r w:rsidR="00185CD9">
        <w:t>,</w:t>
      </w:r>
      <w:r>
        <w:t xml:space="preserve"> </w:t>
      </w:r>
      <w:r w:rsidRPr="002F2B6C">
        <w:rPr>
          <w:rFonts w:asciiTheme="minorHAnsi" w:hAnsiTheme="minorHAnsi" w:cstheme="minorHAnsi"/>
        </w:rPr>
        <w:t>disposal measures such as burial or maceration would not ensure containment. Therefore, t</w:t>
      </w:r>
      <w:r w:rsidRPr="002F569D">
        <w:t>he draft licence requires waste disposal by external service providers to be by autoclaving or high-temperature incineration. These measures would limit the exposure of people or other animals to the GMOs</w:t>
      </w:r>
      <w:r w:rsidR="0011711E" w:rsidRPr="002F569D">
        <w:t>.</w:t>
      </w:r>
    </w:p>
    <w:p w14:paraId="0DC328FB" w14:textId="10AA9BC6" w:rsidR="003D53C8" w:rsidRPr="008C40FA" w:rsidRDefault="003D53C8" w:rsidP="00C72058">
      <w:pPr>
        <w:pStyle w:val="RARMPnumberedparagraphs"/>
        <w:rPr>
          <w:color w:val="000000" w:themeColor="text1"/>
        </w:rPr>
      </w:pPr>
      <w:bookmarkStart w:id="389" w:name="_Ref22211047"/>
      <w:bookmarkEnd w:id="388"/>
      <w:r w:rsidRPr="008C40FA">
        <w:t xml:space="preserve">A standard condition is included in the draft licence requiring </w:t>
      </w:r>
      <w:r w:rsidR="004F45D8">
        <w:t xml:space="preserve">that </w:t>
      </w:r>
      <w:r w:rsidRPr="008C40FA">
        <w:t>the licence holder to ensure</w:t>
      </w:r>
      <w:r w:rsidR="004F45D8">
        <w:t>s</w:t>
      </w:r>
      <w:r w:rsidRPr="008C40FA">
        <w:t xml:space="preserve"> dealings are conducted so as to ensure containment of the GMO, not compromise the health and safety of people and minimise unintentional exposure to the GMO. A note </w:t>
      </w:r>
      <w:r w:rsidR="004B7735">
        <w:t>to</w:t>
      </w:r>
      <w:r w:rsidRPr="008C40FA">
        <w:t xml:space="preserve"> the condition explains that compliance may be achieved by only engaging persons who are required to adhere to appropriate standards to conduct the dealings.</w:t>
      </w:r>
      <w:bookmarkEnd w:id="389"/>
    </w:p>
    <w:p w14:paraId="1307D6F0" w14:textId="56E444E3" w:rsidR="003D53C8" w:rsidRPr="000330FC" w:rsidRDefault="003D53C8" w:rsidP="00C72058">
      <w:pPr>
        <w:pStyle w:val="RARMPnumberedparagraphs"/>
      </w:pPr>
      <w:r w:rsidRPr="00453606">
        <w:t xml:space="preserve">Other </w:t>
      </w:r>
      <w:r w:rsidR="004B7735">
        <w:t xml:space="preserve">standard </w:t>
      </w:r>
      <w:r w:rsidRPr="00453606">
        <w:t xml:space="preserve">conditions included in the draft licence state that only people authorised by the licence holder are covered by the licence, and that the licence holder must inform all people </w:t>
      </w:r>
      <w:r w:rsidRPr="000330FC">
        <w:t>dealing with the GMOs</w:t>
      </w:r>
      <w:r>
        <w:t>, other than external service providers,</w:t>
      </w:r>
      <w:r w:rsidRPr="000330FC">
        <w:t xml:space="preserve"> of applicable licence conditions.</w:t>
      </w:r>
    </w:p>
    <w:p w14:paraId="2ECD800B" w14:textId="77777777" w:rsidR="003D53C8" w:rsidRPr="00326ECA" w:rsidRDefault="003D53C8" w:rsidP="00C72058">
      <w:pPr>
        <w:pStyle w:val="RARMPnumberedparagraphs"/>
        <w:rPr>
          <w:rFonts w:eastAsia="Calibri"/>
        </w:rPr>
      </w:pPr>
      <w:r w:rsidRPr="000330FC">
        <w:t xml:space="preserve">Further conditions </w:t>
      </w:r>
      <w:r>
        <w:t xml:space="preserve">to be implemented </w:t>
      </w:r>
      <w:r w:rsidRPr="000330FC">
        <w:t xml:space="preserve">in the draft licence </w:t>
      </w:r>
      <w:r>
        <w:t xml:space="preserve">is </w:t>
      </w:r>
      <w:r w:rsidRPr="000330FC">
        <w:t>to ensure that a compliance management plan is in place for each clinical trial site before administration of the GMOs commences at that site. The compliance management plan must detail how the licence holder intends to comply with the licence conditions, including listing persons responsible for site management, proposed reporting structures, staff training procedures and transport and disposal processes.</w:t>
      </w:r>
    </w:p>
    <w:p w14:paraId="1CB5EB15" w14:textId="77777777" w:rsidR="003D53C8" w:rsidRDefault="003D53C8" w:rsidP="00991711">
      <w:pPr>
        <w:pStyle w:val="4RARMP"/>
      </w:pPr>
      <w:r>
        <w:t>Summary of licence conditions to be implemented to limit and control the clinical trial</w:t>
      </w:r>
    </w:p>
    <w:p w14:paraId="0A084A3E" w14:textId="52ADD014" w:rsidR="003D53C8" w:rsidRPr="007377E3" w:rsidRDefault="00F94CE9" w:rsidP="00C72058">
      <w:pPr>
        <w:pStyle w:val="RARMPnumberedparagraphs"/>
      </w:pPr>
      <w:r>
        <w:t>Licence</w:t>
      </w:r>
      <w:r w:rsidR="003D53C8">
        <w:t xml:space="preserve"> conditions have been drafted to limit and control the proposed clinical trial, based on th</w:t>
      </w:r>
      <w:r w:rsidR="003D53C8" w:rsidRPr="007377E3">
        <w:t>e above considerations. These include requirements to:</w:t>
      </w:r>
    </w:p>
    <w:p w14:paraId="29570F4E" w14:textId="13B6EA18" w:rsidR="00A732F7" w:rsidRDefault="003D53C8">
      <w:pPr>
        <w:pStyle w:val="ListParagraph"/>
        <w:numPr>
          <w:ilvl w:val="0"/>
          <w:numId w:val="32"/>
        </w:numPr>
        <w:spacing w:before="0" w:after="0"/>
        <w:contextualSpacing/>
      </w:pPr>
      <w:r w:rsidRPr="007377E3">
        <w:t xml:space="preserve">limit the trial to </w:t>
      </w:r>
      <w:r w:rsidR="000900F0">
        <w:t>3</w:t>
      </w:r>
      <w:r w:rsidR="00D0233D">
        <w:t>6</w:t>
      </w:r>
      <w:r w:rsidRPr="007377E3">
        <w:t xml:space="preserve"> trial participants</w:t>
      </w:r>
      <w:r w:rsidR="00A732F7">
        <w:t>;</w:t>
      </w:r>
    </w:p>
    <w:p w14:paraId="7B14D62E" w14:textId="21536B71" w:rsidR="003D53C8" w:rsidRDefault="00A732F7">
      <w:pPr>
        <w:pStyle w:val="ListParagraph"/>
        <w:numPr>
          <w:ilvl w:val="0"/>
          <w:numId w:val="32"/>
        </w:numPr>
        <w:spacing w:before="0" w:after="0"/>
        <w:contextualSpacing/>
      </w:pPr>
      <w:r>
        <w:t xml:space="preserve">conduct </w:t>
      </w:r>
      <w:r w:rsidR="004F45D8">
        <w:t xml:space="preserve">the trial </w:t>
      </w:r>
      <w:r>
        <w:t>at suitable clinical trial sites</w:t>
      </w:r>
      <w:r w:rsidR="007B1D37">
        <w:t>;</w:t>
      </w:r>
    </w:p>
    <w:p w14:paraId="62CC58B1" w14:textId="77D29862" w:rsidR="004B7735" w:rsidRPr="007377E3" w:rsidRDefault="004B7735">
      <w:pPr>
        <w:pStyle w:val="ListParagraph"/>
        <w:numPr>
          <w:ilvl w:val="0"/>
          <w:numId w:val="32"/>
        </w:numPr>
        <w:spacing w:before="0" w:after="0"/>
        <w:contextualSpacing/>
      </w:pPr>
      <w:r>
        <w:t xml:space="preserve">limit the time when the GMO can be administered to </w:t>
      </w:r>
      <w:r w:rsidR="00D0233D">
        <w:t>5</w:t>
      </w:r>
      <w:r>
        <w:t xml:space="preserve"> years from issue of the licence;</w:t>
      </w:r>
    </w:p>
    <w:p w14:paraId="6969A29D" w14:textId="5D58BE17" w:rsidR="003D53C8" w:rsidRPr="007377E3" w:rsidRDefault="003D53C8">
      <w:pPr>
        <w:pStyle w:val="ListParagraph"/>
        <w:numPr>
          <w:ilvl w:val="0"/>
          <w:numId w:val="32"/>
        </w:numPr>
        <w:spacing w:before="0" w:after="0"/>
        <w:contextualSpacing/>
      </w:pPr>
      <w:r w:rsidRPr="007377E3">
        <w:lastRenderedPageBreak/>
        <w:t>restrict access to the GMO</w:t>
      </w:r>
      <w:r w:rsidR="007B1D37">
        <w:t>;</w:t>
      </w:r>
    </w:p>
    <w:p w14:paraId="14903D46" w14:textId="72AB0A1B" w:rsidR="003D53C8" w:rsidRPr="007377E3" w:rsidRDefault="003D53C8">
      <w:pPr>
        <w:pStyle w:val="ListParagraph"/>
        <w:numPr>
          <w:ilvl w:val="0"/>
          <w:numId w:val="32"/>
        </w:numPr>
        <w:spacing w:before="0" w:after="0"/>
        <w:contextualSpacing/>
      </w:pPr>
      <w:r w:rsidRPr="007377E3">
        <w:t>ensure personnel involved in the trial are appropriately trained and follow appropriate behavioural requirements</w:t>
      </w:r>
      <w:r w:rsidR="007B1D37">
        <w:t>;</w:t>
      </w:r>
    </w:p>
    <w:p w14:paraId="7C8B70E8" w14:textId="2C4DD72A" w:rsidR="003D53C8" w:rsidRPr="007377E3" w:rsidRDefault="003D53C8">
      <w:pPr>
        <w:pStyle w:val="ListParagraph"/>
        <w:numPr>
          <w:ilvl w:val="0"/>
          <w:numId w:val="32"/>
        </w:numPr>
        <w:spacing w:before="0" w:after="0"/>
        <w:contextualSpacing/>
      </w:pPr>
      <w:r w:rsidRPr="007377E3">
        <w:t>ensure appropriate PPE is used</w:t>
      </w:r>
      <w:r w:rsidR="007B1D37">
        <w:t>;</w:t>
      </w:r>
    </w:p>
    <w:p w14:paraId="0C776341" w14:textId="53B37C28" w:rsidR="003D53C8" w:rsidRPr="007377E3" w:rsidRDefault="003D53C8">
      <w:pPr>
        <w:pStyle w:val="ListParagraph"/>
        <w:numPr>
          <w:ilvl w:val="0"/>
          <w:numId w:val="32"/>
        </w:numPr>
        <w:spacing w:before="0" w:after="0"/>
        <w:contextualSpacing/>
      </w:pPr>
      <w:r w:rsidRPr="007377E3">
        <w:t>restrict personnel permitted to administer the GMO</w:t>
      </w:r>
      <w:r w:rsidR="007B1D37">
        <w:t>;</w:t>
      </w:r>
    </w:p>
    <w:p w14:paraId="5B27688A" w14:textId="3D53C7AF" w:rsidR="003D53C8" w:rsidRPr="007377E3" w:rsidRDefault="0043428A">
      <w:pPr>
        <w:pStyle w:val="ListParagraph"/>
        <w:numPr>
          <w:ilvl w:val="0"/>
          <w:numId w:val="32"/>
        </w:numPr>
        <w:spacing w:before="0" w:after="0"/>
        <w:contextualSpacing/>
      </w:pPr>
      <w:r>
        <w:t>appropriate</w:t>
      </w:r>
      <w:r w:rsidR="004F45D8">
        <w:t>ly</w:t>
      </w:r>
      <w:r>
        <w:t xml:space="preserve"> </w:t>
      </w:r>
      <w:r w:rsidR="003D53C8" w:rsidRPr="007377E3">
        <w:t>decontaminat</w:t>
      </w:r>
      <w:r w:rsidR="008C1C08">
        <w:t xml:space="preserve">ed </w:t>
      </w:r>
      <w:r w:rsidR="003D53C8" w:rsidRPr="007377E3">
        <w:t>the GMO and materials and equipment that have been in contact with the GMO</w:t>
      </w:r>
      <w:r w:rsidR="007F53F0">
        <w:t>;</w:t>
      </w:r>
    </w:p>
    <w:p w14:paraId="11E24B41" w14:textId="693BD1BC" w:rsidR="003D53C8" w:rsidRDefault="003D53C8">
      <w:pPr>
        <w:pStyle w:val="ListParagraph"/>
        <w:numPr>
          <w:ilvl w:val="0"/>
          <w:numId w:val="32"/>
        </w:numPr>
        <w:spacing w:before="0" w:after="0"/>
        <w:contextualSpacing/>
      </w:pPr>
      <w:r w:rsidRPr="007377E3">
        <w:t>transport and store the GMO and sample</w:t>
      </w:r>
      <w:r>
        <w:t xml:space="preserve">s from GMO-treated participants </w:t>
      </w:r>
      <w:r w:rsidRPr="007377E3">
        <w:t xml:space="preserve">in accordance with </w:t>
      </w:r>
      <w:r w:rsidRPr="00274CA2">
        <w:t xml:space="preserve">IATA shipping classification </w:t>
      </w:r>
      <w:r w:rsidRPr="00283970">
        <w:t xml:space="preserve">UN </w:t>
      </w:r>
      <w:r w:rsidR="00DC25B2">
        <w:t>3245 or UN 3373</w:t>
      </w:r>
      <w:r w:rsidR="00DC25B2" w:rsidRPr="00283970">
        <w:t xml:space="preserve"> </w:t>
      </w:r>
      <w:r w:rsidRPr="00283970">
        <w:t>[Category B]</w:t>
      </w:r>
      <w:r>
        <w:t xml:space="preserve"> and/or </w:t>
      </w:r>
      <w:r w:rsidRPr="007377E3">
        <w:t xml:space="preserve">the </w:t>
      </w:r>
      <w:r>
        <w:t>minimum requirements for packaging, and labelling as detailed in the draft licence</w:t>
      </w:r>
      <w:r w:rsidR="007B1D37">
        <w:t>;</w:t>
      </w:r>
    </w:p>
    <w:p w14:paraId="316DBD47" w14:textId="3E949122" w:rsidR="003D53C8" w:rsidRDefault="00215F81">
      <w:pPr>
        <w:pStyle w:val="ListParagraph"/>
        <w:numPr>
          <w:ilvl w:val="0"/>
          <w:numId w:val="32"/>
        </w:numPr>
        <w:spacing w:before="0" w:after="0"/>
        <w:contextualSpacing/>
      </w:pPr>
      <w:r>
        <w:t xml:space="preserve">use the </w:t>
      </w:r>
      <w:r w:rsidR="003D53C8">
        <w:t xml:space="preserve">clinical waste stream </w:t>
      </w:r>
      <w:r>
        <w:t>when</w:t>
      </w:r>
      <w:r w:rsidR="003D53C8">
        <w:t xml:space="preserve"> external service providers </w:t>
      </w:r>
      <w:r>
        <w:t xml:space="preserve">are used </w:t>
      </w:r>
      <w:r w:rsidR="003D53C8">
        <w:t xml:space="preserve">to destroy </w:t>
      </w:r>
      <w:r w:rsidR="00A55DCB">
        <w:t xml:space="preserve">unused </w:t>
      </w:r>
      <w:r w:rsidR="003D53C8">
        <w:t>GMO and GMO-related waste</w:t>
      </w:r>
      <w:r w:rsidR="007B1D37">
        <w:t>.</w:t>
      </w:r>
      <w:r w:rsidR="003D53C8">
        <w:t xml:space="preserve"> </w:t>
      </w:r>
    </w:p>
    <w:p w14:paraId="5A031D44" w14:textId="77777777" w:rsidR="003D53C8" w:rsidRDefault="003D53C8" w:rsidP="003D53C8">
      <w:pPr>
        <w:pStyle w:val="Style3"/>
        <w:numPr>
          <w:ilvl w:val="2"/>
          <w:numId w:val="2"/>
        </w:numPr>
        <w:tabs>
          <w:tab w:val="clear" w:pos="284"/>
          <w:tab w:val="num" w:pos="1985"/>
        </w:tabs>
      </w:pPr>
      <w:bookmarkStart w:id="390" w:name="_Toc61015663"/>
      <w:bookmarkStart w:id="391" w:name="_Toc214523883"/>
      <w:r>
        <w:t>Other risk management considerations</w:t>
      </w:r>
      <w:bookmarkEnd w:id="390"/>
      <w:bookmarkEnd w:id="391"/>
    </w:p>
    <w:p w14:paraId="448696B0" w14:textId="09B0A4E5" w:rsidR="003D53C8" w:rsidRDefault="003D53C8" w:rsidP="00C72058">
      <w:pPr>
        <w:pStyle w:val="RARMPnumberedparagraphs"/>
      </w:pPr>
      <w:r>
        <w:t xml:space="preserve">All DIR licences issued by the Regulator contain </w:t>
      </w:r>
      <w:r w:rsidR="009F5A5E">
        <w:t xml:space="preserve">several </w:t>
      </w:r>
      <w:r>
        <w:t>conditions that relate to general risk management. These include conditions relating to:</w:t>
      </w:r>
    </w:p>
    <w:p w14:paraId="7A4FC7BC" w14:textId="77777777" w:rsidR="003D53C8" w:rsidRPr="007C0C74" w:rsidRDefault="003D53C8">
      <w:pPr>
        <w:pStyle w:val="ListParagraph"/>
        <w:numPr>
          <w:ilvl w:val="0"/>
          <w:numId w:val="49"/>
        </w:numPr>
        <w:spacing w:before="0" w:after="0"/>
        <w:contextualSpacing/>
      </w:pPr>
      <w:r w:rsidRPr="007C0C74">
        <w:t>applicant suitability</w:t>
      </w:r>
    </w:p>
    <w:p w14:paraId="61AE636B" w14:textId="77777777" w:rsidR="003D53C8" w:rsidRPr="007C0C74" w:rsidRDefault="003D53C8">
      <w:pPr>
        <w:pStyle w:val="ListParagraph"/>
        <w:numPr>
          <w:ilvl w:val="0"/>
          <w:numId w:val="49"/>
        </w:numPr>
        <w:spacing w:before="0" w:after="0"/>
        <w:contextualSpacing/>
      </w:pPr>
      <w:r w:rsidRPr="007C0C74">
        <w:t>contingency plans</w:t>
      </w:r>
    </w:p>
    <w:p w14:paraId="7A28DDE7" w14:textId="77777777" w:rsidR="003D53C8" w:rsidRPr="007C0C74" w:rsidRDefault="003D53C8">
      <w:pPr>
        <w:pStyle w:val="ListParagraph"/>
        <w:numPr>
          <w:ilvl w:val="0"/>
          <w:numId w:val="49"/>
        </w:numPr>
        <w:spacing w:before="0" w:after="0"/>
        <w:contextualSpacing/>
      </w:pPr>
      <w:r w:rsidRPr="007C0C74">
        <w:t>identification of the persons or classes of persons covered by the licence</w:t>
      </w:r>
    </w:p>
    <w:p w14:paraId="0CD5E58D" w14:textId="77777777" w:rsidR="003D53C8" w:rsidRPr="007C0C74" w:rsidRDefault="003D53C8">
      <w:pPr>
        <w:pStyle w:val="ListParagraph"/>
        <w:numPr>
          <w:ilvl w:val="0"/>
          <w:numId w:val="49"/>
        </w:numPr>
        <w:spacing w:before="0" w:after="0"/>
        <w:contextualSpacing/>
      </w:pPr>
      <w:r w:rsidRPr="007C0C74">
        <w:t>reporting requirements</w:t>
      </w:r>
    </w:p>
    <w:p w14:paraId="04D404CE" w14:textId="77777777" w:rsidR="003D53C8" w:rsidRDefault="003D53C8">
      <w:pPr>
        <w:pStyle w:val="ListParagraph"/>
        <w:numPr>
          <w:ilvl w:val="0"/>
          <w:numId w:val="49"/>
        </w:numPr>
        <w:spacing w:before="0" w:after="0"/>
        <w:contextualSpacing/>
      </w:pPr>
      <w:r w:rsidRPr="007C0C74">
        <w:t>access for the purpose of monitoring for compliance.</w:t>
      </w:r>
    </w:p>
    <w:p w14:paraId="54C8F740" w14:textId="77777777" w:rsidR="003D53C8" w:rsidRDefault="003D53C8" w:rsidP="00991711">
      <w:pPr>
        <w:pStyle w:val="4RARMP"/>
      </w:pPr>
      <w:r>
        <w:t xml:space="preserve">Applicant suitability </w:t>
      </w:r>
    </w:p>
    <w:p w14:paraId="3CC236BB" w14:textId="77777777" w:rsidR="003D53C8" w:rsidRDefault="003D53C8" w:rsidP="00C72058">
      <w:pPr>
        <w:pStyle w:val="RARMPnumberedparagraphs"/>
      </w:pPr>
      <w:r>
        <w:t>In making a decision whether or not to issue a licence, the Regulator must have regard to the suitability of the applicant to hold a licence. Under Section 58 of the Act, matters that the Regulator must take into account include:</w:t>
      </w:r>
    </w:p>
    <w:p w14:paraId="01BA6DAB" w14:textId="77777777" w:rsidR="003D53C8" w:rsidRDefault="003D53C8">
      <w:pPr>
        <w:pStyle w:val="ListParagraph"/>
        <w:numPr>
          <w:ilvl w:val="0"/>
          <w:numId w:val="50"/>
        </w:numPr>
        <w:spacing w:before="0" w:after="0"/>
        <w:contextualSpacing/>
      </w:pPr>
      <w:r>
        <w:t>any relevant convictions of the applicant</w:t>
      </w:r>
    </w:p>
    <w:p w14:paraId="680DE268" w14:textId="77777777" w:rsidR="003D53C8" w:rsidRDefault="003D53C8">
      <w:pPr>
        <w:pStyle w:val="ListParagraph"/>
        <w:numPr>
          <w:ilvl w:val="0"/>
          <w:numId w:val="50"/>
        </w:numPr>
        <w:spacing w:before="0" w:after="0"/>
        <w:contextualSpacing/>
      </w:pPr>
      <w:r>
        <w:t>any revocation or suspension of a relevant licence or permit held by the applicant under a law of the Commonwealth, a State or a foreign country</w:t>
      </w:r>
    </w:p>
    <w:p w14:paraId="77B38CD7" w14:textId="77777777" w:rsidR="003D53C8" w:rsidRDefault="003D53C8">
      <w:pPr>
        <w:pStyle w:val="ListParagraph"/>
        <w:numPr>
          <w:ilvl w:val="0"/>
          <w:numId w:val="50"/>
        </w:numPr>
        <w:spacing w:before="0" w:after="0"/>
        <w:contextualSpacing/>
      </w:pPr>
      <w:r>
        <w:t>the capacity of the applicant to meet the conditions of the licence.</w:t>
      </w:r>
    </w:p>
    <w:p w14:paraId="3E2F1BE0" w14:textId="77777777" w:rsidR="003D53C8" w:rsidRDefault="003D53C8" w:rsidP="00C72058">
      <w:pPr>
        <w:pStyle w:val="RARMPnumberedparagraphs"/>
      </w:pPr>
      <w:r>
        <w:t>If a licence were issued, the conditions would include a requirement for the licence holder to inform the Regulator of any information that would affect their suitability.</w:t>
      </w:r>
    </w:p>
    <w:p w14:paraId="304D3F4F" w14:textId="77777777" w:rsidR="003D53C8" w:rsidRDefault="003D53C8" w:rsidP="00C72058">
      <w:pPr>
        <w:pStyle w:val="RARMPnumberedparagraphs"/>
      </w:pPr>
      <w:r>
        <w:t>In addition, the applicant organisation must have access to an IBC and be an accredited organisation under the Act.</w:t>
      </w:r>
    </w:p>
    <w:p w14:paraId="1E8298DC" w14:textId="77777777" w:rsidR="003D53C8" w:rsidRPr="00961290" w:rsidRDefault="003D53C8" w:rsidP="00991711">
      <w:pPr>
        <w:pStyle w:val="4RARMP"/>
      </w:pPr>
      <w:r w:rsidRPr="005D03A7">
        <w:t>Contingency</w:t>
      </w:r>
      <w:r w:rsidRPr="00961290">
        <w:t xml:space="preserve"> </w:t>
      </w:r>
      <w:r>
        <w:t>p</w:t>
      </w:r>
      <w:r w:rsidRPr="00961290">
        <w:t>lan</w:t>
      </w:r>
      <w:r>
        <w:t>s</w:t>
      </w:r>
    </w:p>
    <w:p w14:paraId="132EFDA0" w14:textId="5F66087F" w:rsidR="003D53C8" w:rsidRDefault="003D53C8" w:rsidP="00C72058">
      <w:pPr>
        <w:pStyle w:val="RARMPnumberedparagraphs"/>
      </w:pPr>
      <w:r>
        <w:t xml:space="preserve">Should a licence be issued, </w:t>
      </w:r>
      <w:r w:rsidR="00D0233D">
        <w:t>Melius</w:t>
      </w:r>
      <w:r w:rsidR="00A468DA" w:rsidRPr="00BE24B6">
        <w:t xml:space="preserve"> </w:t>
      </w:r>
      <w:r w:rsidR="00215F81">
        <w:t>would be</w:t>
      </w:r>
      <w:r w:rsidR="00215F81" w:rsidRPr="00961290">
        <w:t xml:space="preserve"> </w:t>
      </w:r>
      <w:r w:rsidRPr="00961290">
        <w:t xml:space="preserve">required to submit a contingency plan to the Regulator before </w:t>
      </w:r>
      <w:r>
        <w:t xml:space="preserve">commencing </w:t>
      </w:r>
      <w:r w:rsidRPr="00961290">
        <w:t>dealing</w:t>
      </w:r>
      <w:r>
        <w:t>s</w:t>
      </w:r>
      <w:r w:rsidRPr="00961290">
        <w:t xml:space="preserve"> with the GMOs. This plan </w:t>
      </w:r>
      <w:r w:rsidR="00215F81" w:rsidRPr="00961290">
        <w:t>w</w:t>
      </w:r>
      <w:r w:rsidR="00215F81">
        <w:t>ould</w:t>
      </w:r>
      <w:r w:rsidR="00215F81" w:rsidRPr="00961290">
        <w:t xml:space="preserve"> </w:t>
      </w:r>
      <w:r w:rsidRPr="00961290">
        <w:t>detail measures to be undertaken in the event of</w:t>
      </w:r>
      <w:r>
        <w:t>:</w:t>
      </w:r>
    </w:p>
    <w:p w14:paraId="0CC4A477" w14:textId="77777777" w:rsidR="003D53C8" w:rsidRPr="005D03A7" w:rsidRDefault="003D53C8">
      <w:pPr>
        <w:pStyle w:val="ListParagraph"/>
        <w:numPr>
          <w:ilvl w:val="0"/>
          <w:numId w:val="51"/>
        </w:numPr>
        <w:spacing w:before="0" w:after="0"/>
        <w:contextualSpacing/>
      </w:pPr>
      <w:r w:rsidRPr="005D03A7">
        <w:t>the unintended release of the GMOs, including spills</w:t>
      </w:r>
    </w:p>
    <w:p w14:paraId="6EE62BB0" w14:textId="77777777" w:rsidR="003D53C8" w:rsidRPr="005D03A7" w:rsidRDefault="003D53C8">
      <w:pPr>
        <w:pStyle w:val="ListParagraph"/>
        <w:numPr>
          <w:ilvl w:val="0"/>
          <w:numId w:val="51"/>
        </w:numPr>
        <w:spacing w:before="0" w:after="0"/>
        <w:contextualSpacing/>
      </w:pPr>
      <w:r w:rsidRPr="005D03A7">
        <w:t>exposure of, or transmission to persons other than trial participants</w:t>
      </w:r>
    </w:p>
    <w:p w14:paraId="0F270390" w14:textId="77777777" w:rsidR="003D53C8" w:rsidRPr="005D03A7" w:rsidRDefault="003D53C8">
      <w:pPr>
        <w:pStyle w:val="ListParagraph"/>
        <w:numPr>
          <w:ilvl w:val="0"/>
          <w:numId w:val="51"/>
        </w:numPr>
        <w:spacing w:before="0" w:after="0"/>
        <w:contextualSpacing/>
      </w:pPr>
      <w:r w:rsidRPr="005D03A7">
        <w:t>a person exposed to the GMOs developing a serious adverse response.</w:t>
      </w:r>
    </w:p>
    <w:p w14:paraId="66C07244" w14:textId="77777777" w:rsidR="003D53C8" w:rsidRPr="00961290" w:rsidRDefault="003D53C8" w:rsidP="00991711">
      <w:pPr>
        <w:pStyle w:val="4RARMP"/>
      </w:pPr>
      <w:r w:rsidRPr="005D03A7">
        <w:t>Identification</w:t>
      </w:r>
      <w:r w:rsidRPr="00961290">
        <w:t xml:space="preserve"> of the persons or classes of persons covered by the licence</w:t>
      </w:r>
    </w:p>
    <w:p w14:paraId="7FEC9B6D" w14:textId="4E934B27" w:rsidR="003D53C8" w:rsidRPr="00961290" w:rsidRDefault="003D53C8" w:rsidP="00C72058">
      <w:pPr>
        <w:pStyle w:val="RARMPnumberedparagraphs"/>
      </w:pPr>
      <w:r>
        <w:t>If issued, t</w:t>
      </w:r>
      <w:r w:rsidRPr="00961290">
        <w:t>he persons covered by the licence would be the licence holder and employees, agents or contractors of the licence holder and other persons who are, or have been, engaged or otherwise authorised by the licence holder to undertake any activity in connection with the dealings authorised by the licence. Prior to dealing</w:t>
      </w:r>
      <w:r>
        <w:t>s</w:t>
      </w:r>
      <w:r w:rsidRPr="00961290">
        <w:t xml:space="preserve"> with the G</w:t>
      </w:r>
      <w:r>
        <w:t>MOs,</w:t>
      </w:r>
      <w:r w:rsidR="00A468DA">
        <w:t xml:space="preserve"> </w:t>
      </w:r>
      <w:r w:rsidR="00D0233D">
        <w:t>Melius</w:t>
      </w:r>
      <w:r w:rsidRPr="00BE24B6">
        <w:t xml:space="preserve"> </w:t>
      </w:r>
      <w:r>
        <w:t>is</w:t>
      </w:r>
      <w:r w:rsidRPr="00961290">
        <w:t xml:space="preserve"> required to provide a list of </w:t>
      </w:r>
      <w:r w:rsidRPr="00961290">
        <w:lastRenderedPageBreak/>
        <w:t xml:space="preserve">people and organisations that </w:t>
      </w:r>
      <w:r>
        <w:t>are</w:t>
      </w:r>
      <w:r w:rsidRPr="00961290">
        <w:t xml:space="preserve"> covered by the licence, or the function or position where names are not known at the time.</w:t>
      </w:r>
    </w:p>
    <w:p w14:paraId="3313A70D" w14:textId="77777777" w:rsidR="003D53C8" w:rsidRPr="00961290" w:rsidRDefault="003D53C8" w:rsidP="00991711">
      <w:pPr>
        <w:pStyle w:val="4RARMP"/>
      </w:pPr>
      <w:r w:rsidRPr="00961290">
        <w:t>Reporting requirements</w:t>
      </w:r>
    </w:p>
    <w:p w14:paraId="13FC5A58" w14:textId="77777777" w:rsidR="003D53C8" w:rsidRPr="00A068AA" w:rsidRDefault="003D53C8" w:rsidP="00C72058">
      <w:pPr>
        <w:pStyle w:val="RARMPnumberedparagraphs"/>
      </w:pPr>
      <w:r>
        <w:t>If issued, t</w:t>
      </w:r>
      <w:r w:rsidRPr="00A068AA">
        <w:t xml:space="preserve">he licence </w:t>
      </w:r>
      <w:r>
        <w:t xml:space="preserve">would </w:t>
      </w:r>
      <w:r w:rsidRPr="00A068AA">
        <w:t>require the licence holder to immediately report any of the following to the Regulator:</w:t>
      </w:r>
    </w:p>
    <w:p w14:paraId="5322936C" w14:textId="02E89E76" w:rsidR="003D53C8" w:rsidRPr="00A068AA" w:rsidRDefault="003D53C8">
      <w:pPr>
        <w:pStyle w:val="ListParagraph"/>
        <w:numPr>
          <w:ilvl w:val="0"/>
          <w:numId w:val="52"/>
        </w:numPr>
        <w:spacing w:before="0" w:after="0"/>
        <w:contextualSpacing/>
      </w:pPr>
      <w:r w:rsidRPr="00A068AA">
        <w:t>any additional information regarding risks to the health and safety of people or the environment associated with the dealings</w:t>
      </w:r>
    </w:p>
    <w:p w14:paraId="707E6B93" w14:textId="3113C187" w:rsidR="003D53C8" w:rsidRPr="007672C7" w:rsidRDefault="003D53C8">
      <w:pPr>
        <w:pStyle w:val="ListParagraph"/>
        <w:numPr>
          <w:ilvl w:val="0"/>
          <w:numId w:val="52"/>
        </w:numPr>
        <w:spacing w:before="0" w:after="0"/>
        <w:contextualSpacing/>
      </w:pPr>
      <w:r w:rsidRPr="007672C7">
        <w:t>any contraventions of the licence by persons covered by the licence</w:t>
      </w:r>
    </w:p>
    <w:p w14:paraId="3CF1E256" w14:textId="77777777" w:rsidR="003D53C8" w:rsidRPr="007672C7" w:rsidRDefault="003D53C8">
      <w:pPr>
        <w:pStyle w:val="ListParagraph"/>
        <w:numPr>
          <w:ilvl w:val="0"/>
          <w:numId w:val="52"/>
        </w:numPr>
        <w:spacing w:before="0" w:after="0"/>
        <w:contextualSpacing/>
      </w:pPr>
      <w:r w:rsidRPr="007672C7">
        <w:t>any unintended effects of the clinical trial.</w:t>
      </w:r>
    </w:p>
    <w:p w14:paraId="2684C181" w14:textId="34F4178A" w:rsidR="003D53C8" w:rsidRPr="007672C7" w:rsidRDefault="009F5A5E" w:rsidP="00C72058">
      <w:pPr>
        <w:pStyle w:val="RARMPnumberedparagraphs"/>
      </w:pPr>
      <w:r>
        <w:t>Several w</w:t>
      </w:r>
      <w:r w:rsidR="00F94CE9" w:rsidRPr="007672C7">
        <w:t xml:space="preserve">ritten </w:t>
      </w:r>
      <w:r w:rsidR="003D53C8" w:rsidRPr="007672C7">
        <w:t xml:space="preserve">notices </w:t>
      </w:r>
      <w:r w:rsidR="00215F81">
        <w:t xml:space="preserve">would </w:t>
      </w:r>
      <w:r w:rsidR="003D53C8" w:rsidRPr="007672C7">
        <w:t xml:space="preserve">also </w:t>
      </w:r>
      <w:r w:rsidR="00215F81">
        <w:t xml:space="preserve">be </w:t>
      </w:r>
      <w:r w:rsidR="003D53C8" w:rsidRPr="007672C7">
        <w:t>required under the licence regarding dealings with the GMO, to assist the Regulator in designing and implementing a monitoring program for all licensed dealings. The notices include:</w:t>
      </w:r>
    </w:p>
    <w:p w14:paraId="4E00378C" w14:textId="77777777" w:rsidR="003D53C8" w:rsidRPr="007672C7" w:rsidRDefault="003D53C8">
      <w:pPr>
        <w:pStyle w:val="ListParagraph"/>
        <w:numPr>
          <w:ilvl w:val="0"/>
          <w:numId w:val="53"/>
        </w:numPr>
        <w:spacing w:before="0" w:after="0"/>
        <w:contextualSpacing/>
      </w:pPr>
      <w:r w:rsidRPr="007672C7">
        <w:t>identification of the clinical trial sites where administration of the GMO to trial participants would take place</w:t>
      </w:r>
    </w:p>
    <w:p w14:paraId="795FCCD9" w14:textId="77777777" w:rsidR="003D53C8" w:rsidRPr="007672C7" w:rsidRDefault="003D53C8">
      <w:pPr>
        <w:pStyle w:val="ListParagraph"/>
        <w:numPr>
          <w:ilvl w:val="0"/>
          <w:numId w:val="53"/>
        </w:numPr>
        <w:spacing w:before="0" w:after="0"/>
        <w:contextualSpacing/>
      </w:pPr>
      <w:r w:rsidRPr="007672C7">
        <w:t>expected date of administration with the GMOs for each clinical trial site</w:t>
      </w:r>
    </w:p>
    <w:p w14:paraId="6B429C9C" w14:textId="0C99BE38" w:rsidR="003D53C8" w:rsidRPr="007672C7" w:rsidRDefault="003D53C8">
      <w:pPr>
        <w:pStyle w:val="ListParagraph"/>
        <w:numPr>
          <w:ilvl w:val="0"/>
          <w:numId w:val="53"/>
        </w:numPr>
        <w:spacing w:before="0" w:after="0"/>
        <w:contextualSpacing/>
      </w:pPr>
      <w:r w:rsidRPr="007672C7">
        <w:t xml:space="preserve">cease of </w:t>
      </w:r>
      <w:r>
        <w:t>administration</w:t>
      </w:r>
      <w:r w:rsidRPr="007672C7">
        <w:t xml:space="preserve"> with the GMOs for each clinical trial site</w:t>
      </w:r>
      <w:r w:rsidR="008C1C08">
        <w:t>.</w:t>
      </w:r>
      <w:r w:rsidRPr="007672C7">
        <w:t xml:space="preserve"> </w:t>
      </w:r>
    </w:p>
    <w:p w14:paraId="757F0F92" w14:textId="77777777" w:rsidR="003D53C8" w:rsidRDefault="003D53C8" w:rsidP="00991711">
      <w:pPr>
        <w:pStyle w:val="4RARMP"/>
      </w:pPr>
      <w:r>
        <w:t>Monitoring for compliance</w:t>
      </w:r>
    </w:p>
    <w:p w14:paraId="26853A78" w14:textId="77777777" w:rsidR="003D53C8" w:rsidRDefault="003D53C8" w:rsidP="00C72058">
      <w:pPr>
        <w:pStyle w:val="RARMPnumberedparagraphs"/>
      </w:pPr>
      <w:r>
        <w:t>The Act stipulates, as a condition of every licence, that a person who is authorised by the licence to deal with a GMO, and who is required to comply with a condition of the licence, must allow inspectors and other persons authorised by the Regulator to enter premises where a dealing is being undertaken for the purpose of monitoring or auditing the dealing.</w:t>
      </w:r>
    </w:p>
    <w:p w14:paraId="6020CCC2" w14:textId="77777777" w:rsidR="003D53C8" w:rsidRDefault="003D53C8" w:rsidP="00C72058">
      <w:pPr>
        <w:pStyle w:val="RARMPnumberedparagraphs"/>
      </w:pPr>
      <w:r>
        <w:t>If monitoring activities identify changes in the risks associated with the authorised dealings, the Regulator may also vary licence conditions, or if necessary, suspend or cancel the licence.</w:t>
      </w:r>
    </w:p>
    <w:p w14:paraId="655C0D09" w14:textId="77777777" w:rsidR="003D53C8" w:rsidRDefault="003D53C8" w:rsidP="00C72058">
      <w:pPr>
        <w:pStyle w:val="RARMPnumberedparagraphs"/>
      </w:pPr>
      <w:r>
        <w:t>In cases of non-compliance with licence conditions, the Regulator may instigate an investigation to determine the nature and extent of non-compliance. The Act provides for criminal sanctions of large fines and/or imprisonment for failing to abide by the legislation, conditions of the licence or directions from the Regulator, especially where significant damage to the health and safety of people or the environment could result.</w:t>
      </w:r>
    </w:p>
    <w:p w14:paraId="176CF4F4" w14:textId="77777777" w:rsidR="003D53C8" w:rsidRDefault="003D53C8" w:rsidP="003D53C8">
      <w:pPr>
        <w:pStyle w:val="Style2"/>
        <w:numPr>
          <w:ilvl w:val="1"/>
          <w:numId w:val="2"/>
        </w:numPr>
        <w:tabs>
          <w:tab w:val="num" w:pos="1985"/>
        </w:tabs>
      </w:pPr>
      <w:bookmarkStart w:id="392" w:name="_Ref57213894"/>
      <w:bookmarkStart w:id="393" w:name="_Toc61015664"/>
      <w:bookmarkStart w:id="394" w:name="_Toc214523884"/>
      <w:r>
        <w:t>Issues to be addressed for future releases</w:t>
      </w:r>
      <w:bookmarkEnd w:id="392"/>
      <w:bookmarkEnd w:id="393"/>
      <w:bookmarkEnd w:id="394"/>
    </w:p>
    <w:p w14:paraId="49FDF095" w14:textId="77777777" w:rsidR="003D53C8" w:rsidRDefault="003D53C8" w:rsidP="00C72058">
      <w:pPr>
        <w:pStyle w:val="RARMPnumberedparagraphs"/>
      </w:pPr>
      <w:r>
        <w:t>Additional information has been identified that may be required to assess an application for a commercial release of the GMO, or to justify a reduction in limits and controls. This includes:</w:t>
      </w:r>
    </w:p>
    <w:p w14:paraId="2E0369F5" w14:textId="7936A26A" w:rsidR="003D53C8" w:rsidRDefault="003D53C8">
      <w:pPr>
        <w:pStyle w:val="ListParagraph"/>
        <w:numPr>
          <w:ilvl w:val="0"/>
          <w:numId w:val="54"/>
        </w:numPr>
        <w:spacing w:before="0" w:after="0"/>
        <w:contextualSpacing/>
      </w:pPr>
      <w:r>
        <w:t xml:space="preserve">information and data that would address the uncertainties noted in </w:t>
      </w:r>
      <w:r w:rsidR="00EE70D5">
        <w:fldChar w:fldCharType="begin"/>
      </w:r>
      <w:r w:rsidR="00EE70D5">
        <w:instrText xml:space="preserve"> REF _Ref67492223 \n \h </w:instrText>
      </w:r>
      <w:r w:rsidR="00EE70D5">
        <w:fldChar w:fldCharType="separate"/>
      </w:r>
      <w:r w:rsidR="008453F1">
        <w:t>Chapter 2</w:t>
      </w:r>
      <w:r w:rsidR="00EE70D5">
        <w:fldChar w:fldCharType="end"/>
      </w:r>
      <w:r>
        <w:t xml:space="preserve">, </w:t>
      </w:r>
      <w:r w:rsidR="00EE70D5">
        <w:fldChar w:fldCharType="begin"/>
      </w:r>
      <w:r w:rsidR="00EE70D5">
        <w:instrText xml:space="preserve"> REF _Ref67492224 \n \h </w:instrText>
      </w:r>
      <w:r w:rsidR="00EE70D5">
        <w:fldChar w:fldCharType="separate"/>
      </w:r>
      <w:r w:rsidR="008453F1">
        <w:t>Section 3</w:t>
      </w:r>
      <w:r w:rsidR="00EE70D5">
        <w:fldChar w:fldCharType="end"/>
      </w:r>
      <w:r>
        <w:t xml:space="preserve">. Specifically, information </w:t>
      </w:r>
      <w:r w:rsidRPr="00D75786">
        <w:t>obtained</w:t>
      </w:r>
      <w:r>
        <w:t xml:space="preserve"> </w:t>
      </w:r>
      <w:r w:rsidR="00531418">
        <w:t>on the</w:t>
      </w:r>
      <w:r>
        <w:t xml:space="preserve"> biodistribution and shedding of the GMOs in trial participants </w:t>
      </w:r>
      <w:r w:rsidR="00D0233D">
        <w:t xml:space="preserve">and the potential of the GMO to cause genotoxicity. </w:t>
      </w:r>
    </w:p>
    <w:p w14:paraId="5404B013" w14:textId="77777777" w:rsidR="003D53C8" w:rsidRDefault="003D53C8" w:rsidP="003D53C8">
      <w:pPr>
        <w:pStyle w:val="Style2"/>
        <w:numPr>
          <w:ilvl w:val="1"/>
          <w:numId w:val="2"/>
        </w:numPr>
        <w:tabs>
          <w:tab w:val="num" w:pos="1985"/>
        </w:tabs>
      </w:pPr>
      <w:bookmarkStart w:id="395" w:name="_Toc61015665"/>
      <w:bookmarkStart w:id="396" w:name="_Toc214523885"/>
      <w:r>
        <w:t>Conclusions of the consultation RARMP</w:t>
      </w:r>
      <w:bookmarkEnd w:id="395"/>
      <w:bookmarkEnd w:id="396"/>
    </w:p>
    <w:p w14:paraId="52E39B19" w14:textId="77777777" w:rsidR="003D53C8" w:rsidRDefault="003D53C8" w:rsidP="00C72058">
      <w:pPr>
        <w:pStyle w:val="RARMPnumberedparagraphs"/>
      </w:pPr>
      <w:r>
        <w:t>The risk assessment concludes that the proposed clinical trial of the GMOs poses negligible risks to the health and safety of people or the environment as a result of gene technology. These negligible risks do not require specific risk treatment measures.</w:t>
      </w:r>
    </w:p>
    <w:p w14:paraId="4FED3937" w14:textId="0FA40EF4" w:rsidR="00921BE9" w:rsidRPr="0000143A" w:rsidRDefault="003D53C8" w:rsidP="00C72058">
      <w:pPr>
        <w:pStyle w:val="RARMPnumberedparagraphs"/>
      </w:pPr>
      <w:r>
        <w:t>If a licence is issued, conditions are imposed to limit the trial to the proposed scale, location and duration, and to restrict the spread and persistence of the GMOs and its genetic material in the environment, as these were important considerations in establishing the context for assessing the risks.</w:t>
      </w:r>
    </w:p>
    <w:bookmarkEnd w:id="368"/>
    <w:bookmarkEnd w:id="369"/>
    <w:bookmarkEnd w:id="370"/>
    <w:bookmarkEnd w:id="371"/>
    <w:bookmarkEnd w:id="372"/>
    <w:bookmarkEnd w:id="373"/>
    <w:bookmarkEnd w:id="374"/>
    <w:p w14:paraId="01B1C279" w14:textId="77777777" w:rsidR="00F91D23" w:rsidRDefault="00F91D23" w:rsidP="00ED664E">
      <w:pPr>
        <w:sectPr w:rsidR="00F91D23" w:rsidSect="00D83417">
          <w:footerReference w:type="default" r:id="rId43"/>
          <w:pgSz w:w="11909" w:h="16834" w:code="9"/>
          <w:pgMar w:top="1418" w:right="1418" w:bottom="1418" w:left="1418" w:header="720" w:footer="720" w:gutter="0"/>
          <w:paperSrc w:first="2" w:other="2"/>
          <w:cols w:space="720"/>
          <w:rtlGutter/>
        </w:sectPr>
      </w:pPr>
    </w:p>
    <w:p w14:paraId="351CB647" w14:textId="77777777" w:rsidR="00ED664E" w:rsidRDefault="00ED664E" w:rsidP="00ED664E">
      <w:pPr>
        <w:pStyle w:val="1RARMP"/>
      </w:pPr>
      <w:bookmarkStart w:id="397" w:name="_Toc202859590"/>
      <w:bookmarkStart w:id="398" w:name="_Toc223510490"/>
      <w:bookmarkStart w:id="399" w:name="_Toc301341872"/>
      <w:bookmarkStart w:id="400" w:name="_Toc47536783"/>
      <w:bookmarkStart w:id="401" w:name="_Ref57118862"/>
      <w:bookmarkStart w:id="402" w:name="_Ref67989492"/>
      <w:bookmarkStart w:id="403" w:name="_Toc214523886"/>
      <w:bookmarkStart w:id="404" w:name="_Hlk213070850"/>
      <w:r w:rsidRPr="0000143A">
        <w:lastRenderedPageBreak/>
        <w:t>Draft licence conditions</w:t>
      </w:r>
      <w:bookmarkEnd w:id="397"/>
      <w:bookmarkEnd w:id="398"/>
      <w:bookmarkEnd w:id="399"/>
      <w:bookmarkEnd w:id="400"/>
      <w:bookmarkEnd w:id="401"/>
      <w:bookmarkEnd w:id="402"/>
      <w:bookmarkEnd w:id="403"/>
    </w:p>
    <w:p w14:paraId="016976B7" w14:textId="68B01384" w:rsidR="00A24456" w:rsidRPr="0000143A" w:rsidRDefault="00A24456" w:rsidP="00A24456">
      <w:pPr>
        <w:pStyle w:val="2RARMP"/>
      </w:pPr>
      <w:bookmarkStart w:id="405" w:name="_Toc214523887"/>
      <w:r>
        <w:t>Interpretations and definitions</w:t>
      </w:r>
      <w:bookmarkEnd w:id="405"/>
    </w:p>
    <w:p w14:paraId="4A859A20" w14:textId="77777777" w:rsidR="00921020" w:rsidRPr="00921020" w:rsidRDefault="00921020">
      <w:pPr>
        <w:pStyle w:val="RARMPnumberedparagraphs"/>
        <w:numPr>
          <w:ilvl w:val="0"/>
          <w:numId w:val="70"/>
        </w:numPr>
        <w:ind w:left="426"/>
      </w:pPr>
      <w:r w:rsidRPr="00921020">
        <w:t>In this licence:</w:t>
      </w:r>
    </w:p>
    <w:p w14:paraId="0276A195" w14:textId="52147E8A" w:rsidR="00921020" w:rsidRPr="00921020" w:rsidRDefault="00921020">
      <w:pPr>
        <w:pStyle w:val="ConditionLevel2"/>
        <w:numPr>
          <w:ilvl w:val="0"/>
          <w:numId w:val="45"/>
        </w:numPr>
      </w:pPr>
      <w:r w:rsidRPr="00921020">
        <w:t>unless defined otherwise</w:t>
      </w:r>
      <w:r w:rsidR="00D744A7">
        <w:t xml:space="preserve"> in this licence</w:t>
      </w:r>
      <w:r w:rsidRPr="00921020">
        <w:t xml:space="preserve">, words and phrases used in this licence have the same meaning as they do in the Act and the </w:t>
      </w:r>
      <w:r w:rsidR="00D744A7">
        <w:t xml:space="preserve">Gene Technology </w:t>
      </w:r>
      <w:r w:rsidRPr="00921020">
        <w:t>Regulations</w:t>
      </w:r>
      <w:r w:rsidR="00D744A7">
        <w:t xml:space="preserve"> 2001</w:t>
      </w:r>
      <w:r w:rsidRPr="00921020">
        <w:t>;</w:t>
      </w:r>
    </w:p>
    <w:p w14:paraId="1C219072" w14:textId="4DD6CB44" w:rsidR="00921020" w:rsidRPr="00921020" w:rsidRDefault="00921020">
      <w:pPr>
        <w:pStyle w:val="ConditionLevel2"/>
        <w:numPr>
          <w:ilvl w:val="0"/>
          <w:numId w:val="45"/>
        </w:numPr>
      </w:pPr>
      <w:r w:rsidRPr="00921020">
        <w:t xml:space="preserve">words </w:t>
      </w:r>
      <w:r w:rsidR="00D744A7">
        <w:t>importing</w:t>
      </w:r>
      <w:r w:rsidRPr="00921020">
        <w:t xml:space="preserve"> a gender include </w:t>
      </w:r>
      <w:r w:rsidR="00D744A7">
        <w:t>ever</w:t>
      </w:r>
      <w:r w:rsidRPr="00921020">
        <w:t>y other gender;</w:t>
      </w:r>
    </w:p>
    <w:p w14:paraId="4EAF2B8C" w14:textId="69111F18" w:rsidR="00921020" w:rsidRPr="00921020" w:rsidRDefault="00921020">
      <w:pPr>
        <w:pStyle w:val="ConditionLevel2"/>
        <w:numPr>
          <w:ilvl w:val="0"/>
          <w:numId w:val="45"/>
        </w:numPr>
      </w:pPr>
      <w:r w:rsidRPr="00921020">
        <w:t>words in the singular</w:t>
      </w:r>
      <w:r w:rsidR="00D744A7">
        <w:t xml:space="preserve"> number</w:t>
      </w:r>
      <w:r w:rsidRPr="00921020">
        <w:t xml:space="preserve"> include the plural and words in the plural include the singular;</w:t>
      </w:r>
    </w:p>
    <w:p w14:paraId="31268B4D" w14:textId="78554437" w:rsidR="00921020" w:rsidRPr="00921020" w:rsidRDefault="00D744A7">
      <w:pPr>
        <w:pStyle w:val="ConditionLevel2"/>
        <w:numPr>
          <w:ilvl w:val="0"/>
          <w:numId w:val="45"/>
        </w:numPr>
      </w:pPr>
      <w:r>
        <w:t xml:space="preserve">expressions used to </w:t>
      </w:r>
      <w:r w:rsidR="00921020" w:rsidRPr="00921020">
        <w:t>denot</w:t>
      </w:r>
      <w:r>
        <w:t>e</w:t>
      </w:r>
      <w:r w:rsidR="00921020" w:rsidRPr="00921020">
        <w:t xml:space="preserve"> persons </w:t>
      </w:r>
      <w:r>
        <w:t xml:space="preserve">generally (such as “person”, “party”, “someone”, “anyone”, “no one”, “one”, “another” and “whoever”), </w:t>
      </w:r>
      <w:r w:rsidR="00921020" w:rsidRPr="00921020">
        <w:t xml:space="preserve">include a body </w:t>
      </w:r>
      <w:r>
        <w:t>politic or corporate as well as an individual</w:t>
      </w:r>
      <w:r w:rsidR="00921020" w:rsidRPr="00921020">
        <w:t>;</w:t>
      </w:r>
    </w:p>
    <w:p w14:paraId="2EBAE2F7" w14:textId="77777777" w:rsidR="00921020" w:rsidRPr="00921020" w:rsidRDefault="00921020">
      <w:pPr>
        <w:pStyle w:val="ConditionLevel2"/>
        <w:numPr>
          <w:ilvl w:val="0"/>
          <w:numId w:val="45"/>
        </w:numPr>
      </w:pPr>
      <w:r w:rsidRPr="00921020">
        <w:t>references to any statute or other legislation (whether primary or subordinate) are a reference to a statute or other legislation of the Commonwealth of Australia as amended or replaced from time to time and equivalent provisions, if any, in corresponding State law, unless the contrary intention appears;</w:t>
      </w:r>
    </w:p>
    <w:p w14:paraId="52A1D6FA" w14:textId="195DDC77" w:rsidR="00921020" w:rsidRPr="00921020" w:rsidRDefault="00921020">
      <w:pPr>
        <w:pStyle w:val="ConditionLevel2"/>
        <w:numPr>
          <w:ilvl w:val="0"/>
          <w:numId w:val="45"/>
        </w:numPr>
      </w:pPr>
      <w:r w:rsidRPr="00921020">
        <w:t xml:space="preserve">where any word or phrase is given a </w:t>
      </w:r>
      <w:r w:rsidR="00D744A7">
        <w:t>particular</w:t>
      </w:r>
      <w:r w:rsidRPr="00921020">
        <w:t xml:space="preserve"> meaning, </w:t>
      </w:r>
      <w:r w:rsidR="00D744A7">
        <w:t>other grammatical forms of that word or phrase have</w:t>
      </w:r>
      <w:r w:rsidRPr="00921020">
        <w:t xml:space="preserve"> corresponding meaning</w:t>
      </w:r>
      <w:r w:rsidR="00D744A7">
        <w:t>s</w:t>
      </w:r>
      <w:r w:rsidRPr="00921020">
        <w:t>;</w:t>
      </w:r>
    </w:p>
    <w:p w14:paraId="25C105F8" w14:textId="77777777" w:rsidR="00921020" w:rsidRPr="00921020" w:rsidRDefault="00921020">
      <w:pPr>
        <w:pStyle w:val="ConditionLevel2"/>
        <w:numPr>
          <w:ilvl w:val="0"/>
          <w:numId w:val="45"/>
        </w:numPr>
      </w:pPr>
      <w:r w:rsidRPr="00921020">
        <w:t>specific conditions prevail over general conditions to the extent of any inconsistency.</w:t>
      </w:r>
    </w:p>
    <w:p w14:paraId="790ECA11" w14:textId="77777777" w:rsidR="00921020" w:rsidRPr="00921020" w:rsidRDefault="00921020" w:rsidP="00756559">
      <w:pPr>
        <w:pStyle w:val="RARMPnumberedparagraphs"/>
      </w:pPr>
      <w:r w:rsidRPr="00921020">
        <w:t>In this licence:</w:t>
      </w:r>
    </w:p>
    <w:p w14:paraId="476AD940" w14:textId="77777777" w:rsidR="00921020" w:rsidRPr="00921020" w:rsidRDefault="00921020" w:rsidP="00921020">
      <w:pPr>
        <w:rPr>
          <w:rFonts w:asciiTheme="minorHAnsi" w:hAnsiTheme="minorHAnsi" w:cstheme="minorHAnsi"/>
          <w:szCs w:val="22"/>
        </w:rPr>
      </w:pPr>
      <w:r w:rsidRPr="00921020">
        <w:rPr>
          <w:rFonts w:asciiTheme="minorHAnsi" w:hAnsiTheme="minorHAnsi" w:cstheme="minorHAnsi"/>
          <w:b/>
          <w:i/>
          <w:szCs w:val="22"/>
        </w:rPr>
        <w:t>‘Act’</w:t>
      </w:r>
      <w:r w:rsidRPr="00921020">
        <w:rPr>
          <w:rFonts w:asciiTheme="minorHAnsi" w:hAnsiTheme="minorHAnsi" w:cstheme="minorHAnsi"/>
          <w:szCs w:val="22"/>
        </w:rPr>
        <w:t xml:space="preserve"> means the </w:t>
      </w:r>
      <w:r w:rsidRPr="00921020">
        <w:rPr>
          <w:rFonts w:asciiTheme="minorHAnsi" w:hAnsiTheme="minorHAnsi" w:cstheme="minorHAnsi"/>
          <w:i/>
          <w:szCs w:val="22"/>
        </w:rPr>
        <w:t>Gene Technology Act 2000</w:t>
      </w:r>
      <w:r w:rsidRPr="00921020">
        <w:rPr>
          <w:rFonts w:asciiTheme="minorHAnsi" w:hAnsiTheme="minorHAnsi" w:cstheme="minorHAnsi"/>
          <w:szCs w:val="22"/>
        </w:rPr>
        <w:t xml:space="preserve"> (Commonwealth) or the corresponding State Law under which this licence is issued.</w:t>
      </w:r>
    </w:p>
    <w:p w14:paraId="691D3574" w14:textId="64756A6A" w:rsidR="00921020" w:rsidRPr="00D744A7" w:rsidRDefault="00921020" w:rsidP="00921020">
      <w:pPr>
        <w:rPr>
          <w:rFonts w:asciiTheme="minorHAnsi" w:hAnsiTheme="minorHAnsi" w:cstheme="minorHAnsi"/>
          <w:szCs w:val="22"/>
        </w:rPr>
      </w:pPr>
      <w:r w:rsidRPr="00D744A7">
        <w:rPr>
          <w:rFonts w:asciiTheme="minorHAnsi" w:hAnsiTheme="minorHAnsi" w:cstheme="minorHAnsi"/>
          <w:b/>
          <w:i/>
          <w:szCs w:val="22"/>
        </w:rPr>
        <w:t>‘</w:t>
      </w:r>
      <w:r w:rsidR="00D744A7" w:rsidRPr="00D744A7">
        <w:rPr>
          <w:rFonts w:asciiTheme="minorHAnsi" w:hAnsiTheme="minorHAnsi" w:cstheme="minorHAnsi"/>
          <w:b/>
          <w:i/>
          <w:szCs w:val="22"/>
        </w:rPr>
        <w:t>Analytical facility’</w:t>
      </w:r>
      <w:r w:rsidR="00D744A7" w:rsidRPr="00D744A7">
        <w:rPr>
          <w:rFonts w:asciiTheme="minorHAnsi" w:hAnsiTheme="minorHAnsi" w:cstheme="minorHAnsi"/>
          <w:szCs w:val="22"/>
        </w:rPr>
        <w:t xml:space="preserve"> means a laboratory in Australia accredited to undertake testing of human diagnostic Samples, such as a medical testing laboratory accredited by the National Pathology Accreditation Advisory Council (NPAAC).</w:t>
      </w:r>
    </w:p>
    <w:p w14:paraId="20988EBD" w14:textId="078B4B2A" w:rsidR="00921020" w:rsidRPr="00921020" w:rsidRDefault="00921020" w:rsidP="00921020">
      <w:pPr>
        <w:rPr>
          <w:rFonts w:asciiTheme="minorHAnsi" w:hAnsiTheme="minorHAnsi" w:cstheme="minorHAnsi"/>
          <w:szCs w:val="22"/>
        </w:rPr>
      </w:pPr>
      <w:r w:rsidRPr="00921020">
        <w:rPr>
          <w:rFonts w:asciiTheme="minorHAnsi" w:hAnsiTheme="minorHAnsi" w:cstheme="minorHAnsi"/>
          <w:b/>
          <w:i/>
          <w:szCs w:val="22"/>
        </w:rPr>
        <w:t>‘Clinical trial site’</w:t>
      </w:r>
      <w:r w:rsidRPr="00921020">
        <w:rPr>
          <w:rFonts w:asciiTheme="minorHAnsi" w:hAnsiTheme="minorHAnsi" w:cstheme="minorHAnsi"/>
          <w:b/>
          <w:szCs w:val="22"/>
        </w:rPr>
        <w:t xml:space="preserve"> </w:t>
      </w:r>
      <w:r w:rsidR="00D744A7" w:rsidRPr="00CD276A">
        <w:rPr>
          <w:rFonts w:asciiTheme="minorHAnsi" w:hAnsiTheme="minorHAnsi" w:cstheme="minorHAnsi"/>
          <w:szCs w:val="22"/>
        </w:rPr>
        <w:t>means a medical facility in Australia such as a clinical trial facility and associated Pharmacy, which are notified in writing to the Regulator for the purposes of conducting this clinical trial</w:t>
      </w:r>
      <w:r w:rsidRPr="00921020">
        <w:rPr>
          <w:rFonts w:asciiTheme="minorHAnsi" w:hAnsiTheme="minorHAnsi" w:cstheme="minorHAnsi"/>
          <w:szCs w:val="22"/>
        </w:rPr>
        <w:t>.</w:t>
      </w:r>
    </w:p>
    <w:p w14:paraId="17A8BC35" w14:textId="77777777" w:rsidR="00921020" w:rsidRPr="00921020" w:rsidRDefault="00921020" w:rsidP="00921020">
      <w:pPr>
        <w:rPr>
          <w:rFonts w:asciiTheme="minorHAnsi" w:hAnsiTheme="minorHAnsi" w:cstheme="minorHAnsi"/>
          <w:szCs w:val="22"/>
        </w:rPr>
      </w:pPr>
      <w:r w:rsidRPr="00921020">
        <w:rPr>
          <w:rFonts w:asciiTheme="minorHAnsi" w:hAnsiTheme="minorHAnsi" w:cstheme="minorHAnsi"/>
          <w:b/>
          <w:i/>
          <w:szCs w:val="22"/>
        </w:rPr>
        <w:t>‘Decontaminate’</w:t>
      </w:r>
      <w:r w:rsidRPr="00921020">
        <w:rPr>
          <w:rFonts w:asciiTheme="minorHAnsi" w:hAnsiTheme="minorHAnsi" w:cstheme="minorHAnsi"/>
          <w:szCs w:val="22"/>
        </w:rPr>
        <w:t xml:space="preserve"> (or </w:t>
      </w:r>
      <w:r w:rsidRPr="00921020">
        <w:rPr>
          <w:rFonts w:asciiTheme="minorHAnsi" w:hAnsiTheme="minorHAnsi" w:cstheme="minorHAnsi"/>
          <w:b/>
          <w:i/>
          <w:szCs w:val="22"/>
        </w:rPr>
        <w:t>‘Decontamination’</w:t>
      </w:r>
      <w:r w:rsidRPr="00921020">
        <w:rPr>
          <w:rFonts w:asciiTheme="minorHAnsi" w:hAnsiTheme="minorHAnsi" w:cstheme="minorHAnsi"/>
          <w:szCs w:val="22"/>
        </w:rPr>
        <w:t xml:space="preserve">) means, as the case requires, kill the GMOs by one or more of the following methods: </w:t>
      </w:r>
    </w:p>
    <w:p w14:paraId="3F490509" w14:textId="77777777" w:rsidR="00921020" w:rsidRPr="00921020" w:rsidRDefault="00921020">
      <w:pPr>
        <w:pStyle w:val="ConditionLevel2"/>
        <w:numPr>
          <w:ilvl w:val="0"/>
          <w:numId w:val="65"/>
        </w:numPr>
      </w:pPr>
      <w:r w:rsidRPr="00921020">
        <w:t>chemical treatment;</w:t>
      </w:r>
    </w:p>
    <w:p w14:paraId="6F53048E" w14:textId="77777777" w:rsidR="00921020" w:rsidRPr="00921020" w:rsidRDefault="00921020">
      <w:pPr>
        <w:pStyle w:val="ConditionLevel2"/>
        <w:numPr>
          <w:ilvl w:val="0"/>
          <w:numId w:val="65"/>
        </w:numPr>
      </w:pPr>
      <w:r w:rsidRPr="00921020">
        <w:t>autoclaving;</w:t>
      </w:r>
    </w:p>
    <w:p w14:paraId="5EE2B711" w14:textId="77777777" w:rsidR="00921020" w:rsidRPr="00921020" w:rsidRDefault="00921020">
      <w:pPr>
        <w:pStyle w:val="ConditionLevel2"/>
        <w:numPr>
          <w:ilvl w:val="0"/>
          <w:numId w:val="65"/>
        </w:numPr>
      </w:pPr>
      <w:r w:rsidRPr="00921020">
        <w:t>high-temperature incineration; or</w:t>
      </w:r>
    </w:p>
    <w:p w14:paraId="3A95EE34" w14:textId="77777777" w:rsidR="00921020" w:rsidRPr="004E655A" w:rsidRDefault="00921020">
      <w:pPr>
        <w:pStyle w:val="ConditionLevel2"/>
        <w:numPr>
          <w:ilvl w:val="0"/>
          <w:numId w:val="65"/>
        </w:numPr>
      </w:pPr>
      <w:r w:rsidRPr="00921020">
        <w:t>a method approved in writing by the Regulator</w:t>
      </w:r>
      <w:r w:rsidRPr="004E655A">
        <w:t>.</w:t>
      </w:r>
    </w:p>
    <w:p w14:paraId="5ED41605" w14:textId="0CDA3EBA" w:rsidR="00D744A7" w:rsidRPr="00921020" w:rsidRDefault="00921020" w:rsidP="00731CE5">
      <w:pPr>
        <w:pStyle w:val="Note-Licence"/>
      </w:pPr>
      <w:r w:rsidRPr="00921020">
        <w:t>Note: 'As the case requires' has the effect that, depending on the circumstances, one or more of these techniques may not be appropriate.</w:t>
      </w:r>
    </w:p>
    <w:p w14:paraId="4306F9C5" w14:textId="77777777" w:rsidR="00921020" w:rsidRDefault="00921020" w:rsidP="00921020">
      <w:pPr>
        <w:autoSpaceDE w:val="0"/>
        <w:autoSpaceDN w:val="0"/>
        <w:adjustRightInd w:val="0"/>
        <w:rPr>
          <w:rFonts w:asciiTheme="minorHAnsi" w:hAnsiTheme="minorHAnsi" w:cstheme="minorHAnsi"/>
          <w:szCs w:val="22"/>
        </w:rPr>
      </w:pPr>
      <w:r w:rsidRPr="00921020">
        <w:rPr>
          <w:rFonts w:asciiTheme="minorHAnsi" w:hAnsiTheme="minorHAnsi" w:cstheme="minorHAnsi"/>
          <w:b/>
          <w:bCs/>
          <w:i/>
          <w:iCs/>
          <w:szCs w:val="22"/>
        </w:rPr>
        <w:t xml:space="preserve">‘External service provider’ </w:t>
      </w:r>
      <w:r w:rsidRPr="00921020">
        <w:rPr>
          <w:rFonts w:asciiTheme="minorHAnsi" w:hAnsiTheme="minorHAnsi" w:cstheme="minorHAnsi"/>
          <w:szCs w:val="22"/>
        </w:rPr>
        <w:t xml:space="preserve">means a person engaged by the licence holder solely in relation to transport, storage and/or disposal of the GMOs, </w:t>
      </w:r>
      <w:r w:rsidRPr="00921020">
        <w:rPr>
          <w:rFonts w:asciiTheme="minorHAnsi" w:hAnsiTheme="minorHAnsi" w:cstheme="minorHAnsi"/>
          <w:color w:val="000000" w:themeColor="text1"/>
          <w:szCs w:val="22"/>
        </w:rPr>
        <w:t>or Sample analysis other than at a Clinical trial site,</w:t>
      </w:r>
      <w:r w:rsidRPr="00921020">
        <w:rPr>
          <w:rFonts w:asciiTheme="minorHAnsi" w:hAnsiTheme="minorHAnsi" w:cstheme="minorHAnsi"/>
          <w:szCs w:val="22"/>
        </w:rPr>
        <w:t xml:space="preserve"> and who is not undertaking any dealings with the GMOs that are not for those purposes.</w:t>
      </w:r>
    </w:p>
    <w:p w14:paraId="34F88B2F" w14:textId="350ACE0D" w:rsidR="00D744A7" w:rsidRPr="00921020" w:rsidRDefault="00D744A7" w:rsidP="00921020">
      <w:pPr>
        <w:autoSpaceDE w:val="0"/>
        <w:autoSpaceDN w:val="0"/>
        <w:adjustRightInd w:val="0"/>
        <w:rPr>
          <w:rFonts w:asciiTheme="minorHAnsi" w:hAnsiTheme="minorHAnsi" w:cstheme="minorHAnsi"/>
          <w:szCs w:val="22"/>
        </w:rPr>
      </w:pPr>
      <w:r>
        <w:rPr>
          <w:rFonts w:asciiTheme="minorHAnsi" w:eastAsia="Calibri" w:hAnsiTheme="minorHAnsi" w:cstheme="minorHAnsi"/>
          <w:b/>
          <w:i/>
          <w:color w:val="000000"/>
          <w:szCs w:val="22"/>
        </w:rPr>
        <w:t>‘</w:t>
      </w:r>
      <w:r w:rsidRPr="00CD276A">
        <w:rPr>
          <w:rFonts w:asciiTheme="minorHAnsi" w:eastAsia="Calibri" w:hAnsiTheme="minorHAnsi" w:cstheme="minorHAnsi"/>
          <w:b/>
          <w:i/>
          <w:color w:val="000000"/>
          <w:szCs w:val="22"/>
        </w:rPr>
        <w:t>GM’</w:t>
      </w:r>
      <w:r w:rsidRPr="00CD276A">
        <w:rPr>
          <w:rFonts w:asciiTheme="minorHAnsi" w:eastAsia="Calibri" w:hAnsiTheme="minorHAnsi" w:cstheme="minorHAnsi"/>
          <w:color w:val="000000"/>
          <w:szCs w:val="22"/>
        </w:rPr>
        <w:t xml:space="preserve"> means </w:t>
      </w:r>
      <w:r w:rsidRPr="00CD276A">
        <w:rPr>
          <w:rFonts w:asciiTheme="minorHAnsi" w:hAnsiTheme="minorHAnsi" w:cstheme="minorHAnsi"/>
          <w:szCs w:val="22"/>
        </w:rPr>
        <w:t>genetically</w:t>
      </w:r>
      <w:r w:rsidRPr="00CD276A">
        <w:rPr>
          <w:rFonts w:asciiTheme="minorHAnsi" w:eastAsia="Calibri" w:hAnsiTheme="minorHAnsi" w:cstheme="minorHAnsi"/>
          <w:color w:val="000000"/>
          <w:szCs w:val="22"/>
        </w:rPr>
        <w:t xml:space="preserve"> modified.</w:t>
      </w:r>
    </w:p>
    <w:p w14:paraId="7DA8E45D" w14:textId="77777777" w:rsidR="00921020" w:rsidRPr="00921020" w:rsidRDefault="00921020" w:rsidP="00921020">
      <w:pPr>
        <w:autoSpaceDE w:val="0"/>
        <w:autoSpaceDN w:val="0"/>
        <w:adjustRightInd w:val="0"/>
        <w:rPr>
          <w:rFonts w:asciiTheme="minorHAnsi" w:hAnsiTheme="minorHAnsi" w:cstheme="minorHAnsi"/>
          <w:szCs w:val="22"/>
        </w:rPr>
      </w:pPr>
      <w:r w:rsidRPr="00921020">
        <w:rPr>
          <w:rFonts w:asciiTheme="minorHAnsi" w:hAnsiTheme="minorHAnsi" w:cstheme="minorHAnsi"/>
          <w:b/>
          <w:szCs w:val="22"/>
        </w:rPr>
        <w:t>‘</w:t>
      </w:r>
      <w:r w:rsidRPr="00921020">
        <w:rPr>
          <w:rFonts w:asciiTheme="minorHAnsi" w:hAnsiTheme="minorHAnsi" w:cstheme="minorHAnsi"/>
          <w:b/>
          <w:i/>
          <w:szCs w:val="22"/>
        </w:rPr>
        <w:t>GMO’</w:t>
      </w:r>
      <w:r w:rsidRPr="00921020">
        <w:rPr>
          <w:rFonts w:asciiTheme="minorHAnsi" w:hAnsiTheme="minorHAnsi" w:cstheme="minorHAnsi"/>
          <w:b/>
          <w:szCs w:val="22"/>
        </w:rPr>
        <w:t xml:space="preserve"> </w:t>
      </w:r>
      <w:r w:rsidRPr="00921020">
        <w:rPr>
          <w:rFonts w:asciiTheme="minorHAnsi" w:hAnsiTheme="minorHAnsi" w:cstheme="minorHAnsi"/>
          <w:szCs w:val="22"/>
        </w:rPr>
        <w:t>means the genetically modified organisms that are the subject of the dealings authorised by this licence.</w:t>
      </w:r>
    </w:p>
    <w:p w14:paraId="534DAFE8" w14:textId="77777777" w:rsidR="00921020" w:rsidRDefault="00921020" w:rsidP="00921020">
      <w:pPr>
        <w:autoSpaceDE w:val="0"/>
        <w:autoSpaceDN w:val="0"/>
        <w:adjustRightInd w:val="0"/>
        <w:rPr>
          <w:rFonts w:asciiTheme="minorHAnsi" w:hAnsiTheme="minorHAnsi" w:cstheme="minorHAnsi"/>
          <w:szCs w:val="22"/>
        </w:rPr>
      </w:pPr>
      <w:r w:rsidRPr="00921020">
        <w:rPr>
          <w:rFonts w:asciiTheme="minorHAnsi" w:hAnsiTheme="minorHAnsi" w:cstheme="minorHAnsi"/>
          <w:b/>
          <w:i/>
          <w:szCs w:val="22"/>
        </w:rPr>
        <w:lastRenderedPageBreak/>
        <w:t>‘NLRD’</w:t>
      </w:r>
      <w:r w:rsidRPr="00921020">
        <w:rPr>
          <w:rFonts w:asciiTheme="minorHAnsi" w:hAnsiTheme="minorHAnsi" w:cstheme="minorHAnsi"/>
          <w:i/>
          <w:szCs w:val="22"/>
        </w:rPr>
        <w:t xml:space="preserve"> </w:t>
      </w:r>
      <w:r w:rsidRPr="00921020">
        <w:rPr>
          <w:rFonts w:asciiTheme="minorHAnsi" w:hAnsiTheme="minorHAnsi" w:cstheme="minorHAnsi"/>
          <w:szCs w:val="22"/>
        </w:rPr>
        <w:t xml:space="preserve">is a Notifiable low risk dealing. Dealings conducted as an NLRD must be assessed by an institutional biosafety committee (IBC) before commencement and must comply with the requirements of the Gene Technology Regulations 2001. </w:t>
      </w:r>
    </w:p>
    <w:p w14:paraId="1D4CCE1B" w14:textId="01EDEBDC" w:rsidR="00D744A7" w:rsidRPr="00921020" w:rsidRDefault="00D744A7" w:rsidP="00921020">
      <w:pPr>
        <w:autoSpaceDE w:val="0"/>
        <w:autoSpaceDN w:val="0"/>
        <w:adjustRightInd w:val="0"/>
        <w:rPr>
          <w:rFonts w:asciiTheme="minorHAnsi" w:hAnsiTheme="minorHAnsi" w:cstheme="minorHAnsi"/>
          <w:i/>
          <w:szCs w:val="22"/>
        </w:rPr>
      </w:pPr>
      <w:r>
        <w:rPr>
          <w:rFonts w:asciiTheme="minorHAnsi" w:hAnsiTheme="minorHAnsi" w:cstheme="minorHAnsi"/>
          <w:b/>
          <w:i/>
          <w:szCs w:val="22"/>
        </w:rPr>
        <w:t>‘</w:t>
      </w:r>
      <w:r w:rsidRPr="00080540">
        <w:rPr>
          <w:rFonts w:asciiTheme="minorHAnsi" w:hAnsiTheme="minorHAnsi" w:cstheme="minorHAnsi"/>
          <w:b/>
          <w:i/>
          <w:szCs w:val="22"/>
        </w:rPr>
        <w:t>OGTR’</w:t>
      </w:r>
      <w:r w:rsidRPr="00080540">
        <w:rPr>
          <w:rFonts w:asciiTheme="minorHAnsi" w:hAnsiTheme="minorHAnsi" w:cstheme="minorHAnsi"/>
          <w:i/>
          <w:szCs w:val="22"/>
        </w:rPr>
        <w:t xml:space="preserve"> </w:t>
      </w:r>
      <w:r w:rsidRPr="00080540">
        <w:rPr>
          <w:rFonts w:asciiTheme="minorHAnsi" w:hAnsiTheme="minorHAnsi" w:cstheme="minorHAnsi"/>
          <w:szCs w:val="22"/>
        </w:rPr>
        <w:t xml:space="preserve">means the Office of the Gene Technology </w:t>
      </w:r>
      <w:r w:rsidRPr="00CD276A">
        <w:rPr>
          <w:rFonts w:asciiTheme="minorHAnsi" w:hAnsiTheme="minorHAnsi" w:cstheme="minorHAnsi"/>
          <w:szCs w:val="22"/>
        </w:rPr>
        <w:t>Regulator</w:t>
      </w:r>
    </w:p>
    <w:p w14:paraId="66623550" w14:textId="77777777" w:rsidR="00921020" w:rsidRPr="00921020" w:rsidRDefault="00921020" w:rsidP="00921020">
      <w:pPr>
        <w:rPr>
          <w:rFonts w:asciiTheme="minorHAnsi" w:hAnsiTheme="minorHAnsi" w:cstheme="minorHAnsi"/>
          <w:szCs w:val="22"/>
        </w:rPr>
      </w:pPr>
      <w:r w:rsidRPr="00921020">
        <w:rPr>
          <w:rFonts w:asciiTheme="minorHAnsi" w:hAnsiTheme="minorHAnsi" w:cstheme="minorHAnsi"/>
          <w:b/>
          <w:i/>
          <w:szCs w:val="22"/>
        </w:rPr>
        <w:t>‘Personal information’</w:t>
      </w:r>
      <w:r w:rsidRPr="00921020">
        <w:rPr>
          <w:rFonts w:asciiTheme="minorHAnsi" w:hAnsiTheme="minorHAnsi" w:cstheme="minorHAnsi"/>
          <w:szCs w:val="22"/>
        </w:rPr>
        <w:t xml:space="preserve"> has the same meaning as in the </w:t>
      </w:r>
      <w:r w:rsidRPr="00921020">
        <w:rPr>
          <w:rFonts w:asciiTheme="minorHAnsi" w:hAnsiTheme="minorHAnsi" w:cstheme="minorHAnsi"/>
          <w:i/>
          <w:szCs w:val="22"/>
        </w:rPr>
        <w:t>Privacy Act 1988</w:t>
      </w:r>
      <w:r w:rsidRPr="00921020">
        <w:rPr>
          <w:rFonts w:asciiTheme="minorHAnsi" w:hAnsiTheme="minorHAnsi" w:cstheme="minorHAnsi"/>
          <w:szCs w:val="22"/>
        </w:rPr>
        <w:t>. Personal information means information or an opinion about an identified individual, or an individual who is reasonably identifiable:</w:t>
      </w:r>
    </w:p>
    <w:p w14:paraId="60A43CB1" w14:textId="77777777" w:rsidR="00921020" w:rsidRPr="00921020" w:rsidRDefault="00921020" w:rsidP="00921020">
      <w:pPr>
        <w:ind w:left="426"/>
        <w:rPr>
          <w:rFonts w:asciiTheme="minorHAnsi" w:hAnsiTheme="minorHAnsi" w:cstheme="minorHAnsi"/>
          <w:szCs w:val="22"/>
        </w:rPr>
      </w:pPr>
      <w:r w:rsidRPr="00921020">
        <w:rPr>
          <w:rFonts w:asciiTheme="minorHAnsi" w:hAnsiTheme="minorHAnsi" w:cstheme="minorHAnsi"/>
          <w:szCs w:val="22"/>
        </w:rPr>
        <w:t xml:space="preserve">(a) whether the information or opinion is true or not; and </w:t>
      </w:r>
    </w:p>
    <w:p w14:paraId="17B92B18" w14:textId="77777777" w:rsidR="00921020" w:rsidRPr="00921020" w:rsidRDefault="00921020" w:rsidP="00921020">
      <w:pPr>
        <w:ind w:left="426"/>
        <w:rPr>
          <w:rFonts w:asciiTheme="minorHAnsi" w:hAnsiTheme="minorHAnsi" w:cstheme="minorHAnsi"/>
          <w:szCs w:val="22"/>
        </w:rPr>
      </w:pPr>
      <w:r w:rsidRPr="00921020">
        <w:rPr>
          <w:rFonts w:asciiTheme="minorHAnsi" w:hAnsiTheme="minorHAnsi" w:cstheme="minorHAnsi"/>
          <w:szCs w:val="22"/>
        </w:rPr>
        <w:t>(b) whether the information or opinion is recorded in a material form or not.</w:t>
      </w:r>
    </w:p>
    <w:p w14:paraId="35B6F490" w14:textId="77777777" w:rsidR="00921020" w:rsidRPr="00921020" w:rsidRDefault="00921020" w:rsidP="00921020">
      <w:pPr>
        <w:spacing w:before="60" w:after="100"/>
        <w:ind w:right="-30"/>
        <w:rPr>
          <w:rFonts w:asciiTheme="minorHAnsi" w:eastAsia="Calibri" w:hAnsiTheme="minorHAnsi" w:cstheme="minorHAnsi"/>
          <w:color w:val="000000"/>
          <w:szCs w:val="22"/>
        </w:rPr>
      </w:pPr>
      <w:r w:rsidRPr="00921020">
        <w:rPr>
          <w:rFonts w:asciiTheme="minorHAnsi" w:eastAsia="Calibri" w:hAnsiTheme="minorHAnsi" w:cstheme="minorHAnsi"/>
          <w:b/>
          <w:i/>
          <w:color w:val="000000"/>
          <w:szCs w:val="22"/>
        </w:rPr>
        <w:t>‘Pharmacy’</w:t>
      </w:r>
      <w:r w:rsidRPr="00921020">
        <w:rPr>
          <w:rFonts w:asciiTheme="minorHAnsi" w:eastAsia="Calibri" w:hAnsiTheme="minorHAnsi" w:cstheme="minorHAnsi"/>
          <w:color w:val="000000"/>
          <w:szCs w:val="22"/>
        </w:rPr>
        <w:t xml:space="preserve"> means a location within the Clinical trial site, where authorised staff stores, prepares, and dispenses medications in a medical environment. </w:t>
      </w:r>
    </w:p>
    <w:p w14:paraId="46D0FEAC" w14:textId="77777777" w:rsidR="00921020" w:rsidRPr="00921020" w:rsidRDefault="00921020" w:rsidP="00921020">
      <w:pPr>
        <w:rPr>
          <w:rFonts w:asciiTheme="minorHAnsi" w:hAnsiTheme="minorHAnsi" w:cstheme="minorHAnsi"/>
          <w:szCs w:val="22"/>
        </w:rPr>
      </w:pPr>
      <w:r w:rsidRPr="00921020">
        <w:rPr>
          <w:rFonts w:asciiTheme="minorHAnsi" w:hAnsiTheme="minorHAnsi" w:cstheme="minorHAnsi"/>
          <w:b/>
          <w:szCs w:val="22"/>
        </w:rPr>
        <w:t>‘</w:t>
      </w:r>
      <w:r w:rsidRPr="00921020">
        <w:rPr>
          <w:rFonts w:asciiTheme="minorHAnsi" w:hAnsiTheme="minorHAnsi" w:cstheme="minorHAnsi"/>
          <w:b/>
          <w:i/>
          <w:szCs w:val="22"/>
        </w:rPr>
        <w:t>Regulations’</w:t>
      </w:r>
      <w:r w:rsidRPr="00921020">
        <w:rPr>
          <w:rFonts w:asciiTheme="minorHAnsi" w:hAnsiTheme="minorHAnsi" w:cstheme="minorHAnsi"/>
          <w:szCs w:val="22"/>
        </w:rPr>
        <w:t xml:space="preserve"> means the </w:t>
      </w:r>
      <w:r w:rsidRPr="00921020">
        <w:rPr>
          <w:rFonts w:asciiTheme="minorHAnsi" w:hAnsiTheme="minorHAnsi" w:cstheme="minorHAnsi"/>
          <w:i/>
          <w:szCs w:val="22"/>
        </w:rPr>
        <w:t>Gene Technology Regulations 2001</w:t>
      </w:r>
      <w:r w:rsidRPr="00921020">
        <w:rPr>
          <w:rFonts w:asciiTheme="minorHAnsi" w:hAnsiTheme="minorHAnsi" w:cstheme="minorHAnsi"/>
          <w:szCs w:val="22"/>
        </w:rPr>
        <w:t xml:space="preserve"> (Commonwealth) or the corresponding State Law under which this licence is issued.</w:t>
      </w:r>
    </w:p>
    <w:p w14:paraId="5AC6D577" w14:textId="77777777" w:rsidR="00921020" w:rsidRPr="00921020" w:rsidRDefault="00921020" w:rsidP="00921020">
      <w:pPr>
        <w:spacing w:before="60" w:after="100"/>
        <w:ind w:right="-30"/>
        <w:rPr>
          <w:rFonts w:asciiTheme="minorHAnsi" w:eastAsia="Calibri" w:hAnsiTheme="minorHAnsi" w:cstheme="minorHAnsi"/>
          <w:color w:val="000000"/>
          <w:szCs w:val="22"/>
        </w:rPr>
      </w:pPr>
      <w:r w:rsidRPr="00921020">
        <w:rPr>
          <w:rFonts w:asciiTheme="minorHAnsi" w:eastAsia="Calibri" w:hAnsiTheme="minorHAnsi" w:cstheme="minorHAnsi"/>
          <w:b/>
          <w:i/>
          <w:color w:val="000000"/>
          <w:szCs w:val="22"/>
        </w:rPr>
        <w:t>‘Regulator’</w:t>
      </w:r>
      <w:r w:rsidRPr="00921020">
        <w:rPr>
          <w:rFonts w:asciiTheme="minorHAnsi" w:eastAsia="Calibri" w:hAnsiTheme="minorHAnsi" w:cstheme="minorHAnsi"/>
          <w:color w:val="000000"/>
          <w:szCs w:val="22"/>
        </w:rPr>
        <w:t xml:space="preserve"> means the Gene Technology Regulator.</w:t>
      </w:r>
    </w:p>
    <w:p w14:paraId="18F80CED" w14:textId="13D90302" w:rsidR="00921020" w:rsidRPr="00921020" w:rsidRDefault="00921020" w:rsidP="00921020">
      <w:pPr>
        <w:rPr>
          <w:rFonts w:asciiTheme="minorHAnsi" w:hAnsiTheme="minorHAnsi" w:cstheme="minorHAnsi"/>
          <w:szCs w:val="22"/>
        </w:rPr>
      </w:pPr>
      <w:r w:rsidRPr="00921020">
        <w:rPr>
          <w:rFonts w:asciiTheme="minorHAnsi" w:hAnsiTheme="minorHAnsi" w:cstheme="minorHAnsi"/>
          <w:b/>
          <w:i/>
          <w:szCs w:val="22"/>
        </w:rPr>
        <w:t>‘Sample’</w:t>
      </w:r>
      <w:r w:rsidRPr="00921020">
        <w:rPr>
          <w:rFonts w:asciiTheme="minorHAnsi" w:hAnsiTheme="minorHAnsi" w:cstheme="minorHAnsi"/>
          <w:szCs w:val="22"/>
        </w:rPr>
        <w:t xml:space="preserve"> means any biological material collected from </w:t>
      </w:r>
      <w:r w:rsidR="00DE7B4D">
        <w:rPr>
          <w:rFonts w:asciiTheme="minorHAnsi" w:hAnsiTheme="minorHAnsi" w:cstheme="minorHAnsi"/>
          <w:szCs w:val="22"/>
        </w:rPr>
        <w:t xml:space="preserve">a treated </w:t>
      </w:r>
      <w:r w:rsidRPr="00921020">
        <w:rPr>
          <w:rFonts w:asciiTheme="minorHAnsi" w:hAnsiTheme="minorHAnsi" w:cstheme="minorHAnsi"/>
          <w:szCs w:val="22"/>
        </w:rPr>
        <w:t>trial participant for analysis</w:t>
      </w:r>
      <w:r w:rsidR="00DE7B4D">
        <w:rPr>
          <w:rFonts w:asciiTheme="minorHAnsi" w:hAnsiTheme="minorHAnsi" w:cstheme="minorHAnsi"/>
          <w:szCs w:val="22"/>
        </w:rPr>
        <w:t xml:space="preserve"> as part of the trial</w:t>
      </w:r>
      <w:r w:rsidRPr="00921020">
        <w:rPr>
          <w:rFonts w:asciiTheme="minorHAnsi" w:hAnsiTheme="minorHAnsi" w:cstheme="minorHAnsi"/>
          <w:szCs w:val="22"/>
        </w:rPr>
        <w:t>.</w:t>
      </w:r>
    </w:p>
    <w:p w14:paraId="6BF92145" w14:textId="0B251134" w:rsidR="00A24456" w:rsidRDefault="00A24456" w:rsidP="00A24456">
      <w:pPr>
        <w:pStyle w:val="2RARMP"/>
      </w:pPr>
      <w:bookmarkStart w:id="406" w:name="_Toc214523888"/>
      <w:r>
        <w:t>General conditions and obligations</w:t>
      </w:r>
      <w:bookmarkEnd w:id="406"/>
    </w:p>
    <w:p w14:paraId="6B4D0908" w14:textId="3A085030" w:rsidR="00921020" w:rsidRPr="00921020" w:rsidRDefault="00921020" w:rsidP="00921020">
      <w:pPr>
        <w:pStyle w:val="Head2-Subheading"/>
        <w:spacing w:after="120"/>
        <w:rPr>
          <w:rFonts w:asciiTheme="minorHAnsi" w:hAnsiTheme="minorHAnsi" w:cstheme="minorHAnsi"/>
          <w:sz w:val="22"/>
          <w:szCs w:val="22"/>
        </w:rPr>
      </w:pPr>
      <w:bookmarkStart w:id="407" w:name="_Toc213065042"/>
      <w:bookmarkStart w:id="408" w:name="_Toc214523889"/>
      <w:r w:rsidRPr="00921020">
        <w:rPr>
          <w:rFonts w:asciiTheme="minorHAnsi" w:hAnsiTheme="minorHAnsi" w:cstheme="minorHAnsi"/>
          <w:sz w:val="22"/>
          <w:szCs w:val="22"/>
        </w:rPr>
        <w:t>Holder of licence</w:t>
      </w:r>
      <w:bookmarkEnd w:id="407"/>
      <w:bookmarkEnd w:id="408"/>
    </w:p>
    <w:p w14:paraId="056061DC" w14:textId="3B186F51" w:rsidR="00921020" w:rsidRPr="00921020" w:rsidRDefault="00921020" w:rsidP="00756559">
      <w:pPr>
        <w:pStyle w:val="RARMPnumberedparagraphs"/>
      </w:pPr>
      <w:r w:rsidRPr="00921020">
        <w:t xml:space="preserve">The licence holder is </w:t>
      </w:r>
      <w:r w:rsidR="00D0233D">
        <w:t>Melius MicroBiomics</w:t>
      </w:r>
      <w:r w:rsidRPr="00921020">
        <w:t xml:space="preserve"> Pty Ltd.</w:t>
      </w:r>
    </w:p>
    <w:p w14:paraId="5D96E267" w14:textId="77777777" w:rsidR="00921020" w:rsidRPr="00921020" w:rsidRDefault="00921020" w:rsidP="00921020">
      <w:pPr>
        <w:pStyle w:val="Head2-Subheading"/>
        <w:spacing w:after="120"/>
        <w:rPr>
          <w:rFonts w:asciiTheme="minorHAnsi" w:hAnsiTheme="minorHAnsi" w:cstheme="minorHAnsi"/>
          <w:sz w:val="22"/>
          <w:szCs w:val="22"/>
        </w:rPr>
      </w:pPr>
      <w:bookmarkStart w:id="409" w:name="_Toc213065043"/>
      <w:bookmarkStart w:id="410" w:name="_Toc214523890"/>
      <w:r w:rsidRPr="00921020">
        <w:rPr>
          <w:rFonts w:asciiTheme="minorHAnsi" w:hAnsiTheme="minorHAnsi" w:cstheme="minorHAnsi"/>
          <w:sz w:val="22"/>
          <w:szCs w:val="22"/>
        </w:rPr>
        <w:t>Remaining an Accredited Organisation</w:t>
      </w:r>
      <w:bookmarkEnd w:id="409"/>
      <w:bookmarkEnd w:id="410"/>
    </w:p>
    <w:p w14:paraId="00786D14" w14:textId="77777777" w:rsidR="00921020" w:rsidRPr="00921020" w:rsidRDefault="00921020" w:rsidP="00756559">
      <w:pPr>
        <w:pStyle w:val="RARMPnumberedparagraphs"/>
      </w:pPr>
      <w:r w:rsidRPr="00921020">
        <w:t>The licence holder must, at all times, remain an accredited organisation.</w:t>
      </w:r>
    </w:p>
    <w:p w14:paraId="26FD3BB5" w14:textId="77777777" w:rsidR="00921020" w:rsidRPr="00921020" w:rsidRDefault="00921020" w:rsidP="00921020">
      <w:pPr>
        <w:pStyle w:val="Head2-Subheading"/>
        <w:spacing w:after="120"/>
        <w:rPr>
          <w:rFonts w:asciiTheme="minorHAnsi" w:hAnsiTheme="minorHAnsi" w:cstheme="minorHAnsi"/>
          <w:sz w:val="22"/>
          <w:szCs w:val="22"/>
        </w:rPr>
      </w:pPr>
      <w:bookmarkStart w:id="411" w:name="_Toc213065044"/>
      <w:bookmarkStart w:id="412" w:name="_Toc214523891"/>
      <w:r w:rsidRPr="00921020">
        <w:rPr>
          <w:rFonts w:asciiTheme="minorHAnsi" w:hAnsiTheme="minorHAnsi" w:cstheme="minorHAnsi"/>
          <w:sz w:val="22"/>
          <w:szCs w:val="22"/>
        </w:rPr>
        <w:t>Validity of licence</w:t>
      </w:r>
      <w:bookmarkEnd w:id="411"/>
      <w:bookmarkEnd w:id="412"/>
    </w:p>
    <w:p w14:paraId="5BE8655F" w14:textId="77777777" w:rsidR="00921020" w:rsidRPr="00921020" w:rsidRDefault="00921020" w:rsidP="00756559">
      <w:pPr>
        <w:pStyle w:val="RARMPnumberedparagraphs"/>
      </w:pPr>
      <w:r w:rsidRPr="00921020">
        <w:t>This licence remains in force until it is suspended, cancelled or surrendered. No dealings with the GMO are authorised during any period of suspension, or after the licence has been cancelled or surrendered.</w:t>
      </w:r>
    </w:p>
    <w:p w14:paraId="7D85D1F3" w14:textId="17DDDEEE" w:rsidR="00921020" w:rsidRPr="00921020" w:rsidRDefault="00921020" w:rsidP="0073442F">
      <w:pPr>
        <w:pStyle w:val="Notes"/>
        <w:shd w:val="clear" w:color="auto" w:fill="D9D9D9" w:themeFill="background1" w:themeFillShade="D9"/>
        <w:rPr>
          <w:rFonts w:asciiTheme="minorHAnsi" w:hAnsiTheme="minorHAnsi" w:cstheme="minorHAnsi"/>
          <w:szCs w:val="22"/>
        </w:rPr>
      </w:pPr>
      <w:r w:rsidRPr="00151885">
        <w:rPr>
          <w:rFonts w:asciiTheme="minorHAnsi" w:hAnsiTheme="minorHAnsi" w:cstheme="minorHAnsi"/>
          <w:szCs w:val="22"/>
          <w:shd w:val="clear" w:color="auto" w:fill="D9D9D9" w:themeFill="background1" w:themeFillShade="D9"/>
        </w:rPr>
        <w:t xml:space="preserve">Note: Although this licence has no expiry date, the duration of preparation and administration of the GMOs is restricted in accordance with Condition </w:t>
      </w:r>
      <w:r w:rsidRPr="00151885">
        <w:rPr>
          <w:rFonts w:asciiTheme="minorHAnsi" w:hAnsiTheme="minorHAnsi" w:cstheme="minorHAnsi"/>
          <w:szCs w:val="22"/>
          <w:shd w:val="clear" w:color="auto" w:fill="D9D9D9" w:themeFill="background1" w:themeFillShade="D9"/>
        </w:rPr>
        <w:fldChar w:fldCharType="begin"/>
      </w:r>
      <w:r w:rsidRPr="00151885">
        <w:rPr>
          <w:rFonts w:asciiTheme="minorHAnsi" w:hAnsiTheme="minorHAnsi" w:cstheme="minorHAnsi"/>
          <w:szCs w:val="22"/>
          <w:shd w:val="clear" w:color="auto" w:fill="D9D9D9" w:themeFill="background1" w:themeFillShade="D9"/>
        </w:rPr>
        <w:instrText xml:space="preserve"> REF _Ref68093833 \r \h  \* MERGEFORMAT </w:instrText>
      </w:r>
      <w:r w:rsidRPr="00151885">
        <w:rPr>
          <w:rFonts w:asciiTheme="minorHAnsi" w:hAnsiTheme="minorHAnsi" w:cstheme="minorHAnsi"/>
          <w:szCs w:val="22"/>
          <w:shd w:val="clear" w:color="auto" w:fill="D9D9D9" w:themeFill="background1" w:themeFillShade="D9"/>
        </w:rPr>
      </w:r>
      <w:r w:rsidRPr="00151885">
        <w:rPr>
          <w:rFonts w:asciiTheme="minorHAnsi" w:hAnsiTheme="minorHAnsi" w:cstheme="minorHAnsi"/>
          <w:szCs w:val="22"/>
          <w:shd w:val="clear" w:color="auto" w:fill="D9D9D9" w:themeFill="background1" w:themeFillShade="D9"/>
        </w:rPr>
        <w:fldChar w:fldCharType="separate"/>
      </w:r>
      <w:r w:rsidR="008453F1">
        <w:rPr>
          <w:rFonts w:asciiTheme="minorHAnsi" w:hAnsiTheme="minorHAnsi" w:cstheme="minorHAnsi"/>
          <w:szCs w:val="22"/>
          <w:shd w:val="clear" w:color="auto" w:fill="D9D9D9" w:themeFill="background1" w:themeFillShade="D9"/>
        </w:rPr>
        <w:t>23</w:t>
      </w:r>
      <w:r w:rsidRPr="00151885">
        <w:rPr>
          <w:rFonts w:asciiTheme="minorHAnsi" w:hAnsiTheme="minorHAnsi" w:cstheme="minorHAnsi"/>
          <w:szCs w:val="22"/>
          <w:shd w:val="clear" w:color="auto" w:fill="D9D9D9" w:themeFill="background1" w:themeFillShade="D9"/>
        </w:rPr>
        <w:fldChar w:fldCharType="end"/>
      </w:r>
      <w:r w:rsidRPr="00921020">
        <w:rPr>
          <w:rFonts w:asciiTheme="minorHAnsi" w:hAnsiTheme="minorHAnsi" w:cstheme="minorHAnsi"/>
          <w:szCs w:val="22"/>
        </w:rPr>
        <w:t>.</w:t>
      </w:r>
    </w:p>
    <w:p w14:paraId="11D4571C" w14:textId="77777777" w:rsidR="00921020" w:rsidRPr="00921020" w:rsidRDefault="00921020" w:rsidP="00921020">
      <w:pPr>
        <w:pStyle w:val="Head2-Subheading"/>
        <w:spacing w:after="120"/>
        <w:rPr>
          <w:rFonts w:asciiTheme="minorHAnsi" w:hAnsiTheme="minorHAnsi" w:cstheme="minorHAnsi"/>
          <w:sz w:val="22"/>
          <w:szCs w:val="22"/>
        </w:rPr>
      </w:pPr>
      <w:bookmarkStart w:id="413" w:name="_Toc213065045"/>
      <w:bookmarkStart w:id="414" w:name="_Toc214523892"/>
      <w:r w:rsidRPr="00921020">
        <w:rPr>
          <w:rFonts w:asciiTheme="minorHAnsi" w:hAnsiTheme="minorHAnsi" w:cstheme="minorHAnsi"/>
          <w:sz w:val="22"/>
          <w:szCs w:val="22"/>
        </w:rPr>
        <w:t>Persons covered by this licence</w:t>
      </w:r>
      <w:bookmarkEnd w:id="413"/>
      <w:bookmarkEnd w:id="414"/>
    </w:p>
    <w:p w14:paraId="24A4824E" w14:textId="77777777" w:rsidR="00DE7B4D" w:rsidRDefault="00921020" w:rsidP="00756559">
      <w:pPr>
        <w:pStyle w:val="RARMPnumberedparagraphs"/>
      </w:pPr>
      <w:r w:rsidRPr="00921020">
        <w:t>The persons covered by this licence are</w:t>
      </w:r>
      <w:r w:rsidR="00DE7B4D">
        <w:t>:</w:t>
      </w:r>
    </w:p>
    <w:p w14:paraId="709F9E63" w14:textId="77777777" w:rsidR="00DE7B4D" w:rsidRDefault="00921020" w:rsidP="00DE7B4D">
      <w:pPr>
        <w:pStyle w:val="RARMPnumberedparagraphs"/>
        <w:numPr>
          <w:ilvl w:val="1"/>
          <w:numId w:val="5"/>
        </w:numPr>
      </w:pPr>
      <w:r w:rsidRPr="00921020">
        <w:t>the licence holder, and any employees, agents or External service providers</w:t>
      </w:r>
      <w:r w:rsidR="00DE7B4D">
        <w:t xml:space="preserve"> engaged by</w:t>
      </w:r>
      <w:r w:rsidRPr="00921020">
        <w:t xml:space="preserve"> the licence holder</w:t>
      </w:r>
      <w:r w:rsidR="00DE7B4D">
        <w:t>; and</w:t>
      </w:r>
    </w:p>
    <w:p w14:paraId="22EC20EA" w14:textId="77777777" w:rsidR="00DE7B4D" w:rsidRDefault="00921020" w:rsidP="00DE7B4D">
      <w:pPr>
        <w:pStyle w:val="RARMPnumberedparagraphs"/>
        <w:numPr>
          <w:ilvl w:val="1"/>
          <w:numId w:val="5"/>
        </w:numPr>
      </w:pPr>
      <w:r w:rsidRPr="00921020">
        <w:t>the project supervisor(s)</w:t>
      </w:r>
      <w:r w:rsidR="00DE7B4D">
        <w:t>; and</w:t>
      </w:r>
    </w:p>
    <w:p w14:paraId="1A1E7C28" w14:textId="57B7715F" w:rsidR="00921020" w:rsidRPr="00921020" w:rsidRDefault="00921020" w:rsidP="00DE7B4D">
      <w:pPr>
        <w:pStyle w:val="RARMPnumberedparagraphs"/>
        <w:numPr>
          <w:ilvl w:val="1"/>
          <w:numId w:val="5"/>
        </w:numPr>
      </w:pPr>
      <w:r w:rsidRPr="00921020">
        <w:t>other persons who are, or have been, engaged or otherwise authorised by the licence holder or the project supervisor to conduct any of the dealings authorised by this licence.</w:t>
      </w:r>
    </w:p>
    <w:p w14:paraId="1E8DB9BD" w14:textId="5CC2B6BD" w:rsidR="00921020" w:rsidRPr="00921020" w:rsidRDefault="00921020" w:rsidP="00756559">
      <w:pPr>
        <w:pStyle w:val="RARMPnumberedparagraphs"/>
      </w:pPr>
      <w:r w:rsidRPr="00921020">
        <w:t xml:space="preserve">To the extent that any activity by a trial participant may be considered to be a dealing </w:t>
      </w:r>
      <w:r w:rsidR="00DE7B4D">
        <w:t xml:space="preserve">with the GMO as described in </w:t>
      </w:r>
      <w:r w:rsidR="00DE7B4D">
        <w:rPr>
          <w:b/>
          <w:bCs/>
        </w:rPr>
        <w:t xml:space="preserve">Attachment A </w:t>
      </w:r>
      <w:r w:rsidRPr="00921020">
        <w:t>for purposes of the Act, that dealing is authorised by this licence.</w:t>
      </w:r>
    </w:p>
    <w:p w14:paraId="3E1B4BC5" w14:textId="77777777" w:rsidR="00921020" w:rsidRPr="00921020" w:rsidRDefault="00921020" w:rsidP="00756559">
      <w:pPr>
        <w:pStyle w:val="RARMPnumberedparagraphs"/>
      </w:pPr>
      <w:r w:rsidRPr="00921020">
        <w:t>The licence holder must keep a record of all persons covered by this licence, and must keep a record of the contact details of the project supervisor(s) for the licence.</w:t>
      </w:r>
    </w:p>
    <w:p w14:paraId="3836A2AD" w14:textId="77777777" w:rsidR="00921020" w:rsidRPr="00921020" w:rsidRDefault="00921020" w:rsidP="00151885">
      <w:pPr>
        <w:pStyle w:val="Notes"/>
        <w:shd w:val="clear" w:color="auto" w:fill="D9D9D9" w:themeFill="background1" w:themeFillShade="D9"/>
        <w:rPr>
          <w:rFonts w:asciiTheme="minorHAnsi" w:hAnsiTheme="minorHAnsi" w:cstheme="minorHAnsi"/>
          <w:szCs w:val="22"/>
        </w:rPr>
      </w:pPr>
      <w:r w:rsidRPr="00921020">
        <w:rPr>
          <w:rFonts w:asciiTheme="minorHAnsi" w:hAnsiTheme="minorHAnsi" w:cstheme="minorHAnsi"/>
          <w:szCs w:val="22"/>
        </w:rPr>
        <w:t>Note: Where External service providers are used, it is sufficient to record the company name and the position or job title of the person(s) conducting the dealing.</w:t>
      </w:r>
    </w:p>
    <w:p w14:paraId="230BA615" w14:textId="77777777" w:rsidR="00921020" w:rsidRPr="00921020" w:rsidRDefault="00921020" w:rsidP="00756559">
      <w:pPr>
        <w:pStyle w:val="RARMPnumberedparagraphs"/>
      </w:pPr>
      <w:bookmarkStart w:id="415" w:name="_Ref32923385"/>
      <w:r w:rsidRPr="00921020">
        <w:lastRenderedPageBreak/>
        <w:t>The licence holder must provide information related to the persons covered by the licence when requested to do so in writing by the Regulator and must provide the information within a time period stipulated by the Regulator.</w:t>
      </w:r>
      <w:bookmarkEnd w:id="415"/>
    </w:p>
    <w:p w14:paraId="10EF484D" w14:textId="77777777" w:rsidR="00921020" w:rsidRPr="00921020" w:rsidRDefault="00921020" w:rsidP="00921020">
      <w:pPr>
        <w:pStyle w:val="Head2-Subheading"/>
        <w:spacing w:after="120"/>
        <w:rPr>
          <w:rFonts w:asciiTheme="minorHAnsi" w:hAnsiTheme="minorHAnsi" w:cstheme="minorHAnsi"/>
          <w:sz w:val="22"/>
          <w:szCs w:val="22"/>
        </w:rPr>
      </w:pPr>
      <w:bookmarkStart w:id="416" w:name="_Toc213065046"/>
      <w:bookmarkStart w:id="417" w:name="_Toc214523893"/>
      <w:r w:rsidRPr="00921020">
        <w:rPr>
          <w:rFonts w:asciiTheme="minorHAnsi" w:hAnsiTheme="minorHAnsi" w:cstheme="minorHAnsi"/>
          <w:sz w:val="22"/>
          <w:szCs w:val="22"/>
        </w:rPr>
        <w:t>Description of GMOs covered</w:t>
      </w:r>
      <w:bookmarkEnd w:id="416"/>
      <w:bookmarkEnd w:id="417"/>
    </w:p>
    <w:p w14:paraId="46B56F30" w14:textId="4CBEDDBD" w:rsidR="00921020" w:rsidRPr="00921020" w:rsidRDefault="00921020" w:rsidP="00756559">
      <w:pPr>
        <w:pStyle w:val="RARMPnumberedparagraphs"/>
      </w:pPr>
      <w:r w:rsidRPr="00921020">
        <w:t xml:space="preserve">The </w:t>
      </w:r>
      <w:r w:rsidR="005E7D07">
        <w:t xml:space="preserve">licence authorises specific dealings in respect of the GMO </w:t>
      </w:r>
      <w:r w:rsidRPr="00921020">
        <w:t xml:space="preserve">identified and described in </w:t>
      </w:r>
      <w:r w:rsidRPr="00921020">
        <w:rPr>
          <w:b/>
        </w:rPr>
        <w:t>Attachment A</w:t>
      </w:r>
      <w:r w:rsidRPr="00921020">
        <w:t>.</w:t>
      </w:r>
    </w:p>
    <w:p w14:paraId="39776DA3" w14:textId="77777777" w:rsidR="00921020" w:rsidRPr="00921020" w:rsidRDefault="00921020" w:rsidP="00921020">
      <w:pPr>
        <w:pStyle w:val="Head2-Subheading"/>
        <w:spacing w:after="120"/>
        <w:rPr>
          <w:rFonts w:asciiTheme="minorHAnsi" w:hAnsiTheme="minorHAnsi" w:cstheme="minorHAnsi"/>
          <w:sz w:val="22"/>
          <w:szCs w:val="22"/>
        </w:rPr>
      </w:pPr>
      <w:bookmarkStart w:id="418" w:name="_Toc213065047"/>
      <w:bookmarkStart w:id="419" w:name="_Toc214523894"/>
      <w:r w:rsidRPr="00921020">
        <w:rPr>
          <w:rFonts w:asciiTheme="minorHAnsi" w:hAnsiTheme="minorHAnsi" w:cstheme="minorHAnsi"/>
          <w:sz w:val="22"/>
          <w:szCs w:val="22"/>
        </w:rPr>
        <w:t>Dealings authorised by this licence</w:t>
      </w:r>
      <w:bookmarkEnd w:id="418"/>
      <w:bookmarkEnd w:id="419"/>
    </w:p>
    <w:p w14:paraId="35B5E0F4" w14:textId="4009A2FF" w:rsidR="00921020" w:rsidRPr="00921020" w:rsidRDefault="00921020" w:rsidP="00756559">
      <w:pPr>
        <w:pStyle w:val="RARMPnumberedparagraphs"/>
      </w:pPr>
      <w:bookmarkStart w:id="420" w:name="_Ref65854289"/>
      <w:r w:rsidRPr="00921020">
        <w:t xml:space="preserve">The </w:t>
      </w:r>
      <w:r w:rsidR="00907175">
        <w:t xml:space="preserve">licence holder and persons covered by this licence may conduct the following </w:t>
      </w:r>
      <w:r w:rsidRPr="00921020">
        <w:rPr>
          <w:color w:val="000000"/>
        </w:rPr>
        <w:t>dealings</w:t>
      </w:r>
      <w:r w:rsidRPr="00921020">
        <w:t xml:space="preserve"> </w:t>
      </w:r>
      <w:r w:rsidR="00907175">
        <w:t>with the GMO</w:t>
      </w:r>
      <w:r w:rsidRPr="00921020">
        <w:t>:</w:t>
      </w:r>
      <w:bookmarkEnd w:id="420"/>
    </w:p>
    <w:p w14:paraId="1D83C935" w14:textId="77777777" w:rsidR="00921020" w:rsidRPr="00921020" w:rsidRDefault="00921020" w:rsidP="0041777B">
      <w:pPr>
        <w:pStyle w:val="ConditionLevel2"/>
      </w:pPr>
      <w:r w:rsidRPr="00921020">
        <w:t>import the GMO;</w:t>
      </w:r>
    </w:p>
    <w:p w14:paraId="63CAC48D" w14:textId="77777777" w:rsidR="00921020" w:rsidRPr="00921020" w:rsidRDefault="00921020" w:rsidP="0041777B">
      <w:pPr>
        <w:pStyle w:val="ConditionLevel2"/>
      </w:pPr>
      <w:bookmarkStart w:id="421" w:name="_Ref65854291"/>
      <w:r w:rsidRPr="00921020">
        <w:t>conduct the following experiments with the GMOs:</w:t>
      </w:r>
      <w:bookmarkEnd w:id="421"/>
    </w:p>
    <w:p w14:paraId="74E34E4E" w14:textId="37BB396E" w:rsidR="00921020" w:rsidRPr="00921020" w:rsidRDefault="00921020">
      <w:pPr>
        <w:pStyle w:val="workpracticetraits"/>
        <w:numPr>
          <w:ilvl w:val="0"/>
          <w:numId w:val="60"/>
        </w:numPr>
        <w:tabs>
          <w:tab w:val="clear" w:pos="720"/>
          <w:tab w:val="num" w:pos="1701"/>
        </w:tabs>
        <w:ind w:left="1701" w:hanging="567"/>
        <w:rPr>
          <w:rFonts w:asciiTheme="minorHAnsi" w:hAnsiTheme="minorHAnsi" w:cstheme="minorHAnsi"/>
          <w:sz w:val="22"/>
          <w:szCs w:val="22"/>
        </w:rPr>
      </w:pPr>
      <w:r w:rsidRPr="00921020">
        <w:rPr>
          <w:rFonts w:asciiTheme="minorHAnsi" w:hAnsiTheme="minorHAnsi" w:cstheme="minorHAnsi"/>
          <w:sz w:val="22"/>
          <w:szCs w:val="22"/>
        </w:rPr>
        <w:t>prepare the GMO for administration</w:t>
      </w:r>
      <w:r w:rsidR="00F9510E">
        <w:rPr>
          <w:rFonts w:asciiTheme="minorHAnsi" w:hAnsiTheme="minorHAnsi" w:cstheme="minorHAnsi"/>
          <w:sz w:val="22"/>
          <w:szCs w:val="22"/>
        </w:rPr>
        <w:t xml:space="preserve"> to trial participants</w:t>
      </w:r>
      <w:r w:rsidRPr="00921020">
        <w:rPr>
          <w:rFonts w:asciiTheme="minorHAnsi" w:hAnsiTheme="minorHAnsi" w:cstheme="minorHAnsi"/>
          <w:sz w:val="22"/>
          <w:szCs w:val="22"/>
        </w:rPr>
        <w:t>;</w:t>
      </w:r>
    </w:p>
    <w:p w14:paraId="4F3FF48E" w14:textId="22A35382" w:rsidR="00921020" w:rsidRPr="00921020" w:rsidRDefault="00375FB3">
      <w:pPr>
        <w:pStyle w:val="workpracticetraits"/>
        <w:numPr>
          <w:ilvl w:val="0"/>
          <w:numId w:val="60"/>
        </w:numPr>
        <w:tabs>
          <w:tab w:val="clear" w:pos="720"/>
          <w:tab w:val="num" w:pos="1701"/>
        </w:tabs>
        <w:ind w:left="1701" w:hanging="567"/>
        <w:rPr>
          <w:rFonts w:asciiTheme="minorHAnsi" w:hAnsiTheme="minorHAnsi" w:cstheme="minorHAnsi"/>
          <w:sz w:val="22"/>
          <w:szCs w:val="22"/>
        </w:rPr>
      </w:pPr>
      <w:r>
        <w:rPr>
          <w:rFonts w:asciiTheme="minorHAnsi" w:hAnsiTheme="minorHAnsi" w:cstheme="minorHAnsi"/>
          <w:sz w:val="22"/>
          <w:szCs w:val="22"/>
        </w:rPr>
        <w:t xml:space="preserve">oral </w:t>
      </w:r>
      <w:r w:rsidR="00921020" w:rsidRPr="00921020">
        <w:rPr>
          <w:rFonts w:asciiTheme="minorHAnsi" w:hAnsiTheme="minorHAnsi" w:cstheme="minorHAnsi"/>
          <w:sz w:val="22"/>
          <w:szCs w:val="22"/>
        </w:rPr>
        <w:t>administ</w:t>
      </w:r>
      <w:r>
        <w:rPr>
          <w:rFonts w:asciiTheme="minorHAnsi" w:hAnsiTheme="minorHAnsi" w:cstheme="minorHAnsi"/>
          <w:sz w:val="22"/>
          <w:szCs w:val="22"/>
        </w:rPr>
        <w:t>ration</w:t>
      </w:r>
      <w:r w:rsidR="00921020" w:rsidRPr="00921020">
        <w:rPr>
          <w:rFonts w:asciiTheme="minorHAnsi" w:hAnsiTheme="minorHAnsi" w:cstheme="minorHAnsi"/>
          <w:sz w:val="22"/>
          <w:szCs w:val="22"/>
        </w:rPr>
        <w:t xml:space="preserve"> </w:t>
      </w:r>
      <w:r>
        <w:rPr>
          <w:rFonts w:asciiTheme="minorHAnsi" w:hAnsiTheme="minorHAnsi" w:cstheme="minorHAnsi"/>
          <w:sz w:val="22"/>
          <w:szCs w:val="22"/>
        </w:rPr>
        <w:t xml:space="preserve">of </w:t>
      </w:r>
      <w:r w:rsidR="00921020" w:rsidRPr="00921020">
        <w:rPr>
          <w:rFonts w:asciiTheme="minorHAnsi" w:hAnsiTheme="minorHAnsi" w:cstheme="minorHAnsi"/>
          <w:sz w:val="22"/>
          <w:szCs w:val="22"/>
        </w:rPr>
        <w:t>the GMO to trial participants;</w:t>
      </w:r>
    </w:p>
    <w:p w14:paraId="6395CCEA" w14:textId="77777777" w:rsidR="00921020" w:rsidRPr="00921020" w:rsidRDefault="00921020">
      <w:pPr>
        <w:pStyle w:val="workpracticetraits"/>
        <w:numPr>
          <w:ilvl w:val="0"/>
          <w:numId w:val="60"/>
        </w:numPr>
        <w:tabs>
          <w:tab w:val="clear" w:pos="720"/>
          <w:tab w:val="num" w:pos="1701"/>
        </w:tabs>
        <w:ind w:left="1701" w:hanging="567"/>
        <w:rPr>
          <w:rFonts w:asciiTheme="minorHAnsi" w:hAnsiTheme="minorHAnsi" w:cstheme="minorHAnsi"/>
          <w:sz w:val="22"/>
          <w:szCs w:val="22"/>
        </w:rPr>
      </w:pPr>
      <w:bookmarkStart w:id="422" w:name="_Ref65854292"/>
      <w:r w:rsidRPr="00921020">
        <w:rPr>
          <w:rFonts w:asciiTheme="minorHAnsi" w:hAnsiTheme="minorHAnsi" w:cstheme="minorHAnsi"/>
          <w:sz w:val="22"/>
          <w:szCs w:val="22"/>
        </w:rPr>
        <w:t>collect Samples from trial participants;</w:t>
      </w:r>
      <w:bookmarkEnd w:id="422"/>
    </w:p>
    <w:p w14:paraId="04E32B57" w14:textId="1BECB15F" w:rsidR="00921020" w:rsidRPr="00921020" w:rsidRDefault="00921020">
      <w:pPr>
        <w:pStyle w:val="workpracticetraits"/>
        <w:numPr>
          <w:ilvl w:val="0"/>
          <w:numId w:val="60"/>
        </w:numPr>
        <w:tabs>
          <w:tab w:val="clear" w:pos="720"/>
          <w:tab w:val="num" w:pos="1701"/>
        </w:tabs>
        <w:ind w:left="1701" w:hanging="567"/>
        <w:rPr>
          <w:rFonts w:asciiTheme="minorHAnsi" w:hAnsiTheme="minorHAnsi" w:cstheme="minorHAnsi"/>
          <w:sz w:val="22"/>
          <w:szCs w:val="22"/>
        </w:rPr>
      </w:pPr>
      <w:r w:rsidRPr="00921020">
        <w:rPr>
          <w:rFonts w:asciiTheme="minorHAnsi" w:hAnsiTheme="minorHAnsi" w:cstheme="minorHAnsi"/>
          <w:sz w:val="22"/>
          <w:szCs w:val="22"/>
        </w:rPr>
        <w:t xml:space="preserve">analyse the Samples described in </w:t>
      </w:r>
      <w:r w:rsidRPr="00921020">
        <w:rPr>
          <w:rFonts w:asciiTheme="minorHAnsi" w:hAnsiTheme="minorHAnsi" w:cstheme="minorHAnsi"/>
          <w:sz w:val="22"/>
          <w:szCs w:val="22"/>
        </w:rPr>
        <w:fldChar w:fldCharType="begin"/>
      </w:r>
      <w:r w:rsidRPr="00921020">
        <w:rPr>
          <w:rFonts w:asciiTheme="minorHAnsi" w:hAnsiTheme="minorHAnsi" w:cstheme="minorHAnsi"/>
          <w:sz w:val="22"/>
          <w:szCs w:val="22"/>
        </w:rPr>
        <w:instrText xml:space="preserve"> REF _Ref65854289 \n \h  \* MERGEFORMAT </w:instrText>
      </w:r>
      <w:r w:rsidRPr="00921020">
        <w:rPr>
          <w:rFonts w:asciiTheme="minorHAnsi" w:hAnsiTheme="minorHAnsi" w:cstheme="minorHAnsi"/>
          <w:sz w:val="22"/>
          <w:szCs w:val="22"/>
        </w:rPr>
      </w:r>
      <w:r w:rsidRPr="00921020">
        <w:rPr>
          <w:rFonts w:asciiTheme="minorHAnsi" w:hAnsiTheme="minorHAnsi" w:cstheme="minorHAnsi"/>
          <w:sz w:val="22"/>
          <w:szCs w:val="22"/>
        </w:rPr>
        <w:fldChar w:fldCharType="separate"/>
      </w:r>
      <w:r w:rsidR="008453F1">
        <w:rPr>
          <w:rFonts w:asciiTheme="minorHAnsi" w:hAnsiTheme="minorHAnsi" w:cstheme="minorHAnsi"/>
          <w:sz w:val="22"/>
          <w:szCs w:val="22"/>
        </w:rPr>
        <w:t>11</w:t>
      </w:r>
      <w:r w:rsidRPr="00921020">
        <w:rPr>
          <w:rFonts w:asciiTheme="minorHAnsi" w:hAnsiTheme="minorHAnsi" w:cstheme="minorHAnsi"/>
          <w:sz w:val="22"/>
          <w:szCs w:val="22"/>
        </w:rPr>
        <w:fldChar w:fldCharType="end"/>
      </w:r>
      <w:r w:rsidRPr="00921020">
        <w:rPr>
          <w:rFonts w:asciiTheme="minorHAnsi" w:hAnsiTheme="minorHAnsi" w:cstheme="minorHAnsi"/>
          <w:sz w:val="22"/>
          <w:szCs w:val="22"/>
        </w:rPr>
        <w:fldChar w:fldCharType="begin"/>
      </w:r>
      <w:r w:rsidRPr="00921020">
        <w:rPr>
          <w:rFonts w:asciiTheme="minorHAnsi" w:hAnsiTheme="minorHAnsi" w:cstheme="minorHAnsi"/>
          <w:sz w:val="22"/>
          <w:szCs w:val="22"/>
        </w:rPr>
        <w:instrText xml:space="preserve"> REF _Ref65854291 \n \h  \* MERGEFORMAT </w:instrText>
      </w:r>
      <w:r w:rsidRPr="00921020">
        <w:rPr>
          <w:rFonts w:asciiTheme="minorHAnsi" w:hAnsiTheme="minorHAnsi" w:cstheme="minorHAnsi"/>
          <w:sz w:val="22"/>
          <w:szCs w:val="22"/>
        </w:rPr>
      </w:r>
      <w:r w:rsidRPr="00921020">
        <w:rPr>
          <w:rFonts w:asciiTheme="minorHAnsi" w:hAnsiTheme="minorHAnsi" w:cstheme="minorHAnsi"/>
          <w:sz w:val="22"/>
          <w:szCs w:val="22"/>
        </w:rPr>
        <w:fldChar w:fldCharType="separate"/>
      </w:r>
      <w:r w:rsidR="008453F1">
        <w:rPr>
          <w:rFonts w:asciiTheme="minorHAnsi" w:hAnsiTheme="minorHAnsi" w:cstheme="minorHAnsi"/>
          <w:sz w:val="22"/>
          <w:szCs w:val="22"/>
        </w:rPr>
        <w:t>(b)</w:t>
      </w:r>
      <w:r w:rsidRPr="00921020">
        <w:rPr>
          <w:rFonts w:asciiTheme="minorHAnsi" w:hAnsiTheme="minorHAnsi" w:cstheme="minorHAnsi"/>
          <w:sz w:val="22"/>
          <w:szCs w:val="22"/>
        </w:rPr>
        <w:fldChar w:fldCharType="end"/>
      </w:r>
      <w:r w:rsidRPr="00921020">
        <w:rPr>
          <w:rFonts w:asciiTheme="minorHAnsi" w:hAnsiTheme="minorHAnsi" w:cstheme="minorHAnsi"/>
          <w:sz w:val="22"/>
          <w:szCs w:val="22"/>
        </w:rPr>
        <w:fldChar w:fldCharType="begin"/>
      </w:r>
      <w:r w:rsidRPr="00921020">
        <w:rPr>
          <w:rFonts w:asciiTheme="minorHAnsi" w:hAnsiTheme="minorHAnsi" w:cstheme="minorHAnsi"/>
          <w:sz w:val="22"/>
          <w:szCs w:val="22"/>
        </w:rPr>
        <w:instrText xml:space="preserve"> REF _Ref65854292 \n \h  \* MERGEFORMAT </w:instrText>
      </w:r>
      <w:r w:rsidRPr="00921020">
        <w:rPr>
          <w:rFonts w:asciiTheme="minorHAnsi" w:hAnsiTheme="minorHAnsi" w:cstheme="minorHAnsi"/>
          <w:sz w:val="22"/>
          <w:szCs w:val="22"/>
        </w:rPr>
      </w:r>
      <w:r w:rsidRPr="00921020">
        <w:rPr>
          <w:rFonts w:asciiTheme="minorHAnsi" w:hAnsiTheme="minorHAnsi" w:cstheme="minorHAnsi"/>
          <w:sz w:val="22"/>
          <w:szCs w:val="22"/>
        </w:rPr>
        <w:fldChar w:fldCharType="separate"/>
      </w:r>
      <w:r w:rsidR="008453F1">
        <w:rPr>
          <w:rFonts w:asciiTheme="minorHAnsi" w:hAnsiTheme="minorHAnsi" w:cstheme="minorHAnsi"/>
          <w:sz w:val="22"/>
          <w:szCs w:val="22"/>
        </w:rPr>
        <w:t>iii)</w:t>
      </w:r>
      <w:r w:rsidRPr="00921020">
        <w:rPr>
          <w:rFonts w:asciiTheme="minorHAnsi" w:hAnsiTheme="minorHAnsi" w:cstheme="minorHAnsi"/>
          <w:sz w:val="22"/>
          <w:szCs w:val="22"/>
        </w:rPr>
        <w:fldChar w:fldCharType="end"/>
      </w:r>
      <w:r w:rsidRPr="00921020">
        <w:rPr>
          <w:rFonts w:asciiTheme="minorHAnsi" w:hAnsiTheme="minorHAnsi" w:cstheme="minorHAnsi"/>
          <w:sz w:val="22"/>
          <w:szCs w:val="22"/>
        </w:rPr>
        <w:t>;</w:t>
      </w:r>
    </w:p>
    <w:p w14:paraId="1A026586" w14:textId="77777777" w:rsidR="00921020" w:rsidRPr="00921020" w:rsidRDefault="00921020" w:rsidP="0041777B">
      <w:pPr>
        <w:pStyle w:val="ConditionLevel2"/>
      </w:pPr>
      <w:r w:rsidRPr="00921020">
        <w:t>transport the GMO; and</w:t>
      </w:r>
    </w:p>
    <w:p w14:paraId="68FD9301" w14:textId="77777777" w:rsidR="00921020" w:rsidRPr="00921020" w:rsidRDefault="00921020" w:rsidP="0041777B">
      <w:pPr>
        <w:pStyle w:val="ConditionLevel2"/>
      </w:pPr>
      <w:r w:rsidRPr="00921020">
        <w:t>dispose of the GMOs;</w:t>
      </w:r>
    </w:p>
    <w:p w14:paraId="62FD7895" w14:textId="77777777" w:rsidR="00921020" w:rsidRDefault="00921020" w:rsidP="0041777B">
      <w:pPr>
        <w:pStyle w:val="ConditionLevel2"/>
        <w:numPr>
          <w:ilvl w:val="0"/>
          <w:numId w:val="0"/>
        </w:numPr>
      </w:pPr>
      <w:r w:rsidRPr="00921020">
        <w:t>and may possess, supply, use or store the GMO for the purposes of, or in the course of, any of these dealings.</w:t>
      </w:r>
    </w:p>
    <w:p w14:paraId="4EF8FCA3" w14:textId="43600D0C" w:rsidR="0073442F" w:rsidRPr="0073442F" w:rsidRDefault="0073442F" w:rsidP="0073442F">
      <w:pPr>
        <w:pStyle w:val="RARMPnumberedparagraphs"/>
      </w:pPr>
      <w:r w:rsidRPr="0073442F">
        <w:t>Supply of the GMOs for the purposes of dealings to any other person or organisation not covered by this licence is only authorised by this licence if the Regulator provides prior written approval to the licence holder.</w:t>
      </w:r>
    </w:p>
    <w:p w14:paraId="57CDAEE9" w14:textId="54F37D5F" w:rsidR="00661827" w:rsidRPr="00661827" w:rsidRDefault="00661827" w:rsidP="00607E13">
      <w:pPr>
        <w:pStyle w:val="Note-Licence"/>
      </w:pPr>
      <w:r w:rsidRPr="00661827">
        <w:t>Note: For approval to be granted, the receiving person or organisation must have an appropriate authorisation to conduct dealings with the GMOs. This is likely to be an NLRD or a licence issued by the Regulator</w:t>
      </w:r>
      <w:r w:rsidR="002B208F">
        <w:t>.</w:t>
      </w:r>
    </w:p>
    <w:p w14:paraId="3AC58EA9" w14:textId="77777777" w:rsidR="00921020" w:rsidRPr="00921020" w:rsidRDefault="00921020" w:rsidP="00921020">
      <w:pPr>
        <w:pStyle w:val="Head2-Subheading"/>
        <w:spacing w:after="120"/>
        <w:rPr>
          <w:rFonts w:asciiTheme="minorHAnsi" w:hAnsiTheme="minorHAnsi" w:cstheme="minorHAnsi"/>
          <w:sz w:val="22"/>
          <w:szCs w:val="22"/>
        </w:rPr>
      </w:pPr>
      <w:bookmarkStart w:id="423" w:name="_Toc213065048"/>
      <w:bookmarkStart w:id="424" w:name="_Toc214523895"/>
      <w:r w:rsidRPr="00921020">
        <w:rPr>
          <w:rFonts w:asciiTheme="minorHAnsi" w:hAnsiTheme="minorHAnsi" w:cstheme="minorHAnsi"/>
          <w:sz w:val="22"/>
          <w:szCs w:val="22"/>
        </w:rPr>
        <w:t>Conditions imposed by the Act</w:t>
      </w:r>
      <w:bookmarkEnd w:id="423"/>
      <w:bookmarkEnd w:id="424"/>
    </w:p>
    <w:p w14:paraId="47FEA9C2" w14:textId="77777777" w:rsidR="00921020" w:rsidRPr="00921020" w:rsidRDefault="00921020" w:rsidP="00151885">
      <w:pPr>
        <w:pStyle w:val="Notes"/>
        <w:shd w:val="clear" w:color="auto" w:fill="D9D9D9" w:themeFill="background1" w:themeFillShade="D9"/>
        <w:rPr>
          <w:rFonts w:asciiTheme="minorHAnsi" w:hAnsiTheme="minorHAnsi" w:cstheme="minorHAnsi"/>
          <w:szCs w:val="22"/>
        </w:rPr>
      </w:pPr>
      <w:r w:rsidRPr="00921020">
        <w:rPr>
          <w:rFonts w:asciiTheme="minorHAnsi" w:hAnsiTheme="minorHAnsi" w:cstheme="minorHAnsi"/>
          <w:szCs w:val="22"/>
        </w:rPr>
        <w:t>Note: The Act mandates the following 3 conditions.</w:t>
      </w:r>
    </w:p>
    <w:p w14:paraId="0FC35271" w14:textId="77777777" w:rsidR="00921020" w:rsidRPr="00921020" w:rsidRDefault="00921020" w:rsidP="00921020">
      <w:pPr>
        <w:pStyle w:val="Head3-subsubheading"/>
        <w:rPr>
          <w:rFonts w:asciiTheme="minorHAnsi" w:hAnsiTheme="minorHAnsi" w:cstheme="minorHAnsi"/>
          <w:sz w:val="22"/>
          <w:szCs w:val="22"/>
        </w:rPr>
      </w:pPr>
      <w:r w:rsidRPr="00921020">
        <w:rPr>
          <w:rFonts w:asciiTheme="minorHAnsi" w:hAnsiTheme="minorHAnsi" w:cstheme="minorHAnsi"/>
          <w:sz w:val="22"/>
          <w:szCs w:val="22"/>
        </w:rPr>
        <w:t>Informing people of licence conditions (section 63)</w:t>
      </w:r>
    </w:p>
    <w:p w14:paraId="533E8028" w14:textId="77777777" w:rsidR="00921020" w:rsidRPr="00921020" w:rsidRDefault="00921020" w:rsidP="00756559">
      <w:pPr>
        <w:pStyle w:val="RARMPnumberedparagraphs"/>
      </w:pPr>
      <w:bookmarkStart w:id="425" w:name="_Ref398654260"/>
      <w:r w:rsidRPr="00921020">
        <w:t>The licence holder must inform any person covered by the licence, to whom a particular condition of the licence applies, of the following:</w:t>
      </w:r>
      <w:bookmarkEnd w:id="425"/>
    </w:p>
    <w:p w14:paraId="1FC766D5" w14:textId="77777777" w:rsidR="00921020" w:rsidRPr="00921020" w:rsidRDefault="00921020">
      <w:pPr>
        <w:pStyle w:val="ConditionLevel2"/>
        <w:numPr>
          <w:ilvl w:val="0"/>
          <w:numId w:val="58"/>
        </w:numPr>
      </w:pPr>
      <w:r w:rsidRPr="00921020">
        <w:t>the particular condition, including any variations of it; and</w:t>
      </w:r>
    </w:p>
    <w:p w14:paraId="3FC0CD39" w14:textId="77777777" w:rsidR="00921020" w:rsidRPr="00921020" w:rsidRDefault="00921020">
      <w:pPr>
        <w:pStyle w:val="ConditionLevel2"/>
        <w:numPr>
          <w:ilvl w:val="0"/>
          <w:numId w:val="58"/>
        </w:numPr>
      </w:pPr>
      <w:r w:rsidRPr="00921020">
        <w:t>the cancellation or suspension of the licence; and</w:t>
      </w:r>
    </w:p>
    <w:p w14:paraId="628DE75C" w14:textId="77777777" w:rsidR="00921020" w:rsidRPr="00921020" w:rsidRDefault="00921020">
      <w:pPr>
        <w:pStyle w:val="ConditionLevel2"/>
        <w:numPr>
          <w:ilvl w:val="0"/>
          <w:numId w:val="58"/>
        </w:numPr>
      </w:pPr>
      <w:r w:rsidRPr="00921020">
        <w:t>the surrender of the licence.</w:t>
      </w:r>
    </w:p>
    <w:p w14:paraId="78F1A496" w14:textId="3223F79A" w:rsidR="00921020" w:rsidRPr="00921020" w:rsidRDefault="004B480F" w:rsidP="00151885">
      <w:pPr>
        <w:pStyle w:val="Notes"/>
        <w:shd w:val="clear" w:color="auto" w:fill="D9D9D9" w:themeFill="background1" w:themeFillShade="D9"/>
        <w:rPr>
          <w:rFonts w:asciiTheme="minorHAnsi" w:hAnsiTheme="minorHAnsi" w:cstheme="minorHAnsi"/>
          <w:iCs/>
          <w:szCs w:val="22"/>
        </w:rPr>
      </w:pPr>
      <w:r>
        <w:rPr>
          <w:rFonts w:asciiTheme="minorHAnsi" w:hAnsiTheme="minorHAnsi" w:cstheme="minorHAnsi"/>
          <w:iCs/>
          <w:szCs w:val="22"/>
        </w:rPr>
        <w:t>Note</w:t>
      </w:r>
      <w:r w:rsidR="00921020" w:rsidRPr="00921020">
        <w:rPr>
          <w:rFonts w:asciiTheme="minorHAnsi" w:hAnsiTheme="minorHAnsi" w:cstheme="minorHAnsi"/>
          <w:iCs/>
          <w:szCs w:val="22"/>
        </w:rPr>
        <w:t xml:space="preserve">: No particular conditions of this licence apply to trial participants; therefore, Condition </w:t>
      </w:r>
      <w:r w:rsidR="00921020" w:rsidRPr="00921020">
        <w:rPr>
          <w:rFonts w:asciiTheme="minorHAnsi" w:hAnsiTheme="minorHAnsi" w:cstheme="minorHAnsi"/>
          <w:iCs/>
          <w:szCs w:val="22"/>
        </w:rPr>
        <w:fldChar w:fldCharType="begin"/>
      </w:r>
      <w:r w:rsidR="00921020" w:rsidRPr="00921020">
        <w:rPr>
          <w:rFonts w:asciiTheme="minorHAnsi" w:hAnsiTheme="minorHAnsi" w:cstheme="minorHAnsi"/>
          <w:iCs/>
          <w:szCs w:val="22"/>
        </w:rPr>
        <w:instrText xml:space="preserve"> REF _Ref398654260 \r \h  \* MERGEFORMAT </w:instrText>
      </w:r>
      <w:r w:rsidR="00921020" w:rsidRPr="00921020">
        <w:rPr>
          <w:rFonts w:asciiTheme="minorHAnsi" w:hAnsiTheme="minorHAnsi" w:cstheme="minorHAnsi"/>
          <w:iCs/>
          <w:szCs w:val="22"/>
        </w:rPr>
      </w:r>
      <w:r w:rsidR="00921020" w:rsidRPr="00921020">
        <w:rPr>
          <w:rFonts w:asciiTheme="minorHAnsi" w:hAnsiTheme="minorHAnsi" w:cstheme="minorHAnsi"/>
          <w:iCs/>
          <w:szCs w:val="22"/>
        </w:rPr>
        <w:fldChar w:fldCharType="separate"/>
      </w:r>
      <w:r w:rsidR="008453F1">
        <w:rPr>
          <w:rFonts w:asciiTheme="minorHAnsi" w:hAnsiTheme="minorHAnsi" w:cstheme="minorHAnsi"/>
          <w:iCs/>
          <w:szCs w:val="22"/>
        </w:rPr>
        <w:t>13</w:t>
      </w:r>
      <w:r w:rsidR="00921020" w:rsidRPr="00921020">
        <w:rPr>
          <w:rFonts w:asciiTheme="minorHAnsi" w:hAnsiTheme="minorHAnsi" w:cstheme="minorHAnsi"/>
          <w:iCs/>
          <w:szCs w:val="22"/>
        </w:rPr>
        <w:fldChar w:fldCharType="end"/>
      </w:r>
      <w:r w:rsidR="00921020" w:rsidRPr="00921020">
        <w:rPr>
          <w:rFonts w:asciiTheme="minorHAnsi" w:hAnsiTheme="minorHAnsi" w:cstheme="minorHAnsi"/>
          <w:iCs/>
          <w:szCs w:val="22"/>
        </w:rPr>
        <w:t xml:space="preserve"> does not apply to trial participants.</w:t>
      </w:r>
    </w:p>
    <w:p w14:paraId="7278F9E5" w14:textId="77777777" w:rsidR="00921020" w:rsidRPr="00921020" w:rsidRDefault="00921020" w:rsidP="00921020">
      <w:pPr>
        <w:pStyle w:val="Head3-subsubheading"/>
        <w:rPr>
          <w:rFonts w:asciiTheme="minorHAnsi" w:hAnsiTheme="minorHAnsi" w:cstheme="minorHAnsi"/>
          <w:sz w:val="22"/>
          <w:szCs w:val="22"/>
        </w:rPr>
      </w:pPr>
      <w:r w:rsidRPr="00921020">
        <w:rPr>
          <w:rFonts w:asciiTheme="minorHAnsi" w:hAnsiTheme="minorHAnsi" w:cstheme="minorHAnsi"/>
          <w:sz w:val="22"/>
          <w:szCs w:val="22"/>
        </w:rPr>
        <w:t>Monitoring and audits (section 64)</w:t>
      </w:r>
    </w:p>
    <w:p w14:paraId="2617B756" w14:textId="6F071D2C" w:rsidR="00921020" w:rsidRPr="00921020" w:rsidRDefault="00921020" w:rsidP="00756559">
      <w:pPr>
        <w:pStyle w:val="RARMPnumberedparagraphs"/>
      </w:pPr>
      <w:bookmarkStart w:id="426" w:name="_Ref48309925"/>
      <w:r w:rsidRPr="00921020">
        <w:t>If a person is authorised by this licence to deal with the GMO and a particular condition of this licence applies to the dealing by that person, the person must allow the Regulator, or a person authorised by the Regulator, to enter premises where the dealing is being undertaken, for the purposes of auditing or monitoring the dealing.</w:t>
      </w:r>
      <w:bookmarkEnd w:id="426"/>
    </w:p>
    <w:p w14:paraId="76E11C81" w14:textId="77777777" w:rsidR="00921020" w:rsidRPr="00921020" w:rsidRDefault="00921020" w:rsidP="00921020">
      <w:pPr>
        <w:pStyle w:val="Head3-subsubheading"/>
        <w:rPr>
          <w:rFonts w:asciiTheme="minorHAnsi" w:hAnsiTheme="minorHAnsi" w:cstheme="minorHAnsi"/>
          <w:sz w:val="22"/>
          <w:szCs w:val="22"/>
        </w:rPr>
      </w:pPr>
      <w:r w:rsidRPr="00921020">
        <w:rPr>
          <w:rFonts w:asciiTheme="minorHAnsi" w:hAnsiTheme="minorHAnsi" w:cstheme="minorHAnsi"/>
          <w:sz w:val="22"/>
          <w:szCs w:val="22"/>
        </w:rPr>
        <w:lastRenderedPageBreak/>
        <w:t>Additional information to be given to the Regulator (section 65)</w:t>
      </w:r>
    </w:p>
    <w:p w14:paraId="350F7EE5" w14:textId="75D89E84" w:rsidR="00921020" w:rsidRPr="00921020" w:rsidRDefault="00921020" w:rsidP="00756559">
      <w:pPr>
        <w:pStyle w:val="RARMPnumberedparagraphs"/>
      </w:pPr>
      <w:bookmarkStart w:id="427" w:name="_Ref32923217"/>
      <w:r w:rsidRPr="00921020">
        <w:t xml:space="preserve">The licence holder must </w:t>
      </w:r>
      <w:r w:rsidR="0041660C">
        <w:t xml:space="preserve">immediately </w:t>
      </w:r>
      <w:r w:rsidRPr="00921020">
        <w:t>inform the Regulator</w:t>
      </w:r>
      <w:r w:rsidR="00907175">
        <w:t>,</w:t>
      </w:r>
      <w:r w:rsidRPr="00921020">
        <w:t xml:space="preserve"> if </w:t>
      </w:r>
      <w:r w:rsidR="00907175">
        <w:t>they become aware of</w:t>
      </w:r>
      <w:r w:rsidRPr="00921020">
        <w:t>:</w:t>
      </w:r>
      <w:bookmarkEnd w:id="427"/>
    </w:p>
    <w:p w14:paraId="2E83DEC0" w14:textId="4F47C1B0" w:rsidR="00921020" w:rsidRPr="00921020" w:rsidRDefault="00921020">
      <w:pPr>
        <w:pStyle w:val="ConditionLevel2"/>
        <w:numPr>
          <w:ilvl w:val="0"/>
          <w:numId w:val="57"/>
        </w:numPr>
      </w:pPr>
      <w:bookmarkStart w:id="428" w:name="_Ref32923214"/>
      <w:r w:rsidRPr="00921020">
        <w:t>additional information about any risks to the health and safety of people, or to the environment, associated with the dealings authorised by the licence; or</w:t>
      </w:r>
      <w:bookmarkEnd w:id="428"/>
    </w:p>
    <w:p w14:paraId="14053123" w14:textId="0EDE4D90" w:rsidR="00921020" w:rsidRPr="00921020" w:rsidRDefault="00921020">
      <w:pPr>
        <w:pStyle w:val="ConditionLevel2"/>
        <w:numPr>
          <w:ilvl w:val="0"/>
          <w:numId w:val="57"/>
        </w:numPr>
      </w:pPr>
      <w:bookmarkStart w:id="429" w:name="_Ref32923265"/>
      <w:r w:rsidRPr="00921020">
        <w:t>any contraventions of the licence by a person covered by the licence; or</w:t>
      </w:r>
      <w:bookmarkEnd w:id="429"/>
    </w:p>
    <w:p w14:paraId="263AC6D6" w14:textId="015251E0" w:rsidR="00921020" w:rsidRPr="00921020" w:rsidRDefault="00921020">
      <w:pPr>
        <w:pStyle w:val="ConditionLevel2"/>
        <w:numPr>
          <w:ilvl w:val="0"/>
          <w:numId w:val="57"/>
        </w:numPr>
      </w:pPr>
      <w:bookmarkStart w:id="430" w:name="_Ref32923221"/>
      <w:r w:rsidRPr="00921020">
        <w:t>any unintended effects of the dealings authorised by the licence.</w:t>
      </w:r>
      <w:bookmarkEnd w:id="430"/>
    </w:p>
    <w:p w14:paraId="37EABF48" w14:textId="47A607E6" w:rsidR="00921020" w:rsidRPr="00921020" w:rsidRDefault="00921020" w:rsidP="00151885">
      <w:pPr>
        <w:pStyle w:val="Notes"/>
        <w:shd w:val="clear" w:color="auto" w:fill="D9D9D9" w:themeFill="background1" w:themeFillShade="D9"/>
        <w:spacing w:after="120"/>
        <w:rPr>
          <w:rFonts w:asciiTheme="minorHAnsi" w:hAnsiTheme="minorHAnsi" w:cstheme="minorHAnsi"/>
          <w:szCs w:val="22"/>
        </w:rPr>
      </w:pPr>
      <w:r w:rsidRPr="00921020">
        <w:rPr>
          <w:rFonts w:asciiTheme="minorHAnsi" w:hAnsiTheme="minorHAnsi" w:cstheme="minorHAnsi"/>
          <w:szCs w:val="22"/>
        </w:rPr>
        <w:t>Note</w:t>
      </w:r>
      <w:r w:rsidR="00151885">
        <w:rPr>
          <w:rFonts w:asciiTheme="minorHAnsi" w:hAnsiTheme="minorHAnsi" w:cstheme="minorHAnsi"/>
          <w:szCs w:val="22"/>
        </w:rPr>
        <w:t xml:space="preserve"> </w:t>
      </w:r>
      <w:r w:rsidRPr="00921020">
        <w:rPr>
          <w:rFonts w:asciiTheme="minorHAnsi" w:hAnsiTheme="minorHAnsi" w:cstheme="minorHAnsi"/>
          <w:szCs w:val="22"/>
        </w:rPr>
        <w:t>1: For the purposes of this Condition:</w:t>
      </w:r>
    </w:p>
    <w:p w14:paraId="43B90832" w14:textId="1EE93A53" w:rsidR="00921020" w:rsidRPr="00921020" w:rsidRDefault="00921020" w:rsidP="00151885">
      <w:pPr>
        <w:pStyle w:val="Notes"/>
        <w:shd w:val="clear" w:color="auto" w:fill="D9D9D9" w:themeFill="background1" w:themeFillShade="D9"/>
        <w:spacing w:before="120" w:after="120"/>
        <w:ind w:left="1134" w:hanging="567"/>
        <w:rPr>
          <w:rFonts w:asciiTheme="minorHAnsi" w:hAnsiTheme="minorHAnsi" w:cstheme="minorHAnsi"/>
          <w:szCs w:val="22"/>
        </w:rPr>
      </w:pPr>
      <w:r w:rsidRPr="00921020">
        <w:rPr>
          <w:rFonts w:asciiTheme="minorHAnsi" w:hAnsiTheme="minorHAnsi" w:cstheme="minorHAnsi"/>
          <w:szCs w:val="22"/>
        </w:rPr>
        <w:t>(a)</w:t>
      </w:r>
      <w:r w:rsidRPr="00921020">
        <w:rPr>
          <w:rFonts w:asciiTheme="minorHAnsi" w:hAnsiTheme="minorHAnsi" w:cstheme="minorHAnsi"/>
          <w:szCs w:val="22"/>
        </w:rPr>
        <w:tab/>
        <w:t xml:space="preserve">The licence holder is taken to have become aware of additional information if </w:t>
      </w:r>
      <w:r w:rsidR="00907175">
        <w:rPr>
          <w:rFonts w:asciiTheme="minorHAnsi" w:hAnsiTheme="minorHAnsi" w:cstheme="minorHAnsi"/>
          <w:szCs w:val="22"/>
        </w:rPr>
        <w:t>they</w:t>
      </w:r>
      <w:r w:rsidRPr="00921020">
        <w:rPr>
          <w:rFonts w:asciiTheme="minorHAnsi" w:hAnsiTheme="minorHAnsi" w:cstheme="minorHAnsi"/>
          <w:szCs w:val="22"/>
        </w:rPr>
        <w:t xml:space="preserve"> w</w:t>
      </w:r>
      <w:r w:rsidR="00907175">
        <w:rPr>
          <w:rFonts w:asciiTheme="minorHAnsi" w:hAnsiTheme="minorHAnsi" w:cstheme="minorHAnsi"/>
          <w:szCs w:val="22"/>
        </w:rPr>
        <w:t>ere</w:t>
      </w:r>
      <w:r w:rsidRPr="00921020">
        <w:rPr>
          <w:rFonts w:asciiTheme="minorHAnsi" w:hAnsiTheme="minorHAnsi" w:cstheme="minorHAnsi"/>
          <w:szCs w:val="22"/>
        </w:rPr>
        <w:t xml:space="preserve"> reckless as to whether such information existed; and</w:t>
      </w:r>
    </w:p>
    <w:p w14:paraId="2C7C343E" w14:textId="68D9351D" w:rsidR="00921020" w:rsidRPr="00921020" w:rsidRDefault="00921020" w:rsidP="00151885">
      <w:pPr>
        <w:pStyle w:val="Notes"/>
        <w:shd w:val="clear" w:color="auto" w:fill="D9D9D9" w:themeFill="background1" w:themeFillShade="D9"/>
        <w:spacing w:before="120"/>
        <w:ind w:left="1134" w:hanging="567"/>
        <w:rPr>
          <w:rFonts w:asciiTheme="minorHAnsi" w:hAnsiTheme="minorHAnsi" w:cstheme="minorHAnsi"/>
          <w:szCs w:val="22"/>
        </w:rPr>
      </w:pPr>
      <w:r w:rsidRPr="00921020">
        <w:rPr>
          <w:rFonts w:asciiTheme="minorHAnsi" w:hAnsiTheme="minorHAnsi" w:cstheme="minorHAnsi"/>
          <w:szCs w:val="22"/>
        </w:rPr>
        <w:t>(b)</w:t>
      </w:r>
      <w:r w:rsidRPr="00921020">
        <w:rPr>
          <w:rFonts w:asciiTheme="minorHAnsi" w:hAnsiTheme="minorHAnsi" w:cstheme="minorHAnsi"/>
          <w:szCs w:val="22"/>
        </w:rPr>
        <w:tab/>
        <w:t xml:space="preserve">The licence holder is taken to have become aware of contraventions, or unintended effects, if </w:t>
      </w:r>
      <w:r w:rsidR="00907175">
        <w:rPr>
          <w:rFonts w:asciiTheme="minorHAnsi" w:hAnsiTheme="minorHAnsi" w:cstheme="minorHAnsi"/>
          <w:szCs w:val="22"/>
        </w:rPr>
        <w:t>they were</w:t>
      </w:r>
      <w:r w:rsidRPr="00921020">
        <w:rPr>
          <w:rFonts w:asciiTheme="minorHAnsi" w:hAnsiTheme="minorHAnsi" w:cstheme="minorHAnsi"/>
          <w:szCs w:val="22"/>
        </w:rPr>
        <w:t xml:space="preserve"> reckless as to whether such contraventions had occurred, or such unintended effects existed.</w:t>
      </w:r>
    </w:p>
    <w:p w14:paraId="33ECEC57" w14:textId="613E876E" w:rsidR="00921020" w:rsidRPr="00921020" w:rsidRDefault="00921020" w:rsidP="00151885">
      <w:pPr>
        <w:pStyle w:val="Notes"/>
        <w:shd w:val="clear" w:color="auto" w:fill="D9D9D9" w:themeFill="background1" w:themeFillShade="D9"/>
        <w:rPr>
          <w:rFonts w:asciiTheme="minorHAnsi" w:hAnsiTheme="minorHAnsi" w:cstheme="minorHAnsi"/>
          <w:szCs w:val="22"/>
        </w:rPr>
      </w:pPr>
      <w:r w:rsidRPr="00921020">
        <w:rPr>
          <w:rFonts w:asciiTheme="minorHAnsi" w:hAnsiTheme="minorHAnsi" w:cstheme="minorHAnsi"/>
          <w:szCs w:val="22"/>
        </w:rPr>
        <w:t>Note 2: Contraventions of the licence may occur through the action or inaction of a person.</w:t>
      </w:r>
    </w:p>
    <w:p w14:paraId="35643072" w14:textId="77777777" w:rsidR="00756559" w:rsidRDefault="00756559" w:rsidP="00151885">
      <w:pPr>
        <w:pStyle w:val="Notes"/>
        <w:shd w:val="clear" w:color="auto" w:fill="D9D9D9" w:themeFill="background1" w:themeFillShade="D9"/>
        <w:rPr>
          <w:rFonts w:asciiTheme="minorHAnsi" w:hAnsiTheme="minorHAnsi" w:cstheme="minorHAnsi"/>
          <w:szCs w:val="22"/>
        </w:rPr>
      </w:pPr>
    </w:p>
    <w:p w14:paraId="233399D4" w14:textId="6425430C" w:rsidR="00921020" w:rsidRDefault="00921020" w:rsidP="00151885">
      <w:pPr>
        <w:pStyle w:val="Notes"/>
        <w:shd w:val="clear" w:color="auto" w:fill="D9D9D9" w:themeFill="background1" w:themeFillShade="D9"/>
        <w:rPr>
          <w:rFonts w:asciiTheme="minorHAnsi" w:hAnsiTheme="minorHAnsi" w:cstheme="minorHAnsi"/>
          <w:szCs w:val="22"/>
        </w:rPr>
      </w:pPr>
      <w:r w:rsidRPr="00921020">
        <w:rPr>
          <w:rFonts w:asciiTheme="minorHAnsi" w:hAnsiTheme="minorHAnsi" w:cstheme="minorHAnsi"/>
          <w:szCs w:val="22"/>
        </w:rPr>
        <w:t xml:space="preserve">Note 3: Additional information includes any changes at a Clinical trial site, which might increase the likelihood of </w:t>
      </w:r>
      <w:r w:rsidR="00907175">
        <w:rPr>
          <w:rFonts w:asciiTheme="minorHAnsi" w:hAnsiTheme="minorHAnsi" w:cstheme="minorHAnsi"/>
          <w:szCs w:val="22"/>
        </w:rPr>
        <w:t>unintentional exposure of people or release of the GMO into the environment</w:t>
      </w:r>
      <w:r w:rsidRPr="00921020">
        <w:rPr>
          <w:rFonts w:asciiTheme="minorHAnsi" w:hAnsiTheme="minorHAnsi" w:cstheme="minorHAnsi"/>
          <w:szCs w:val="22"/>
        </w:rPr>
        <w:t>.</w:t>
      </w:r>
    </w:p>
    <w:p w14:paraId="3E756BAC" w14:textId="77777777" w:rsidR="00907175" w:rsidRDefault="00907175" w:rsidP="00151885">
      <w:pPr>
        <w:pStyle w:val="Notes"/>
        <w:shd w:val="clear" w:color="auto" w:fill="D9D9D9" w:themeFill="background1" w:themeFillShade="D9"/>
        <w:rPr>
          <w:rFonts w:asciiTheme="minorHAnsi" w:hAnsiTheme="minorHAnsi" w:cstheme="minorHAnsi"/>
          <w:szCs w:val="22"/>
        </w:rPr>
      </w:pPr>
    </w:p>
    <w:p w14:paraId="41BB5437" w14:textId="0325D247" w:rsidR="00907175" w:rsidRPr="00921020" w:rsidRDefault="00907175" w:rsidP="00151885">
      <w:pPr>
        <w:pStyle w:val="Notes"/>
        <w:shd w:val="clear" w:color="auto" w:fill="D9D9D9" w:themeFill="background1" w:themeFillShade="D9"/>
        <w:rPr>
          <w:rFonts w:asciiTheme="minorHAnsi" w:hAnsiTheme="minorHAnsi" w:cstheme="minorHAnsi"/>
          <w:szCs w:val="22"/>
        </w:rPr>
      </w:pPr>
      <w:r>
        <w:rPr>
          <w:rFonts w:asciiTheme="minorHAnsi" w:hAnsiTheme="minorHAnsi" w:cstheme="minorHAnsi"/>
          <w:szCs w:val="22"/>
        </w:rPr>
        <w:t xml:space="preserve">Note 4: </w:t>
      </w:r>
      <w:r w:rsidR="00E41E30">
        <w:rPr>
          <w:rFonts w:asciiTheme="minorHAnsi" w:hAnsiTheme="minorHAnsi" w:cstheme="minorHAnsi"/>
          <w:szCs w:val="22"/>
        </w:rPr>
        <w:t xml:space="preserve">An </w:t>
      </w:r>
      <w:r>
        <w:rPr>
          <w:rFonts w:asciiTheme="minorHAnsi" w:hAnsiTheme="minorHAnsi" w:cstheme="minorHAnsi"/>
          <w:szCs w:val="22"/>
        </w:rPr>
        <w:t>example of informing immediately is contact made at the time of the incident via the OGTR free call phone number 1800 181 030</w:t>
      </w:r>
      <w:r w:rsidR="00731CE5">
        <w:rPr>
          <w:rFonts w:asciiTheme="minorHAnsi" w:hAnsiTheme="minorHAnsi" w:cstheme="minorHAnsi"/>
          <w:szCs w:val="22"/>
        </w:rPr>
        <w:t xml:space="preserve"> or email to OGTR.M&amp;C@health.go.au</w:t>
      </w:r>
      <w:r>
        <w:rPr>
          <w:rFonts w:asciiTheme="minorHAnsi" w:hAnsiTheme="minorHAnsi" w:cstheme="minorHAnsi"/>
          <w:szCs w:val="22"/>
        </w:rPr>
        <w:t xml:space="preserve">. </w:t>
      </w:r>
    </w:p>
    <w:p w14:paraId="0DA113CA" w14:textId="77777777" w:rsidR="00921020" w:rsidRPr="00921020" w:rsidRDefault="00921020" w:rsidP="00921020">
      <w:pPr>
        <w:pStyle w:val="Head2-Subheading"/>
        <w:spacing w:after="120"/>
        <w:rPr>
          <w:rFonts w:asciiTheme="minorHAnsi" w:hAnsiTheme="minorHAnsi" w:cstheme="minorHAnsi"/>
          <w:sz w:val="22"/>
          <w:szCs w:val="22"/>
        </w:rPr>
      </w:pPr>
      <w:bookmarkStart w:id="431" w:name="_Toc213065049"/>
      <w:bookmarkStart w:id="432" w:name="_Toc214523896"/>
      <w:r w:rsidRPr="00921020">
        <w:rPr>
          <w:rFonts w:asciiTheme="minorHAnsi" w:hAnsiTheme="minorHAnsi" w:cstheme="minorHAnsi"/>
          <w:sz w:val="22"/>
          <w:szCs w:val="22"/>
        </w:rPr>
        <w:t>Informing the Regulator of any material changes of circumstance</w:t>
      </w:r>
      <w:bookmarkEnd w:id="431"/>
      <w:bookmarkEnd w:id="432"/>
    </w:p>
    <w:p w14:paraId="7780E194" w14:textId="77777777" w:rsidR="00921020" w:rsidRPr="00921020" w:rsidRDefault="00921020" w:rsidP="00756559">
      <w:pPr>
        <w:pStyle w:val="RARMPnumberedparagraphs"/>
      </w:pPr>
      <w:bookmarkStart w:id="433" w:name="_Ref32923274"/>
      <w:r w:rsidRPr="00921020">
        <w:t>The licence holder must immediately, by notice in writing, inform the Regulator of:</w:t>
      </w:r>
      <w:bookmarkEnd w:id="433"/>
    </w:p>
    <w:p w14:paraId="265AE99F" w14:textId="77777777" w:rsidR="00921020" w:rsidRPr="00921020" w:rsidRDefault="00921020">
      <w:pPr>
        <w:pStyle w:val="ConditionLevel2"/>
        <w:numPr>
          <w:ilvl w:val="0"/>
          <w:numId w:val="84"/>
        </w:numPr>
      </w:pPr>
      <w:bookmarkStart w:id="434" w:name="_Ref32923275"/>
      <w:r w:rsidRPr="00921020">
        <w:t>any relevant conviction of the licence holder occurring after the commencement of this licence;</w:t>
      </w:r>
      <w:bookmarkEnd w:id="434"/>
      <w:r w:rsidRPr="00921020">
        <w:t xml:space="preserve"> </w:t>
      </w:r>
    </w:p>
    <w:p w14:paraId="08C1402C" w14:textId="6A492792" w:rsidR="00921020" w:rsidRPr="00921020" w:rsidRDefault="00921020">
      <w:pPr>
        <w:pStyle w:val="ConditionLevel2"/>
        <w:numPr>
          <w:ilvl w:val="0"/>
          <w:numId w:val="62"/>
        </w:numPr>
      </w:pPr>
      <w:bookmarkStart w:id="435" w:name="_Ref32923284"/>
      <w:r w:rsidRPr="00921020">
        <w:t>any revocation or suspension after the commencement of this licence, of a licence or permit held by the licence holder under a law of the Commonwealth, a State or a foreign country, being a law relating to the health and safety of people or the environment;</w:t>
      </w:r>
      <w:bookmarkEnd w:id="435"/>
      <w:r w:rsidRPr="00921020">
        <w:t xml:space="preserve"> </w:t>
      </w:r>
    </w:p>
    <w:p w14:paraId="78C78F6E" w14:textId="77777777" w:rsidR="00921020" w:rsidRPr="00921020" w:rsidRDefault="00921020">
      <w:pPr>
        <w:pStyle w:val="ConditionLevel2"/>
        <w:numPr>
          <w:ilvl w:val="0"/>
          <w:numId w:val="62"/>
        </w:numPr>
      </w:pPr>
      <w:bookmarkStart w:id="436" w:name="_Ref32923294"/>
      <w:r w:rsidRPr="00921020">
        <w:t>any event or circumstances occurring after the commencement of this licence that would affect the capacity of the licence holder to meet the conditions in it.</w:t>
      </w:r>
      <w:bookmarkEnd w:id="436"/>
    </w:p>
    <w:p w14:paraId="1AD658B0" w14:textId="77777777" w:rsidR="00921020" w:rsidRPr="00921020" w:rsidRDefault="00921020" w:rsidP="00756559">
      <w:pPr>
        <w:pStyle w:val="RARMPnumberedparagraphs"/>
      </w:pPr>
      <w:bookmarkStart w:id="437" w:name="_Ref32923415"/>
      <w:r w:rsidRPr="00921020">
        <w:t>The licence holder must provide information related to the licence holder’s ongoing suitability to hold a licence when requested to do so in writing by the Regulator and must provide the information within a time period stipulated by the Regulator.</w:t>
      </w:r>
      <w:bookmarkEnd w:id="437"/>
    </w:p>
    <w:p w14:paraId="2C1516CE" w14:textId="77777777" w:rsidR="00921020" w:rsidRPr="00921020" w:rsidRDefault="00921020" w:rsidP="00921020">
      <w:pPr>
        <w:pStyle w:val="Head2-Subheading"/>
        <w:spacing w:after="120"/>
        <w:rPr>
          <w:rFonts w:asciiTheme="minorHAnsi" w:hAnsiTheme="minorHAnsi" w:cstheme="minorHAnsi"/>
          <w:sz w:val="22"/>
          <w:szCs w:val="22"/>
        </w:rPr>
      </w:pPr>
      <w:bookmarkStart w:id="438" w:name="_Toc213065050"/>
      <w:bookmarkStart w:id="439" w:name="_Toc214523897"/>
      <w:r w:rsidRPr="00921020">
        <w:rPr>
          <w:rFonts w:asciiTheme="minorHAnsi" w:hAnsiTheme="minorHAnsi" w:cstheme="minorHAnsi"/>
          <w:sz w:val="22"/>
          <w:szCs w:val="22"/>
        </w:rPr>
        <w:t>Further conditions with respect to informing persons covered by the licence</w:t>
      </w:r>
      <w:bookmarkEnd w:id="438"/>
      <w:bookmarkEnd w:id="439"/>
    </w:p>
    <w:p w14:paraId="40189F86" w14:textId="3D0C564D" w:rsidR="00921020" w:rsidRPr="00921020" w:rsidRDefault="00921020" w:rsidP="00756559">
      <w:pPr>
        <w:pStyle w:val="RARMPnumberedparagraphs"/>
      </w:pPr>
      <w:bookmarkStart w:id="440" w:name="_Ref36205282"/>
      <w:bookmarkStart w:id="441" w:name="_Ref369611247"/>
      <w:r w:rsidRPr="00921020">
        <w:t xml:space="preserve">If a particular condition, including any variation of it, applies to </w:t>
      </w:r>
      <w:r w:rsidR="00FE0A2C">
        <w:t>an External service provider covered by this licence, the licence holder must not permit that person to conduct any dealings unless the person has been informed of the condition, including any variation to it</w:t>
      </w:r>
      <w:r w:rsidRPr="00921020">
        <w:rPr>
          <w:color w:val="000000"/>
        </w:rPr>
        <w:t>.</w:t>
      </w:r>
      <w:bookmarkEnd w:id="440"/>
    </w:p>
    <w:p w14:paraId="0BACA47C" w14:textId="6E5C985C" w:rsidR="00921020" w:rsidRPr="00921020" w:rsidRDefault="00921020" w:rsidP="00151885">
      <w:pPr>
        <w:pStyle w:val="Notes"/>
        <w:shd w:val="clear" w:color="auto" w:fill="D9D9D9" w:themeFill="background1" w:themeFillShade="D9"/>
        <w:rPr>
          <w:rFonts w:asciiTheme="minorHAnsi" w:hAnsiTheme="minorHAnsi" w:cstheme="minorHAnsi"/>
          <w:szCs w:val="22"/>
        </w:rPr>
      </w:pPr>
      <w:r w:rsidRPr="00921020">
        <w:rPr>
          <w:rFonts w:asciiTheme="minorHAnsi" w:hAnsiTheme="minorHAnsi" w:cstheme="minorHAnsi"/>
          <w:szCs w:val="22"/>
        </w:rPr>
        <w:t xml:space="preserve">Note: Information required under Condition </w:t>
      </w:r>
      <w:r w:rsidRPr="00921020">
        <w:rPr>
          <w:rFonts w:asciiTheme="minorHAnsi" w:hAnsiTheme="minorHAnsi" w:cstheme="minorHAnsi"/>
          <w:szCs w:val="22"/>
        </w:rPr>
        <w:fldChar w:fldCharType="begin"/>
      </w:r>
      <w:r w:rsidRPr="00921020">
        <w:rPr>
          <w:rFonts w:asciiTheme="minorHAnsi" w:hAnsiTheme="minorHAnsi" w:cstheme="minorHAnsi"/>
          <w:szCs w:val="22"/>
        </w:rPr>
        <w:instrText xml:space="preserve"> REF _Ref36205282 \r \h  \* MERGEFORMAT </w:instrText>
      </w:r>
      <w:r w:rsidRPr="00921020">
        <w:rPr>
          <w:rFonts w:asciiTheme="minorHAnsi" w:hAnsiTheme="minorHAnsi" w:cstheme="minorHAnsi"/>
          <w:szCs w:val="22"/>
        </w:rPr>
      </w:r>
      <w:r w:rsidRPr="00921020">
        <w:rPr>
          <w:rFonts w:asciiTheme="minorHAnsi" w:hAnsiTheme="minorHAnsi" w:cstheme="minorHAnsi"/>
          <w:szCs w:val="22"/>
        </w:rPr>
        <w:fldChar w:fldCharType="separate"/>
      </w:r>
      <w:r w:rsidR="008453F1">
        <w:rPr>
          <w:rFonts w:asciiTheme="minorHAnsi" w:hAnsiTheme="minorHAnsi" w:cstheme="minorHAnsi"/>
          <w:szCs w:val="22"/>
        </w:rPr>
        <w:t>18</w:t>
      </w:r>
      <w:r w:rsidRPr="00921020">
        <w:rPr>
          <w:rFonts w:asciiTheme="minorHAnsi" w:hAnsiTheme="minorHAnsi" w:cstheme="minorHAnsi"/>
          <w:szCs w:val="22"/>
        </w:rPr>
        <w:fldChar w:fldCharType="end"/>
      </w:r>
      <w:r w:rsidRPr="00921020">
        <w:rPr>
          <w:rFonts w:asciiTheme="minorHAnsi" w:hAnsiTheme="minorHAnsi" w:cstheme="minorHAnsi"/>
          <w:szCs w:val="22"/>
        </w:rPr>
        <w:t xml:space="preserve"> may be provided to External service providers who are engaged solely for storage and transport of the GMO through labelling of the outermost container of the GMOs in accordance with Condition </w:t>
      </w:r>
      <w:r w:rsidR="002B208F">
        <w:rPr>
          <w:rFonts w:asciiTheme="minorHAnsi" w:hAnsiTheme="minorHAnsi" w:cstheme="minorHAnsi"/>
          <w:szCs w:val="22"/>
        </w:rPr>
        <w:fldChar w:fldCharType="begin"/>
      </w:r>
      <w:r w:rsidR="002B208F">
        <w:rPr>
          <w:rFonts w:asciiTheme="minorHAnsi" w:hAnsiTheme="minorHAnsi" w:cstheme="minorHAnsi"/>
          <w:szCs w:val="22"/>
        </w:rPr>
        <w:instrText xml:space="preserve"> REF _Ref211948336 \n \h </w:instrText>
      </w:r>
      <w:r w:rsidR="002B208F">
        <w:rPr>
          <w:rFonts w:asciiTheme="minorHAnsi" w:hAnsiTheme="minorHAnsi" w:cstheme="minorHAnsi"/>
          <w:szCs w:val="22"/>
        </w:rPr>
      </w:r>
      <w:r w:rsidR="002B208F">
        <w:rPr>
          <w:rFonts w:asciiTheme="minorHAnsi" w:hAnsiTheme="minorHAnsi" w:cstheme="minorHAnsi"/>
          <w:szCs w:val="22"/>
        </w:rPr>
        <w:fldChar w:fldCharType="separate"/>
      </w:r>
      <w:r w:rsidR="008453F1">
        <w:rPr>
          <w:rFonts w:asciiTheme="minorHAnsi" w:hAnsiTheme="minorHAnsi" w:cstheme="minorHAnsi"/>
          <w:szCs w:val="22"/>
        </w:rPr>
        <w:t>36</w:t>
      </w:r>
      <w:r w:rsidR="002B208F">
        <w:rPr>
          <w:rFonts w:asciiTheme="minorHAnsi" w:hAnsiTheme="minorHAnsi" w:cstheme="minorHAnsi"/>
          <w:szCs w:val="22"/>
        </w:rPr>
        <w:fldChar w:fldCharType="end"/>
      </w:r>
      <w:r w:rsidR="002B208F">
        <w:rPr>
          <w:rFonts w:asciiTheme="minorHAnsi" w:hAnsiTheme="minorHAnsi" w:cstheme="minorHAnsi"/>
          <w:szCs w:val="22"/>
        </w:rPr>
        <w:fldChar w:fldCharType="begin"/>
      </w:r>
      <w:r w:rsidR="002B208F">
        <w:rPr>
          <w:rFonts w:asciiTheme="minorHAnsi" w:hAnsiTheme="minorHAnsi" w:cstheme="minorHAnsi"/>
          <w:szCs w:val="22"/>
        </w:rPr>
        <w:instrText xml:space="preserve"> REF _Ref211948339 \n \h </w:instrText>
      </w:r>
      <w:r w:rsidR="002B208F">
        <w:rPr>
          <w:rFonts w:asciiTheme="minorHAnsi" w:hAnsiTheme="minorHAnsi" w:cstheme="minorHAnsi"/>
          <w:szCs w:val="22"/>
        </w:rPr>
      </w:r>
      <w:r w:rsidR="002B208F">
        <w:rPr>
          <w:rFonts w:asciiTheme="minorHAnsi" w:hAnsiTheme="minorHAnsi" w:cstheme="minorHAnsi"/>
          <w:szCs w:val="22"/>
        </w:rPr>
        <w:fldChar w:fldCharType="separate"/>
      </w:r>
      <w:r w:rsidR="008453F1">
        <w:rPr>
          <w:rFonts w:asciiTheme="minorHAnsi" w:hAnsiTheme="minorHAnsi" w:cstheme="minorHAnsi"/>
          <w:szCs w:val="22"/>
        </w:rPr>
        <w:t>(a)</w:t>
      </w:r>
      <w:r w:rsidR="002B208F">
        <w:rPr>
          <w:rFonts w:asciiTheme="minorHAnsi" w:hAnsiTheme="minorHAnsi" w:cstheme="minorHAnsi"/>
          <w:szCs w:val="22"/>
        </w:rPr>
        <w:fldChar w:fldCharType="end"/>
      </w:r>
      <w:r w:rsidRPr="00921020">
        <w:rPr>
          <w:rFonts w:asciiTheme="minorHAnsi" w:hAnsiTheme="minorHAnsi" w:cstheme="minorHAnsi"/>
          <w:szCs w:val="22"/>
        </w:rPr>
        <w:t>.</w:t>
      </w:r>
    </w:p>
    <w:p w14:paraId="792EE37D" w14:textId="77777777" w:rsidR="00921020" w:rsidRPr="00921020" w:rsidRDefault="00921020" w:rsidP="00756559">
      <w:pPr>
        <w:pStyle w:val="RARMPnumberedparagraphs"/>
      </w:pPr>
      <w:bookmarkStart w:id="442" w:name="_Ref211948596"/>
      <w:r w:rsidRPr="00921020">
        <w:t>If a particular condition, including any variation of it, applies to a person with respect to any dealing, other than to an External service provider, the licence holder must not permit a person covered by this licence to conduct that dealing unless:</w:t>
      </w:r>
      <w:bookmarkEnd w:id="441"/>
      <w:bookmarkEnd w:id="442"/>
    </w:p>
    <w:p w14:paraId="16DA2654" w14:textId="77777777" w:rsidR="00921020" w:rsidRPr="00921020" w:rsidRDefault="00921020">
      <w:pPr>
        <w:pStyle w:val="ConditionLevel2"/>
        <w:numPr>
          <w:ilvl w:val="0"/>
          <w:numId w:val="64"/>
        </w:numPr>
      </w:pPr>
      <w:bookmarkStart w:id="443" w:name="_Ref33196735"/>
      <w:r w:rsidRPr="00921020">
        <w:t>the licence holder has obtained from the person a signed and dated statement that the person:</w:t>
      </w:r>
      <w:bookmarkEnd w:id="443"/>
    </w:p>
    <w:p w14:paraId="49FD17FE" w14:textId="77777777" w:rsidR="00921020" w:rsidRPr="00921020" w:rsidRDefault="00921020" w:rsidP="008C52C7">
      <w:pPr>
        <w:pStyle w:val="ConditionLevel3"/>
      </w:pPr>
      <w:r w:rsidRPr="00921020">
        <w:lastRenderedPageBreak/>
        <w:t xml:space="preserve">has been </w:t>
      </w:r>
      <w:r w:rsidRPr="008C52C7">
        <w:t>informed</w:t>
      </w:r>
      <w:r w:rsidRPr="00921020">
        <w:t xml:space="preserve"> by the licence holder of the condition and, when applicable, its variation; and</w:t>
      </w:r>
    </w:p>
    <w:p w14:paraId="0D8E3CF3" w14:textId="77777777" w:rsidR="00921020" w:rsidRPr="00921020" w:rsidRDefault="00921020" w:rsidP="008C52C7">
      <w:pPr>
        <w:pStyle w:val="ConditionLevel3"/>
      </w:pPr>
      <w:r w:rsidRPr="00921020">
        <w:t>has understood and agreed to be bound by the condition, or its variation; and</w:t>
      </w:r>
    </w:p>
    <w:p w14:paraId="24C4E94E" w14:textId="592B22AA" w:rsidR="00921020" w:rsidRPr="00921020" w:rsidRDefault="00921020" w:rsidP="008C52C7">
      <w:pPr>
        <w:pStyle w:val="ConditionLevel3"/>
      </w:pPr>
      <w:bookmarkStart w:id="444" w:name="_Ref48042190"/>
      <w:r w:rsidRPr="00921020">
        <w:t xml:space="preserve">has been trained in accordance with </w:t>
      </w:r>
      <w:r w:rsidR="00FE0A2C">
        <w:t>sub-condition 18</w:t>
      </w:r>
      <w:r w:rsidRPr="00921020">
        <w:fldChar w:fldCharType="begin"/>
      </w:r>
      <w:r w:rsidRPr="00921020">
        <w:instrText xml:space="preserve"> REF _Ref67560212 \n \h  \* MERGEFORMAT </w:instrText>
      </w:r>
      <w:r w:rsidRPr="00921020">
        <w:fldChar w:fldCharType="separate"/>
      </w:r>
      <w:r w:rsidR="008453F1">
        <w:t>(b)</w:t>
      </w:r>
      <w:r w:rsidRPr="00921020">
        <w:fldChar w:fldCharType="end"/>
      </w:r>
      <w:r w:rsidRPr="00921020">
        <w:t xml:space="preserve"> below; and</w:t>
      </w:r>
    </w:p>
    <w:p w14:paraId="31372390" w14:textId="77777777" w:rsidR="00921020" w:rsidRPr="00921020" w:rsidRDefault="00921020">
      <w:pPr>
        <w:pStyle w:val="ConditionLevel2"/>
        <w:numPr>
          <w:ilvl w:val="0"/>
          <w:numId w:val="64"/>
        </w:numPr>
      </w:pPr>
      <w:bookmarkStart w:id="445" w:name="_Ref67560212"/>
      <w:r w:rsidRPr="00921020">
        <w:t>the licence holder has trained that person in a manner which enables them to conduct the dealings in accordance with the conditions of this licence.</w:t>
      </w:r>
      <w:bookmarkEnd w:id="445"/>
    </w:p>
    <w:p w14:paraId="2B5C1711" w14:textId="77777777" w:rsidR="00921020" w:rsidRPr="00921020" w:rsidRDefault="00921020" w:rsidP="00756559">
      <w:pPr>
        <w:pStyle w:val="RARMPnumberedparagraphs"/>
      </w:pPr>
      <w:r w:rsidRPr="00921020">
        <w:t>The licence holder must notify all persons covered by the licence, from whom Personal information relevant to the administration and/or enforcement of the licence is collected by the licence holder, that such Personal information may be disclosed to the Regulator.</w:t>
      </w:r>
      <w:bookmarkEnd w:id="444"/>
    </w:p>
    <w:p w14:paraId="06EDB328" w14:textId="77777777" w:rsidR="00921020" w:rsidRPr="00921020" w:rsidRDefault="00921020" w:rsidP="00756559">
      <w:pPr>
        <w:pStyle w:val="RARMPnumberedparagraphs"/>
      </w:pPr>
      <w:r w:rsidRPr="00921020">
        <w:t>The licence holder must ensure that a copy of the licence is readily available to all persons covered by the licence, other than External service providers, who are conducting dealings with the GMO.</w:t>
      </w:r>
    </w:p>
    <w:p w14:paraId="67FEC00C" w14:textId="77777777" w:rsidR="00921020" w:rsidRPr="00921020" w:rsidRDefault="00921020" w:rsidP="00151885">
      <w:pPr>
        <w:pStyle w:val="Notes"/>
        <w:shd w:val="clear" w:color="auto" w:fill="D9D9D9" w:themeFill="background1" w:themeFillShade="D9"/>
        <w:spacing w:after="120"/>
        <w:rPr>
          <w:rFonts w:asciiTheme="minorHAnsi" w:hAnsiTheme="minorHAnsi" w:cstheme="minorHAnsi"/>
          <w:szCs w:val="22"/>
        </w:rPr>
      </w:pPr>
      <w:r w:rsidRPr="00921020">
        <w:rPr>
          <w:rFonts w:asciiTheme="minorHAnsi" w:hAnsiTheme="minorHAnsi" w:cstheme="minorHAnsi"/>
          <w:szCs w:val="22"/>
        </w:rPr>
        <w:t>Note: The licence may be made available electronically.</w:t>
      </w:r>
    </w:p>
    <w:p w14:paraId="4D6906A4" w14:textId="3F251CBD" w:rsidR="00A24456" w:rsidRDefault="00A24456" w:rsidP="00A24456">
      <w:pPr>
        <w:pStyle w:val="2RARMP"/>
      </w:pPr>
      <w:bookmarkStart w:id="446" w:name="_Toc214523898"/>
      <w:r>
        <w:t>Limits and control measures</w:t>
      </w:r>
      <w:bookmarkEnd w:id="446"/>
    </w:p>
    <w:p w14:paraId="331A873E" w14:textId="012040F7" w:rsidR="00921020" w:rsidRPr="00921020" w:rsidRDefault="00921020" w:rsidP="00921020">
      <w:pPr>
        <w:pStyle w:val="Head2-Subheading"/>
        <w:rPr>
          <w:rFonts w:asciiTheme="minorHAnsi" w:hAnsiTheme="minorHAnsi" w:cstheme="minorHAnsi"/>
          <w:sz w:val="22"/>
          <w:szCs w:val="22"/>
        </w:rPr>
      </w:pPr>
      <w:bookmarkStart w:id="447" w:name="_Toc213065052"/>
      <w:bookmarkStart w:id="448" w:name="_Toc214523899"/>
      <w:r w:rsidRPr="00921020">
        <w:rPr>
          <w:rFonts w:asciiTheme="minorHAnsi" w:hAnsiTheme="minorHAnsi" w:cstheme="minorHAnsi"/>
          <w:sz w:val="22"/>
          <w:szCs w:val="22"/>
        </w:rPr>
        <w:t>Limits on clinical trials conducted under this licence</w:t>
      </w:r>
      <w:bookmarkEnd w:id="447"/>
      <w:bookmarkEnd w:id="448"/>
    </w:p>
    <w:p w14:paraId="1BC32B2B" w14:textId="69AC4938" w:rsidR="00921020" w:rsidRPr="00921020" w:rsidRDefault="00C32EE3" w:rsidP="00756559">
      <w:pPr>
        <w:pStyle w:val="RARMPnumberedparagraphs"/>
      </w:pPr>
      <w:r>
        <w:t xml:space="preserve">The GMO may be administered to a </w:t>
      </w:r>
      <w:r w:rsidR="00921020" w:rsidRPr="00921020">
        <w:t>maximum o</w:t>
      </w:r>
      <w:r w:rsidR="00921020" w:rsidRPr="004B442C">
        <w:t xml:space="preserve">f </w:t>
      </w:r>
      <w:r w:rsidR="00D74C31" w:rsidRPr="004B442C">
        <w:t>3</w:t>
      </w:r>
      <w:r w:rsidR="00F9510E" w:rsidRPr="004B442C">
        <w:t>6</w:t>
      </w:r>
      <w:r w:rsidR="00921020" w:rsidRPr="004B442C">
        <w:t xml:space="preserve"> trial </w:t>
      </w:r>
      <w:r w:rsidR="00921020" w:rsidRPr="00921020">
        <w:t>participants.</w:t>
      </w:r>
    </w:p>
    <w:p w14:paraId="295BDBB3" w14:textId="3F795693" w:rsidR="00921020" w:rsidRPr="00921020" w:rsidRDefault="00921020" w:rsidP="00756559">
      <w:pPr>
        <w:pStyle w:val="RARMPnumberedparagraphs"/>
      </w:pPr>
      <w:bookmarkStart w:id="449" w:name="_Ref68093833"/>
      <w:r w:rsidRPr="00921020">
        <w:t xml:space="preserve">The preparation and administration of the GMO must be completed within </w:t>
      </w:r>
      <w:r w:rsidR="00F9510E">
        <w:t>5</w:t>
      </w:r>
      <w:r w:rsidRPr="00921020">
        <w:t xml:space="preserve"> years from the date of issuing of the licence.</w:t>
      </w:r>
      <w:bookmarkEnd w:id="449"/>
    </w:p>
    <w:p w14:paraId="720838D8" w14:textId="36088C64" w:rsidR="00D74C31" w:rsidRDefault="00D74C31" w:rsidP="00921020">
      <w:pPr>
        <w:pStyle w:val="Head2-Subheading"/>
        <w:rPr>
          <w:rFonts w:asciiTheme="minorHAnsi" w:hAnsiTheme="minorHAnsi" w:cstheme="minorHAnsi"/>
          <w:sz w:val="22"/>
          <w:szCs w:val="22"/>
        </w:rPr>
      </w:pPr>
      <w:bookmarkStart w:id="450" w:name="_Toc213065053"/>
      <w:bookmarkStart w:id="451" w:name="_Toc214523900"/>
      <w:r>
        <w:rPr>
          <w:rFonts w:asciiTheme="minorHAnsi" w:hAnsiTheme="minorHAnsi" w:cstheme="minorHAnsi"/>
          <w:sz w:val="22"/>
          <w:szCs w:val="22"/>
        </w:rPr>
        <w:t>Preparation and administration of the GMO</w:t>
      </w:r>
      <w:bookmarkEnd w:id="450"/>
      <w:bookmarkEnd w:id="451"/>
    </w:p>
    <w:p w14:paraId="23E4CB33" w14:textId="65D27218" w:rsidR="00D74C31" w:rsidRPr="00921020" w:rsidRDefault="00D74C31" w:rsidP="00D74C31">
      <w:pPr>
        <w:pStyle w:val="RARMPnumberedparagraphs"/>
      </w:pPr>
      <w:r w:rsidRPr="00921020">
        <w:t>Administration of the GMO to trial participants must not commence prior to approval by a Human Research Ethics Committee.</w:t>
      </w:r>
    </w:p>
    <w:p w14:paraId="752EC399" w14:textId="77777777" w:rsidR="00754BD9" w:rsidRDefault="00D74C31" w:rsidP="00921020">
      <w:pPr>
        <w:pStyle w:val="RARMPnumberedparagraphs"/>
      </w:pPr>
      <w:r w:rsidRPr="00921020">
        <w:t xml:space="preserve">The </w:t>
      </w:r>
      <w:r w:rsidR="00754BD9">
        <w:t>following activities must occur within a Clinical trial site:</w:t>
      </w:r>
    </w:p>
    <w:p w14:paraId="6B3A7571" w14:textId="28F25451" w:rsidR="00D74C31" w:rsidRDefault="00CB4173" w:rsidP="00754BD9">
      <w:pPr>
        <w:pStyle w:val="RARMPnumberedparagraphs"/>
        <w:numPr>
          <w:ilvl w:val="1"/>
          <w:numId w:val="5"/>
        </w:numPr>
      </w:pPr>
      <w:r>
        <w:t xml:space="preserve">preparation </w:t>
      </w:r>
      <w:r w:rsidR="00754BD9">
        <w:t>of the GMO for administration to trial participants; and</w:t>
      </w:r>
    </w:p>
    <w:p w14:paraId="1F7C4467" w14:textId="2517BD9A" w:rsidR="00754BD9" w:rsidRDefault="00754BD9" w:rsidP="00754BD9">
      <w:pPr>
        <w:pStyle w:val="RARMPnumberedparagraphs"/>
        <w:numPr>
          <w:ilvl w:val="1"/>
          <w:numId w:val="5"/>
        </w:numPr>
      </w:pPr>
      <w:r>
        <w:t>administration of the GMO to trial participants.</w:t>
      </w:r>
    </w:p>
    <w:p w14:paraId="590C9658" w14:textId="639EA935" w:rsidR="00754BD9" w:rsidRPr="00754BD9" w:rsidRDefault="00754BD9" w:rsidP="00141DA0">
      <w:pPr>
        <w:pStyle w:val="Note-Licence"/>
      </w:pPr>
      <w:r w:rsidRPr="00754BD9">
        <w:t xml:space="preserve">Note: </w:t>
      </w:r>
      <w:r>
        <w:t xml:space="preserve">Before any of these activities take place, the details of each Clinical trial site must have been notified to the Regulator in accordance with Condition </w:t>
      </w:r>
      <w:r w:rsidR="002B208F">
        <w:fldChar w:fldCharType="begin"/>
      </w:r>
      <w:r w:rsidR="002B208F">
        <w:instrText xml:space="preserve"> REF _Ref211948406 \n \h </w:instrText>
      </w:r>
      <w:r w:rsidR="002B208F">
        <w:fldChar w:fldCharType="separate"/>
      </w:r>
      <w:r w:rsidR="008453F1">
        <w:t>41</w:t>
      </w:r>
      <w:r w:rsidR="002B208F">
        <w:fldChar w:fldCharType="end"/>
      </w:r>
      <w:r w:rsidR="002B208F">
        <w:fldChar w:fldCharType="begin"/>
      </w:r>
      <w:r w:rsidR="002B208F">
        <w:instrText xml:space="preserve"> REF _Ref33424271 \n \h </w:instrText>
      </w:r>
      <w:r w:rsidR="002B208F">
        <w:fldChar w:fldCharType="separate"/>
      </w:r>
      <w:r w:rsidR="008453F1">
        <w:t>(a)</w:t>
      </w:r>
      <w:r w:rsidR="002B208F">
        <w:fldChar w:fldCharType="end"/>
      </w:r>
      <w:r w:rsidRPr="00754BD9">
        <w:t>.</w:t>
      </w:r>
    </w:p>
    <w:p w14:paraId="44083C04" w14:textId="1BE6E4AD" w:rsidR="00921020" w:rsidRPr="00921020" w:rsidRDefault="00FC35C0" w:rsidP="00921020">
      <w:pPr>
        <w:pStyle w:val="Head2-Subheading"/>
        <w:rPr>
          <w:rFonts w:asciiTheme="minorHAnsi" w:hAnsiTheme="minorHAnsi" w:cstheme="minorHAnsi"/>
          <w:sz w:val="22"/>
          <w:szCs w:val="22"/>
        </w:rPr>
      </w:pPr>
      <w:bookmarkStart w:id="452" w:name="_Toc213065054"/>
      <w:bookmarkStart w:id="453" w:name="_Toc214523901"/>
      <w:r>
        <w:rPr>
          <w:rFonts w:asciiTheme="minorHAnsi" w:hAnsiTheme="minorHAnsi" w:cstheme="minorHAnsi"/>
          <w:sz w:val="22"/>
          <w:szCs w:val="22"/>
        </w:rPr>
        <w:t>Cond</w:t>
      </w:r>
      <w:r w:rsidR="00921020" w:rsidRPr="00921020">
        <w:rPr>
          <w:rFonts w:asciiTheme="minorHAnsi" w:hAnsiTheme="minorHAnsi" w:cstheme="minorHAnsi"/>
          <w:sz w:val="22"/>
          <w:szCs w:val="22"/>
        </w:rPr>
        <w:t xml:space="preserve">itions </w:t>
      </w:r>
      <w:r>
        <w:rPr>
          <w:rFonts w:asciiTheme="minorHAnsi" w:hAnsiTheme="minorHAnsi" w:cstheme="minorHAnsi"/>
          <w:sz w:val="22"/>
          <w:szCs w:val="22"/>
        </w:rPr>
        <w:t>relating to</w:t>
      </w:r>
      <w:r w:rsidR="00921020" w:rsidRPr="00921020">
        <w:rPr>
          <w:rFonts w:asciiTheme="minorHAnsi" w:hAnsiTheme="minorHAnsi" w:cstheme="minorHAnsi"/>
          <w:sz w:val="22"/>
          <w:szCs w:val="22"/>
        </w:rPr>
        <w:t xml:space="preserve"> trial participants</w:t>
      </w:r>
      <w:bookmarkEnd w:id="452"/>
      <w:bookmarkEnd w:id="453"/>
    </w:p>
    <w:p w14:paraId="0AF34511" w14:textId="77777777" w:rsidR="00921020" w:rsidRPr="00921020" w:rsidRDefault="00921020" w:rsidP="00756559">
      <w:pPr>
        <w:pStyle w:val="RARMPnumberedparagraphs"/>
      </w:pPr>
      <w:r w:rsidRPr="00921020">
        <w:t>The licence holder must notify each trial participant, from whom Personal information relevant to the administration and/or enforcement of the licence is collected by the licence holder, that such Personal information may be disclosed to the Regulator.</w:t>
      </w:r>
    </w:p>
    <w:p w14:paraId="06010DAD" w14:textId="292F9C56" w:rsidR="00FC35C0" w:rsidRPr="00FC35C0" w:rsidRDefault="00594131" w:rsidP="00756559">
      <w:pPr>
        <w:pStyle w:val="RARMPnumberedparagraphs"/>
        <w:rPr>
          <w:rFonts w:asciiTheme="minorHAnsi" w:hAnsiTheme="minorHAnsi" w:cstheme="minorHAnsi"/>
          <w:szCs w:val="22"/>
        </w:rPr>
      </w:pPr>
      <w:r w:rsidRPr="00594131">
        <w:t xml:space="preserve">The licence holder must ensure that </w:t>
      </w:r>
      <w:r w:rsidR="00FC35C0">
        <w:t xml:space="preserve">exclusion criteria </w:t>
      </w:r>
      <w:r w:rsidR="00FB6AE1">
        <w:t xml:space="preserve">used </w:t>
      </w:r>
      <w:r w:rsidR="00FC35C0">
        <w:t>in selecting trial participants include (though are not limited to)</w:t>
      </w:r>
      <w:r w:rsidR="00FB6AE1">
        <w:t xml:space="preserve"> the following persons</w:t>
      </w:r>
      <w:r w:rsidR="00FC35C0">
        <w:t>:</w:t>
      </w:r>
    </w:p>
    <w:p w14:paraId="79C4C13B" w14:textId="4D5FC717" w:rsidR="00921020" w:rsidRDefault="00B101CF" w:rsidP="00FC35C0">
      <w:pPr>
        <w:pStyle w:val="RARMPnumberedparagraphs"/>
        <w:numPr>
          <w:ilvl w:val="1"/>
          <w:numId w:val="5"/>
        </w:numPr>
        <w:rPr>
          <w:rFonts w:asciiTheme="minorHAnsi" w:hAnsiTheme="minorHAnsi" w:cstheme="minorHAnsi"/>
          <w:szCs w:val="22"/>
        </w:rPr>
      </w:pPr>
      <w:r>
        <w:t xml:space="preserve">those who are </w:t>
      </w:r>
      <w:r w:rsidR="00594131" w:rsidRPr="00594131">
        <w:t xml:space="preserve">pregnant </w:t>
      </w:r>
      <w:r>
        <w:t xml:space="preserve">or </w:t>
      </w:r>
      <w:r w:rsidR="00594131" w:rsidRPr="00594131">
        <w:t>breastfeeding</w:t>
      </w:r>
      <w:r w:rsidR="00FC35C0">
        <w:rPr>
          <w:rFonts w:asciiTheme="minorHAnsi" w:hAnsiTheme="minorHAnsi" w:cstheme="minorHAnsi"/>
          <w:szCs w:val="22"/>
        </w:rPr>
        <w:t>;</w:t>
      </w:r>
      <w:r w:rsidR="00FB6AE1">
        <w:rPr>
          <w:rFonts w:asciiTheme="minorHAnsi" w:hAnsiTheme="minorHAnsi" w:cstheme="minorHAnsi"/>
          <w:szCs w:val="22"/>
        </w:rPr>
        <w:t xml:space="preserve"> </w:t>
      </w:r>
    </w:p>
    <w:p w14:paraId="7A653C1E" w14:textId="7537E838" w:rsidR="00FC35C0" w:rsidRDefault="002E4CD3" w:rsidP="00FC35C0">
      <w:pPr>
        <w:pStyle w:val="RARMPnumberedparagraphs"/>
        <w:numPr>
          <w:ilvl w:val="1"/>
          <w:numId w:val="5"/>
        </w:numPr>
        <w:rPr>
          <w:rFonts w:asciiTheme="minorHAnsi" w:hAnsiTheme="minorHAnsi" w:cstheme="minorHAnsi"/>
          <w:szCs w:val="22"/>
        </w:rPr>
      </w:pPr>
      <w:r>
        <w:rPr>
          <w:rFonts w:asciiTheme="minorHAnsi" w:hAnsiTheme="minorHAnsi" w:cstheme="minorHAnsi"/>
          <w:szCs w:val="22"/>
        </w:rPr>
        <w:t xml:space="preserve">those </w:t>
      </w:r>
      <w:r w:rsidR="005114C6" w:rsidRPr="005114C6">
        <w:rPr>
          <w:rFonts w:asciiTheme="minorHAnsi" w:hAnsiTheme="minorHAnsi" w:cstheme="minorHAnsi"/>
          <w:szCs w:val="22"/>
        </w:rPr>
        <w:t xml:space="preserve">having a diagnosis of any non-Inflammatory bowel disease related diarrhoeal illness (e.g. </w:t>
      </w:r>
      <w:r w:rsidR="005114C6" w:rsidRPr="005114C6">
        <w:rPr>
          <w:rFonts w:asciiTheme="minorHAnsi" w:hAnsiTheme="minorHAnsi" w:cstheme="minorHAnsi"/>
          <w:i/>
          <w:iCs/>
          <w:szCs w:val="22"/>
        </w:rPr>
        <w:t>Clostridioides difficile</w:t>
      </w:r>
      <w:r w:rsidR="005114C6" w:rsidRPr="005114C6">
        <w:rPr>
          <w:rFonts w:asciiTheme="minorHAnsi" w:hAnsiTheme="minorHAnsi" w:cstheme="minorHAnsi"/>
          <w:szCs w:val="22"/>
        </w:rPr>
        <w:t xml:space="preserve">, coeliac disease or parasitic infections) within three months prior to </w:t>
      </w:r>
      <w:r w:rsidR="006D28F6">
        <w:rPr>
          <w:rFonts w:asciiTheme="minorHAnsi" w:hAnsiTheme="minorHAnsi" w:cstheme="minorHAnsi"/>
          <w:szCs w:val="22"/>
        </w:rPr>
        <w:t>administration</w:t>
      </w:r>
      <w:r w:rsidR="00FC35C0">
        <w:rPr>
          <w:rFonts w:asciiTheme="minorHAnsi" w:hAnsiTheme="minorHAnsi" w:cstheme="minorHAnsi"/>
          <w:szCs w:val="22"/>
        </w:rPr>
        <w:t>;</w:t>
      </w:r>
    </w:p>
    <w:p w14:paraId="5474F717" w14:textId="3BE64E0F" w:rsidR="005114C6" w:rsidRDefault="00FC35C0" w:rsidP="00FC35C0">
      <w:pPr>
        <w:pStyle w:val="RARMPnumberedparagraphs"/>
        <w:numPr>
          <w:ilvl w:val="1"/>
          <w:numId w:val="5"/>
        </w:numPr>
        <w:rPr>
          <w:rFonts w:asciiTheme="minorHAnsi" w:hAnsiTheme="minorHAnsi" w:cstheme="minorHAnsi"/>
          <w:szCs w:val="22"/>
        </w:rPr>
      </w:pPr>
      <w:r>
        <w:rPr>
          <w:rFonts w:asciiTheme="minorHAnsi" w:hAnsiTheme="minorHAnsi" w:cstheme="minorHAnsi"/>
          <w:szCs w:val="22"/>
        </w:rPr>
        <w:t xml:space="preserve">those </w:t>
      </w:r>
      <w:r w:rsidR="00C1551A">
        <w:rPr>
          <w:rFonts w:asciiTheme="minorHAnsi" w:hAnsiTheme="minorHAnsi" w:cstheme="minorHAnsi"/>
          <w:szCs w:val="22"/>
        </w:rPr>
        <w:t>who have used</w:t>
      </w:r>
      <w:r w:rsidR="005114C6">
        <w:rPr>
          <w:rFonts w:asciiTheme="minorHAnsi" w:hAnsiTheme="minorHAnsi" w:cstheme="minorHAnsi"/>
          <w:szCs w:val="22"/>
        </w:rPr>
        <w:t xml:space="preserve"> probiotics </w:t>
      </w:r>
      <w:r w:rsidR="00C1551A">
        <w:rPr>
          <w:rFonts w:asciiTheme="minorHAnsi" w:hAnsiTheme="minorHAnsi" w:cstheme="minorHAnsi"/>
          <w:szCs w:val="22"/>
        </w:rPr>
        <w:t xml:space="preserve">within </w:t>
      </w:r>
      <w:r w:rsidR="005114C6">
        <w:rPr>
          <w:rFonts w:asciiTheme="minorHAnsi" w:hAnsiTheme="minorHAnsi" w:cstheme="minorHAnsi"/>
          <w:szCs w:val="22"/>
        </w:rPr>
        <w:t xml:space="preserve">2 weeks prior to </w:t>
      </w:r>
      <w:r w:rsidR="00F71776">
        <w:rPr>
          <w:rFonts w:asciiTheme="minorHAnsi" w:hAnsiTheme="minorHAnsi" w:cstheme="minorHAnsi"/>
          <w:szCs w:val="22"/>
        </w:rPr>
        <w:t>administration</w:t>
      </w:r>
      <w:r w:rsidR="005114C6">
        <w:rPr>
          <w:rFonts w:asciiTheme="minorHAnsi" w:hAnsiTheme="minorHAnsi" w:cstheme="minorHAnsi"/>
          <w:szCs w:val="22"/>
        </w:rPr>
        <w:t>;</w:t>
      </w:r>
    </w:p>
    <w:p w14:paraId="079DA05B" w14:textId="0530FF57" w:rsidR="005114C6" w:rsidRDefault="005114C6" w:rsidP="00FC35C0">
      <w:pPr>
        <w:pStyle w:val="RARMPnumberedparagraphs"/>
        <w:numPr>
          <w:ilvl w:val="1"/>
          <w:numId w:val="5"/>
        </w:numPr>
        <w:rPr>
          <w:rFonts w:asciiTheme="minorHAnsi" w:hAnsiTheme="minorHAnsi" w:cstheme="minorHAnsi"/>
          <w:szCs w:val="22"/>
        </w:rPr>
      </w:pPr>
      <w:r>
        <w:rPr>
          <w:rFonts w:asciiTheme="minorHAnsi" w:hAnsiTheme="minorHAnsi" w:cstheme="minorHAnsi"/>
          <w:szCs w:val="22"/>
        </w:rPr>
        <w:t xml:space="preserve">those using agents that can alter </w:t>
      </w:r>
      <w:r w:rsidR="000607CC">
        <w:rPr>
          <w:rFonts w:asciiTheme="minorHAnsi" w:hAnsiTheme="minorHAnsi" w:cstheme="minorHAnsi"/>
          <w:szCs w:val="22"/>
        </w:rPr>
        <w:t xml:space="preserve">gut </w:t>
      </w:r>
      <w:r>
        <w:rPr>
          <w:rFonts w:asciiTheme="minorHAnsi" w:hAnsiTheme="minorHAnsi" w:cstheme="minorHAnsi"/>
          <w:szCs w:val="22"/>
        </w:rPr>
        <w:t>transit time (e.g. laxatives,</w:t>
      </w:r>
      <w:r w:rsidRPr="005114C6">
        <w:t xml:space="preserve"> </w:t>
      </w:r>
      <w:r w:rsidRPr="005114C6">
        <w:rPr>
          <w:rFonts w:asciiTheme="minorHAnsi" w:hAnsiTheme="minorHAnsi" w:cstheme="minorHAnsi"/>
          <w:szCs w:val="22"/>
        </w:rPr>
        <w:t>anti-diarrhoeal medications and diabetic or weight loss medications</w:t>
      </w:r>
      <w:r>
        <w:rPr>
          <w:rFonts w:asciiTheme="minorHAnsi" w:hAnsiTheme="minorHAnsi" w:cstheme="minorHAnsi"/>
          <w:szCs w:val="22"/>
        </w:rPr>
        <w:t xml:space="preserve">); </w:t>
      </w:r>
    </w:p>
    <w:p w14:paraId="555C6C5E" w14:textId="5A3CCDAE" w:rsidR="00FC35C0" w:rsidRDefault="005114C6" w:rsidP="00FC35C0">
      <w:pPr>
        <w:pStyle w:val="RARMPnumberedparagraphs"/>
        <w:numPr>
          <w:ilvl w:val="1"/>
          <w:numId w:val="5"/>
        </w:numPr>
        <w:rPr>
          <w:rFonts w:asciiTheme="minorHAnsi" w:hAnsiTheme="minorHAnsi" w:cstheme="minorHAnsi"/>
          <w:szCs w:val="22"/>
        </w:rPr>
      </w:pPr>
      <w:r>
        <w:rPr>
          <w:rFonts w:asciiTheme="minorHAnsi" w:hAnsiTheme="minorHAnsi" w:cstheme="minorHAnsi"/>
          <w:szCs w:val="22"/>
        </w:rPr>
        <w:lastRenderedPageBreak/>
        <w:t xml:space="preserve">those </w:t>
      </w:r>
      <w:r w:rsidR="00C1551A">
        <w:rPr>
          <w:rFonts w:asciiTheme="minorHAnsi" w:hAnsiTheme="minorHAnsi" w:cstheme="minorHAnsi"/>
          <w:szCs w:val="22"/>
        </w:rPr>
        <w:t xml:space="preserve">who </w:t>
      </w:r>
      <w:r>
        <w:rPr>
          <w:rFonts w:asciiTheme="minorHAnsi" w:hAnsiTheme="minorHAnsi" w:cstheme="minorHAnsi"/>
          <w:szCs w:val="22"/>
        </w:rPr>
        <w:t xml:space="preserve">have </w:t>
      </w:r>
      <w:r w:rsidRPr="009751DE">
        <w:t>receiv</w:t>
      </w:r>
      <w:r>
        <w:t>ed</w:t>
      </w:r>
      <w:r w:rsidRPr="009751DE">
        <w:t xml:space="preserve"> faecal microbiota transplantation (FMT) or other faecal-derived preparation within 6 months prior to </w:t>
      </w:r>
      <w:r w:rsidR="00863779">
        <w:t>administration</w:t>
      </w:r>
      <w:r>
        <w:rPr>
          <w:rFonts w:asciiTheme="minorHAnsi" w:hAnsiTheme="minorHAnsi" w:cstheme="minorHAnsi"/>
          <w:szCs w:val="22"/>
        </w:rPr>
        <w:t>;</w:t>
      </w:r>
      <w:r w:rsidR="002E4CD3">
        <w:rPr>
          <w:rFonts w:asciiTheme="minorHAnsi" w:hAnsiTheme="minorHAnsi" w:cstheme="minorHAnsi"/>
          <w:szCs w:val="22"/>
        </w:rPr>
        <w:t xml:space="preserve"> and</w:t>
      </w:r>
    </w:p>
    <w:p w14:paraId="6563DEBE" w14:textId="3E94D399" w:rsidR="00C77AA8" w:rsidRDefault="00C77AA8" w:rsidP="00FC35C0">
      <w:pPr>
        <w:pStyle w:val="RARMPnumberedparagraphs"/>
        <w:numPr>
          <w:ilvl w:val="1"/>
          <w:numId w:val="5"/>
        </w:numPr>
        <w:rPr>
          <w:rFonts w:asciiTheme="minorHAnsi" w:hAnsiTheme="minorHAnsi" w:cstheme="minorHAnsi"/>
          <w:szCs w:val="22"/>
        </w:rPr>
      </w:pPr>
      <w:r>
        <w:rPr>
          <w:rFonts w:asciiTheme="minorHAnsi" w:hAnsiTheme="minorHAnsi" w:cstheme="minorHAnsi"/>
          <w:szCs w:val="22"/>
        </w:rPr>
        <w:t xml:space="preserve">those </w:t>
      </w:r>
      <w:r w:rsidR="00C1551A">
        <w:rPr>
          <w:rFonts w:asciiTheme="minorHAnsi" w:hAnsiTheme="minorHAnsi" w:cstheme="minorHAnsi"/>
          <w:szCs w:val="22"/>
        </w:rPr>
        <w:t xml:space="preserve">who </w:t>
      </w:r>
      <w:r>
        <w:rPr>
          <w:rFonts w:asciiTheme="minorHAnsi" w:hAnsiTheme="minorHAnsi" w:cstheme="minorHAnsi"/>
          <w:szCs w:val="22"/>
        </w:rPr>
        <w:t>are currently using antibiotics.</w:t>
      </w:r>
    </w:p>
    <w:p w14:paraId="0CA386CA" w14:textId="79A6817F" w:rsidR="00921020" w:rsidRPr="00FF1BA5" w:rsidRDefault="00921020" w:rsidP="00756559">
      <w:pPr>
        <w:pStyle w:val="RARMPnumberedparagraphs"/>
      </w:pPr>
      <w:bookmarkStart w:id="454" w:name="_Ref212535098"/>
      <w:bookmarkStart w:id="455" w:name="_Ref49849035"/>
      <w:r w:rsidRPr="00921020">
        <w:t xml:space="preserve">Before inoculating any trial participant with the GMO, the licence holder must obtain written agreement from the trial participant that they </w:t>
      </w:r>
      <w:r w:rsidR="00B101CF">
        <w:t>will</w:t>
      </w:r>
      <w:r w:rsidR="00FF1BA5">
        <w:t>:</w:t>
      </w:r>
      <w:bookmarkEnd w:id="454"/>
    </w:p>
    <w:p w14:paraId="7876B8C3" w14:textId="6C0F7481" w:rsidR="00921020" w:rsidRDefault="00487F0D">
      <w:pPr>
        <w:pStyle w:val="ConditionLevel2"/>
        <w:numPr>
          <w:ilvl w:val="0"/>
          <w:numId w:val="47"/>
        </w:numPr>
      </w:pPr>
      <w:bookmarkStart w:id="456" w:name="_Ref212535100"/>
      <w:r w:rsidRPr="0041777B">
        <w:t>u</w:t>
      </w:r>
      <w:r w:rsidR="00FC35C0" w:rsidRPr="0041777B">
        <w:t>se</w:t>
      </w:r>
      <w:r w:rsidR="00FC35C0">
        <w:t xml:space="preserve"> </w:t>
      </w:r>
      <w:r w:rsidR="00F93E38">
        <w:t>condoms during sexual activity</w:t>
      </w:r>
      <w:r w:rsidR="00FC35C0">
        <w:t xml:space="preserve"> </w:t>
      </w:r>
      <w:r w:rsidR="006907BD">
        <w:t xml:space="preserve">for </w:t>
      </w:r>
      <w:r w:rsidR="00B90925" w:rsidRPr="00E41E30">
        <w:t>6</w:t>
      </w:r>
      <w:r w:rsidR="00FC35C0" w:rsidRPr="00E41E30">
        <w:t>0</w:t>
      </w:r>
      <w:r w:rsidR="00FC35C0" w:rsidRPr="0041777B">
        <w:rPr>
          <w:color w:val="0070C0"/>
        </w:rPr>
        <w:t xml:space="preserve"> </w:t>
      </w:r>
      <w:r w:rsidR="00FC35C0">
        <w:t xml:space="preserve">days </w:t>
      </w:r>
      <w:r w:rsidR="006907BD">
        <w:t>following each administration of the GMO</w:t>
      </w:r>
      <w:r w:rsidR="00921020" w:rsidRPr="00921020">
        <w:t>; and</w:t>
      </w:r>
      <w:bookmarkEnd w:id="456"/>
    </w:p>
    <w:p w14:paraId="13D020A0" w14:textId="4020A0BF" w:rsidR="008C52C7" w:rsidRDefault="00487F0D" w:rsidP="008C52C7">
      <w:pPr>
        <w:pStyle w:val="ConditionLevel2"/>
      </w:pPr>
      <w:bookmarkStart w:id="457" w:name="_Ref214523920"/>
      <w:bookmarkEnd w:id="455"/>
      <w:r w:rsidRPr="00487F0D">
        <w:t xml:space="preserve">agree to comply with the </w:t>
      </w:r>
      <w:r w:rsidR="00607E13">
        <w:t xml:space="preserve">written </w:t>
      </w:r>
      <w:r w:rsidRPr="00487F0D">
        <w:t>instructions provided by the licence holder</w:t>
      </w:r>
      <w:r w:rsidR="008743AE">
        <w:t xml:space="preserve"> regarding</w:t>
      </w:r>
      <w:r w:rsidR="008C52C7">
        <w:t>:</w:t>
      </w:r>
      <w:bookmarkEnd w:id="457"/>
    </w:p>
    <w:p w14:paraId="4E701E4E" w14:textId="41CCC51E" w:rsidR="00921020" w:rsidRDefault="008C52C7">
      <w:pPr>
        <w:pStyle w:val="ConditionLevel3"/>
        <w:numPr>
          <w:ilvl w:val="2"/>
          <w:numId w:val="85"/>
        </w:numPr>
      </w:pPr>
      <w:r>
        <w:t xml:space="preserve">good hand hygiene </w:t>
      </w:r>
      <w:r w:rsidR="00487F0D" w:rsidRPr="00487F0D">
        <w:t>(</w:t>
      </w:r>
      <w:r>
        <w:t xml:space="preserve">e.g. </w:t>
      </w:r>
      <w:r w:rsidR="00487F0D" w:rsidRPr="00487F0D">
        <w:t>frequent hand washing with soap or hand disinfectant</w:t>
      </w:r>
      <w:r w:rsidR="00487F0D">
        <w:t>);</w:t>
      </w:r>
    </w:p>
    <w:p w14:paraId="55EBC743" w14:textId="5FC1A247" w:rsidR="008C52C7" w:rsidRDefault="008743AE">
      <w:pPr>
        <w:pStyle w:val="ConditionLevel3"/>
        <w:numPr>
          <w:ilvl w:val="2"/>
          <w:numId w:val="85"/>
        </w:numPr>
      </w:pPr>
      <w:r>
        <w:t>sample collection and storage procedures</w:t>
      </w:r>
      <w:r w:rsidR="0041660C">
        <w:t>; and</w:t>
      </w:r>
      <w:r>
        <w:t xml:space="preserve"> </w:t>
      </w:r>
    </w:p>
    <w:p w14:paraId="116F3570" w14:textId="247EB1B0" w:rsidR="0041660C" w:rsidRDefault="009869AB">
      <w:pPr>
        <w:pStyle w:val="ConditionLevel3"/>
        <w:numPr>
          <w:ilvl w:val="2"/>
          <w:numId w:val="85"/>
        </w:numPr>
      </w:pPr>
      <w:r>
        <w:t>d</w:t>
      </w:r>
      <w:r w:rsidR="0041660C">
        <w:t>econtamination procedures in the event of diarrhoea or vomiting.</w:t>
      </w:r>
    </w:p>
    <w:p w14:paraId="44CF45F0" w14:textId="0BE7B17F" w:rsidR="00487F0D" w:rsidRDefault="00487F0D">
      <w:pPr>
        <w:pStyle w:val="ConditionLevel2"/>
        <w:numPr>
          <w:ilvl w:val="0"/>
          <w:numId w:val="47"/>
        </w:numPr>
      </w:pPr>
      <w:bookmarkStart w:id="458" w:name="_Ref214523927"/>
      <w:r w:rsidRPr="00487F0D">
        <w:t xml:space="preserve">upon discharge from the hospital, agree to collect and return any Samples in containers </w:t>
      </w:r>
      <w:r w:rsidR="008743AE">
        <w:t xml:space="preserve">and waste in sealable plastic bags </w:t>
      </w:r>
      <w:r w:rsidRPr="00487F0D">
        <w:t>provided by the licence holder</w:t>
      </w:r>
      <w:r w:rsidR="000607CC">
        <w:t>,</w:t>
      </w:r>
      <w:r w:rsidRPr="00487F0D">
        <w:t xml:space="preserve"> according to the instruction</w:t>
      </w:r>
      <w:r w:rsidR="000607CC">
        <w:t>s</w:t>
      </w:r>
      <w:r w:rsidRPr="00487F0D">
        <w:t xml:space="preserve"> provided prior to administration</w:t>
      </w:r>
      <w:r w:rsidR="000607CC">
        <w:t>.</w:t>
      </w:r>
      <w:bookmarkEnd w:id="458"/>
    </w:p>
    <w:p w14:paraId="4772D1C8" w14:textId="4DE6BE14" w:rsidR="00607E13" w:rsidRDefault="00607E13" w:rsidP="00607E13">
      <w:pPr>
        <w:pStyle w:val="RARMPnumberedparagraphs"/>
      </w:pPr>
      <w:r w:rsidRPr="00E57381">
        <w:t xml:space="preserve">The wording of the written instructions provided to trial participants in accordance with Condition </w:t>
      </w:r>
      <w:r w:rsidRPr="00E57381">
        <w:fldChar w:fldCharType="begin"/>
      </w:r>
      <w:r w:rsidRPr="00E57381">
        <w:instrText xml:space="preserve"> REF _Ref212535098 \r \h </w:instrText>
      </w:r>
      <w:r w:rsidRPr="00E57381">
        <w:fldChar w:fldCharType="separate"/>
      </w:r>
      <w:r w:rsidR="008453F1">
        <w:t>28</w:t>
      </w:r>
      <w:r w:rsidRPr="00E57381">
        <w:fldChar w:fldCharType="end"/>
      </w:r>
      <w:r w:rsidR="00FA4C7B">
        <w:t xml:space="preserve"> </w:t>
      </w:r>
      <w:r w:rsidR="00FA4C7B">
        <w:fldChar w:fldCharType="begin"/>
      </w:r>
      <w:r w:rsidR="00FA4C7B">
        <w:instrText xml:space="preserve"> REF _Ref214523920 \r \h </w:instrText>
      </w:r>
      <w:r w:rsidR="00FA4C7B">
        <w:fldChar w:fldCharType="separate"/>
      </w:r>
      <w:r w:rsidR="008453F1">
        <w:t>(b)</w:t>
      </w:r>
      <w:r w:rsidR="00FA4C7B">
        <w:fldChar w:fldCharType="end"/>
      </w:r>
      <w:r w:rsidRPr="00E57381">
        <w:t xml:space="preserve"> and</w:t>
      </w:r>
      <w:r w:rsidR="00FA4C7B">
        <w:t xml:space="preserve"> </w:t>
      </w:r>
      <w:r w:rsidR="00FA4C7B">
        <w:fldChar w:fldCharType="begin"/>
      </w:r>
      <w:r w:rsidR="00FA4C7B">
        <w:instrText xml:space="preserve"> REF _Ref214523927 \r \h </w:instrText>
      </w:r>
      <w:r w:rsidR="00FA4C7B">
        <w:fldChar w:fldCharType="separate"/>
      </w:r>
      <w:r w:rsidR="008453F1">
        <w:t>(c)</w:t>
      </w:r>
      <w:r w:rsidR="00FA4C7B">
        <w:fldChar w:fldCharType="end"/>
      </w:r>
      <w:r w:rsidRPr="00E57381">
        <w:t xml:space="preserve"> must be provided to the Regulator upon request</w:t>
      </w:r>
      <w:r>
        <w:t>.</w:t>
      </w:r>
    </w:p>
    <w:p w14:paraId="1671804F" w14:textId="5C6A3B3D" w:rsidR="00141DA0" w:rsidRPr="00141DA0" w:rsidRDefault="00141DA0" w:rsidP="00141DA0">
      <w:pPr>
        <w:pStyle w:val="Note-Licence"/>
        <w:rPr>
          <w:rFonts w:ascii="Arial" w:hAnsi="Arial"/>
          <w:sz w:val="24"/>
        </w:rPr>
      </w:pPr>
      <w:r w:rsidRPr="006C470F">
        <w:t xml:space="preserve">Note: Condition </w:t>
      </w:r>
      <w:r>
        <w:fldChar w:fldCharType="begin"/>
      </w:r>
      <w:r>
        <w:instrText xml:space="preserve"> REF _Ref212535098 \r \h </w:instrText>
      </w:r>
      <w:r>
        <w:fldChar w:fldCharType="separate"/>
      </w:r>
      <w:r w:rsidR="008453F1">
        <w:t>28</w:t>
      </w:r>
      <w:r>
        <w:fldChar w:fldCharType="end"/>
      </w:r>
      <w:r>
        <w:fldChar w:fldCharType="begin"/>
      </w:r>
      <w:r>
        <w:instrText xml:space="preserve"> REF _Ref212535100 \r \h </w:instrText>
      </w:r>
      <w:r>
        <w:fldChar w:fldCharType="separate"/>
      </w:r>
      <w:r w:rsidR="008453F1">
        <w:t>(a)</w:t>
      </w:r>
      <w:r>
        <w:fldChar w:fldCharType="end"/>
      </w:r>
      <w:r w:rsidRPr="00141DA0">
        <w:t xml:space="preserve"> </w:t>
      </w:r>
      <w:r w:rsidRPr="006C470F">
        <w:t>is intended to minimise physical contact or exchange of bodily fluids during sexual activity.</w:t>
      </w:r>
    </w:p>
    <w:p w14:paraId="3E476742" w14:textId="36AC6415" w:rsidR="00921020" w:rsidRPr="00921020" w:rsidRDefault="00921020" w:rsidP="00921020">
      <w:pPr>
        <w:pStyle w:val="Head2-Subheading"/>
        <w:rPr>
          <w:rFonts w:asciiTheme="minorHAnsi" w:hAnsiTheme="minorHAnsi" w:cstheme="minorHAnsi"/>
          <w:sz w:val="22"/>
          <w:szCs w:val="22"/>
        </w:rPr>
      </w:pPr>
      <w:bookmarkStart w:id="459" w:name="_Toc213065055"/>
      <w:bookmarkStart w:id="460" w:name="_Toc214523902"/>
      <w:bookmarkStart w:id="461" w:name="_Hlk213063047"/>
      <w:bookmarkStart w:id="462" w:name="_Hlk213062841"/>
      <w:r w:rsidRPr="00921020">
        <w:rPr>
          <w:rFonts w:asciiTheme="minorHAnsi" w:hAnsiTheme="minorHAnsi" w:cstheme="minorHAnsi"/>
          <w:sz w:val="22"/>
          <w:szCs w:val="22"/>
        </w:rPr>
        <w:t>Conditions related to the conduct of the dealings</w:t>
      </w:r>
      <w:bookmarkEnd w:id="459"/>
      <w:bookmarkEnd w:id="460"/>
    </w:p>
    <w:p w14:paraId="64317902" w14:textId="77777777" w:rsidR="006E0737" w:rsidRDefault="00921020" w:rsidP="00756559">
      <w:pPr>
        <w:pStyle w:val="RARMPnumberedparagraphs"/>
      </w:pPr>
      <w:bookmarkStart w:id="463" w:name="_Ref17103564"/>
      <w:bookmarkStart w:id="464" w:name="_Ref31291662"/>
      <w:bookmarkStart w:id="465" w:name="_Ref45626020"/>
      <w:r w:rsidRPr="00921020">
        <w:t>Conditions that apply to dealings with GMOs do not apply to</w:t>
      </w:r>
      <w:r w:rsidR="006E0737">
        <w:t>:</w:t>
      </w:r>
    </w:p>
    <w:p w14:paraId="119B7ECF" w14:textId="12E4D2A6" w:rsidR="006E0737" w:rsidRDefault="00421068">
      <w:pPr>
        <w:pStyle w:val="ConditionLevel2"/>
        <w:numPr>
          <w:ilvl w:val="0"/>
          <w:numId w:val="86"/>
        </w:numPr>
      </w:pPr>
      <w:r w:rsidRPr="00421068">
        <w:t>certain</w:t>
      </w:r>
      <w:r w:rsidR="006E0737" w:rsidRPr="00421068">
        <w:t xml:space="preserve"> </w:t>
      </w:r>
      <w:r w:rsidR="006E0737">
        <w:t>Samples</w:t>
      </w:r>
      <w:r w:rsidRPr="00843FEA">
        <w:rPr>
          <w:rStyle w:val="FootnoteReference"/>
          <w:rFonts w:ascii="Calibri" w:hAnsi="Calibri"/>
        </w:rPr>
        <w:footnoteReference w:id="3"/>
      </w:r>
      <w:r w:rsidR="00607E13">
        <w:t xml:space="preserve"> not containing the GMO</w:t>
      </w:r>
      <w:r w:rsidR="006E0737">
        <w:t xml:space="preserve">; and </w:t>
      </w:r>
    </w:p>
    <w:p w14:paraId="54512F69" w14:textId="774BBD86" w:rsidR="00921020" w:rsidRPr="00921020" w:rsidRDefault="006E0737">
      <w:pPr>
        <w:pStyle w:val="ConditionLevel2"/>
        <w:numPr>
          <w:ilvl w:val="0"/>
          <w:numId w:val="86"/>
        </w:numPr>
      </w:pPr>
      <w:r>
        <w:t>other Samples</w:t>
      </w:r>
      <w:r w:rsidR="00921020" w:rsidRPr="00921020">
        <w:t>, materials</w:t>
      </w:r>
      <w:r>
        <w:t xml:space="preserve"> and waste</w:t>
      </w:r>
      <w:r w:rsidR="00921020" w:rsidRPr="00921020">
        <w:t xml:space="preserve">, that are reasonably expected not to contain the GMO. </w:t>
      </w:r>
      <w:r>
        <w:t>Upon request from the Regulator, the licence holder must provide a written justification for this expectation</w:t>
      </w:r>
      <w:r w:rsidR="00921020" w:rsidRPr="00921020">
        <w:t>.</w:t>
      </w:r>
      <w:bookmarkEnd w:id="461"/>
      <w:bookmarkEnd w:id="463"/>
    </w:p>
    <w:p w14:paraId="4994A037" w14:textId="77777777" w:rsidR="00921020" w:rsidRPr="00921020" w:rsidRDefault="00921020" w:rsidP="00756559">
      <w:pPr>
        <w:pStyle w:val="RARMPnumberedparagraphs"/>
      </w:pPr>
      <w:bookmarkStart w:id="466" w:name="_Ref48723783"/>
      <w:bookmarkEnd w:id="462"/>
      <w:r w:rsidRPr="00921020">
        <w:t xml:space="preserve">The licence holder must ensure that dealings </w:t>
      </w:r>
      <w:bookmarkEnd w:id="464"/>
      <w:r w:rsidRPr="00921020">
        <w:t>are only conducted in a manner which:</w:t>
      </w:r>
      <w:bookmarkEnd w:id="465"/>
      <w:bookmarkEnd w:id="466"/>
    </w:p>
    <w:p w14:paraId="65D34C59" w14:textId="77777777" w:rsidR="00921020" w:rsidRPr="00DA3CF4" w:rsidRDefault="00921020">
      <w:pPr>
        <w:pStyle w:val="ConditionLevel2"/>
        <w:numPr>
          <w:ilvl w:val="0"/>
          <w:numId w:val="66"/>
        </w:numPr>
      </w:pPr>
      <w:r w:rsidRPr="00DA3CF4">
        <w:t>does not compromise the health and safety of people; and</w:t>
      </w:r>
    </w:p>
    <w:p w14:paraId="7624E186" w14:textId="77777777" w:rsidR="00921020" w:rsidRPr="00921020" w:rsidRDefault="00921020">
      <w:pPr>
        <w:pStyle w:val="ConditionLevel2"/>
        <w:numPr>
          <w:ilvl w:val="0"/>
          <w:numId w:val="47"/>
        </w:numPr>
      </w:pPr>
      <w:r w:rsidRPr="00921020">
        <w:t>minimises the exposure of persons conducting the dealings to the GMO, other than intended exposure of trial participants.</w:t>
      </w:r>
    </w:p>
    <w:p w14:paraId="7FECC0CB" w14:textId="47F898F9" w:rsidR="00921020" w:rsidRDefault="00921020" w:rsidP="00151885">
      <w:pPr>
        <w:pStyle w:val="Notes"/>
        <w:shd w:val="clear" w:color="auto" w:fill="D9D9D9" w:themeFill="background1" w:themeFillShade="D9"/>
        <w:rPr>
          <w:rFonts w:asciiTheme="minorHAnsi" w:hAnsiTheme="minorHAnsi" w:cstheme="minorHAnsi"/>
          <w:szCs w:val="22"/>
        </w:rPr>
      </w:pPr>
      <w:r w:rsidRPr="00921020">
        <w:rPr>
          <w:rFonts w:asciiTheme="minorHAnsi" w:hAnsiTheme="minorHAnsi" w:cstheme="minorHAnsi"/>
          <w:szCs w:val="22"/>
        </w:rPr>
        <w:t xml:space="preserve">Note: The licence holder may do this by only engaging or otherwise authorising persons to conduct dealings </w:t>
      </w:r>
      <w:r w:rsidR="006907BD">
        <w:rPr>
          <w:rFonts w:asciiTheme="minorHAnsi" w:hAnsiTheme="minorHAnsi" w:cstheme="minorHAnsi"/>
          <w:szCs w:val="22"/>
        </w:rPr>
        <w:t>who are required to adhere to appropriate standards and guidelines. For example, standards developed by the Nation</w:t>
      </w:r>
      <w:r w:rsidR="00B673C4">
        <w:rPr>
          <w:rFonts w:asciiTheme="minorHAnsi" w:hAnsiTheme="minorHAnsi" w:cstheme="minorHAnsi"/>
          <w:szCs w:val="22"/>
        </w:rPr>
        <w:t xml:space="preserve">al Pathology Accreditation </w:t>
      </w:r>
      <w:r w:rsidRPr="00921020">
        <w:rPr>
          <w:rFonts w:asciiTheme="minorHAnsi" w:hAnsiTheme="minorHAnsi" w:cstheme="minorHAnsi"/>
          <w:szCs w:val="22"/>
        </w:rPr>
        <w:t xml:space="preserve">Advisory Council for pathology practices, </w:t>
      </w:r>
      <w:r w:rsidR="00B673C4">
        <w:rPr>
          <w:rFonts w:asciiTheme="minorHAnsi" w:hAnsiTheme="minorHAnsi" w:cstheme="minorHAnsi"/>
          <w:szCs w:val="22"/>
        </w:rPr>
        <w:t xml:space="preserve">the Australian Guidelines for the Prevention and Control of Infection in Healthcare, Guidelines for Good Clinical Practice and </w:t>
      </w:r>
      <w:r w:rsidRPr="00921020">
        <w:rPr>
          <w:rFonts w:asciiTheme="minorHAnsi" w:hAnsiTheme="minorHAnsi" w:cstheme="minorHAnsi"/>
          <w:szCs w:val="22"/>
        </w:rPr>
        <w:t>the National Safety and Quality Health Service (NSQHS) Standards.</w:t>
      </w:r>
    </w:p>
    <w:p w14:paraId="582CB526" w14:textId="40ABB70C" w:rsidR="00B673C4" w:rsidRPr="00921020" w:rsidRDefault="00B673C4" w:rsidP="00B673C4">
      <w:pPr>
        <w:pStyle w:val="RARMPnumberedparagraphs"/>
        <w:rPr>
          <w:rFonts w:asciiTheme="minorHAnsi" w:hAnsiTheme="minorHAnsi" w:cstheme="minorHAnsi"/>
          <w:szCs w:val="22"/>
        </w:rPr>
      </w:pPr>
      <w:r w:rsidRPr="00921020">
        <w:t xml:space="preserve">The </w:t>
      </w:r>
      <w:r>
        <w:t xml:space="preserve">licence holder must ensure that procedures are in place to account for the GMO from import to destruction/export, and records must be made available the Regulator on request. </w:t>
      </w:r>
    </w:p>
    <w:p w14:paraId="6773FE3E" w14:textId="414F1EFA" w:rsidR="00921020" w:rsidRPr="00B673C4" w:rsidRDefault="00B673C4" w:rsidP="00B673C4">
      <w:pPr>
        <w:pStyle w:val="Head3-subsubheading"/>
        <w:outlineLvl w:val="2"/>
        <w:rPr>
          <w:rFonts w:asciiTheme="minorHAnsi" w:hAnsiTheme="minorHAnsi" w:cstheme="minorHAnsi"/>
          <w:sz w:val="22"/>
          <w:szCs w:val="22"/>
        </w:rPr>
      </w:pPr>
      <w:bookmarkStart w:id="467" w:name="_Toc213065056"/>
      <w:bookmarkStart w:id="468" w:name="_Toc214523903"/>
      <w:r>
        <w:rPr>
          <w:rFonts w:asciiTheme="minorHAnsi" w:hAnsiTheme="minorHAnsi" w:cstheme="minorHAnsi"/>
          <w:sz w:val="22"/>
          <w:szCs w:val="22"/>
        </w:rPr>
        <w:lastRenderedPageBreak/>
        <w:t>Work practices at Clinical trial sites</w:t>
      </w:r>
      <w:bookmarkEnd w:id="467"/>
      <w:bookmarkEnd w:id="468"/>
    </w:p>
    <w:p w14:paraId="67ED8D6D" w14:textId="3708F26F" w:rsidR="00921020" w:rsidRPr="00921020" w:rsidRDefault="00921020" w:rsidP="00756559">
      <w:pPr>
        <w:pStyle w:val="RARMPnumberedparagraphs"/>
      </w:pPr>
      <w:bookmarkStart w:id="469" w:name="_Hlk188618602"/>
      <w:bookmarkStart w:id="470" w:name="_Ref212463686"/>
      <w:r w:rsidRPr="00921020">
        <w:t xml:space="preserve">For the purposes of Condition </w:t>
      </w:r>
      <w:r w:rsidRPr="00921020">
        <w:fldChar w:fldCharType="begin"/>
      </w:r>
      <w:r w:rsidRPr="00921020">
        <w:instrText xml:space="preserve"> REF _Ref48723783 \r \h  \* MERGEFORMAT </w:instrText>
      </w:r>
      <w:r w:rsidRPr="00921020">
        <w:fldChar w:fldCharType="separate"/>
      </w:r>
      <w:r w:rsidR="008453F1">
        <w:t>31</w:t>
      </w:r>
      <w:r w:rsidRPr="00921020">
        <w:fldChar w:fldCharType="end"/>
      </w:r>
      <w:r w:rsidRPr="00921020">
        <w:t>, the work practices and behaviours within a Clinical trial site must include, but are not limited to, the following</w:t>
      </w:r>
      <w:bookmarkEnd w:id="469"/>
      <w:r w:rsidRPr="00921020">
        <w:t>:</w:t>
      </w:r>
      <w:bookmarkEnd w:id="470"/>
    </w:p>
    <w:p w14:paraId="1F5786EF" w14:textId="773586A6" w:rsidR="00921020" w:rsidRDefault="00921020">
      <w:pPr>
        <w:pStyle w:val="ConditionLevel2"/>
        <w:numPr>
          <w:ilvl w:val="0"/>
          <w:numId w:val="63"/>
        </w:numPr>
      </w:pPr>
      <w:r w:rsidRPr="00921020">
        <w:t xml:space="preserve">persons </w:t>
      </w:r>
      <w:r w:rsidR="00321C73">
        <w:t>preparing</w:t>
      </w:r>
      <w:r w:rsidR="00141DA0">
        <w:t xml:space="preserve"> </w:t>
      </w:r>
      <w:r w:rsidRPr="00921020">
        <w:t>the GMO must wear personal protective equipment (PPE), including gowns</w:t>
      </w:r>
      <w:r w:rsidR="00487F0D">
        <w:t xml:space="preserve"> and gloves</w:t>
      </w:r>
      <w:r w:rsidRPr="00921020">
        <w:t>;</w:t>
      </w:r>
    </w:p>
    <w:p w14:paraId="725CE0C4" w14:textId="543E3432" w:rsidR="00487F0D" w:rsidRDefault="00487F0D">
      <w:pPr>
        <w:pStyle w:val="ConditionLevel2"/>
        <w:numPr>
          <w:ilvl w:val="0"/>
          <w:numId w:val="63"/>
        </w:numPr>
      </w:pPr>
      <w:bookmarkStart w:id="471" w:name="_Ref212463688"/>
      <w:r>
        <w:t>persons cleaning up a spill of the GMO</w:t>
      </w:r>
      <w:r w:rsidR="00F71776">
        <w:t xml:space="preserve"> or potential shedding</w:t>
      </w:r>
      <w:r>
        <w:t xml:space="preserve"> (e.g. faeces, vomit, ruptured beads) must </w:t>
      </w:r>
      <w:r w:rsidRPr="00921020">
        <w:t>wear personal protective equipment (PPE), including gowns</w:t>
      </w:r>
      <w:r>
        <w:t>, gloves, mask and eye protection; and</w:t>
      </w:r>
      <w:bookmarkEnd w:id="471"/>
    </w:p>
    <w:p w14:paraId="4F1D4850" w14:textId="599A2E99" w:rsidR="00921020" w:rsidRDefault="00921020">
      <w:pPr>
        <w:pStyle w:val="ConditionLevel2"/>
        <w:numPr>
          <w:ilvl w:val="0"/>
          <w:numId w:val="63"/>
        </w:numPr>
      </w:pPr>
      <w:r w:rsidRPr="00921020">
        <w:t>preparation an</w:t>
      </w:r>
      <w:r w:rsidR="00487F0D">
        <w:t>d</w:t>
      </w:r>
      <w:r w:rsidRPr="00921020">
        <w:t xml:space="preserve"> </w:t>
      </w:r>
      <w:r w:rsidR="00487F0D">
        <w:t xml:space="preserve">supervision of the </w:t>
      </w:r>
      <w:r w:rsidRPr="00921020">
        <w:t>administration of the GMO must be conducted by suita</w:t>
      </w:r>
      <w:r w:rsidR="00531418">
        <w:t>bly qualified and trained staff</w:t>
      </w:r>
      <w:r w:rsidR="00487F0D">
        <w:t>.</w:t>
      </w:r>
    </w:p>
    <w:p w14:paraId="7064BA0B" w14:textId="77777777" w:rsidR="00921020" w:rsidRPr="00921020" w:rsidRDefault="00921020" w:rsidP="00921020">
      <w:pPr>
        <w:pStyle w:val="Head3-subsubheading"/>
        <w:outlineLvl w:val="2"/>
        <w:rPr>
          <w:rFonts w:asciiTheme="minorHAnsi" w:hAnsiTheme="minorHAnsi" w:cstheme="minorHAnsi"/>
          <w:sz w:val="22"/>
          <w:szCs w:val="22"/>
        </w:rPr>
      </w:pPr>
      <w:bookmarkStart w:id="472" w:name="_Toc213065057"/>
      <w:bookmarkStart w:id="473" w:name="_Toc214523904"/>
      <w:r w:rsidRPr="00921020">
        <w:rPr>
          <w:rFonts w:asciiTheme="minorHAnsi" w:hAnsiTheme="minorHAnsi" w:cstheme="minorHAnsi"/>
          <w:sz w:val="22"/>
          <w:szCs w:val="22"/>
        </w:rPr>
        <w:t>Transport, storage and disposal of the GMOs</w:t>
      </w:r>
      <w:bookmarkEnd w:id="472"/>
      <w:bookmarkEnd w:id="473"/>
    </w:p>
    <w:p w14:paraId="63423A4B" w14:textId="0D3ED19B" w:rsidR="00921020" w:rsidRPr="00921020" w:rsidRDefault="00921020" w:rsidP="00756559">
      <w:pPr>
        <w:pStyle w:val="RARMPnumberedparagraphs"/>
      </w:pPr>
      <w:bookmarkStart w:id="474" w:name="_Ref211948509"/>
      <w:r w:rsidRPr="00921020">
        <w:t xml:space="preserve">Unless covered by an NLRD, the licence holder must ensure that transport of the GMOs </w:t>
      </w:r>
      <w:r w:rsidR="00C2606E">
        <w:t xml:space="preserve">is conducted only </w:t>
      </w:r>
      <w:r w:rsidRPr="00921020">
        <w:t>for the purposes of, or in the course of, another dealing permitted by this licence.</w:t>
      </w:r>
      <w:bookmarkEnd w:id="474"/>
    </w:p>
    <w:p w14:paraId="00531639" w14:textId="3BD33B26" w:rsidR="00C2606E" w:rsidRDefault="0083040A" w:rsidP="00485C7E">
      <w:pPr>
        <w:pStyle w:val="RARMPnumberedparagraphs"/>
      </w:pPr>
      <w:bookmarkStart w:id="475" w:name="_Ref211948544"/>
      <w:r>
        <w:t>For the purposes of import, transport between the border and a Clinical trial site, the licence holder must ensure the GMO is packaged, labelled, stored and transported consistent with International Air Transport Association (IATA) shipping classification UN 3245 or UN 3373.</w:t>
      </w:r>
      <w:bookmarkEnd w:id="475"/>
      <w:r>
        <w:t xml:space="preserve"> </w:t>
      </w:r>
    </w:p>
    <w:p w14:paraId="7EC34AA6" w14:textId="001253EF" w:rsidR="00921020" w:rsidRPr="00921020" w:rsidRDefault="00921020" w:rsidP="00756559">
      <w:pPr>
        <w:pStyle w:val="RARMPnumberedparagraphs"/>
      </w:pPr>
      <w:bookmarkStart w:id="476" w:name="_Ref211948336"/>
      <w:r w:rsidRPr="00921020">
        <w:t xml:space="preserve">The licence holder must ensure that </w:t>
      </w:r>
      <w:r w:rsidR="0083040A">
        <w:t>transport and storage of the GMO, unless conducted according to</w:t>
      </w:r>
      <w:r w:rsidR="00A20EBB">
        <w:t xml:space="preserve"> Condition </w:t>
      </w:r>
      <w:r w:rsidR="00A20EBB">
        <w:fldChar w:fldCharType="begin"/>
      </w:r>
      <w:r w:rsidR="00A20EBB">
        <w:instrText xml:space="preserve"> REF _Ref211948509 \r \h </w:instrText>
      </w:r>
      <w:r w:rsidR="00A20EBB">
        <w:fldChar w:fldCharType="separate"/>
      </w:r>
      <w:r w:rsidR="008453F1">
        <w:t>34</w:t>
      </w:r>
      <w:r w:rsidR="00A20EBB">
        <w:fldChar w:fldCharType="end"/>
      </w:r>
      <w:r w:rsidR="00A20EBB">
        <w:t xml:space="preserve"> or </w:t>
      </w:r>
      <w:r w:rsidR="00A20EBB">
        <w:fldChar w:fldCharType="begin"/>
      </w:r>
      <w:r w:rsidR="00A20EBB">
        <w:instrText xml:space="preserve"> REF _Ref211948544 \r \h </w:instrText>
      </w:r>
      <w:r w:rsidR="00A20EBB">
        <w:fldChar w:fldCharType="separate"/>
      </w:r>
      <w:r w:rsidR="008453F1">
        <w:t>35</w:t>
      </w:r>
      <w:r w:rsidR="00A20EBB">
        <w:fldChar w:fldCharType="end"/>
      </w:r>
      <w:r w:rsidR="0083040A">
        <w:t xml:space="preserve"> </w:t>
      </w:r>
      <w:r w:rsidR="00A20EBB">
        <w:t>f</w:t>
      </w:r>
      <w:r w:rsidR="0083040A">
        <w:t>ollows these sub-conditions</w:t>
      </w:r>
      <w:r w:rsidRPr="00921020">
        <w:t>:</w:t>
      </w:r>
      <w:bookmarkEnd w:id="476"/>
    </w:p>
    <w:p w14:paraId="743250EA" w14:textId="79CA7F6F" w:rsidR="00D90639" w:rsidRPr="00DA3CF4" w:rsidRDefault="00D90639">
      <w:pPr>
        <w:pStyle w:val="ConditionLevel2"/>
        <w:numPr>
          <w:ilvl w:val="0"/>
          <w:numId w:val="67"/>
        </w:numPr>
      </w:pPr>
      <w:bookmarkStart w:id="477" w:name="_Ref211948339"/>
      <w:r>
        <w:t xml:space="preserve">The </w:t>
      </w:r>
      <w:r w:rsidRPr="00DA3CF4">
        <w:t xml:space="preserve">GMO </w:t>
      </w:r>
      <w:r>
        <w:t>must be</w:t>
      </w:r>
      <w:r w:rsidRPr="00DA3CF4">
        <w:t xml:space="preserve"> contained within sealed, unbreakable primary and secondary containers, with the outer packaging labelled to indicate at least:</w:t>
      </w:r>
      <w:bookmarkEnd w:id="477"/>
    </w:p>
    <w:p w14:paraId="495713B9" w14:textId="77777777" w:rsidR="00D90639" w:rsidRPr="00921020" w:rsidRDefault="00D90639">
      <w:pPr>
        <w:pStyle w:val="ConditionLevel3"/>
        <w:numPr>
          <w:ilvl w:val="2"/>
          <w:numId w:val="48"/>
        </w:numPr>
      </w:pPr>
      <w:r w:rsidRPr="00921020">
        <w:t>that it contains GMOs; and</w:t>
      </w:r>
    </w:p>
    <w:p w14:paraId="2C9C7DA5" w14:textId="77777777" w:rsidR="00D90639" w:rsidRPr="00921020" w:rsidRDefault="00D90639" w:rsidP="008C52C7">
      <w:pPr>
        <w:pStyle w:val="ConditionLevel3"/>
      </w:pPr>
      <w:r w:rsidRPr="00921020">
        <w:t>that it contains biohazardous material as designated by a biohazard label; and</w:t>
      </w:r>
    </w:p>
    <w:p w14:paraId="0A8CE9D4" w14:textId="77777777" w:rsidR="00D90639" w:rsidRPr="00921020" w:rsidRDefault="00D90639" w:rsidP="008C52C7">
      <w:pPr>
        <w:pStyle w:val="ConditionLevel3"/>
      </w:pPr>
      <w:bookmarkStart w:id="478" w:name="_Ref211948653"/>
      <w:r w:rsidRPr="00921020">
        <w:t>the contact details for the licence holder; and</w:t>
      </w:r>
      <w:bookmarkEnd w:id="478"/>
    </w:p>
    <w:p w14:paraId="3AC80791" w14:textId="5B84647C" w:rsidR="00D90639" w:rsidRDefault="00D90639" w:rsidP="008C52C7">
      <w:pPr>
        <w:pStyle w:val="ConditionLevel3"/>
      </w:pPr>
      <w:bookmarkStart w:id="479" w:name="_Ref211948677"/>
      <w:r w:rsidRPr="00D90639">
        <w:t>instructions to notify the licence holder in case of loss or spill of the GMOs</w:t>
      </w:r>
      <w:r>
        <w:t>; and</w:t>
      </w:r>
      <w:bookmarkEnd w:id="479"/>
    </w:p>
    <w:p w14:paraId="2BA6BFED" w14:textId="1B7D81D5" w:rsidR="00D90639" w:rsidRDefault="00D90639" w:rsidP="008C52C7">
      <w:pPr>
        <w:pStyle w:val="ConditionLevel3"/>
      </w:pPr>
      <w:r>
        <w:t>th</w:t>
      </w:r>
      <w:r w:rsidRPr="00921020">
        <w:t>e external surface of the primary and secondary containers must be decontaminated prior to and after transport</w:t>
      </w:r>
      <w:r>
        <w:t>; and</w:t>
      </w:r>
    </w:p>
    <w:p w14:paraId="15C3DC10" w14:textId="5210A1C6" w:rsidR="00D90639" w:rsidRDefault="00D90639" w:rsidP="008C52C7">
      <w:pPr>
        <w:pStyle w:val="ConditionLevel3"/>
      </w:pPr>
      <w:bookmarkStart w:id="480" w:name="_Ref211948700"/>
      <w:r>
        <w:t>proced</w:t>
      </w:r>
      <w:r w:rsidRPr="00921020">
        <w:t>ures must be in place to ensure that GMO can be accounted for and that a loss of GMOs during transport</w:t>
      </w:r>
      <w:r>
        <w:t xml:space="preserve"> or storage</w:t>
      </w:r>
      <w:r w:rsidRPr="00921020">
        <w:t xml:space="preserve"> or failure of delivery can be detected</w:t>
      </w:r>
      <w:r>
        <w:t>; and</w:t>
      </w:r>
      <w:bookmarkEnd w:id="480"/>
    </w:p>
    <w:p w14:paraId="52972A46" w14:textId="47368FC4" w:rsidR="00D90639" w:rsidRDefault="00987025" w:rsidP="008C52C7">
      <w:pPr>
        <w:pStyle w:val="ConditionLevel3"/>
      </w:pPr>
      <w:r>
        <w:t xml:space="preserve">access to the GMO is restricted to authorised persons for whom Condition </w:t>
      </w:r>
      <w:r w:rsidR="002B208F">
        <w:fldChar w:fldCharType="begin"/>
      </w:r>
      <w:r w:rsidR="002B208F">
        <w:instrText xml:space="preserve"> REF _Ref36205282 \n \h </w:instrText>
      </w:r>
      <w:r w:rsidR="002B208F">
        <w:fldChar w:fldCharType="separate"/>
      </w:r>
      <w:r w:rsidR="008453F1">
        <w:t>18</w:t>
      </w:r>
      <w:r w:rsidR="002B208F">
        <w:fldChar w:fldCharType="end"/>
      </w:r>
      <w:r w:rsidR="002B208F">
        <w:t xml:space="preserve"> </w:t>
      </w:r>
      <w:r>
        <w:t xml:space="preserve">or Condition </w:t>
      </w:r>
      <w:r w:rsidR="002B208F">
        <w:fldChar w:fldCharType="begin"/>
      </w:r>
      <w:r w:rsidR="002B208F">
        <w:instrText xml:space="preserve"> REF _Ref211948596 \n \h </w:instrText>
      </w:r>
      <w:r w:rsidR="002B208F">
        <w:fldChar w:fldCharType="separate"/>
      </w:r>
      <w:r w:rsidR="008453F1">
        <w:t>19</w:t>
      </w:r>
      <w:r w:rsidR="002B208F">
        <w:fldChar w:fldCharType="end"/>
      </w:r>
      <w:r>
        <w:t xml:space="preserve"> has been met (i.e. the GMO is within a locked unit or an area which has restricted access). This includes situations where containers are left for collection in a holding area, or left unattended prior to Decontamination; and</w:t>
      </w:r>
    </w:p>
    <w:p w14:paraId="26C93FD3" w14:textId="1563F449" w:rsidR="00987025" w:rsidRDefault="00987025" w:rsidP="00214938">
      <w:pPr>
        <w:pStyle w:val="Notes"/>
        <w:shd w:val="clear" w:color="auto" w:fill="D9D9D9" w:themeFill="background1" w:themeFillShade="D9"/>
        <w:ind w:left="567"/>
        <w:rPr>
          <w:rFonts w:asciiTheme="minorHAnsi" w:hAnsiTheme="minorHAnsi" w:cstheme="minorHAnsi"/>
          <w:szCs w:val="22"/>
        </w:rPr>
      </w:pPr>
      <w:r w:rsidRPr="00921020">
        <w:rPr>
          <w:rFonts w:asciiTheme="minorHAnsi" w:hAnsiTheme="minorHAnsi" w:cstheme="minorHAnsi"/>
          <w:szCs w:val="22"/>
        </w:rPr>
        <w:t>Note: All stored GMOs remain the responsibility of the licence holder.</w:t>
      </w:r>
    </w:p>
    <w:p w14:paraId="7673EC14" w14:textId="21A8E3FD" w:rsidR="00987025" w:rsidRDefault="00987025" w:rsidP="008C52C7">
      <w:pPr>
        <w:pStyle w:val="ConditionLevel3"/>
      </w:pPr>
      <w:r>
        <w:t xml:space="preserve">if the GMO is being transported or stored with a coolant (e.g. dry ice, liquid nitrogen or any other coolant) which will release a gas, a mechanism to allow the escape of the gas must be included. If water ice is used as a coolant then the outer packaging should be constructed so as to prevent </w:t>
      </w:r>
      <w:r w:rsidR="009A53A9">
        <w:t xml:space="preserve">any leakage. All containers must be able to withstand the temperatures to which they will be subjected; and </w:t>
      </w:r>
    </w:p>
    <w:p w14:paraId="1EA9968D" w14:textId="4F1B08B9" w:rsidR="009A53A9" w:rsidRPr="009A53A9" w:rsidRDefault="009A53A9" w:rsidP="008C52C7">
      <w:pPr>
        <w:pStyle w:val="ConditionLevel3"/>
        <w:numPr>
          <w:ilvl w:val="0"/>
          <w:numId w:val="0"/>
        </w:numPr>
        <w:ind w:left="567"/>
        <w:rPr>
          <w:iCs/>
        </w:rPr>
      </w:pPr>
      <w:r w:rsidRPr="00214938">
        <w:rPr>
          <w:rFonts w:eastAsiaTheme="minorHAnsi"/>
          <w:lang w:eastAsia="en-US"/>
        </w:rPr>
        <w:t>Note: When transporting and storing with coolants, it is preferable for coolants to be used</w:t>
      </w:r>
      <w:r w:rsidRPr="009A53A9">
        <w:rPr>
          <w:iCs/>
        </w:rPr>
        <w:t xml:space="preserve"> outside of the secondary container</w:t>
      </w:r>
      <w:r>
        <w:rPr>
          <w:iCs/>
        </w:rPr>
        <w:t>.</w:t>
      </w:r>
    </w:p>
    <w:p w14:paraId="4EAD276E" w14:textId="254A7677" w:rsidR="009A53A9" w:rsidRDefault="009A53A9" w:rsidP="008C52C7">
      <w:pPr>
        <w:pStyle w:val="ConditionLevel3"/>
      </w:pPr>
      <w:bookmarkStart w:id="481" w:name="_Ref211949263"/>
      <w:r>
        <w:t>a consolidated record of all GMOs being stored under this condition is maintained and made available to the Regulator upon request; and</w:t>
      </w:r>
      <w:bookmarkEnd w:id="481"/>
    </w:p>
    <w:p w14:paraId="605142E9" w14:textId="5CFF516D" w:rsidR="009A53A9" w:rsidRPr="00D90639" w:rsidRDefault="009A53A9" w:rsidP="008C52C7">
      <w:pPr>
        <w:pStyle w:val="ConditionLevel3"/>
      </w:pPr>
      <w:r>
        <w:lastRenderedPageBreak/>
        <w:t xml:space="preserve">for the purposes of transport entirely within a building, where the GMO is accompanied by an authorised person for whom Condition </w:t>
      </w:r>
      <w:r w:rsidR="002B208F">
        <w:fldChar w:fldCharType="begin"/>
      </w:r>
      <w:r w:rsidR="002B208F">
        <w:instrText xml:space="preserve"> REF _Ref211948596 \n \h </w:instrText>
      </w:r>
      <w:r w:rsidR="002B208F">
        <w:fldChar w:fldCharType="separate"/>
      </w:r>
      <w:r w:rsidR="008453F1">
        <w:t>19</w:t>
      </w:r>
      <w:r w:rsidR="002B208F">
        <w:fldChar w:fldCharType="end"/>
      </w:r>
      <w:r>
        <w:t xml:space="preserve"> has been met, Conditions</w:t>
      </w:r>
      <w:r w:rsidR="002B208F">
        <w:t xml:space="preserve"> </w:t>
      </w:r>
      <w:r w:rsidR="002B208F">
        <w:fldChar w:fldCharType="begin"/>
      </w:r>
      <w:r w:rsidR="002B208F">
        <w:instrText xml:space="preserve"> REF _Ref211948336 \n \h </w:instrText>
      </w:r>
      <w:r w:rsidR="002B208F">
        <w:fldChar w:fldCharType="separate"/>
      </w:r>
      <w:r w:rsidR="008453F1">
        <w:t>36</w:t>
      </w:r>
      <w:r w:rsidR="002B208F">
        <w:fldChar w:fldCharType="end"/>
      </w:r>
      <w:r w:rsidR="002B208F">
        <w:fldChar w:fldCharType="begin"/>
      </w:r>
      <w:r w:rsidR="002B208F">
        <w:instrText xml:space="preserve"> REF _Ref211948339 \n \h </w:instrText>
      </w:r>
      <w:r w:rsidR="002B208F">
        <w:fldChar w:fldCharType="separate"/>
      </w:r>
      <w:r w:rsidR="008453F1">
        <w:t>(a)</w:t>
      </w:r>
      <w:r w:rsidR="002B208F">
        <w:fldChar w:fldCharType="end"/>
      </w:r>
      <w:r w:rsidR="002B208F">
        <w:fldChar w:fldCharType="begin"/>
      </w:r>
      <w:r w:rsidR="002B208F">
        <w:instrText xml:space="preserve"> REF _Ref211948653 \n \h </w:instrText>
      </w:r>
      <w:r w:rsidR="002B208F">
        <w:fldChar w:fldCharType="separate"/>
      </w:r>
      <w:r w:rsidR="008453F1">
        <w:t>iii)</w:t>
      </w:r>
      <w:r w:rsidR="002B208F">
        <w:fldChar w:fldCharType="end"/>
      </w:r>
      <w:r>
        <w:t xml:space="preserve">, </w:t>
      </w:r>
      <w:r w:rsidR="002B208F">
        <w:fldChar w:fldCharType="begin"/>
      </w:r>
      <w:r w:rsidR="002B208F">
        <w:instrText xml:space="preserve"> REF _Ref211948336 \n \h </w:instrText>
      </w:r>
      <w:r w:rsidR="002B208F">
        <w:fldChar w:fldCharType="separate"/>
      </w:r>
      <w:r w:rsidR="008453F1">
        <w:t>36</w:t>
      </w:r>
      <w:r w:rsidR="002B208F">
        <w:fldChar w:fldCharType="end"/>
      </w:r>
      <w:r w:rsidR="002B208F">
        <w:fldChar w:fldCharType="begin"/>
      </w:r>
      <w:r w:rsidR="002B208F">
        <w:instrText xml:space="preserve"> REF _Ref211948339 \n \h </w:instrText>
      </w:r>
      <w:r w:rsidR="002B208F">
        <w:fldChar w:fldCharType="separate"/>
      </w:r>
      <w:r w:rsidR="008453F1">
        <w:t>(a)</w:t>
      </w:r>
      <w:r w:rsidR="002B208F">
        <w:fldChar w:fldCharType="end"/>
      </w:r>
      <w:r w:rsidR="002B208F">
        <w:fldChar w:fldCharType="begin"/>
      </w:r>
      <w:r w:rsidR="002B208F">
        <w:instrText xml:space="preserve"> REF _Ref211948677 \n \h </w:instrText>
      </w:r>
      <w:r w:rsidR="002B208F">
        <w:fldChar w:fldCharType="separate"/>
      </w:r>
      <w:r w:rsidR="008453F1">
        <w:t>iv)</w:t>
      </w:r>
      <w:r w:rsidR="002B208F">
        <w:fldChar w:fldCharType="end"/>
      </w:r>
      <w:r w:rsidR="002B208F">
        <w:t xml:space="preserve"> and </w:t>
      </w:r>
      <w:r w:rsidR="002B208F">
        <w:fldChar w:fldCharType="begin"/>
      </w:r>
      <w:r w:rsidR="002B208F">
        <w:instrText xml:space="preserve"> REF _Ref211948336 \n \h </w:instrText>
      </w:r>
      <w:r w:rsidR="002B208F">
        <w:fldChar w:fldCharType="separate"/>
      </w:r>
      <w:r w:rsidR="008453F1">
        <w:t>36</w:t>
      </w:r>
      <w:r w:rsidR="002B208F">
        <w:fldChar w:fldCharType="end"/>
      </w:r>
      <w:r w:rsidR="002B208F">
        <w:fldChar w:fldCharType="begin"/>
      </w:r>
      <w:r w:rsidR="002B208F">
        <w:instrText xml:space="preserve"> REF _Ref211948700 \n \h </w:instrText>
      </w:r>
      <w:r w:rsidR="002B208F">
        <w:fldChar w:fldCharType="separate"/>
      </w:r>
      <w:r w:rsidR="008453F1">
        <w:t>vi)</w:t>
      </w:r>
      <w:r w:rsidR="002B208F">
        <w:fldChar w:fldCharType="end"/>
      </w:r>
      <w:r>
        <w:t xml:space="preserve"> do not apply. </w:t>
      </w:r>
    </w:p>
    <w:p w14:paraId="29C584CC" w14:textId="10D36537" w:rsidR="00A6358C" w:rsidRPr="00921020" w:rsidRDefault="00921020" w:rsidP="00A6358C">
      <w:pPr>
        <w:pStyle w:val="RARMPnumberedparagraphs"/>
      </w:pPr>
      <w:bookmarkStart w:id="482" w:name="_Ref66194556"/>
      <w:r w:rsidRPr="00921020">
        <w:t xml:space="preserve">The licence holder must ensure that </w:t>
      </w:r>
      <w:r w:rsidR="00A6358C">
        <w:t>all GMOs and waste reasonably expected to contain the GMOs are Decontaminated</w:t>
      </w:r>
      <w:r w:rsidRPr="00921020">
        <w:t>:</w:t>
      </w:r>
      <w:bookmarkEnd w:id="482"/>
    </w:p>
    <w:p w14:paraId="64C9BF98" w14:textId="1EF650B3" w:rsidR="00921020" w:rsidRPr="00A6358C" w:rsidRDefault="002C4E5A">
      <w:pPr>
        <w:pStyle w:val="ConditionLevel2"/>
        <w:numPr>
          <w:ilvl w:val="0"/>
          <w:numId w:val="76"/>
        </w:numPr>
      </w:pPr>
      <w:r>
        <w:t>p</w:t>
      </w:r>
      <w:r w:rsidRPr="00A6358C">
        <w:t xml:space="preserve">rior </w:t>
      </w:r>
      <w:r w:rsidR="00A6358C" w:rsidRPr="00A6358C">
        <w:t>to disposal</w:t>
      </w:r>
      <w:r w:rsidR="00A6358C">
        <w:t>, unless the method of disposal is also a method of Decontamination; and</w:t>
      </w:r>
    </w:p>
    <w:p w14:paraId="64E9AB03" w14:textId="4A628047" w:rsidR="00A6358C" w:rsidRPr="00A6358C" w:rsidRDefault="002C4E5A" w:rsidP="0041777B">
      <w:pPr>
        <w:pStyle w:val="ConditionLevel2"/>
      </w:pPr>
      <w:r>
        <w:t xml:space="preserve">before </w:t>
      </w:r>
      <w:r w:rsidR="00A6358C">
        <w:t>or upon suspension, cancellation or surrender of the licence, unless covered by another authorisation under the Act, or exported; and</w:t>
      </w:r>
    </w:p>
    <w:p w14:paraId="30F62817" w14:textId="27AA4A8B" w:rsidR="00921020" w:rsidRPr="00921020" w:rsidRDefault="002C4E5A" w:rsidP="0041777B">
      <w:pPr>
        <w:pStyle w:val="ConditionLevel2"/>
      </w:pPr>
      <w:r>
        <w:t xml:space="preserve">by </w:t>
      </w:r>
      <w:r w:rsidR="00A6358C">
        <w:t>autoclaving, chemical treatment, high-temperature incineration or any other method approved in writing by the Regulator</w:t>
      </w:r>
      <w:r w:rsidR="00921020" w:rsidRPr="00921020">
        <w:t>.</w:t>
      </w:r>
    </w:p>
    <w:p w14:paraId="5E1E4A77" w14:textId="1F1CFBAC" w:rsidR="00921020" w:rsidRPr="00921020" w:rsidRDefault="00921020" w:rsidP="00756559">
      <w:pPr>
        <w:pStyle w:val="RARMPnumberedparagraphs"/>
      </w:pPr>
      <w:r w:rsidRPr="00921020">
        <w:t xml:space="preserve">Where </w:t>
      </w:r>
      <w:r w:rsidR="00C704E9">
        <w:t xml:space="preserve">transport is conducted </w:t>
      </w:r>
      <w:r w:rsidRPr="00921020">
        <w:t>by External service providers</w:t>
      </w:r>
      <w:r w:rsidR="00C704E9">
        <w:t xml:space="preserve"> for the purposes of destruction</w:t>
      </w:r>
      <w:r w:rsidRPr="00921020">
        <w:t xml:space="preserve">, the licence holder must ensure that the GMO, or waste reasonably expected to contain the GMO, enters the clinical waste stream for </w:t>
      </w:r>
      <w:r w:rsidR="00C704E9">
        <w:t>D</w:t>
      </w:r>
      <w:r w:rsidRPr="00921020">
        <w:t>econtamination via autoclaving or high-temperature incineration.</w:t>
      </w:r>
    </w:p>
    <w:p w14:paraId="4B1BAF57" w14:textId="35EFAE6E" w:rsidR="00921020" w:rsidRPr="00921020" w:rsidRDefault="00921020" w:rsidP="00151885">
      <w:pPr>
        <w:pStyle w:val="Notes"/>
        <w:shd w:val="clear" w:color="auto" w:fill="D9D9D9" w:themeFill="background1" w:themeFillShade="D9"/>
        <w:rPr>
          <w:rFonts w:asciiTheme="minorHAnsi" w:hAnsiTheme="minorHAnsi" w:cstheme="minorHAnsi"/>
          <w:szCs w:val="22"/>
        </w:rPr>
      </w:pPr>
      <w:r w:rsidRPr="00921020">
        <w:rPr>
          <w:rFonts w:asciiTheme="minorHAnsi" w:hAnsiTheme="minorHAnsi" w:cstheme="minorHAnsi"/>
          <w:szCs w:val="22"/>
        </w:rPr>
        <w:t>Note: In the event of a spill during transport by an External service provider, compliance with relevant State or Territory legislation and regulations to manage clinical or biohazardous spills is sufficient.</w:t>
      </w:r>
    </w:p>
    <w:p w14:paraId="00227CF8" w14:textId="77777777" w:rsidR="00921020" w:rsidRPr="00921020" w:rsidRDefault="00921020" w:rsidP="00921020">
      <w:pPr>
        <w:pStyle w:val="Head2-Subheading"/>
        <w:spacing w:after="120"/>
        <w:rPr>
          <w:rFonts w:asciiTheme="minorHAnsi" w:hAnsiTheme="minorHAnsi" w:cstheme="minorHAnsi"/>
          <w:sz w:val="22"/>
          <w:szCs w:val="22"/>
        </w:rPr>
      </w:pPr>
      <w:bookmarkStart w:id="483" w:name="_Toc213065058"/>
      <w:bookmarkStart w:id="484" w:name="_Toc214523905"/>
      <w:r w:rsidRPr="00921020">
        <w:rPr>
          <w:rFonts w:asciiTheme="minorHAnsi" w:hAnsiTheme="minorHAnsi" w:cstheme="minorHAnsi"/>
          <w:sz w:val="22"/>
          <w:szCs w:val="22"/>
        </w:rPr>
        <w:t>Contingency plans</w:t>
      </w:r>
      <w:bookmarkEnd w:id="483"/>
      <w:bookmarkEnd w:id="484"/>
    </w:p>
    <w:p w14:paraId="4620D9D6" w14:textId="291E94B8" w:rsidR="00921020" w:rsidRPr="00921020" w:rsidRDefault="00921020" w:rsidP="00756559">
      <w:pPr>
        <w:pStyle w:val="RARMPnumberedparagraphs"/>
      </w:pPr>
      <w:bookmarkStart w:id="485" w:name="_Ref29215656"/>
      <w:r w:rsidRPr="00921020">
        <w:t xml:space="preserve">The licence holder must ensure that any person (other than a trial participant) exposed to the GMOs </w:t>
      </w:r>
      <w:r w:rsidR="0041660C">
        <w:t xml:space="preserve">via oral ingestion </w:t>
      </w:r>
      <w:r w:rsidRPr="00921020">
        <w:t>is offered prompt medical advice. The clinician must be provided with any relevant information about the GMO.</w:t>
      </w:r>
      <w:bookmarkEnd w:id="485"/>
    </w:p>
    <w:p w14:paraId="7551B2DE" w14:textId="20CD2565" w:rsidR="00921020" w:rsidRPr="00921020" w:rsidRDefault="00921020" w:rsidP="00756559">
      <w:pPr>
        <w:pStyle w:val="RARMPnumberedparagraphs"/>
      </w:pPr>
      <w:bookmarkStart w:id="486" w:name="_Ref466357660"/>
      <w:bookmarkStart w:id="487" w:name="_Ref33201549"/>
      <w:r w:rsidRPr="00921020">
        <w:t xml:space="preserve">If there is a spill or an unintentional release of GMO at </w:t>
      </w:r>
      <w:r w:rsidR="00C704E9">
        <w:t xml:space="preserve">a </w:t>
      </w:r>
      <w:r w:rsidRPr="00921020">
        <w:t>Clinical trial site, the following measures must be implemented:</w:t>
      </w:r>
      <w:bookmarkEnd w:id="486"/>
      <w:bookmarkEnd w:id="487"/>
    </w:p>
    <w:p w14:paraId="5A47EBDA" w14:textId="77777777" w:rsidR="00921020" w:rsidRDefault="00921020">
      <w:pPr>
        <w:pStyle w:val="ConditionLevel2"/>
        <w:numPr>
          <w:ilvl w:val="0"/>
          <w:numId w:val="69"/>
        </w:numPr>
      </w:pPr>
      <w:bookmarkStart w:id="488" w:name="_Ref33447110"/>
      <w:r w:rsidRPr="00756559">
        <w:t>the GMOs must be contained to prevent further dispersal;</w:t>
      </w:r>
      <w:bookmarkEnd w:id="488"/>
      <w:r w:rsidRPr="00756559">
        <w:t xml:space="preserve"> and</w:t>
      </w:r>
    </w:p>
    <w:p w14:paraId="3648484A" w14:textId="3B89E080" w:rsidR="00C704E9" w:rsidRPr="00756559" w:rsidRDefault="00C704E9">
      <w:pPr>
        <w:pStyle w:val="ConditionLevel2"/>
        <w:numPr>
          <w:ilvl w:val="0"/>
          <w:numId w:val="69"/>
        </w:numPr>
      </w:pPr>
      <w:r>
        <w:t>persons cleaning up the GMO must wear appropriate PPE</w:t>
      </w:r>
      <w:r w:rsidR="00485C7E">
        <w:t xml:space="preserve"> in accordance with Condition </w:t>
      </w:r>
      <w:r w:rsidR="00485C7E">
        <w:fldChar w:fldCharType="begin"/>
      </w:r>
      <w:r w:rsidR="00485C7E">
        <w:instrText xml:space="preserve"> REF _Ref212463686 \n \h </w:instrText>
      </w:r>
      <w:r w:rsidR="00485C7E">
        <w:fldChar w:fldCharType="separate"/>
      </w:r>
      <w:r w:rsidR="008453F1">
        <w:t>33</w:t>
      </w:r>
      <w:r w:rsidR="00485C7E">
        <w:fldChar w:fldCharType="end"/>
      </w:r>
      <w:r w:rsidR="00485C7E">
        <w:fldChar w:fldCharType="begin"/>
      </w:r>
      <w:r w:rsidR="00485C7E">
        <w:instrText xml:space="preserve"> REF _Ref212463688 \n \h </w:instrText>
      </w:r>
      <w:r w:rsidR="00485C7E">
        <w:fldChar w:fldCharType="separate"/>
      </w:r>
      <w:r w:rsidR="008453F1">
        <w:t>(b)</w:t>
      </w:r>
      <w:r w:rsidR="00485C7E">
        <w:fldChar w:fldCharType="end"/>
      </w:r>
      <w:r>
        <w:t>; and</w:t>
      </w:r>
    </w:p>
    <w:p w14:paraId="142FF81E" w14:textId="77777777" w:rsidR="00921020" w:rsidRDefault="00921020" w:rsidP="0041777B">
      <w:pPr>
        <w:pStyle w:val="ConditionLevel2"/>
      </w:pPr>
      <w:r w:rsidRPr="00921020">
        <w:t>the exposed area must be decontaminated with an appropriate chemical disinfectant effective against the GMO; and</w:t>
      </w:r>
    </w:p>
    <w:p w14:paraId="3F32E92E" w14:textId="75FB947D" w:rsidR="00C704E9" w:rsidRPr="00921020" w:rsidRDefault="00C704E9" w:rsidP="0041777B">
      <w:pPr>
        <w:pStyle w:val="ConditionLevel2"/>
      </w:pPr>
      <w:r>
        <w:t>any material used to clean up the spill or PPE worn during clean-up of the spill must be Decontaminated; and</w:t>
      </w:r>
    </w:p>
    <w:p w14:paraId="0F4E5C49" w14:textId="77777777" w:rsidR="00921020" w:rsidRPr="00921020" w:rsidRDefault="00921020" w:rsidP="0041777B">
      <w:pPr>
        <w:pStyle w:val="ConditionLevel2"/>
      </w:pPr>
      <w:r w:rsidRPr="00921020">
        <w:t>the licence holder must be notified as soon as reasonably possible.</w:t>
      </w:r>
    </w:p>
    <w:p w14:paraId="4C3717A3" w14:textId="18BC704D" w:rsidR="00921020" w:rsidRPr="00921020" w:rsidRDefault="00A24456" w:rsidP="00A24456">
      <w:pPr>
        <w:pStyle w:val="2RARMP"/>
      </w:pPr>
      <w:bookmarkStart w:id="489" w:name="_Toc214523906"/>
      <w:r>
        <w:t>Reporting and Documentation</w:t>
      </w:r>
      <w:bookmarkEnd w:id="489"/>
    </w:p>
    <w:p w14:paraId="7892AE1D" w14:textId="7959AD64" w:rsidR="00921020" w:rsidRPr="00921020" w:rsidRDefault="00921020" w:rsidP="00151885">
      <w:pPr>
        <w:pStyle w:val="Notes"/>
        <w:shd w:val="clear" w:color="auto" w:fill="D9D9D9" w:themeFill="background1" w:themeFillShade="D9"/>
        <w:rPr>
          <w:rFonts w:asciiTheme="minorHAnsi" w:hAnsiTheme="minorHAnsi" w:cstheme="minorHAnsi"/>
          <w:szCs w:val="22"/>
        </w:rPr>
      </w:pPr>
      <w:r w:rsidRPr="00921020">
        <w:rPr>
          <w:rFonts w:asciiTheme="minorHAnsi" w:hAnsiTheme="minorHAnsi" w:cstheme="minorHAnsi"/>
          <w:szCs w:val="22"/>
        </w:rPr>
        <w:t xml:space="preserve">Note: </w:t>
      </w:r>
      <w:r w:rsidR="00732550">
        <w:rPr>
          <w:rFonts w:asciiTheme="minorHAnsi" w:hAnsiTheme="minorHAnsi" w:cstheme="minorHAnsi"/>
          <w:szCs w:val="22"/>
        </w:rPr>
        <w:t xml:space="preserve">The following licence conditions are imposed to demonstrate compliance with other conditions and facilitate monitoring of compliance by staff of the OGTR. </w:t>
      </w:r>
      <w:r w:rsidRPr="00921020">
        <w:rPr>
          <w:rFonts w:asciiTheme="minorHAnsi" w:hAnsiTheme="minorHAnsi" w:cstheme="minorHAnsi"/>
          <w:szCs w:val="22"/>
        </w:rPr>
        <w:t xml:space="preserve">Notices </w:t>
      </w:r>
      <w:r w:rsidR="00732550">
        <w:rPr>
          <w:rFonts w:asciiTheme="minorHAnsi" w:hAnsiTheme="minorHAnsi" w:cstheme="minorHAnsi"/>
          <w:szCs w:val="22"/>
        </w:rPr>
        <w:t xml:space="preserve">and reports </w:t>
      </w:r>
      <w:r w:rsidRPr="00921020">
        <w:rPr>
          <w:rFonts w:asciiTheme="minorHAnsi" w:hAnsiTheme="minorHAnsi" w:cstheme="minorHAnsi"/>
          <w:szCs w:val="22"/>
        </w:rPr>
        <w:t xml:space="preserve">may be by email to </w:t>
      </w:r>
      <w:hyperlink r:id="rId44" w:history="1">
        <w:r w:rsidRPr="00921020">
          <w:rPr>
            <w:rStyle w:val="Hyperlink"/>
            <w:rFonts w:asciiTheme="minorHAnsi" w:hAnsiTheme="minorHAnsi" w:cstheme="minorHAnsi"/>
            <w:szCs w:val="22"/>
          </w:rPr>
          <w:t>OGTR.M&amp;C@health.gov.au</w:t>
        </w:r>
      </w:hyperlink>
      <w:r w:rsidRPr="00921020">
        <w:rPr>
          <w:rStyle w:val="Hyperlink"/>
          <w:rFonts w:asciiTheme="minorHAnsi" w:hAnsiTheme="minorHAnsi" w:cstheme="minorHAnsi"/>
          <w:i w:val="0"/>
          <w:szCs w:val="22"/>
        </w:rPr>
        <w:t xml:space="preserve">. </w:t>
      </w:r>
      <w:r w:rsidRPr="00921020">
        <w:rPr>
          <w:rFonts w:asciiTheme="minorHAnsi" w:hAnsiTheme="minorHAnsi" w:cstheme="minorHAnsi"/>
          <w:szCs w:val="22"/>
        </w:rPr>
        <w:t xml:space="preserve">A summary of notification and reporting requirements is provided at </w:t>
      </w:r>
      <w:r w:rsidRPr="00921020">
        <w:rPr>
          <w:rFonts w:asciiTheme="minorHAnsi" w:hAnsiTheme="minorHAnsi" w:cstheme="minorHAnsi"/>
          <w:b/>
          <w:szCs w:val="22"/>
        </w:rPr>
        <w:t>Attachment B</w:t>
      </w:r>
      <w:r w:rsidRPr="00921020">
        <w:rPr>
          <w:rFonts w:asciiTheme="minorHAnsi" w:hAnsiTheme="minorHAnsi" w:cstheme="minorHAnsi"/>
          <w:szCs w:val="22"/>
        </w:rPr>
        <w:t>.</w:t>
      </w:r>
    </w:p>
    <w:p w14:paraId="2E2E8FF0" w14:textId="2AE95A4A" w:rsidR="00921020" w:rsidRPr="00921020" w:rsidRDefault="007F616D" w:rsidP="00756559">
      <w:pPr>
        <w:pStyle w:val="RARMPnumberedparagraphs"/>
      </w:pPr>
      <w:bookmarkStart w:id="490" w:name="_Ref14782896"/>
      <w:bookmarkStart w:id="491" w:name="_Ref211948406"/>
      <w:bookmarkStart w:id="492" w:name="_Ref29215168"/>
      <w:r>
        <w:t>At least 14 days p</w:t>
      </w:r>
      <w:r w:rsidR="00921020" w:rsidRPr="00921020">
        <w:t xml:space="preserve">rior to first administering the GMO at each Clinical trial site, </w:t>
      </w:r>
      <w:r>
        <w:t xml:space="preserve">or a timeframe agreed to in writing by the Regulator, </w:t>
      </w:r>
      <w:r w:rsidR="00921020" w:rsidRPr="00921020">
        <w:t>the licence holder must provide the Regulator with a Compliance Management Plan for that Clinical trial site, specifying:</w:t>
      </w:r>
      <w:bookmarkEnd w:id="490"/>
      <w:bookmarkEnd w:id="491"/>
    </w:p>
    <w:p w14:paraId="4B54B856" w14:textId="0A3967AC" w:rsidR="00921020" w:rsidRPr="00921020" w:rsidRDefault="00921020">
      <w:pPr>
        <w:pStyle w:val="ConditionLevel2"/>
        <w:numPr>
          <w:ilvl w:val="0"/>
          <w:numId w:val="61"/>
        </w:numPr>
      </w:pPr>
      <w:bookmarkStart w:id="493" w:name="_Ref33424271"/>
      <w:r w:rsidRPr="00921020">
        <w:t>the name, address and description of the Clinical trial site, including any associated Pharmacies/storage areas/Analytical facilities</w:t>
      </w:r>
      <w:r w:rsidR="00A24456">
        <w:t>/hospitals</w:t>
      </w:r>
      <w:r w:rsidRPr="00921020">
        <w:t>;</w:t>
      </w:r>
      <w:bookmarkEnd w:id="493"/>
    </w:p>
    <w:p w14:paraId="0C30A665" w14:textId="69C53D2E" w:rsidR="00921020" w:rsidRPr="00921020" w:rsidRDefault="00921020">
      <w:pPr>
        <w:pStyle w:val="ConditionLevel2"/>
        <w:numPr>
          <w:ilvl w:val="0"/>
          <w:numId w:val="61"/>
        </w:numPr>
      </w:pPr>
      <w:r w:rsidRPr="00921020">
        <w:t xml:space="preserve">the </w:t>
      </w:r>
      <w:r w:rsidR="007F616D">
        <w:t xml:space="preserve">role and contact details for </w:t>
      </w:r>
      <w:r w:rsidRPr="00921020">
        <w:t>key persons responsible for the management of the trial at the site;</w:t>
      </w:r>
    </w:p>
    <w:p w14:paraId="416C1A6D" w14:textId="6ED1EA13" w:rsidR="00921020" w:rsidRPr="00921020" w:rsidRDefault="00921020">
      <w:pPr>
        <w:pStyle w:val="ConditionLevel2"/>
        <w:numPr>
          <w:ilvl w:val="0"/>
          <w:numId w:val="61"/>
        </w:numPr>
      </w:pPr>
      <w:r w:rsidRPr="00921020">
        <w:t>that the Institutional Biosafety Committee (IBC) associated with the site (if any) has been notified of the trial</w:t>
      </w:r>
      <w:r w:rsidR="007F616D">
        <w:t xml:space="preserve"> and have been consulted regarding site specific procedures</w:t>
      </w:r>
      <w:r w:rsidRPr="00921020">
        <w:t>;</w:t>
      </w:r>
    </w:p>
    <w:p w14:paraId="6B3EA81A" w14:textId="5F055312" w:rsidR="00921020" w:rsidRPr="00921020" w:rsidRDefault="00921020">
      <w:pPr>
        <w:pStyle w:val="ConditionLevel2"/>
        <w:numPr>
          <w:ilvl w:val="0"/>
          <w:numId w:val="61"/>
        </w:numPr>
      </w:pPr>
      <w:r w:rsidRPr="00921020">
        <w:lastRenderedPageBreak/>
        <w:t xml:space="preserve">the proposed reporting structure for the trial at the site and how the reporting structure enables the licence holder to become aware of </w:t>
      </w:r>
      <w:r w:rsidR="007F616D">
        <w:t xml:space="preserve">all reportable events including but not limited to Condition </w:t>
      </w:r>
      <w:r w:rsidR="00D16494">
        <w:fldChar w:fldCharType="begin"/>
      </w:r>
      <w:r w:rsidR="00D16494">
        <w:instrText xml:space="preserve"> REF _Ref32923217 \n \h </w:instrText>
      </w:r>
      <w:r w:rsidR="00D16494">
        <w:fldChar w:fldCharType="separate"/>
      </w:r>
      <w:r w:rsidR="008453F1">
        <w:t>15</w:t>
      </w:r>
      <w:r w:rsidR="00D16494">
        <w:fldChar w:fldCharType="end"/>
      </w:r>
      <w:r w:rsidR="00D16494">
        <w:t xml:space="preserve">, </w:t>
      </w:r>
      <w:r w:rsidR="00D16494">
        <w:fldChar w:fldCharType="begin"/>
      </w:r>
      <w:r w:rsidR="00D16494">
        <w:instrText xml:space="preserve"> REF _Ref32923274 \n \h </w:instrText>
      </w:r>
      <w:r w:rsidR="00D16494">
        <w:fldChar w:fldCharType="separate"/>
      </w:r>
      <w:r w:rsidR="008453F1">
        <w:t>16</w:t>
      </w:r>
      <w:r w:rsidR="00D16494">
        <w:fldChar w:fldCharType="end"/>
      </w:r>
      <w:r w:rsidR="00D16494">
        <w:t xml:space="preserve">, </w:t>
      </w:r>
      <w:r w:rsidR="00D16494">
        <w:fldChar w:fldCharType="begin"/>
      </w:r>
      <w:r w:rsidR="00D16494">
        <w:instrText xml:space="preserve"> REF _Ref211948756 \n \h </w:instrText>
      </w:r>
      <w:r w:rsidR="00D16494">
        <w:fldChar w:fldCharType="separate"/>
      </w:r>
      <w:r w:rsidR="008453F1">
        <w:t>42</w:t>
      </w:r>
      <w:r w:rsidR="00D16494">
        <w:fldChar w:fldCharType="end"/>
      </w:r>
      <w:r w:rsidR="00D16494">
        <w:t xml:space="preserve"> and </w:t>
      </w:r>
      <w:r w:rsidR="00D16494">
        <w:fldChar w:fldCharType="begin"/>
      </w:r>
      <w:r w:rsidR="00D16494">
        <w:instrText xml:space="preserve"> REF _Ref29290354 \n \h </w:instrText>
      </w:r>
      <w:r w:rsidR="00D16494">
        <w:fldChar w:fldCharType="separate"/>
      </w:r>
      <w:r w:rsidR="008453F1">
        <w:t>43</w:t>
      </w:r>
      <w:r w:rsidR="00D16494">
        <w:fldChar w:fldCharType="end"/>
      </w:r>
      <w:r w:rsidRPr="00921020">
        <w:t>;</w:t>
      </w:r>
    </w:p>
    <w:p w14:paraId="5DC3EBD9" w14:textId="77777777" w:rsidR="00921020" w:rsidRPr="00921020" w:rsidRDefault="00921020">
      <w:pPr>
        <w:pStyle w:val="ConditionLevel2"/>
        <w:numPr>
          <w:ilvl w:val="0"/>
          <w:numId w:val="61"/>
        </w:numPr>
      </w:pPr>
      <w:bookmarkStart w:id="494" w:name="_Ref24457320"/>
      <w:r w:rsidRPr="00921020">
        <w:t>details of how the persons covered by the licence (for that type of dealing) will be informed of licence conditions applicable to them and how they will be trained to safely conduct the dealings;</w:t>
      </w:r>
      <w:bookmarkEnd w:id="494"/>
    </w:p>
    <w:p w14:paraId="403BCE28" w14:textId="77777777" w:rsidR="00921020" w:rsidRPr="00921020" w:rsidRDefault="00921020">
      <w:pPr>
        <w:pStyle w:val="ConditionLevel2"/>
        <w:numPr>
          <w:ilvl w:val="0"/>
          <w:numId w:val="61"/>
        </w:numPr>
      </w:pPr>
      <w:r w:rsidRPr="00921020">
        <w:t xml:space="preserve">the person(s) or class of persons administering the GMO; </w:t>
      </w:r>
    </w:p>
    <w:p w14:paraId="5160A4B4" w14:textId="77777777" w:rsidR="00921020" w:rsidRPr="00921020" w:rsidRDefault="00921020">
      <w:pPr>
        <w:pStyle w:val="ConditionLevel2"/>
        <w:numPr>
          <w:ilvl w:val="0"/>
          <w:numId w:val="61"/>
        </w:numPr>
      </w:pPr>
      <w:r w:rsidRPr="00921020">
        <w:t>where, within the site, the GMO is expected to be administered;</w:t>
      </w:r>
    </w:p>
    <w:p w14:paraId="039B74DF" w14:textId="77777777" w:rsidR="00921020" w:rsidRPr="00921020" w:rsidRDefault="00921020">
      <w:pPr>
        <w:pStyle w:val="ConditionLevel2"/>
        <w:numPr>
          <w:ilvl w:val="0"/>
          <w:numId w:val="61"/>
        </w:numPr>
      </w:pPr>
      <w:r w:rsidRPr="00921020">
        <w:t>the expected date of first administration; and</w:t>
      </w:r>
    </w:p>
    <w:p w14:paraId="7DDF3C91" w14:textId="37D2C152" w:rsidR="00921020" w:rsidRPr="00921020" w:rsidRDefault="00921020">
      <w:pPr>
        <w:pStyle w:val="ConditionLevel2"/>
        <w:numPr>
          <w:ilvl w:val="0"/>
          <w:numId w:val="61"/>
        </w:numPr>
      </w:pPr>
      <w:r w:rsidRPr="00921020">
        <w:t xml:space="preserve">how compliance with Condition </w:t>
      </w:r>
      <w:r w:rsidRPr="00921020">
        <w:fldChar w:fldCharType="begin"/>
      </w:r>
      <w:r w:rsidRPr="00921020">
        <w:instrText xml:space="preserve"> REF _Ref48723783 \r \h  \* MERGEFORMAT </w:instrText>
      </w:r>
      <w:r w:rsidRPr="00921020">
        <w:fldChar w:fldCharType="separate"/>
      </w:r>
      <w:r w:rsidR="008453F1">
        <w:t>31</w:t>
      </w:r>
      <w:r w:rsidRPr="00921020">
        <w:fldChar w:fldCharType="end"/>
      </w:r>
      <w:r w:rsidRPr="00921020">
        <w:t xml:space="preserve"> will be achieved in relation to preparation of participant Samples for analysis subsequent to administering the GMO.</w:t>
      </w:r>
    </w:p>
    <w:p w14:paraId="7823714C" w14:textId="77777777" w:rsidR="00921020" w:rsidRPr="00921020" w:rsidRDefault="00921020" w:rsidP="0073442F">
      <w:pPr>
        <w:pStyle w:val="Notes"/>
        <w:shd w:val="clear" w:color="auto" w:fill="D9D9D9" w:themeFill="background1" w:themeFillShade="D9"/>
        <w:rPr>
          <w:rFonts w:asciiTheme="minorHAnsi" w:hAnsiTheme="minorHAnsi" w:cstheme="minorHAnsi"/>
          <w:szCs w:val="22"/>
        </w:rPr>
      </w:pPr>
      <w:r w:rsidRPr="00921020">
        <w:rPr>
          <w:rFonts w:asciiTheme="minorHAnsi" w:hAnsiTheme="minorHAnsi" w:cstheme="minorHAnsi"/>
          <w:szCs w:val="22"/>
        </w:rPr>
        <w:t>Note: For the purpose of finding out whether the Act has been complied with, an OGTR inspector may, if entry is at a reasonable time, enter a facility occupied by the licence holder or a person covered by the licence and exercise monitoring powers.</w:t>
      </w:r>
    </w:p>
    <w:p w14:paraId="3BEC60C5" w14:textId="6D74CD33" w:rsidR="006F4134" w:rsidRPr="00921020" w:rsidRDefault="007F616D" w:rsidP="006F4134">
      <w:pPr>
        <w:pStyle w:val="RARMPnumberedparagraphs"/>
      </w:pPr>
      <w:bookmarkStart w:id="495" w:name="_Ref211948756"/>
      <w:r>
        <w:t>For each Clinical trial site</w:t>
      </w:r>
      <w:r w:rsidR="006F4134">
        <w:t>, t</w:t>
      </w:r>
      <w:r w:rsidR="00921020" w:rsidRPr="00921020">
        <w:t xml:space="preserve">he licence holder must notify the Regulator, in writing, of the </w:t>
      </w:r>
      <w:r w:rsidR="006F4134">
        <w:t>end of the clinical trial, no later than 30 days</w:t>
      </w:r>
      <w:r w:rsidR="006F4134" w:rsidRPr="00921020">
        <w:t>:</w:t>
      </w:r>
      <w:bookmarkEnd w:id="495"/>
    </w:p>
    <w:p w14:paraId="76492B2C" w14:textId="64A341D7" w:rsidR="006F4134" w:rsidRPr="00F60017" w:rsidRDefault="002C4E5A">
      <w:pPr>
        <w:pStyle w:val="ConditionLevel2"/>
        <w:numPr>
          <w:ilvl w:val="0"/>
          <w:numId w:val="68"/>
        </w:numPr>
      </w:pPr>
      <w:bookmarkStart w:id="496" w:name="_Ref211949048"/>
      <w:r>
        <w:t xml:space="preserve">the </w:t>
      </w:r>
      <w:r w:rsidR="006F4134">
        <w:t>final dose being administered</w:t>
      </w:r>
      <w:r w:rsidR="006F4134" w:rsidRPr="00F60017">
        <w:t>;</w:t>
      </w:r>
      <w:r w:rsidR="006F4134">
        <w:t xml:space="preserve"> or</w:t>
      </w:r>
      <w:bookmarkEnd w:id="496"/>
    </w:p>
    <w:p w14:paraId="02BE5CBC" w14:textId="374BABC2" w:rsidR="00921020" w:rsidRPr="006F4134" w:rsidRDefault="002C4E5A">
      <w:pPr>
        <w:pStyle w:val="ConditionLevel2"/>
        <w:numPr>
          <w:ilvl w:val="0"/>
          <w:numId w:val="47"/>
        </w:numPr>
      </w:pPr>
      <w:bookmarkStart w:id="497" w:name="_Ref211949050"/>
      <w:r>
        <w:t xml:space="preserve">the </w:t>
      </w:r>
      <w:r w:rsidR="006F4134">
        <w:t>decision that no further participants will be treated at the site.</w:t>
      </w:r>
      <w:bookmarkEnd w:id="497"/>
      <w:r w:rsidR="006F4134" w:rsidRPr="00921020">
        <w:t xml:space="preserve"> </w:t>
      </w:r>
    </w:p>
    <w:p w14:paraId="5BF84FF8" w14:textId="77777777" w:rsidR="00921020" w:rsidRPr="00921020" w:rsidRDefault="00921020" w:rsidP="00756559">
      <w:pPr>
        <w:pStyle w:val="RARMPnumberedparagraphs"/>
      </w:pPr>
      <w:bookmarkStart w:id="498" w:name="_Ref29290354"/>
      <w:bookmarkEnd w:id="492"/>
      <w:r w:rsidRPr="00921020">
        <w:t>The licence holder must inform the Regulator as soon as reasonably possible:</w:t>
      </w:r>
      <w:bookmarkEnd w:id="498"/>
    </w:p>
    <w:p w14:paraId="61DA7A37" w14:textId="1F628A36" w:rsidR="00921020" w:rsidRPr="008C258E" w:rsidRDefault="00921020">
      <w:pPr>
        <w:pStyle w:val="ConditionLevel2"/>
        <w:numPr>
          <w:ilvl w:val="0"/>
          <w:numId w:val="77"/>
        </w:numPr>
      </w:pPr>
      <w:bookmarkStart w:id="499" w:name="_Ref33203034"/>
      <w:r w:rsidRPr="008C258E">
        <w:t>i</w:t>
      </w:r>
      <w:r w:rsidR="006F4134" w:rsidRPr="008C258E">
        <w:t>n the event of a</w:t>
      </w:r>
      <w:r w:rsidRPr="008C258E">
        <w:t xml:space="preserve"> loss or spill of the GMO; </w:t>
      </w:r>
      <w:bookmarkEnd w:id="499"/>
    </w:p>
    <w:p w14:paraId="158F6A1F" w14:textId="77F5C271" w:rsidR="00921020" w:rsidRPr="00921020" w:rsidRDefault="006F4134">
      <w:pPr>
        <w:pStyle w:val="ConditionLevel2"/>
        <w:numPr>
          <w:ilvl w:val="0"/>
          <w:numId w:val="47"/>
        </w:numPr>
      </w:pPr>
      <w:bookmarkStart w:id="500" w:name="_Ref33203035"/>
      <w:r>
        <w:t xml:space="preserve">in the event of </w:t>
      </w:r>
      <w:r w:rsidR="00921020" w:rsidRPr="00921020">
        <w:t>the exposure of a person other than a trial participant to the GMO</w:t>
      </w:r>
      <w:r w:rsidR="00607E13">
        <w:t xml:space="preserve"> via oral ingestion</w:t>
      </w:r>
      <w:r w:rsidR="00921020" w:rsidRPr="00921020">
        <w:t>; and</w:t>
      </w:r>
      <w:bookmarkEnd w:id="500"/>
    </w:p>
    <w:p w14:paraId="39E6EE72" w14:textId="45ABFD61" w:rsidR="00921020" w:rsidRPr="00921020" w:rsidRDefault="00921020">
      <w:pPr>
        <w:pStyle w:val="ConditionLevel2"/>
        <w:numPr>
          <w:ilvl w:val="0"/>
          <w:numId w:val="47"/>
        </w:numPr>
      </w:pPr>
      <w:bookmarkStart w:id="501" w:name="_Ref46934464"/>
      <w:r w:rsidRPr="00921020">
        <w:t>if a trial participant has not followed the procedures described in the instructions provided by the licence holder.</w:t>
      </w:r>
      <w:bookmarkEnd w:id="501"/>
    </w:p>
    <w:p w14:paraId="6B565451" w14:textId="77777777" w:rsidR="00921020" w:rsidRPr="00921020" w:rsidRDefault="00921020" w:rsidP="00756559">
      <w:pPr>
        <w:pStyle w:val="RARMPnumberedparagraphs"/>
      </w:pPr>
      <w:bookmarkStart w:id="502" w:name="_Ref32923470"/>
      <w:r w:rsidRPr="00921020">
        <w:t>Upon request from the Regulator, the licence holder must provide any signed records or documentation collected under a condition of this licence, within a time period stipulated by the Regulator.</w:t>
      </w:r>
      <w:bookmarkEnd w:id="502"/>
    </w:p>
    <w:p w14:paraId="7A1DC243" w14:textId="77777777" w:rsidR="00783CF2" w:rsidRDefault="00783CF2" w:rsidP="00921020">
      <w:pPr>
        <w:rPr>
          <w:rFonts w:cs="Arial"/>
        </w:rPr>
        <w:sectPr w:rsidR="00783CF2" w:rsidSect="00263EE3">
          <w:headerReference w:type="even" r:id="rId45"/>
          <w:footerReference w:type="even" r:id="rId46"/>
          <w:footerReference w:type="default" r:id="rId47"/>
          <w:headerReference w:type="first" r:id="rId48"/>
          <w:footerReference w:type="first" r:id="rId49"/>
          <w:pgSz w:w="11906" w:h="16838" w:code="9"/>
          <w:pgMar w:top="1247" w:right="1134" w:bottom="1247" w:left="1247" w:header="680" w:footer="510" w:gutter="0"/>
          <w:cols w:space="708"/>
          <w:docGrid w:linePitch="326"/>
        </w:sectPr>
      </w:pPr>
    </w:p>
    <w:p w14:paraId="5BC08E9E" w14:textId="77777777" w:rsidR="00921020" w:rsidRPr="00595BE6" w:rsidRDefault="00921020" w:rsidP="00115B62">
      <w:pPr>
        <w:pStyle w:val="Head2-Subheading"/>
      </w:pPr>
      <w:bookmarkStart w:id="503" w:name="_Toc214523907"/>
      <w:r w:rsidRPr="00115B62">
        <w:lastRenderedPageBreak/>
        <w:t>Attachment</w:t>
      </w:r>
      <w:r w:rsidRPr="00595BE6">
        <w:t> A</w:t>
      </w:r>
      <w:bookmarkEnd w:id="503"/>
    </w:p>
    <w:p w14:paraId="052C300C" w14:textId="73DFF175" w:rsidR="00921020" w:rsidRPr="0015131A" w:rsidRDefault="00921020" w:rsidP="00921020">
      <w:pPr>
        <w:tabs>
          <w:tab w:val="left" w:pos="90"/>
          <w:tab w:val="left" w:pos="2040"/>
          <w:tab w:val="left" w:pos="4975"/>
          <w:tab w:val="left" w:pos="6812"/>
        </w:tabs>
        <w:rPr>
          <w:b/>
          <w:bCs/>
          <w:szCs w:val="22"/>
        </w:rPr>
      </w:pPr>
      <w:r w:rsidRPr="0015131A">
        <w:rPr>
          <w:b/>
          <w:bCs/>
          <w:szCs w:val="22"/>
        </w:rPr>
        <w:t xml:space="preserve">DIR No: </w:t>
      </w:r>
      <w:r w:rsidR="006F4134">
        <w:rPr>
          <w:b/>
          <w:bCs/>
          <w:szCs w:val="22"/>
        </w:rPr>
        <w:t>2</w:t>
      </w:r>
      <w:r w:rsidR="00EF4D33">
        <w:rPr>
          <w:b/>
          <w:bCs/>
          <w:szCs w:val="22"/>
        </w:rPr>
        <w:t>21</w:t>
      </w:r>
    </w:p>
    <w:p w14:paraId="0B3BFE60" w14:textId="6ED649E6" w:rsidR="00921020" w:rsidRPr="0015131A" w:rsidRDefault="00921020" w:rsidP="00921020">
      <w:pPr>
        <w:tabs>
          <w:tab w:val="left" w:pos="2835"/>
        </w:tabs>
        <w:ind w:left="2835" w:hanging="2835"/>
        <w:rPr>
          <w:bCs/>
          <w:szCs w:val="22"/>
        </w:rPr>
      </w:pPr>
      <w:r w:rsidRPr="0015131A">
        <w:rPr>
          <w:b/>
          <w:bCs/>
          <w:szCs w:val="22"/>
        </w:rPr>
        <w:t>Full Title:</w:t>
      </w:r>
      <w:r w:rsidRPr="0015131A">
        <w:rPr>
          <w:szCs w:val="22"/>
        </w:rPr>
        <w:t xml:space="preserve"> </w:t>
      </w:r>
      <w:r w:rsidRPr="0015131A">
        <w:rPr>
          <w:szCs w:val="22"/>
        </w:rPr>
        <w:tab/>
        <w:t xml:space="preserve">Clinical trial with a genetically modified </w:t>
      </w:r>
      <w:r w:rsidR="00EF4D33" w:rsidRPr="00EF4D33">
        <w:rPr>
          <w:i/>
          <w:iCs/>
          <w:szCs w:val="22"/>
        </w:rPr>
        <w:t>E. coli</w:t>
      </w:r>
      <w:r w:rsidRPr="0015131A">
        <w:rPr>
          <w:szCs w:val="22"/>
        </w:rPr>
        <w:t xml:space="preserve"> </w:t>
      </w:r>
      <w:r w:rsidR="006F4134">
        <w:rPr>
          <w:szCs w:val="22"/>
        </w:rPr>
        <w:t xml:space="preserve">for the treatment of </w:t>
      </w:r>
      <w:r w:rsidR="00EF4D33">
        <w:rPr>
          <w:szCs w:val="22"/>
        </w:rPr>
        <w:t>ulcerative colitis</w:t>
      </w:r>
    </w:p>
    <w:p w14:paraId="179A5D54" w14:textId="26BA6D07" w:rsidR="00921020" w:rsidRPr="00214938" w:rsidRDefault="001E78FD" w:rsidP="00921020">
      <w:pPr>
        <w:ind w:left="2835" w:hanging="2835"/>
        <w:rPr>
          <w:b/>
          <w:bCs/>
          <w:szCs w:val="22"/>
        </w:rPr>
      </w:pPr>
      <w:r w:rsidRPr="00214938">
        <w:rPr>
          <w:b/>
          <w:bCs/>
          <w:szCs w:val="22"/>
        </w:rPr>
        <w:t>Licence holder</w:t>
      </w:r>
    </w:p>
    <w:p w14:paraId="17FB18B0" w14:textId="3B5A74ED" w:rsidR="00921020" w:rsidRPr="0015131A" w:rsidRDefault="00EF4D33" w:rsidP="00921020">
      <w:pPr>
        <w:tabs>
          <w:tab w:val="left" w:pos="2835"/>
        </w:tabs>
        <w:spacing w:before="0" w:after="0"/>
        <w:ind w:left="2835" w:hanging="2835"/>
        <w:rPr>
          <w:szCs w:val="22"/>
        </w:rPr>
      </w:pPr>
      <w:r>
        <w:rPr>
          <w:szCs w:val="22"/>
        </w:rPr>
        <w:t>Melius MicroBiomics</w:t>
      </w:r>
      <w:r w:rsidR="00921020" w:rsidRPr="0015131A">
        <w:rPr>
          <w:szCs w:val="22"/>
        </w:rPr>
        <w:t xml:space="preserve"> Pty Ltd</w:t>
      </w:r>
    </w:p>
    <w:p w14:paraId="7EECD9F8" w14:textId="7547F6B1" w:rsidR="00921020" w:rsidRPr="0015131A" w:rsidRDefault="00921020" w:rsidP="002C4E5A">
      <w:pPr>
        <w:tabs>
          <w:tab w:val="left" w:pos="2835"/>
        </w:tabs>
        <w:spacing w:before="0" w:after="0"/>
        <w:ind w:left="2835" w:hanging="2835"/>
        <w:rPr>
          <w:szCs w:val="22"/>
        </w:rPr>
      </w:pPr>
      <w:r w:rsidRPr="0015131A">
        <w:rPr>
          <w:szCs w:val="22"/>
        </w:rPr>
        <w:tab/>
      </w:r>
    </w:p>
    <w:p w14:paraId="3052DE4A" w14:textId="77777777" w:rsidR="00921020" w:rsidRPr="000D2EB7" w:rsidRDefault="00921020" w:rsidP="00921020">
      <w:pPr>
        <w:tabs>
          <w:tab w:val="left" w:pos="2835"/>
        </w:tabs>
        <w:ind w:left="2835" w:hanging="2835"/>
        <w:rPr>
          <w:b/>
          <w:szCs w:val="22"/>
          <w:u w:val="single"/>
        </w:rPr>
      </w:pPr>
      <w:r w:rsidRPr="000D2EB7">
        <w:rPr>
          <w:b/>
          <w:szCs w:val="22"/>
          <w:u w:val="single"/>
        </w:rPr>
        <w:t>GMO Description</w:t>
      </w:r>
    </w:p>
    <w:p w14:paraId="76268F00" w14:textId="77777777" w:rsidR="00921020" w:rsidRPr="0015131A" w:rsidRDefault="00921020" w:rsidP="00921020">
      <w:pPr>
        <w:tabs>
          <w:tab w:val="left" w:pos="0"/>
        </w:tabs>
        <w:rPr>
          <w:b/>
          <w:bCs/>
          <w:szCs w:val="22"/>
        </w:rPr>
      </w:pPr>
      <w:r w:rsidRPr="000D2EB7">
        <w:rPr>
          <w:b/>
          <w:bCs/>
          <w:szCs w:val="22"/>
        </w:rPr>
        <w:t xml:space="preserve">GMOs </w:t>
      </w:r>
      <w:r w:rsidRPr="0015131A">
        <w:rPr>
          <w:b/>
          <w:bCs/>
          <w:szCs w:val="22"/>
        </w:rPr>
        <w:t>covered by this licence:</w:t>
      </w:r>
    </w:p>
    <w:p w14:paraId="0DBB57F9" w14:textId="69CFE800" w:rsidR="00EF4D33" w:rsidRDefault="00EF4D33" w:rsidP="00921020">
      <w:pPr>
        <w:tabs>
          <w:tab w:val="left" w:pos="90"/>
        </w:tabs>
        <w:rPr>
          <w:iCs/>
          <w:szCs w:val="22"/>
        </w:rPr>
      </w:pPr>
      <w:r w:rsidRPr="00EF4D33">
        <w:rPr>
          <w:i/>
          <w:szCs w:val="22"/>
        </w:rPr>
        <w:t>Escherichia coli</w:t>
      </w:r>
      <w:r>
        <w:rPr>
          <w:iCs/>
          <w:szCs w:val="22"/>
        </w:rPr>
        <w:t xml:space="preserve"> NIssle strain 1917 </w:t>
      </w:r>
      <w:r w:rsidR="00921020" w:rsidRPr="0015131A">
        <w:rPr>
          <w:iCs/>
          <w:szCs w:val="22"/>
        </w:rPr>
        <w:t xml:space="preserve">modified by </w:t>
      </w:r>
      <w:r>
        <w:rPr>
          <w:iCs/>
          <w:szCs w:val="22"/>
        </w:rPr>
        <w:t>the insertion of the tetrathionate reductase (</w:t>
      </w:r>
      <w:r w:rsidRPr="00EF4D33">
        <w:rPr>
          <w:i/>
          <w:szCs w:val="22"/>
        </w:rPr>
        <w:t>ttr</w:t>
      </w:r>
      <w:r>
        <w:rPr>
          <w:iCs/>
          <w:szCs w:val="22"/>
        </w:rPr>
        <w:t xml:space="preserve">) operon from </w:t>
      </w:r>
      <w:r w:rsidRPr="00EF4D33">
        <w:rPr>
          <w:i/>
          <w:szCs w:val="22"/>
        </w:rPr>
        <w:t>Salmonella enterica</w:t>
      </w:r>
      <w:r>
        <w:rPr>
          <w:iCs/>
          <w:szCs w:val="22"/>
        </w:rPr>
        <w:t xml:space="preserve"> Typhimurium and deletion of 2 genes.</w:t>
      </w:r>
    </w:p>
    <w:p w14:paraId="4A19DE77" w14:textId="77777777" w:rsidR="00921020" w:rsidRPr="0015131A" w:rsidRDefault="00921020" w:rsidP="00921020">
      <w:pPr>
        <w:tabs>
          <w:tab w:val="left" w:pos="90"/>
        </w:tabs>
        <w:rPr>
          <w:b/>
          <w:bCs/>
          <w:szCs w:val="22"/>
        </w:rPr>
      </w:pPr>
      <w:r w:rsidRPr="0015131A">
        <w:rPr>
          <w:b/>
          <w:bCs/>
          <w:szCs w:val="22"/>
        </w:rPr>
        <w:t>Parent Organisms:</w:t>
      </w:r>
    </w:p>
    <w:p w14:paraId="5D785033" w14:textId="4FB4A2F2" w:rsidR="00921020" w:rsidRPr="00053CAF" w:rsidRDefault="00921020" w:rsidP="00921020">
      <w:pPr>
        <w:tabs>
          <w:tab w:val="left" w:pos="90"/>
        </w:tabs>
        <w:ind w:left="2835" w:hanging="2835"/>
        <w:rPr>
          <w:szCs w:val="22"/>
        </w:rPr>
      </w:pPr>
      <w:r w:rsidRPr="00053CAF">
        <w:rPr>
          <w:szCs w:val="22"/>
        </w:rPr>
        <w:t>Common Name:</w:t>
      </w:r>
      <w:r w:rsidRPr="00053CAF">
        <w:rPr>
          <w:szCs w:val="22"/>
        </w:rPr>
        <w:tab/>
      </w:r>
      <w:r w:rsidR="00EF4D33" w:rsidRPr="00053CAF">
        <w:rPr>
          <w:i/>
          <w:szCs w:val="22"/>
        </w:rPr>
        <w:t>Escherichia coli</w:t>
      </w:r>
    </w:p>
    <w:p w14:paraId="6BA98D9D" w14:textId="29C55841" w:rsidR="00921020" w:rsidRPr="00EF4D33" w:rsidRDefault="00921020" w:rsidP="00921020">
      <w:pPr>
        <w:tabs>
          <w:tab w:val="left" w:pos="90"/>
        </w:tabs>
        <w:ind w:left="2835" w:hanging="2835"/>
        <w:rPr>
          <w:iCs/>
          <w:szCs w:val="22"/>
          <w:lang w:val="it-IT"/>
        </w:rPr>
      </w:pPr>
      <w:r w:rsidRPr="00EF4D33">
        <w:rPr>
          <w:szCs w:val="22"/>
          <w:lang w:val="it-IT"/>
        </w:rPr>
        <w:t>Scientific Name:</w:t>
      </w:r>
      <w:r w:rsidRPr="00EF4D33">
        <w:rPr>
          <w:szCs w:val="22"/>
          <w:lang w:val="it-IT"/>
        </w:rPr>
        <w:tab/>
      </w:r>
      <w:r w:rsidR="00EF4D33" w:rsidRPr="00EF4D33">
        <w:rPr>
          <w:i/>
          <w:szCs w:val="22"/>
          <w:lang w:val="it-IT"/>
        </w:rPr>
        <w:t>Escherichia coli</w:t>
      </w:r>
      <w:r w:rsidR="00EF4D33" w:rsidRPr="00EF4D33">
        <w:rPr>
          <w:iCs/>
          <w:szCs w:val="22"/>
          <w:lang w:val="it-IT"/>
        </w:rPr>
        <w:t xml:space="preserve"> Nissle str</w:t>
      </w:r>
      <w:r w:rsidR="00EF4D33">
        <w:rPr>
          <w:iCs/>
          <w:szCs w:val="22"/>
          <w:lang w:val="it-IT"/>
        </w:rPr>
        <w:t>ain 1917</w:t>
      </w:r>
    </w:p>
    <w:p w14:paraId="62AABF1D" w14:textId="77777777" w:rsidR="00921020" w:rsidRPr="00A867D8" w:rsidRDefault="00921020" w:rsidP="00921020">
      <w:pPr>
        <w:tabs>
          <w:tab w:val="left" w:pos="90"/>
        </w:tabs>
        <w:ind w:left="2835" w:hanging="2835"/>
        <w:rPr>
          <w:b/>
          <w:bCs/>
          <w:szCs w:val="22"/>
        </w:rPr>
      </w:pPr>
      <w:r w:rsidRPr="00A867D8">
        <w:rPr>
          <w:b/>
          <w:bCs/>
          <w:szCs w:val="22"/>
        </w:rPr>
        <w:t>Modified traits:</w:t>
      </w:r>
    </w:p>
    <w:p w14:paraId="4B7297C6" w14:textId="51E54B9E" w:rsidR="00921020" w:rsidRPr="009722D0" w:rsidRDefault="00921020" w:rsidP="00921020">
      <w:pPr>
        <w:ind w:left="2835" w:hanging="2835"/>
        <w:rPr>
          <w:szCs w:val="22"/>
        </w:rPr>
      </w:pPr>
      <w:r w:rsidRPr="00A867D8">
        <w:rPr>
          <w:szCs w:val="22"/>
        </w:rPr>
        <w:t>Categories:</w:t>
      </w:r>
      <w:r w:rsidRPr="00A867D8">
        <w:rPr>
          <w:szCs w:val="22"/>
        </w:rPr>
        <w:tab/>
      </w:r>
      <w:r w:rsidR="00E8702A">
        <w:t>Human therapeutic</w:t>
      </w:r>
    </w:p>
    <w:p w14:paraId="0635516A" w14:textId="00536089" w:rsidR="00921020" w:rsidRPr="009722D0" w:rsidRDefault="00921020" w:rsidP="00987510">
      <w:pPr>
        <w:tabs>
          <w:tab w:val="left" w:pos="2835"/>
          <w:tab w:val="left" w:pos="4975"/>
          <w:tab w:val="left" w:pos="6812"/>
        </w:tabs>
        <w:ind w:left="2835" w:hanging="2835"/>
        <w:rPr>
          <w:szCs w:val="22"/>
        </w:rPr>
      </w:pPr>
      <w:r w:rsidRPr="009722D0">
        <w:rPr>
          <w:szCs w:val="22"/>
        </w:rPr>
        <w:t>Description:</w:t>
      </w:r>
      <w:r w:rsidRPr="009722D0">
        <w:rPr>
          <w:szCs w:val="22"/>
        </w:rPr>
        <w:tab/>
        <w:t>The GMO</w:t>
      </w:r>
      <w:r w:rsidR="00A7622D">
        <w:rPr>
          <w:szCs w:val="22"/>
        </w:rPr>
        <w:t xml:space="preserve"> </w:t>
      </w:r>
      <w:r w:rsidRPr="009722D0">
        <w:rPr>
          <w:szCs w:val="22"/>
        </w:rPr>
        <w:t>is</w:t>
      </w:r>
      <w:r w:rsidR="00987510">
        <w:rPr>
          <w:szCs w:val="22"/>
        </w:rPr>
        <w:t xml:space="preserve"> a probiotic strain that has been modified to increase its capability of colonising the gut in inflammatory conditions typical of patients with ulcerative colitis. </w:t>
      </w:r>
      <w:r w:rsidRPr="009722D0">
        <w:rPr>
          <w:szCs w:val="22"/>
        </w:rPr>
        <w:t xml:space="preserve">It </w:t>
      </w:r>
      <w:r w:rsidR="00987510">
        <w:rPr>
          <w:szCs w:val="22"/>
        </w:rPr>
        <w:t xml:space="preserve">also </w:t>
      </w:r>
      <w:r w:rsidRPr="009722D0">
        <w:rPr>
          <w:szCs w:val="22"/>
        </w:rPr>
        <w:t xml:space="preserve">has been modified </w:t>
      </w:r>
      <w:r w:rsidR="00987510">
        <w:rPr>
          <w:szCs w:val="22"/>
        </w:rPr>
        <w:t xml:space="preserve">by the deletion of 2 genes that reduce its ability to survive outside the gut and </w:t>
      </w:r>
      <w:r w:rsidR="00024804">
        <w:rPr>
          <w:szCs w:val="22"/>
        </w:rPr>
        <w:t xml:space="preserve">potentially </w:t>
      </w:r>
      <w:r w:rsidR="00631EA8">
        <w:rPr>
          <w:szCs w:val="22"/>
        </w:rPr>
        <w:t>reducing</w:t>
      </w:r>
      <w:r w:rsidR="00024804">
        <w:rPr>
          <w:szCs w:val="22"/>
        </w:rPr>
        <w:t xml:space="preserve"> </w:t>
      </w:r>
      <w:r w:rsidR="00987510">
        <w:rPr>
          <w:szCs w:val="22"/>
        </w:rPr>
        <w:t xml:space="preserve">its ability to colonise a healthy gut. </w:t>
      </w:r>
      <w:r w:rsidRPr="009722D0">
        <w:rPr>
          <w:szCs w:val="22"/>
        </w:rPr>
        <w:t>Modified genes and regulatory sequences are listed in Table 1.</w:t>
      </w:r>
    </w:p>
    <w:p w14:paraId="72CB34F9" w14:textId="5B7B7F5F" w:rsidR="00921020" w:rsidRDefault="00921020">
      <w:pPr>
        <w:spacing w:before="0" w:after="0"/>
        <w:rPr>
          <w:i/>
          <w:iCs/>
          <w:color w:val="1F497D" w:themeColor="text2"/>
          <w:sz w:val="18"/>
          <w:szCs w:val="18"/>
        </w:rPr>
      </w:pPr>
    </w:p>
    <w:p w14:paraId="4680F1C0" w14:textId="40E380A6" w:rsidR="00921020" w:rsidRPr="00921020" w:rsidRDefault="00921020" w:rsidP="00921020">
      <w:pPr>
        <w:pStyle w:val="Caption"/>
        <w:rPr>
          <w:b/>
          <w:i w:val="0"/>
          <w:color w:val="auto"/>
          <w:sz w:val="24"/>
          <w:szCs w:val="24"/>
        </w:rPr>
      </w:pPr>
      <w:r w:rsidRPr="00921020">
        <w:rPr>
          <w:b/>
          <w:i w:val="0"/>
          <w:color w:val="auto"/>
          <w:sz w:val="24"/>
          <w:szCs w:val="24"/>
        </w:rPr>
        <w:t xml:space="preserve">Table 1. </w:t>
      </w:r>
      <w:r w:rsidRPr="00921020">
        <w:rPr>
          <w:b/>
          <w:i w:val="0"/>
          <w:color w:val="auto"/>
          <w:sz w:val="24"/>
          <w:szCs w:val="24"/>
        </w:rPr>
        <w:tab/>
        <w:t>Nucleic acid responsible for conferring the modified traits</w:t>
      </w:r>
    </w:p>
    <w:tbl>
      <w:tblPr>
        <w:tblStyle w:val="TableGrid"/>
        <w:tblW w:w="0" w:type="auto"/>
        <w:tblLook w:val="04A0" w:firstRow="1" w:lastRow="0" w:firstColumn="1" w:lastColumn="0" w:noHBand="0" w:noVBand="1"/>
        <w:tblCaption w:val="Nucleic acid responsible for conferring the modified traits"/>
        <w:tblDescription w:val="Description of genetic modifications of genetically modified organism number 1, CodaVax vaccine, including the source, identity, function and modification of the nucleic acid responsible for conferring the modified traits."/>
      </w:tblPr>
      <w:tblGrid>
        <w:gridCol w:w="1518"/>
        <w:gridCol w:w="7545"/>
      </w:tblGrid>
      <w:tr w:rsidR="00CC09B9" w:rsidRPr="00CC09B9" w14:paraId="4182FD10" w14:textId="77777777" w:rsidTr="00263EE3">
        <w:tc>
          <w:tcPr>
            <w:tcW w:w="1525" w:type="dxa"/>
          </w:tcPr>
          <w:p w14:paraId="5BC72CF6" w14:textId="77777777" w:rsidR="00921020" w:rsidRPr="00CC09B9" w:rsidRDefault="00921020" w:rsidP="00263EE3">
            <w:pPr>
              <w:keepNext/>
              <w:spacing w:before="60"/>
              <w:rPr>
                <w:rFonts w:asciiTheme="minorHAnsi" w:hAnsiTheme="minorHAnsi" w:cstheme="minorHAnsi"/>
                <w:color w:val="000000" w:themeColor="text1"/>
                <w:szCs w:val="22"/>
                <w:lang w:val="pt-BR"/>
              </w:rPr>
            </w:pPr>
            <w:r w:rsidRPr="00CC09B9">
              <w:rPr>
                <w:rFonts w:asciiTheme="minorHAnsi" w:hAnsiTheme="minorHAnsi" w:cstheme="minorHAnsi"/>
                <w:color w:val="000000" w:themeColor="text1"/>
                <w:szCs w:val="22"/>
                <w:lang w:val="pt-BR"/>
              </w:rPr>
              <w:t>Identity and modifications</w:t>
            </w:r>
          </w:p>
        </w:tc>
        <w:tc>
          <w:tcPr>
            <w:tcW w:w="7990" w:type="dxa"/>
          </w:tcPr>
          <w:p w14:paraId="657A8DDF" w14:textId="600596B8" w:rsidR="00053CAF" w:rsidRPr="00CC09B9" w:rsidRDefault="00CC09B9">
            <w:pPr>
              <w:pStyle w:val="RIGHTLIST"/>
              <w:widowControl w:val="0"/>
              <w:numPr>
                <w:ilvl w:val="0"/>
                <w:numId w:val="78"/>
              </w:numPr>
              <w:spacing w:before="60" w:after="60"/>
              <w:ind w:left="330" w:hanging="284"/>
              <w:rPr>
                <w:rFonts w:ascii="Calibri" w:hAnsi="Calibri"/>
                <w:color w:val="000000" w:themeColor="text1"/>
              </w:rPr>
            </w:pPr>
            <w:r w:rsidRPr="00371FE4">
              <w:rPr>
                <w:rFonts w:ascii="Calibri" w:hAnsi="Calibri"/>
              </w:rPr>
              <w:t>Insertion of</w:t>
            </w:r>
            <w:r>
              <w:rPr>
                <w:rFonts w:ascii="Calibri" w:hAnsi="Calibri"/>
              </w:rPr>
              <w:t xml:space="preserve"> 2 copies of</w:t>
            </w:r>
            <w:r w:rsidRPr="00CC09B9" w:rsidDel="00CC09B9">
              <w:rPr>
                <w:rFonts w:ascii="Calibri" w:hAnsi="Calibri"/>
                <w:color w:val="000000" w:themeColor="text1"/>
              </w:rPr>
              <w:t xml:space="preserve"> </w:t>
            </w:r>
            <w:r>
              <w:rPr>
                <w:rFonts w:ascii="Calibri" w:hAnsi="Calibri"/>
                <w:color w:val="000000" w:themeColor="text1"/>
              </w:rPr>
              <w:t xml:space="preserve">the </w:t>
            </w:r>
            <w:r w:rsidR="00053CAF" w:rsidRPr="00CC09B9">
              <w:rPr>
                <w:rFonts w:ascii="Calibri" w:hAnsi="Calibri"/>
                <w:color w:val="000000" w:themeColor="text1"/>
              </w:rPr>
              <w:t>tetrathionate reductase (</w:t>
            </w:r>
            <w:r w:rsidR="00053CAF" w:rsidRPr="00CC09B9">
              <w:rPr>
                <w:rFonts w:ascii="Calibri" w:hAnsi="Calibri"/>
                <w:i/>
                <w:iCs/>
                <w:color w:val="000000" w:themeColor="text1"/>
              </w:rPr>
              <w:t>ttr</w:t>
            </w:r>
            <w:r w:rsidR="00053CAF" w:rsidRPr="00CC09B9">
              <w:rPr>
                <w:rFonts w:ascii="Calibri" w:hAnsi="Calibri"/>
                <w:color w:val="000000" w:themeColor="text1"/>
              </w:rPr>
              <w:t xml:space="preserve">) </w:t>
            </w:r>
            <w:r w:rsidR="00024804" w:rsidRPr="00CC09B9">
              <w:rPr>
                <w:rFonts w:ascii="Calibri" w:hAnsi="Calibri"/>
                <w:color w:val="000000" w:themeColor="text1"/>
              </w:rPr>
              <w:t xml:space="preserve">operon </w:t>
            </w:r>
            <w:r w:rsidR="00053CAF" w:rsidRPr="00CC09B9">
              <w:rPr>
                <w:rFonts w:ascii="Calibri" w:hAnsi="Calibri"/>
                <w:color w:val="000000" w:themeColor="text1"/>
              </w:rPr>
              <w:t xml:space="preserve">from </w:t>
            </w:r>
            <w:r w:rsidR="00053CAF" w:rsidRPr="00CC09B9">
              <w:rPr>
                <w:rFonts w:ascii="Calibri" w:hAnsi="Calibri"/>
                <w:i/>
                <w:iCs/>
                <w:color w:val="000000" w:themeColor="text1"/>
              </w:rPr>
              <w:t>Salmonella enterica</w:t>
            </w:r>
          </w:p>
          <w:p w14:paraId="6A1EFAA8" w14:textId="5D6272B5" w:rsidR="00724183" w:rsidRPr="00CC09B9" w:rsidRDefault="00053CAF" w:rsidP="00CC09B9">
            <w:pPr>
              <w:pStyle w:val="RIGHTLIST"/>
              <w:widowControl w:val="0"/>
              <w:numPr>
                <w:ilvl w:val="0"/>
                <w:numId w:val="78"/>
              </w:numPr>
              <w:spacing w:before="60" w:after="60"/>
              <w:ind w:left="330" w:hanging="284"/>
              <w:rPr>
                <w:rFonts w:asciiTheme="minorHAnsi" w:hAnsiTheme="minorHAnsi" w:cstheme="minorHAnsi"/>
                <w:color w:val="000000" w:themeColor="text1"/>
                <w:lang w:val="pt-BR"/>
              </w:rPr>
            </w:pPr>
            <w:r w:rsidRPr="00CC09B9">
              <w:rPr>
                <w:rFonts w:ascii="Calibri" w:hAnsi="Calibri"/>
                <w:color w:val="000000" w:themeColor="text1"/>
              </w:rPr>
              <w:t xml:space="preserve">Deletion of 2 genes </w:t>
            </w:r>
            <w:r w:rsidR="004E33A8" w:rsidRPr="00CC09B9">
              <w:rPr>
                <w:rFonts w:ascii="Calibri" w:hAnsi="Calibri"/>
                <w:color w:val="000000" w:themeColor="text1"/>
              </w:rPr>
              <w:t xml:space="preserve">(Genes A and B) </w:t>
            </w:r>
            <w:r w:rsidRPr="00CC09B9">
              <w:rPr>
                <w:rFonts w:ascii="Calibri" w:hAnsi="Calibri"/>
                <w:color w:val="000000" w:themeColor="text1"/>
              </w:rPr>
              <w:t>from the parent organism</w:t>
            </w:r>
            <w:r w:rsidRPr="00CC09B9">
              <w:rPr>
                <w:rStyle w:val="FootnoteReference"/>
                <w:rFonts w:ascii="Calibri" w:hAnsi="Calibri"/>
                <w:color w:val="000000" w:themeColor="text1"/>
              </w:rPr>
              <w:footnoteReference w:id="4"/>
            </w:r>
            <w:r w:rsidRPr="00CC09B9">
              <w:rPr>
                <w:rFonts w:ascii="Calibri" w:hAnsi="Calibri"/>
                <w:iCs/>
                <w:color w:val="000000" w:themeColor="text1"/>
              </w:rPr>
              <w:t xml:space="preserve"> </w:t>
            </w:r>
          </w:p>
        </w:tc>
      </w:tr>
      <w:tr w:rsidR="00921020" w:rsidRPr="00921020" w14:paraId="23514B0F" w14:textId="77777777" w:rsidTr="00263EE3">
        <w:tc>
          <w:tcPr>
            <w:tcW w:w="1525" w:type="dxa"/>
          </w:tcPr>
          <w:p w14:paraId="59331638" w14:textId="77777777" w:rsidR="00921020" w:rsidRPr="00921020" w:rsidRDefault="00921020" w:rsidP="00263EE3">
            <w:pPr>
              <w:keepNext/>
              <w:spacing w:before="60"/>
              <w:rPr>
                <w:rFonts w:asciiTheme="minorHAnsi" w:hAnsiTheme="minorHAnsi" w:cstheme="minorHAnsi"/>
                <w:szCs w:val="22"/>
                <w:lang w:val="pt-BR"/>
              </w:rPr>
            </w:pPr>
            <w:r w:rsidRPr="00921020">
              <w:rPr>
                <w:rFonts w:asciiTheme="minorHAnsi" w:hAnsiTheme="minorHAnsi" w:cstheme="minorHAnsi"/>
                <w:szCs w:val="22"/>
                <w:lang w:val="pt-BR"/>
              </w:rPr>
              <w:t>Function</w:t>
            </w:r>
          </w:p>
        </w:tc>
        <w:tc>
          <w:tcPr>
            <w:tcW w:w="7990" w:type="dxa"/>
          </w:tcPr>
          <w:p w14:paraId="17E84028" w14:textId="2F135B4F" w:rsidR="00921020" w:rsidRPr="00CC09B9" w:rsidRDefault="00053CAF" w:rsidP="00CC09B9">
            <w:pPr>
              <w:pStyle w:val="RIGHTLIST"/>
              <w:widowControl w:val="0"/>
              <w:numPr>
                <w:ilvl w:val="0"/>
                <w:numId w:val="78"/>
              </w:numPr>
              <w:spacing w:before="60" w:after="60"/>
              <w:ind w:left="330" w:hanging="284"/>
              <w:rPr>
                <w:rFonts w:ascii="Calibri" w:hAnsi="Calibri"/>
                <w:color w:val="000000" w:themeColor="text1"/>
              </w:rPr>
            </w:pPr>
            <w:r w:rsidRPr="00CC09B9">
              <w:rPr>
                <w:rFonts w:ascii="Calibri" w:hAnsi="Calibri"/>
                <w:i/>
                <w:iCs/>
                <w:color w:val="000000" w:themeColor="text1"/>
              </w:rPr>
              <w:t>ttr</w:t>
            </w:r>
            <w:r w:rsidRPr="00CC09B9">
              <w:rPr>
                <w:rFonts w:ascii="Calibri" w:hAnsi="Calibri"/>
                <w:color w:val="000000" w:themeColor="text1"/>
              </w:rPr>
              <w:t xml:space="preserve"> operon – increased ability to colonise inflamed gut</w:t>
            </w:r>
          </w:p>
          <w:p w14:paraId="3EA9F033" w14:textId="2C5A78BA" w:rsidR="00053CAF" w:rsidRPr="00CC09B9" w:rsidRDefault="00053CAF" w:rsidP="00CC09B9">
            <w:pPr>
              <w:pStyle w:val="RIGHTLIST"/>
              <w:widowControl w:val="0"/>
              <w:numPr>
                <w:ilvl w:val="0"/>
                <w:numId w:val="78"/>
              </w:numPr>
              <w:spacing w:before="60" w:after="60"/>
              <w:ind w:left="330" w:hanging="284"/>
              <w:rPr>
                <w:rFonts w:ascii="Calibri" w:hAnsi="Calibri"/>
                <w:color w:val="000000" w:themeColor="text1"/>
              </w:rPr>
            </w:pPr>
            <w:r w:rsidRPr="00CC09B9">
              <w:rPr>
                <w:rFonts w:ascii="Calibri" w:hAnsi="Calibri"/>
                <w:color w:val="000000" w:themeColor="text1"/>
              </w:rPr>
              <w:t xml:space="preserve">Gene A – reduced </w:t>
            </w:r>
            <w:r w:rsidR="00214938" w:rsidRPr="00CC09B9">
              <w:rPr>
                <w:rFonts w:ascii="Calibri" w:hAnsi="Calibri"/>
                <w:color w:val="000000" w:themeColor="text1"/>
              </w:rPr>
              <w:t xml:space="preserve">survival </w:t>
            </w:r>
            <w:r w:rsidRPr="00CC09B9">
              <w:rPr>
                <w:rFonts w:ascii="Calibri" w:hAnsi="Calibri"/>
                <w:color w:val="000000" w:themeColor="text1"/>
              </w:rPr>
              <w:t>in the broader environment</w:t>
            </w:r>
          </w:p>
          <w:p w14:paraId="661DE118" w14:textId="79099A76" w:rsidR="00921020" w:rsidRPr="00053CAF" w:rsidRDefault="00053CAF" w:rsidP="00CC09B9">
            <w:pPr>
              <w:pStyle w:val="RIGHTLIST"/>
              <w:widowControl w:val="0"/>
              <w:numPr>
                <w:ilvl w:val="0"/>
                <w:numId w:val="78"/>
              </w:numPr>
              <w:spacing w:before="60" w:after="60"/>
              <w:ind w:left="330" w:hanging="284"/>
              <w:rPr>
                <w:rFonts w:asciiTheme="minorHAnsi" w:hAnsiTheme="minorHAnsi" w:cstheme="minorHAnsi"/>
              </w:rPr>
            </w:pPr>
            <w:r w:rsidRPr="00CC09B9">
              <w:rPr>
                <w:rFonts w:ascii="Calibri" w:hAnsi="Calibri"/>
                <w:color w:val="000000" w:themeColor="text1"/>
              </w:rPr>
              <w:t xml:space="preserve">Gene B – </w:t>
            </w:r>
            <w:r w:rsidR="00024804" w:rsidRPr="00CC09B9">
              <w:rPr>
                <w:rFonts w:ascii="Calibri" w:hAnsi="Calibri"/>
                <w:color w:val="000000" w:themeColor="text1"/>
              </w:rPr>
              <w:t xml:space="preserve">potential </w:t>
            </w:r>
            <w:r w:rsidRPr="00CC09B9">
              <w:rPr>
                <w:rFonts w:ascii="Calibri" w:hAnsi="Calibri"/>
                <w:color w:val="000000" w:themeColor="text1"/>
              </w:rPr>
              <w:t>reduced ability to colonise the healthy gut</w:t>
            </w:r>
            <w:r w:rsidR="00024804" w:rsidRPr="00CC09B9">
              <w:rPr>
                <w:rFonts w:ascii="Calibri" w:hAnsi="Calibri"/>
                <w:color w:val="000000" w:themeColor="text1"/>
              </w:rPr>
              <w:t xml:space="preserve"> compared to WT</w:t>
            </w:r>
            <w:r>
              <w:rPr>
                <w:rFonts w:asciiTheme="minorHAnsi" w:hAnsiTheme="minorHAnsi" w:cstheme="minorHAnsi"/>
              </w:rPr>
              <w:t xml:space="preserve">. </w:t>
            </w:r>
          </w:p>
        </w:tc>
      </w:tr>
    </w:tbl>
    <w:p w14:paraId="3451B1EA" w14:textId="48E4FE6D" w:rsidR="006E10AE" w:rsidRDefault="006E10AE" w:rsidP="00FF1BA5">
      <w:pPr>
        <w:pStyle w:val="1Para"/>
        <w:numPr>
          <w:ilvl w:val="0"/>
          <w:numId w:val="0"/>
        </w:numPr>
        <w:rPr>
          <w:rFonts w:asciiTheme="minorHAnsi" w:hAnsiTheme="minorHAnsi" w:cstheme="minorHAnsi"/>
          <w:b/>
          <w:bCs/>
          <w:sz w:val="22"/>
          <w:szCs w:val="22"/>
        </w:rPr>
      </w:pPr>
      <w:r>
        <w:rPr>
          <w:rFonts w:asciiTheme="minorHAnsi" w:hAnsiTheme="minorHAnsi" w:cstheme="minorHAnsi"/>
          <w:b/>
          <w:bCs/>
          <w:sz w:val="22"/>
          <w:szCs w:val="22"/>
        </w:rPr>
        <w:t>Trial participants and route of administration of the GMO</w:t>
      </w:r>
    </w:p>
    <w:p w14:paraId="2A7BC474" w14:textId="0A67CBCC" w:rsidR="006E10AE" w:rsidRPr="006E10AE" w:rsidRDefault="00987510" w:rsidP="0041660C">
      <w:pPr>
        <w:pStyle w:val="1Para"/>
        <w:numPr>
          <w:ilvl w:val="0"/>
          <w:numId w:val="0"/>
        </w:numPr>
        <w:jc w:val="both"/>
        <w:rPr>
          <w:rFonts w:asciiTheme="minorHAnsi" w:hAnsiTheme="minorHAnsi" w:cstheme="minorHAnsi"/>
          <w:sz w:val="22"/>
          <w:szCs w:val="22"/>
        </w:rPr>
      </w:pPr>
      <w:r>
        <w:rPr>
          <w:rFonts w:asciiTheme="minorHAnsi" w:hAnsiTheme="minorHAnsi" w:cstheme="minorHAnsi"/>
          <w:sz w:val="22"/>
          <w:szCs w:val="22"/>
        </w:rPr>
        <w:t>Oral ingestion by</w:t>
      </w:r>
      <w:r w:rsidR="006E10AE">
        <w:rPr>
          <w:rFonts w:asciiTheme="minorHAnsi" w:hAnsiTheme="minorHAnsi" w:cstheme="minorHAnsi"/>
          <w:sz w:val="22"/>
          <w:szCs w:val="22"/>
        </w:rPr>
        <w:t xml:space="preserve"> </w:t>
      </w:r>
      <w:r>
        <w:rPr>
          <w:rFonts w:asciiTheme="minorHAnsi" w:hAnsiTheme="minorHAnsi" w:cstheme="minorHAnsi"/>
          <w:sz w:val="22"/>
          <w:szCs w:val="22"/>
        </w:rPr>
        <w:t xml:space="preserve">healthy </w:t>
      </w:r>
      <w:r w:rsidR="006E10AE">
        <w:rPr>
          <w:rFonts w:asciiTheme="minorHAnsi" w:hAnsiTheme="minorHAnsi" w:cstheme="minorHAnsi"/>
          <w:sz w:val="22"/>
          <w:szCs w:val="22"/>
        </w:rPr>
        <w:t xml:space="preserve">adult humans </w:t>
      </w:r>
      <w:r>
        <w:rPr>
          <w:rFonts w:asciiTheme="minorHAnsi" w:hAnsiTheme="minorHAnsi" w:cstheme="minorHAnsi"/>
          <w:sz w:val="22"/>
          <w:szCs w:val="22"/>
        </w:rPr>
        <w:t xml:space="preserve">and patients </w:t>
      </w:r>
      <w:r w:rsidR="006E10AE">
        <w:rPr>
          <w:rFonts w:asciiTheme="minorHAnsi" w:hAnsiTheme="minorHAnsi" w:cstheme="minorHAnsi"/>
          <w:sz w:val="22"/>
          <w:szCs w:val="22"/>
        </w:rPr>
        <w:t xml:space="preserve">with </w:t>
      </w:r>
      <w:r>
        <w:rPr>
          <w:rFonts w:asciiTheme="minorHAnsi" w:hAnsiTheme="minorHAnsi" w:cstheme="minorHAnsi"/>
          <w:sz w:val="22"/>
          <w:szCs w:val="22"/>
        </w:rPr>
        <w:t>ulcerative colitis</w:t>
      </w:r>
      <w:r w:rsidR="006E10AE">
        <w:rPr>
          <w:rFonts w:asciiTheme="minorHAnsi" w:hAnsiTheme="minorHAnsi" w:cstheme="minorHAnsi"/>
          <w:sz w:val="22"/>
          <w:szCs w:val="22"/>
        </w:rPr>
        <w:t xml:space="preserve">. </w:t>
      </w:r>
    </w:p>
    <w:p w14:paraId="564E3E7F" w14:textId="12F42705" w:rsidR="006E10AE" w:rsidRDefault="006E10AE" w:rsidP="00FF1BA5">
      <w:pPr>
        <w:pStyle w:val="1Para"/>
        <w:numPr>
          <w:ilvl w:val="0"/>
          <w:numId w:val="0"/>
        </w:numPr>
        <w:rPr>
          <w:rFonts w:asciiTheme="minorHAnsi" w:hAnsiTheme="minorHAnsi" w:cstheme="minorHAnsi"/>
          <w:sz w:val="22"/>
          <w:szCs w:val="22"/>
        </w:rPr>
        <w:sectPr w:rsidR="006E10AE" w:rsidSect="008F70A1">
          <w:footerReference w:type="default" r:id="rId50"/>
          <w:pgSz w:w="11909" w:h="16834" w:code="9"/>
          <w:pgMar w:top="1418" w:right="1418" w:bottom="1418" w:left="1418" w:header="720" w:footer="720" w:gutter="0"/>
          <w:paperSrc w:first="2" w:other="2"/>
          <w:cols w:space="720"/>
        </w:sectPr>
      </w:pPr>
    </w:p>
    <w:p w14:paraId="46E3F737" w14:textId="04468FCE" w:rsidR="00594131" w:rsidRPr="001E7664" w:rsidRDefault="00594131" w:rsidP="00115B62">
      <w:pPr>
        <w:pStyle w:val="Head2-Subheading"/>
      </w:pPr>
      <w:bookmarkStart w:id="504" w:name="_Toc214523908"/>
      <w:r w:rsidRPr="001E7664">
        <w:lastRenderedPageBreak/>
        <w:t>Attachment B</w:t>
      </w:r>
      <w:bookmarkEnd w:id="504"/>
    </w:p>
    <w:tbl>
      <w:tblPr>
        <w:tblStyle w:val="TableGrid"/>
        <w:tblW w:w="9072" w:type="dxa"/>
        <w:tblInd w:w="-5" w:type="dxa"/>
        <w:tblLook w:val="04A0" w:firstRow="1" w:lastRow="0" w:firstColumn="1" w:lastColumn="0" w:noHBand="0" w:noVBand="1"/>
      </w:tblPr>
      <w:tblGrid>
        <w:gridCol w:w="5609"/>
        <w:gridCol w:w="1592"/>
        <w:gridCol w:w="1871"/>
      </w:tblGrid>
      <w:tr w:rsidR="00594131" w:rsidRPr="00D16494" w:rsidDel="00CF234F" w14:paraId="625A23F6" w14:textId="77777777" w:rsidTr="00214938">
        <w:tc>
          <w:tcPr>
            <w:tcW w:w="5609" w:type="dxa"/>
            <w:shd w:val="clear" w:color="auto" w:fill="F2F2F2" w:themeFill="background1" w:themeFillShade="F2"/>
          </w:tcPr>
          <w:p w14:paraId="5543B52E" w14:textId="77777777" w:rsidR="00594131" w:rsidRPr="00D16494" w:rsidRDefault="00594131" w:rsidP="005F4911">
            <w:pPr>
              <w:pStyle w:val="certaddress"/>
              <w:spacing w:before="120" w:after="120"/>
              <w:ind w:left="0"/>
              <w:rPr>
                <w:rFonts w:asciiTheme="minorHAnsi" w:hAnsiTheme="minorHAnsi" w:cstheme="minorHAnsi"/>
                <w:b/>
                <w:color w:val="auto"/>
              </w:rPr>
            </w:pPr>
            <w:r w:rsidRPr="00D16494">
              <w:rPr>
                <w:rFonts w:asciiTheme="minorHAnsi" w:hAnsiTheme="minorHAnsi" w:cstheme="minorHAnsi"/>
                <w:b/>
                <w:color w:val="auto"/>
              </w:rPr>
              <w:t>Prior to the commencement of the trial</w:t>
            </w:r>
          </w:p>
        </w:tc>
        <w:tc>
          <w:tcPr>
            <w:tcW w:w="1592" w:type="dxa"/>
            <w:shd w:val="clear" w:color="auto" w:fill="F2F2F2" w:themeFill="background1" w:themeFillShade="F2"/>
          </w:tcPr>
          <w:p w14:paraId="218A8FBD" w14:textId="77777777" w:rsidR="00594131" w:rsidRPr="00D16494" w:rsidRDefault="00594131" w:rsidP="005F4911">
            <w:pPr>
              <w:pStyle w:val="certaddress"/>
              <w:spacing w:before="120" w:after="120"/>
              <w:ind w:left="-57" w:right="-57"/>
              <w:rPr>
                <w:rFonts w:asciiTheme="minorHAnsi" w:hAnsiTheme="minorHAnsi" w:cstheme="minorHAnsi"/>
                <w:b/>
                <w:color w:val="auto"/>
              </w:rPr>
            </w:pPr>
            <w:r w:rsidRPr="00D16494">
              <w:rPr>
                <w:rFonts w:asciiTheme="minorHAnsi" w:hAnsiTheme="minorHAnsi" w:cstheme="minorHAnsi"/>
                <w:b/>
                <w:color w:val="auto"/>
              </w:rPr>
              <w:t>Condition</w:t>
            </w:r>
          </w:p>
        </w:tc>
        <w:tc>
          <w:tcPr>
            <w:tcW w:w="1871" w:type="dxa"/>
            <w:shd w:val="clear" w:color="auto" w:fill="F2F2F2" w:themeFill="background1" w:themeFillShade="F2"/>
          </w:tcPr>
          <w:p w14:paraId="5BB8F9F5" w14:textId="77777777" w:rsidR="00594131" w:rsidRPr="00D16494" w:rsidDel="00CF234F" w:rsidRDefault="00594131" w:rsidP="005F4911">
            <w:pPr>
              <w:pStyle w:val="certaddress"/>
              <w:spacing w:before="120" w:after="120"/>
              <w:ind w:left="0"/>
              <w:rPr>
                <w:rFonts w:asciiTheme="minorHAnsi" w:hAnsiTheme="minorHAnsi" w:cstheme="minorHAnsi"/>
                <w:b/>
                <w:color w:val="auto"/>
              </w:rPr>
            </w:pPr>
            <w:r w:rsidRPr="00D16494">
              <w:rPr>
                <w:rFonts w:asciiTheme="minorHAnsi" w:hAnsiTheme="minorHAnsi" w:cstheme="minorHAnsi"/>
                <w:b/>
                <w:color w:val="auto"/>
              </w:rPr>
              <w:t>Timeframe for reporting</w:t>
            </w:r>
          </w:p>
        </w:tc>
      </w:tr>
      <w:tr w:rsidR="00D16494" w:rsidRPr="00D16494" w14:paraId="59960CE9" w14:textId="77777777" w:rsidTr="00214938">
        <w:tc>
          <w:tcPr>
            <w:tcW w:w="5609" w:type="dxa"/>
          </w:tcPr>
          <w:p w14:paraId="37228D27" w14:textId="672BEA22" w:rsidR="00D16494" w:rsidRPr="00D16494" w:rsidRDefault="00D16494" w:rsidP="00D16494">
            <w:pPr>
              <w:pStyle w:val="certaddress"/>
              <w:spacing w:before="120" w:after="120"/>
              <w:ind w:left="0"/>
              <w:rPr>
                <w:rFonts w:asciiTheme="minorHAnsi" w:hAnsiTheme="minorHAnsi" w:cstheme="minorHAnsi"/>
                <w:color w:val="auto"/>
              </w:rPr>
            </w:pPr>
            <w:r w:rsidRPr="00D16494">
              <w:rPr>
                <w:rFonts w:asciiTheme="minorHAnsi" w:hAnsiTheme="minorHAnsi" w:cstheme="minorHAnsi"/>
                <w:color w:val="auto"/>
              </w:rPr>
              <w:t>A written Compliance Management Plan for each Clinical trial site:</w:t>
            </w:r>
          </w:p>
          <w:p w14:paraId="438DE384" w14:textId="77777777" w:rsidR="00D16494" w:rsidRPr="00D16494" w:rsidRDefault="00D16494">
            <w:pPr>
              <w:pStyle w:val="ListParagraph"/>
              <w:numPr>
                <w:ilvl w:val="0"/>
                <w:numId w:val="73"/>
              </w:numPr>
              <w:contextualSpacing/>
              <w:rPr>
                <w:rFonts w:asciiTheme="minorHAnsi" w:hAnsiTheme="minorHAnsi" w:cstheme="minorHAnsi"/>
                <w:szCs w:val="22"/>
              </w:rPr>
            </w:pPr>
            <w:r w:rsidRPr="00D16494">
              <w:rPr>
                <w:rFonts w:asciiTheme="minorHAnsi" w:hAnsiTheme="minorHAnsi" w:cstheme="minorHAnsi"/>
                <w:szCs w:val="22"/>
              </w:rPr>
              <w:t>the name, address and description of the Clinical trial site, including any associated Pharmacies/storage areas/Analytical facilities;</w:t>
            </w:r>
          </w:p>
          <w:p w14:paraId="355E0A55" w14:textId="21E12625" w:rsidR="00D16494" w:rsidRPr="00D16494" w:rsidRDefault="00D16494">
            <w:pPr>
              <w:pStyle w:val="certaddress"/>
              <w:numPr>
                <w:ilvl w:val="0"/>
                <w:numId w:val="73"/>
              </w:numPr>
              <w:rPr>
                <w:rFonts w:asciiTheme="minorHAnsi" w:hAnsiTheme="minorHAnsi" w:cstheme="minorHAnsi"/>
                <w:color w:val="auto"/>
              </w:rPr>
            </w:pPr>
            <w:r w:rsidRPr="00D16494">
              <w:rPr>
                <w:rFonts w:asciiTheme="minorHAnsi" w:hAnsiTheme="minorHAnsi" w:cstheme="minorHAnsi"/>
                <w:color w:val="auto"/>
              </w:rPr>
              <w:t>the role and contact details for key persons responsible for the management of the trial at the site;</w:t>
            </w:r>
          </w:p>
          <w:p w14:paraId="73BF2E60" w14:textId="0CFB3E22" w:rsidR="00D16494" w:rsidRPr="00D16494" w:rsidRDefault="00D16494">
            <w:pPr>
              <w:pStyle w:val="certaddress"/>
              <w:numPr>
                <w:ilvl w:val="0"/>
                <w:numId w:val="73"/>
              </w:numPr>
              <w:rPr>
                <w:rFonts w:asciiTheme="minorHAnsi" w:hAnsiTheme="minorHAnsi" w:cstheme="minorHAnsi"/>
                <w:color w:val="auto"/>
              </w:rPr>
            </w:pPr>
            <w:r w:rsidRPr="00D16494">
              <w:rPr>
                <w:rFonts w:asciiTheme="minorHAnsi" w:hAnsiTheme="minorHAnsi" w:cstheme="minorHAnsi"/>
                <w:color w:val="auto"/>
              </w:rPr>
              <w:t>that the Institutional Biosafety Committee (IBC) associated with the site (if any) has been notified of the trial and have been consulted regarding site specific procedures;</w:t>
            </w:r>
          </w:p>
          <w:p w14:paraId="08630E5E" w14:textId="6B3CFD30" w:rsidR="00D16494" w:rsidRPr="00D16494" w:rsidRDefault="00D16494">
            <w:pPr>
              <w:pStyle w:val="certaddress"/>
              <w:numPr>
                <w:ilvl w:val="0"/>
                <w:numId w:val="73"/>
              </w:numPr>
              <w:rPr>
                <w:rFonts w:asciiTheme="minorHAnsi" w:hAnsiTheme="minorHAnsi" w:cstheme="minorHAnsi"/>
                <w:color w:val="auto"/>
              </w:rPr>
            </w:pPr>
            <w:r w:rsidRPr="00D16494">
              <w:rPr>
                <w:rFonts w:asciiTheme="minorHAnsi" w:hAnsiTheme="minorHAnsi" w:cstheme="minorHAnsi"/>
                <w:color w:val="auto"/>
              </w:rPr>
              <w:t>the proposed reporting structure for the trial at the site</w:t>
            </w:r>
            <w:r w:rsidRPr="00D16494">
              <w:rPr>
                <w:rFonts w:asciiTheme="minorHAnsi" w:hAnsiTheme="minorHAnsi" w:cstheme="minorHAnsi"/>
              </w:rPr>
              <w:t xml:space="preserve"> </w:t>
            </w:r>
            <w:r w:rsidRPr="00D16494">
              <w:rPr>
                <w:rFonts w:asciiTheme="minorHAnsi" w:hAnsiTheme="minorHAnsi" w:cstheme="minorHAnsi"/>
                <w:color w:val="auto"/>
              </w:rPr>
              <w:t>and how the reporting structure enables the licence holder to become aware of all reportable events;</w:t>
            </w:r>
          </w:p>
          <w:p w14:paraId="5B2AD86E" w14:textId="77777777" w:rsidR="00D16494" w:rsidRPr="00D16494" w:rsidRDefault="00D16494">
            <w:pPr>
              <w:pStyle w:val="certaddress"/>
              <w:numPr>
                <w:ilvl w:val="0"/>
                <w:numId w:val="73"/>
              </w:numPr>
              <w:rPr>
                <w:rFonts w:asciiTheme="minorHAnsi" w:hAnsiTheme="minorHAnsi" w:cstheme="minorHAnsi"/>
                <w:color w:val="auto"/>
              </w:rPr>
            </w:pPr>
            <w:r w:rsidRPr="00D16494">
              <w:rPr>
                <w:rFonts w:asciiTheme="minorHAnsi" w:hAnsiTheme="minorHAnsi" w:cstheme="minorHAnsi"/>
                <w:color w:val="auto"/>
              </w:rPr>
              <w:t>details of how the persons covered by the licence (for that type of dealing) will be informed of licence conditions applicable to them and how they will be trained to safely conduct the dealings;</w:t>
            </w:r>
          </w:p>
          <w:p w14:paraId="15BDDB37" w14:textId="77777777" w:rsidR="00D16494" w:rsidRPr="00D16494" w:rsidRDefault="00D16494">
            <w:pPr>
              <w:pStyle w:val="certaddress"/>
              <w:numPr>
                <w:ilvl w:val="0"/>
                <w:numId w:val="73"/>
              </w:numPr>
              <w:rPr>
                <w:rFonts w:asciiTheme="minorHAnsi" w:hAnsiTheme="minorHAnsi" w:cstheme="minorHAnsi"/>
                <w:color w:val="auto"/>
              </w:rPr>
            </w:pPr>
            <w:r w:rsidRPr="00D16494">
              <w:rPr>
                <w:rFonts w:asciiTheme="minorHAnsi" w:hAnsiTheme="minorHAnsi" w:cstheme="minorHAnsi"/>
                <w:color w:val="auto"/>
              </w:rPr>
              <w:t xml:space="preserve">the person(s) or class of persons administering the GMO; </w:t>
            </w:r>
          </w:p>
          <w:p w14:paraId="2F8F8BFF" w14:textId="77777777" w:rsidR="00D16494" w:rsidRPr="00D16494" w:rsidRDefault="00D16494">
            <w:pPr>
              <w:pStyle w:val="certaddress"/>
              <w:numPr>
                <w:ilvl w:val="0"/>
                <w:numId w:val="73"/>
              </w:numPr>
              <w:rPr>
                <w:rFonts w:asciiTheme="minorHAnsi" w:hAnsiTheme="minorHAnsi" w:cstheme="minorHAnsi"/>
                <w:color w:val="auto"/>
              </w:rPr>
            </w:pPr>
            <w:r w:rsidRPr="00D16494">
              <w:rPr>
                <w:rFonts w:asciiTheme="minorHAnsi" w:hAnsiTheme="minorHAnsi" w:cstheme="minorHAnsi"/>
                <w:color w:val="auto"/>
              </w:rPr>
              <w:t>where, within the site, the GMO is expected to be administered;</w:t>
            </w:r>
          </w:p>
          <w:p w14:paraId="30FA8643" w14:textId="77777777" w:rsidR="00D16494" w:rsidRPr="00D16494" w:rsidRDefault="00D16494">
            <w:pPr>
              <w:pStyle w:val="certaddress"/>
              <w:numPr>
                <w:ilvl w:val="0"/>
                <w:numId w:val="73"/>
              </w:numPr>
              <w:rPr>
                <w:rFonts w:asciiTheme="minorHAnsi" w:hAnsiTheme="minorHAnsi" w:cstheme="minorHAnsi"/>
                <w:color w:val="auto"/>
              </w:rPr>
            </w:pPr>
            <w:r w:rsidRPr="00D16494">
              <w:rPr>
                <w:rFonts w:asciiTheme="minorHAnsi" w:hAnsiTheme="minorHAnsi" w:cstheme="minorHAnsi"/>
                <w:color w:val="auto"/>
              </w:rPr>
              <w:t>expected date of first administration; and</w:t>
            </w:r>
          </w:p>
          <w:p w14:paraId="15FD7CE7" w14:textId="19F67798" w:rsidR="00D16494" w:rsidRPr="00D16494" w:rsidRDefault="00D16494">
            <w:pPr>
              <w:pStyle w:val="ListParagraph"/>
              <w:numPr>
                <w:ilvl w:val="0"/>
                <w:numId w:val="73"/>
              </w:numPr>
              <w:contextualSpacing/>
              <w:rPr>
                <w:rFonts w:asciiTheme="minorHAnsi" w:hAnsiTheme="minorHAnsi" w:cstheme="minorHAnsi"/>
                <w:szCs w:val="22"/>
              </w:rPr>
            </w:pPr>
            <w:r w:rsidRPr="00D16494">
              <w:rPr>
                <w:rFonts w:asciiTheme="minorHAnsi" w:hAnsiTheme="minorHAnsi" w:cstheme="minorHAnsi"/>
                <w:szCs w:val="22"/>
              </w:rPr>
              <w:t xml:space="preserve">how compliance with Condition </w:t>
            </w:r>
            <w:r w:rsidRPr="00D16494">
              <w:rPr>
                <w:rFonts w:asciiTheme="minorHAnsi" w:hAnsiTheme="minorHAnsi" w:cstheme="minorHAnsi"/>
                <w:szCs w:val="22"/>
              </w:rPr>
              <w:fldChar w:fldCharType="begin"/>
            </w:r>
            <w:r w:rsidRPr="00D16494">
              <w:rPr>
                <w:rFonts w:asciiTheme="minorHAnsi" w:hAnsiTheme="minorHAnsi" w:cstheme="minorHAnsi"/>
                <w:szCs w:val="22"/>
              </w:rPr>
              <w:instrText xml:space="preserve"> REF _Ref48723783 \r \h  \* MERGEFORMAT </w:instrText>
            </w:r>
            <w:r w:rsidRPr="00D16494">
              <w:rPr>
                <w:rFonts w:asciiTheme="minorHAnsi" w:hAnsiTheme="minorHAnsi" w:cstheme="minorHAnsi"/>
                <w:szCs w:val="22"/>
              </w:rPr>
            </w:r>
            <w:r w:rsidRPr="00D16494">
              <w:rPr>
                <w:rFonts w:asciiTheme="minorHAnsi" w:hAnsiTheme="minorHAnsi" w:cstheme="minorHAnsi"/>
                <w:szCs w:val="22"/>
              </w:rPr>
              <w:fldChar w:fldCharType="separate"/>
            </w:r>
            <w:r w:rsidR="008453F1">
              <w:rPr>
                <w:rFonts w:asciiTheme="minorHAnsi" w:hAnsiTheme="minorHAnsi" w:cstheme="minorHAnsi"/>
                <w:szCs w:val="22"/>
              </w:rPr>
              <w:t>31</w:t>
            </w:r>
            <w:r w:rsidRPr="00D16494">
              <w:rPr>
                <w:rFonts w:asciiTheme="minorHAnsi" w:hAnsiTheme="minorHAnsi" w:cstheme="minorHAnsi"/>
                <w:szCs w:val="22"/>
              </w:rPr>
              <w:fldChar w:fldCharType="end"/>
            </w:r>
            <w:r w:rsidRPr="00D16494">
              <w:rPr>
                <w:rFonts w:asciiTheme="minorHAnsi" w:hAnsiTheme="minorHAnsi" w:cstheme="minorHAnsi"/>
                <w:szCs w:val="22"/>
              </w:rPr>
              <w:t xml:space="preserve"> will be achieved in relation to preparation of participant Samples for analysis subsequent to administering the GMO</w:t>
            </w:r>
          </w:p>
        </w:tc>
        <w:tc>
          <w:tcPr>
            <w:tcW w:w="1592" w:type="dxa"/>
          </w:tcPr>
          <w:p w14:paraId="38AD651D" w14:textId="5F651E3A" w:rsidR="00D16494" w:rsidRPr="00D16494" w:rsidRDefault="00D16494" w:rsidP="00D16494">
            <w:pPr>
              <w:pStyle w:val="certaddress"/>
              <w:ind w:left="0"/>
              <w:jc w:val="center"/>
              <w:rPr>
                <w:rFonts w:asciiTheme="minorHAnsi" w:hAnsiTheme="minorHAnsi" w:cstheme="minorHAnsi"/>
                <w:color w:val="auto"/>
              </w:rPr>
            </w:pPr>
            <w:r>
              <w:rPr>
                <w:rFonts w:asciiTheme="minorHAnsi" w:hAnsiTheme="minorHAnsi" w:cstheme="minorHAnsi"/>
                <w:color w:val="auto"/>
              </w:rPr>
              <w:fldChar w:fldCharType="begin"/>
            </w:r>
            <w:r>
              <w:rPr>
                <w:rFonts w:asciiTheme="minorHAnsi" w:hAnsiTheme="minorHAnsi" w:cstheme="minorHAnsi"/>
                <w:color w:val="auto"/>
              </w:rPr>
              <w:instrText xml:space="preserve"> REF _Ref211948406 \n \h </w:instrText>
            </w:r>
            <w:r>
              <w:rPr>
                <w:rFonts w:asciiTheme="minorHAnsi" w:hAnsiTheme="minorHAnsi" w:cstheme="minorHAnsi"/>
                <w:color w:val="auto"/>
              </w:rPr>
            </w:r>
            <w:r>
              <w:rPr>
                <w:rFonts w:asciiTheme="minorHAnsi" w:hAnsiTheme="minorHAnsi" w:cstheme="minorHAnsi"/>
                <w:color w:val="auto"/>
              </w:rPr>
              <w:fldChar w:fldCharType="separate"/>
            </w:r>
            <w:r w:rsidR="008453F1">
              <w:rPr>
                <w:rFonts w:asciiTheme="minorHAnsi" w:hAnsiTheme="minorHAnsi" w:cstheme="minorHAnsi"/>
                <w:color w:val="auto"/>
              </w:rPr>
              <w:t>41</w:t>
            </w:r>
            <w:r>
              <w:rPr>
                <w:rFonts w:asciiTheme="minorHAnsi" w:hAnsiTheme="minorHAnsi" w:cstheme="minorHAnsi"/>
                <w:color w:val="auto"/>
              </w:rPr>
              <w:fldChar w:fldCharType="end"/>
            </w:r>
          </w:p>
        </w:tc>
        <w:tc>
          <w:tcPr>
            <w:tcW w:w="1871" w:type="dxa"/>
          </w:tcPr>
          <w:p w14:paraId="6F0CD00A" w14:textId="5D3E6368" w:rsidR="00D16494" w:rsidRPr="00D16494" w:rsidRDefault="00D16494" w:rsidP="00D16494">
            <w:pPr>
              <w:pStyle w:val="certaddress"/>
              <w:ind w:left="0"/>
              <w:rPr>
                <w:rFonts w:asciiTheme="minorHAnsi" w:hAnsiTheme="minorHAnsi" w:cstheme="minorHAnsi"/>
                <w:color w:val="auto"/>
              </w:rPr>
            </w:pPr>
            <w:r w:rsidRPr="00D16494">
              <w:rPr>
                <w:rFonts w:asciiTheme="minorHAnsi" w:hAnsiTheme="minorHAnsi" w:cstheme="minorHAnsi"/>
                <w:color w:val="auto"/>
              </w:rPr>
              <w:t xml:space="preserve">At least 14 days prior to the first administration of the GMO at each Clinical trial site, or a timeframe agreed to in writing by the Regulator </w:t>
            </w:r>
          </w:p>
        </w:tc>
      </w:tr>
      <w:tr w:rsidR="00D16494" w:rsidRPr="00D16494" w14:paraId="2847D82A" w14:textId="77777777" w:rsidTr="001E7664">
        <w:tc>
          <w:tcPr>
            <w:tcW w:w="9072" w:type="dxa"/>
            <w:gridSpan w:val="3"/>
            <w:shd w:val="clear" w:color="auto" w:fill="F2F2F2" w:themeFill="background1" w:themeFillShade="F2"/>
          </w:tcPr>
          <w:p w14:paraId="6C7A3B75" w14:textId="77777777" w:rsidR="00D16494" w:rsidRPr="00D16494" w:rsidRDefault="00D16494" w:rsidP="00D16494">
            <w:pPr>
              <w:pStyle w:val="certaddress"/>
              <w:spacing w:before="120" w:after="120"/>
              <w:ind w:left="0"/>
              <w:rPr>
                <w:rFonts w:asciiTheme="minorHAnsi" w:hAnsiTheme="minorHAnsi" w:cstheme="minorHAnsi"/>
                <w:b/>
                <w:color w:val="auto"/>
              </w:rPr>
            </w:pPr>
            <w:r w:rsidRPr="00D16494">
              <w:rPr>
                <w:rFonts w:asciiTheme="minorHAnsi" w:hAnsiTheme="minorHAnsi" w:cstheme="minorHAnsi"/>
                <w:b/>
                <w:color w:val="auto"/>
              </w:rPr>
              <w:t>Information to be provided at any time during the Clinical trial</w:t>
            </w:r>
          </w:p>
        </w:tc>
      </w:tr>
      <w:tr w:rsidR="00D16494" w:rsidRPr="00D16494" w14:paraId="60F5CE86" w14:textId="77777777" w:rsidTr="00214938">
        <w:tc>
          <w:tcPr>
            <w:tcW w:w="5609" w:type="dxa"/>
          </w:tcPr>
          <w:p w14:paraId="673C8305" w14:textId="77777777" w:rsidR="00D16494" w:rsidRPr="00D16494" w:rsidRDefault="00D16494" w:rsidP="00D16494">
            <w:pPr>
              <w:pStyle w:val="certaddress"/>
              <w:spacing w:before="120" w:after="120"/>
              <w:ind w:left="0"/>
              <w:rPr>
                <w:rFonts w:asciiTheme="minorHAnsi" w:hAnsiTheme="minorHAnsi" w:cstheme="minorHAnsi"/>
                <w:color w:val="auto"/>
              </w:rPr>
            </w:pPr>
            <w:r w:rsidRPr="00D16494">
              <w:rPr>
                <w:rFonts w:asciiTheme="minorHAnsi" w:hAnsiTheme="minorHAnsi" w:cstheme="minorHAnsi"/>
                <w:color w:val="auto"/>
              </w:rPr>
              <w:t>Any additional information related to the health and safety of people and the environment associated with the dealing covered by the licence, or any unintended effect of the dealing authorised by the licence</w:t>
            </w:r>
          </w:p>
        </w:tc>
        <w:tc>
          <w:tcPr>
            <w:tcW w:w="1592" w:type="dxa"/>
          </w:tcPr>
          <w:p w14:paraId="177B46C3" w14:textId="18D1AF11" w:rsidR="00D16494" w:rsidRPr="00D16494" w:rsidRDefault="00D16494" w:rsidP="00D16494">
            <w:pPr>
              <w:pStyle w:val="certaddress"/>
              <w:ind w:left="0"/>
              <w:jc w:val="center"/>
              <w:rPr>
                <w:rFonts w:asciiTheme="minorHAnsi" w:hAnsiTheme="minorHAnsi" w:cstheme="minorHAnsi"/>
                <w:color w:val="auto"/>
              </w:rPr>
            </w:pPr>
            <w:r w:rsidRPr="00D16494">
              <w:rPr>
                <w:rFonts w:asciiTheme="minorHAnsi" w:hAnsiTheme="minorHAnsi" w:cstheme="minorHAnsi"/>
                <w:color w:val="auto"/>
              </w:rPr>
              <w:fldChar w:fldCharType="begin"/>
            </w:r>
            <w:r w:rsidRPr="00D16494">
              <w:rPr>
                <w:rFonts w:asciiTheme="minorHAnsi" w:hAnsiTheme="minorHAnsi" w:cstheme="minorHAnsi"/>
                <w:color w:val="auto"/>
              </w:rPr>
              <w:instrText xml:space="preserve"> REF _Ref32923217 \r \h  \* MERGEFORMAT </w:instrText>
            </w:r>
            <w:r w:rsidRPr="00D16494">
              <w:rPr>
                <w:rFonts w:asciiTheme="minorHAnsi" w:hAnsiTheme="minorHAnsi" w:cstheme="minorHAnsi"/>
                <w:color w:val="auto"/>
              </w:rPr>
            </w:r>
            <w:r w:rsidRPr="00D16494">
              <w:rPr>
                <w:rFonts w:asciiTheme="minorHAnsi" w:hAnsiTheme="minorHAnsi" w:cstheme="minorHAnsi"/>
                <w:color w:val="auto"/>
              </w:rPr>
              <w:fldChar w:fldCharType="separate"/>
            </w:r>
            <w:r w:rsidR="008453F1">
              <w:rPr>
                <w:rFonts w:asciiTheme="minorHAnsi" w:hAnsiTheme="minorHAnsi" w:cstheme="minorHAnsi"/>
                <w:color w:val="auto"/>
              </w:rPr>
              <w:t>15</w:t>
            </w:r>
            <w:r w:rsidRPr="00D16494">
              <w:rPr>
                <w:rFonts w:asciiTheme="minorHAnsi" w:hAnsiTheme="minorHAnsi" w:cstheme="minorHAnsi"/>
                <w:color w:val="auto"/>
              </w:rPr>
              <w:fldChar w:fldCharType="end"/>
            </w:r>
            <w:r w:rsidRPr="00D16494">
              <w:rPr>
                <w:rFonts w:asciiTheme="minorHAnsi" w:hAnsiTheme="minorHAnsi" w:cstheme="minorHAnsi"/>
                <w:color w:val="auto"/>
              </w:rPr>
              <w:fldChar w:fldCharType="begin"/>
            </w:r>
            <w:r w:rsidRPr="00D16494">
              <w:rPr>
                <w:rFonts w:asciiTheme="minorHAnsi" w:hAnsiTheme="minorHAnsi" w:cstheme="minorHAnsi"/>
                <w:color w:val="auto"/>
              </w:rPr>
              <w:instrText xml:space="preserve"> REF _Ref32923214 \r \h  \* MERGEFORMAT </w:instrText>
            </w:r>
            <w:r w:rsidRPr="00D16494">
              <w:rPr>
                <w:rFonts w:asciiTheme="minorHAnsi" w:hAnsiTheme="minorHAnsi" w:cstheme="minorHAnsi"/>
                <w:color w:val="auto"/>
              </w:rPr>
            </w:r>
            <w:r w:rsidRPr="00D16494">
              <w:rPr>
                <w:rFonts w:asciiTheme="minorHAnsi" w:hAnsiTheme="minorHAnsi" w:cstheme="minorHAnsi"/>
                <w:color w:val="auto"/>
              </w:rPr>
              <w:fldChar w:fldCharType="separate"/>
            </w:r>
            <w:r w:rsidR="008453F1">
              <w:rPr>
                <w:rFonts w:asciiTheme="minorHAnsi" w:hAnsiTheme="minorHAnsi" w:cstheme="minorHAnsi"/>
                <w:color w:val="auto"/>
              </w:rPr>
              <w:t>(a)</w:t>
            </w:r>
            <w:r w:rsidRPr="00D16494">
              <w:rPr>
                <w:rFonts w:asciiTheme="minorHAnsi" w:hAnsiTheme="minorHAnsi" w:cstheme="minorHAnsi"/>
                <w:color w:val="auto"/>
              </w:rPr>
              <w:fldChar w:fldCharType="end"/>
            </w:r>
            <w:r w:rsidRPr="00D16494">
              <w:rPr>
                <w:rFonts w:asciiTheme="minorHAnsi" w:hAnsiTheme="minorHAnsi" w:cstheme="minorHAnsi"/>
                <w:color w:val="auto"/>
              </w:rPr>
              <w:t xml:space="preserve">, </w:t>
            </w:r>
            <w:r w:rsidRPr="00D16494">
              <w:rPr>
                <w:rFonts w:asciiTheme="minorHAnsi" w:hAnsiTheme="minorHAnsi" w:cstheme="minorHAnsi"/>
                <w:color w:val="auto"/>
              </w:rPr>
              <w:fldChar w:fldCharType="begin"/>
            </w:r>
            <w:r w:rsidRPr="00D16494">
              <w:rPr>
                <w:rFonts w:asciiTheme="minorHAnsi" w:hAnsiTheme="minorHAnsi" w:cstheme="minorHAnsi"/>
                <w:color w:val="auto"/>
              </w:rPr>
              <w:instrText xml:space="preserve"> REF _Ref32923221 \r \h  \* MERGEFORMAT </w:instrText>
            </w:r>
            <w:r w:rsidRPr="00D16494">
              <w:rPr>
                <w:rFonts w:asciiTheme="minorHAnsi" w:hAnsiTheme="minorHAnsi" w:cstheme="minorHAnsi"/>
                <w:color w:val="auto"/>
              </w:rPr>
            </w:r>
            <w:r w:rsidRPr="00D16494">
              <w:rPr>
                <w:rFonts w:asciiTheme="minorHAnsi" w:hAnsiTheme="minorHAnsi" w:cstheme="minorHAnsi"/>
                <w:color w:val="auto"/>
              </w:rPr>
              <w:fldChar w:fldCharType="separate"/>
            </w:r>
            <w:r w:rsidR="008453F1">
              <w:rPr>
                <w:rFonts w:asciiTheme="minorHAnsi" w:hAnsiTheme="minorHAnsi" w:cstheme="minorHAnsi"/>
                <w:color w:val="auto"/>
              </w:rPr>
              <w:t>(c)</w:t>
            </w:r>
            <w:r w:rsidRPr="00D16494">
              <w:rPr>
                <w:rFonts w:asciiTheme="minorHAnsi" w:hAnsiTheme="minorHAnsi" w:cstheme="minorHAnsi"/>
                <w:color w:val="auto"/>
              </w:rPr>
              <w:fldChar w:fldCharType="end"/>
            </w:r>
          </w:p>
        </w:tc>
        <w:tc>
          <w:tcPr>
            <w:tcW w:w="1871" w:type="dxa"/>
          </w:tcPr>
          <w:p w14:paraId="6F56688D" w14:textId="55837B6C" w:rsidR="00D16494" w:rsidRPr="00D16494" w:rsidRDefault="00D16494" w:rsidP="00D16494">
            <w:pPr>
              <w:pStyle w:val="certaddress"/>
              <w:ind w:left="0"/>
              <w:rPr>
                <w:rFonts w:asciiTheme="minorHAnsi" w:hAnsiTheme="minorHAnsi" w:cstheme="minorHAnsi"/>
                <w:color w:val="auto"/>
              </w:rPr>
            </w:pPr>
            <w:r w:rsidRPr="00D16494">
              <w:rPr>
                <w:rFonts w:asciiTheme="minorHAnsi" w:hAnsiTheme="minorHAnsi" w:cstheme="minorHAnsi"/>
                <w:color w:val="auto"/>
              </w:rPr>
              <w:t>Immediately</w:t>
            </w:r>
          </w:p>
        </w:tc>
      </w:tr>
      <w:tr w:rsidR="00D16494" w:rsidRPr="00D16494" w14:paraId="0A94B638" w14:textId="77777777" w:rsidTr="00214938">
        <w:tc>
          <w:tcPr>
            <w:tcW w:w="5609" w:type="dxa"/>
          </w:tcPr>
          <w:p w14:paraId="5100DAB2" w14:textId="77777777" w:rsidR="00D16494" w:rsidRPr="00D16494" w:rsidRDefault="00D16494" w:rsidP="00D16494">
            <w:pPr>
              <w:pStyle w:val="certaddress"/>
              <w:spacing w:before="120" w:after="120"/>
              <w:ind w:left="0"/>
              <w:rPr>
                <w:rFonts w:asciiTheme="minorHAnsi" w:hAnsiTheme="minorHAnsi" w:cstheme="minorHAnsi"/>
                <w:color w:val="auto"/>
              </w:rPr>
            </w:pPr>
            <w:r w:rsidRPr="00D16494">
              <w:rPr>
                <w:rFonts w:asciiTheme="minorHAnsi" w:hAnsiTheme="minorHAnsi" w:cstheme="minorHAnsi"/>
                <w:color w:val="auto"/>
              </w:rPr>
              <w:t xml:space="preserve">Information related to any contravention of the licence by a person covered by the licence </w:t>
            </w:r>
          </w:p>
        </w:tc>
        <w:tc>
          <w:tcPr>
            <w:tcW w:w="1592" w:type="dxa"/>
          </w:tcPr>
          <w:p w14:paraId="28D2CDB6" w14:textId="5A7D1164" w:rsidR="00D16494" w:rsidRPr="00D16494" w:rsidRDefault="00D16494" w:rsidP="00D16494">
            <w:pPr>
              <w:pStyle w:val="certaddress"/>
              <w:ind w:left="0"/>
              <w:jc w:val="center"/>
              <w:rPr>
                <w:rFonts w:asciiTheme="minorHAnsi" w:hAnsiTheme="minorHAnsi" w:cstheme="minorHAnsi"/>
                <w:color w:val="auto"/>
              </w:rPr>
            </w:pPr>
            <w:r w:rsidRPr="00D16494">
              <w:rPr>
                <w:rFonts w:asciiTheme="minorHAnsi" w:hAnsiTheme="minorHAnsi" w:cstheme="minorHAnsi"/>
                <w:color w:val="auto"/>
              </w:rPr>
              <w:fldChar w:fldCharType="begin"/>
            </w:r>
            <w:r w:rsidRPr="00D16494">
              <w:rPr>
                <w:rFonts w:asciiTheme="minorHAnsi" w:hAnsiTheme="minorHAnsi" w:cstheme="minorHAnsi"/>
                <w:color w:val="auto"/>
              </w:rPr>
              <w:instrText xml:space="preserve"> REF _Ref32923217 \r \h  \* MERGEFORMAT </w:instrText>
            </w:r>
            <w:r w:rsidRPr="00D16494">
              <w:rPr>
                <w:rFonts w:asciiTheme="minorHAnsi" w:hAnsiTheme="minorHAnsi" w:cstheme="minorHAnsi"/>
                <w:color w:val="auto"/>
              </w:rPr>
            </w:r>
            <w:r w:rsidRPr="00D16494">
              <w:rPr>
                <w:rFonts w:asciiTheme="minorHAnsi" w:hAnsiTheme="minorHAnsi" w:cstheme="minorHAnsi"/>
                <w:color w:val="auto"/>
              </w:rPr>
              <w:fldChar w:fldCharType="separate"/>
            </w:r>
            <w:r w:rsidR="008453F1">
              <w:rPr>
                <w:rFonts w:asciiTheme="minorHAnsi" w:hAnsiTheme="minorHAnsi" w:cstheme="minorHAnsi"/>
                <w:color w:val="auto"/>
              </w:rPr>
              <w:t>15</w:t>
            </w:r>
            <w:r w:rsidRPr="00D16494">
              <w:rPr>
                <w:rFonts w:asciiTheme="minorHAnsi" w:hAnsiTheme="minorHAnsi" w:cstheme="minorHAnsi"/>
                <w:color w:val="auto"/>
              </w:rPr>
              <w:fldChar w:fldCharType="end"/>
            </w:r>
            <w:r w:rsidRPr="00D16494">
              <w:rPr>
                <w:rFonts w:asciiTheme="minorHAnsi" w:hAnsiTheme="minorHAnsi" w:cstheme="minorHAnsi"/>
                <w:color w:val="auto"/>
              </w:rPr>
              <w:fldChar w:fldCharType="begin"/>
            </w:r>
            <w:r w:rsidRPr="00D16494">
              <w:rPr>
                <w:rFonts w:asciiTheme="minorHAnsi" w:hAnsiTheme="minorHAnsi" w:cstheme="minorHAnsi"/>
                <w:color w:val="auto"/>
              </w:rPr>
              <w:instrText xml:space="preserve"> REF _Ref32923265 \r \h  \* MERGEFORMAT </w:instrText>
            </w:r>
            <w:r w:rsidRPr="00D16494">
              <w:rPr>
                <w:rFonts w:asciiTheme="minorHAnsi" w:hAnsiTheme="minorHAnsi" w:cstheme="minorHAnsi"/>
                <w:color w:val="auto"/>
              </w:rPr>
            </w:r>
            <w:r w:rsidRPr="00D16494">
              <w:rPr>
                <w:rFonts w:asciiTheme="minorHAnsi" w:hAnsiTheme="minorHAnsi" w:cstheme="minorHAnsi"/>
                <w:color w:val="auto"/>
              </w:rPr>
              <w:fldChar w:fldCharType="separate"/>
            </w:r>
            <w:r w:rsidR="008453F1">
              <w:rPr>
                <w:rFonts w:asciiTheme="minorHAnsi" w:hAnsiTheme="minorHAnsi" w:cstheme="minorHAnsi"/>
                <w:color w:val="auto"/>
              </w:rPr>
              <w:t>(b)</w:t>
            </w:r>
            <w:r w:rsidRPr="00D16494">
              <w:rPr>
                <w:rFonts w:asciiTheme="minorHAnsi" w:hAnsiTheme="minorHAnsi" w:cstheme="minorHAnsi"/>
                <w:color w:val="auto"/>
              </w:rPr>
              <w:fldChar w:fldCharType="end"/>
            </w:r>
          </w:p>
        </w:tc>
        <w:tc>
          <w:tcPr>
            <w:tcW w:w="1871" w:type="dxa"/>
          </w:tcPr>
          <w:p w14:paraId="3A2A79F0" w14:textId="5562260B" w:rsidR="00D16494" w:rsidRPr="00D16494" w:rsidRDefault="00D16494" w:rsidP="00D16494">
            <w:pPr>
              <w:pStyle w:val="certaddress"/>
              <w:ind w:left="0"/>
              <w:rPr>
                <w:rFonts w:asciiTheme="minorHAnsi" w:hAnsiTheme="minorHAnsi" w:cstheme="minorHAnsi"/>
                <w:color w:val="auto"/>
              </w:rPr>
            </w:pPr>
            <w:r w:rsidRPr="00D16494">
              <w:rPr>
                <w:rFonts w:asciiTheme="minorHAnsi" w:hAnsiTheme="minorHAnsi" w:cstheme="minorHAnsi"/>
                <w:color w:val="auto"/>
              </w:rPr>
              <w:t xml:space="preserve">Immediately </w:t>
            </w:r>
          </w:p>
        </w:tc>
      </w:tr>
      <w:tr w:rsidR="00D16494" w:rsidRPr="00D16494" w14:paraId="154548A2" w14:textId="77777777" w:rsidTr="00214938">
        <w:tc>
          <w:tcPr>
            <w:tcW w:w="5609" w:type="dxa"/>
          </w:tcPr>
          <w:p w14:paraId="061F4782" w14:textId="77777777" w:rsidR="00D16494" w:rsidRPr="00D16494" w:rsidRDefault="00D16494" w:rsidP="00D16494">
            <w:pPr>
              <w:pStyle w:val="certaddress"/>
              <w:spacing w:before="120" w:after="120"/>
              <w:ind w:left="0"/>
              <w:rPr>
                <w:rFonts w:asciiTheme="minorHAnsi" w:hAnsiTheme="minorHAnsi" w:cstheme="minorHAnsi"/>
                <w:color w:val="auto"/>
              </w:rPr>
            </w:pPr>
            <w:r w:rsidRPr="00D16494">
              <w:rPr>
                <w:rFonts w:asciiTheme="minorHAnsi" w:hAnsiTheme="minorHAnsi" w:cstheme="minorHAnsi"/>
                <w:color w:val="auto"/>
              </w:rPr>
              <w:t xml:space="preserve">Any relevant conviction of the licence holder </w:t>
            </w:r>
          </w:p>
        </w:tc>
        <w:tc>
          <w:tcPr>
            <w:tcW w:w="1592" w:type="dxa"/>
          </w:tcPr>
          <w:p w14:paraId="7906EC70" w14:textId="441CDF71" w:rsidR="00D16494" w:rsidRPr="00D16494" w:rsidRDefault="00D16494" w:rsidP="00D16494">
            <w:pPr>
              <w:pStyle w:val="certaddress"/>
              <w:ind w:left="0"/>
              <w:jc w:val="center"/>
              <w:rPr>
                <w:rFonts w:asciiTheme="minorHAnsi" w:hAnsiTheme="minorHAnsi" w:cstheme="minorHAnsi"/>
                <w:color w:val="auto"/>
              </w:rPr>
            </w:pPr>
            <w:r w:rsidRPr="00D16494">
              <w:rPr>
                <w:rFonts w:asciiTheme="minorHAnsi" w:hAnsiTheme="minorHAnsi" w:cstheme="minorHAnsi"/>
                <w:color w:val="auto"/>
              </w:rPr>
              <w:fldChar w:fldCharType="begin"/>
            </w:r>
            <w:r w:rsidRPr="00D16494">
              <w:rPr>
                <w:rFonts w:asciiTheme="minorHAnsi" w:hAnsiTheme="minorHAnsi" w:cstheme="minorHAnsi"/>
                <w:color w:val="auto"/>
              </w:rPr>
              <w:instrText xml:space="preserve"> REF _Ref32923274 \r \h  \* MERGEFORMAT </w:instrText>
            </w:r>
            <w:r w:rsidRPr="00D16494">
              <w:rPr>
                <w:rFonts w:asciiTheme="minorHAnsi" w:hAnsiTheme="minorHAnsi" w:cstheme="minorHAnsi"/>
                <w:color w:val="auto"/>
              </w:rPr>
            </w:r>
            <w:r w:rsidRPr="00D16494">
              <w:rPr>
                <w:rFonts w:asciiTheme="minorHAnsi" w:hAnsiTheme="minorHAnsi" w:cstheme="minorHAnsi"/>
                <w:color w:val="auto"/>
              </w:rPr>
              <w:fldChar w:fldCharType="separate"/>
            </w:r>
            <w:r w:rsidR="008453F1">
              <w:rPr>
                <w:rFonts w:asciiTheme="minorHAnsi" w:hAnsiTheme="minorHAnsi" w:cstheme="minorHAnsi"/>
                <w:color w:val="auto"/>
              </w:rPr>
              <w:t>16</w:t>
            </w:r>
            <w:r w:rsidRPr="00D16494">
              <w:rPr>
                <w:rFonts w:asciiTheme="minorHAnsi" w:hAnsiTheme="minorHAnsi" w:cstheme="minorHAnsi"/>
                <w:color w:val="auto"/>
              </w:rPr>
              <w:fldChar w:fldCharType="end"/>
            </w:r>
            <w:r w:rsidRPr="00D16494">
              <w:rPr>
                <w:rFonts w:asciiTheme="minorHAnsi" w:hAnsiTheme="minorHAnsi" w:cstheme="minorHAnsi"/>
                <w:color w:val="auto"/>
              </w:rPr>
              <w:fldChar w:fldCharType="begin"/>
            </w:r>
            <w:r w:rsidRPr="00D16494">
              <w:rPr>
                <w:rFonts w:asciiTheme="minorHAnsi" w:hAnsiTheme="minorHAnsi" w:cstheme="minorHAnsi"/>
                <w:color w:val="auto"/>
              </w:rPr>
              <w:instrText xml:space="preserve"> REF _Ref32923275 \r \h  \* MERGEFORMAT </w:instrText>
            </w:r>
            <w:r w:rsidRPr="00D16494">
              <w:rPr>
                <w:rFonts w:asciiTheme="minorHAnsi" w:hAnsiTheme="minorHAnsi" w:cstheme="minorHAnsi"/>
                <w:color w:val="auto"/>
              </w:rPr>
            </w:r>
            <w:r w:rsidRPr="00D16494">
              <w:rPr>
                <w:rFonts w:asciiTheme="minorHAnsi" w:hAnsiTheme="minorHAnsi" w:cstheme="minorHAnsi"/>
                <w:color w:val="auto"/>
              </w:rPr>
              <w:fldChar w:fldCharType="separate"/>
            </w:r>
            <w:r w:rsidR="008453F1">
              <w:rPr>
                <w:rFonts w:asciiTheme="minorHAnsi" w:hAnsiTheme="minorHAnsi" w:cstheme="minorHAnsi"/>
                <w:color w:val="auto"/>
              </w:rPr>
              <w:t>(a)</w:t>
            </w:r>
            <w:r w:rsidRPr="00D16494">
              <w:rPr>
                <w:rFonts w:asciiTheme="minorHAnsi" w:hAnsiTheme="minorHAnsi" w:cstheme="minorHAnsi"/>
                <w:color w:val="auto"/>
              </w:rPr>
              <w:fldChar w:fldCharType="end"/>
            </w:r>
          </w:p>
        </w:tc>
        <w:tc>
          <w:tcPr>
            <w:tcW w:w="1871" w:type="dxa"/>
          </w:tcPr>
          <w:p w14:paraId="19A976F5" w14:textId="77777777" w:rsidR="00D16494" w:rsidRPr="00D16494" w:rsidRDefault="00D16494" w:rsidP="00D16494">
            <w:pPr>
              <w:pStyle w:val="certaddress"/>
              <w:ind w:left="0"/>
              <w:rPr>
                <w:rFonts w:asciiTheme="minorHAnsi" w:hAnsiTheme="minorHAnsi" w:cstheme="minorHAnsi"/>
                <w:color w:val="auto"/>
              </w:rPr>
            </w:pPr>
            <w:r w:rsidRPr="00D16494">
              <w:rPr>
                <w:rFonts w:asciiTheme="minorHAnsi" w:hAnsiTheme="minorHAnsi" w:cstheme="minorHAnsi"/>
                <w:color w:val="auto"/>
              </w:rPr>
              <w:t xml:space="preserve">Immediately </w:t>
            </w:r>
          </w:p>
        </w:tc>
      </w:tr>
      <w:tr w:rsidR="00D16494" w:rsidRPr="00D16494" w14:paraId="402FA6DB" w14:textId="77777777" w:rsidTr="00214938">
        <w:tc>
          <w:tcPr>
            <w:tcW w:w="5609" w:type="dxa"/>
          </w:tcPr>
          <w:p w14:paraId="1E002819" w14:textId="77777777" w:rsidR="00D16494" w:rsidRPr="00D16494" w:rsidRDefault="00D16494" w:rsidP="00D16494">
            <w:pPr>
              <w:pStyle w:val="certaddress"/>
              <w:spacing w:before="120" w:after="120"/>
              <w:ind w:left="0"/>
              <w:rPr>
                <w:rFonts w:asciiTheme="minorHAnsi" w:hAnsiTheme="minorHAnsi" w:cstheme="minorHAnsi"/>
                <w:color w:val="auto"/>
              </w:rPr>
            </w:pPr>
            <w:r w:rsidRPr="00D16494">
              <w:rPr>
                <w:rFonts w:asciiTheme="minorHAnsi" w:hAnsiTheme="minorHAnsi" w:cstheme="minorHAnsi"/>
                <w:color w:val="auto"/>
              </w:rPr>
              <w:lastRenderedPageBreak/>
              <w:t>Any revocation or suspension of a licence or permit held by the licence holder under a law of the Commonwealth, a State or a foreign country</w:t>
            </w:r>
          </w:p>
        </w:tc>
        <w:tc>
          <w:tcPr>
            <w:tcW w:w="1592" w:type="dxa"/>
          </w:tcPr>
          <w:p w14:paraId="070F183C" w14:textId="1B194940" w:rsidR="00D16494" w:rsidRPr="00D16494" w:rsidRDefault="00D16494" w:rsidP="00D16494">
            <w:pPr>
              <w:pStyle w:val="certaddress"/>
              <w:ind w:left="0"/>
              <w:jc w:val="center"/>
              <w:rPr>
                <w:rFonts w:asciiTheme="minorHAnsi" w:hAnsiTheme="minorHAnsi" w:cstheme="minorHAnsi"/>
                <w:color w:val="auto"/>
              </w:rPr>
            </w:pPr>
            <w:r w:rsidRPr="00D16494">
              <w:rPr>
                <w:rFonts w:asciiTheme="minorHAnsi" w:hAnsiTheme="minorHAnsi" w:cstheme="minorHAnsi"/>
                <w:color w:val="auto"/>
              </w:rPr>
              <w:fldChar w:fldCharType="begin"/>
            </w:r>
            <w:r w:rsidRPr="00D16494">
              <w:rPr>
                <w:rFonts w:asciiTheme="minorHAnsi" w:hAnsiTheme="minorHAnsi" w:cstheme="minorHAnsi"/>
                <w:color w:val="auto"/>
              </w:rPr>
              <w:instrText xml:space="preserve"> REF _Ref32923274 \r \h  \* MERGEFORMAT </w:instrText>
            </w:r>
            <w:r w:rsidRPr="00D16494">
              <w:rPr>
                <w:rFonts w:asciiTheme="minorHAnsi" w:hAnsiTheme="minorHAnsi" w:cstheme="minorHAnsi"/>
                <w:color w:val="auto"/>
              </w:rPr>
            </w:r>
            <w:r w:rsidRPr="00D16494">
              <w:rPr>
                <w:rFonts w:asciiTheme="minorHAnsi" w:hAnsiTheme="minorHAnsi" w:cstheme="minorHAnsi"/>
                <w:color w:val="auto"/>
              </w:rPr>
              <w:fldChar w:fldCharType="separate"/>
            </w:r>
            <w:r w:rsidR="008453F1">
              <w:rPr>
                <w:rFonts w:asciiTheme="minorHAnsi" w:hAnsiTheme="minorHAnsi" w:cstheme="minorHAnsi"/>
                <w:color w:val="auto"/>
              </w:rPr>
              <w:t>16</w:t>
            </w:r>
            <w:r w:rsidRPr="00D16494">
              <w:rPr>
                <w:rFonts w:asciiTheme="minorHAnsi" w:hAnsiTheme="minorHAnsi" w:cstheme="minorHAnsi"/>
                <w:color w:val="auto"/>
              </w:rPr>
              <w:fldChar w:fldCharType="end"/>
            </w:r>
            <w:r w:rsidRPr="00D16494">
              <w:rPr>
                <w:rFonts w:asciiTheme="minorHAnsi" w:hAnsiTheme="minorHAnsi" w:cstheme="minorHAnsi"/>
                <w:color w:val="auto"/>
              </w:rPr>
              <w:fldChar w:fldCharType="begin"/>
            </w:r>
            <w:r w:rsidRPr="00D16494">
              <w:rPr>
                <w:rFonts w:asciiTheme="minorHAnsi" w:hAnsiTheme="minorHAnsi" w:cstheme="minorHAnsi"/>
                <w:color w:val="auto"/>
              </w:rPr>
              <w:instrText xml:space="preserve"> REF _Ref32923284 \r \h  \* MERGEFORMAT </w:instrText>
            </w:r>
            <w:r w:rsidRPr="00D16494">
              <w:rPr>
                <w:rFonts w:asciiTheme="minorHAnsi" w:hAnsiTheme="minorHAnsi" w:cstheme="minorHAnsi"/>
                <w:color w:val="auto"/>
              </w:rPr>
            </w:r>
            <w:r w:rsidRPr="00D16494">
              <w:rPr>
                <w:rFonts w:asciiTheme="minorHAnsi" w:hAnsiTheme="minorHAnsi" w:cstheme="minorHAnsi"/>
                <w:color w:val="auto"/>
              </w:rPr>
              <w:fldChar w:fldCharType="separate"/>
            </w:r>
            <w:r w:rsidR="008453F1">
              <w:rPr>
                <w:rFonts w:asciiTheme="minorHAnsi" w:hAnsiTheme="minorHAnsi" w:cstheme="minorHAnsi"/>
                <w:color w:val="auto"/>
              </w:rPr>
              <w:t>(b)</w:t>
            </w:r>
            <w:r w:rsidRPr="00D16494">
              <w:rPr>
                <w:rFonts w:asciiTheme="minorHAnsi" w:hAnsiTheme="minorHAnsi" w:cstheme="minorHAnsi"/>
                <w:color w:val="auto"/>
              </w:rPr>
              <w:fldChar w:fldCharType="end"/>
            </w:r>
          </w:p>
        </w:tc>
        <w:tc>
          <w:tcPr>
            <w:tcW w:w="1871" w:type="dxa"/>
          </w:tcPr>
          <w:p w14:paraId="69215E68" w14:textId="77777777" w:rsidR="00D16494" w:rsidRPr="00D16494" w:rsidRDefault="00D16494" w:rsidP="00D16494">
            <w:pPr>
              <w:pStyle w:val="certaddress"/>
              <w:ind w:left="0"/>
              <w:rPr>
                <w:rFonts w:asciiTheme="minorHAnsi" w:hAnsiTheme="minorHAnsi" w:cstheme="minorHAnsi"/>
                <w:color w:val="auto"/>
              </w:rPr>
            </w:pPr>
            <w:r w:rsidRPr="00D16494">
              <w:rPr>
                <w:rFonts w:asciiTheme="minorHAnsi" w:hAnsiTheme="minorHAnsi" w:cstheme="minorHAnsi"/>
                <w:color w:val="auto"/>
              </w:rPr>
              <w:t>Immediately</w:t>
            </w:r>
          </w:p>
        </w:tc>
      </w:tr>
      <w:tr w:rsidR="00D16494" w:rsidRPr="00D16494" w14:paraId="0C44CD40" w14:textId="77777777" w:rsidTr="00214938">
        <w:tc>
          <w:tcPr>
            <w:tcW w:w="5609" w:type="dxa"/>
          </w:tcPr>
          <w:p w14:paraId="7F20E8AF" w14:textId="77777777" w:rsidR="00D16494" w:rsidRPr="00D16494" w:rsidRDefault="00D16494" w:rsidP="00D16494">
            <w:pPr>
              <w:pStyle w:val="certaddress"/>
              <w:spacing w:before="120" w:after="120"/>
              <w:ind w:left="0"/>
              <w:rPr>
                <w:rFonts w:asciiTheme="minorHAnsi" w:hAnsiTheme="minorHAnsi" w:cstheme="minorHAnsi"/>
                <w:color w:val="auto"/>
              </w:rPr>
            </w:pPr>
            <w:r w:rsidRPr="00D16494">
              <w:rPr>
                <w:rFonts w:asciiTheme="minorHAnsi" w:hAnsiTheme="minorHAnsi" w:cstheme="minorHAnsi"/>
                <w:color w:val="auto"/>
              </w:rPr>
              <w:t>Any event or circumstances that would impact the licence holder capacity to meet the licence conditions</w:t>
            </w:r>
          </w:p>
        </w:tc>
        <w:tc>
          <w:tcPr>
            <w:tcW w:w="1592" w:type="dxa"/>
          </w:tcPr>
          <w:p w14:paraId="2C8B8C91" w14:textId="59AFF769" w:rsidR="00D16494" w:rsidRPr="00D16494" w:rsidRDefault="00D16494" w:rsidP="00D16494">
            <w:pPr>
              <w:pStyle w:val="certaddress"/>
              <w:ind w:left="0"/>
              <w:jc w:val="center"/>
              <w:rPr>
                <w:rFonts w:asciiTheme="minorHAnsi" w:hAnsiTheme="minorHAnsi" w:cstheme="minorHAnsi"/>
                <w:color w:val="auto"/>
              </w:rPr>
            </w:pPr>
            <w:r w:rsidRPr="00D16494">
              <w:rPr>
                <w:rFonts w:asciiTheme="minorHAnsi" w:hAnsiTheme="minorHAnsi" w:cstheme="minorHAnsi"/>
                <w:color w:val="auto"/>
              </w:rPr>
              <w:fldChar w:fldCharType="begin"/>
            </w:r>
            <w:r w:rsidRPr="00D16494">
              <w:rPr>
                <w:rFonts w:asciiTheme="minorHAnsi" w:hAnsiTheme="minorHAnsi" w:cstheme="minorHAnsi"/>
                <w:color w:val="auto"/>
              </w:rPr>
              <w:instrText xml:space="preserve"> REF _Ref32923274 \r \h  \* MERGEFORMAT </w:instrText>
            </w:r>
            <w:r w:rsidRPr="00D16494">
              <w:rPr>
                <w:rFonts w:asciiTheme="minorHAnsi" w:hAnsiTheme="minorHAnsi" w:cstheme="minorHAnsi"/>
                <w:color w:val="auto"/>
              </w:rPr>
            </w:r>
            <w:r w:rsidRPr="00D16494">
              <w:rPr>
                <w:rFonts w:asciiTheme="minorHAnsi" w:hAnsiTheme="minorHAnsi" w:cstheme="minorHAnsi"/>
                <w:color w:val="auto"/>
              </w:rPr>
              <w:fldChar w:fldCharType="separate"/>
            </w:r>
            <w:r w:rsidR="008453F1">
              <w:rPr>
                <w:rFonts w:asciiTheme="minorHAnsi" w:hAnsiTheme="minorHAnsi" w:cstheme="minorHAnsi"/>
                <w:color w:val="auto"/>
              </w:rPr>
              <w:t>16</w:t>
            </w:r>
            <w:r w:rsidRPr="00D16494">
              <w:rPr>
                <w:rFonts w:asciiTheme="minorHAnsi" w:hAnsiTheme="minorHAnsi" w:cstheme="minorHAnsi"/>
                <w:color w:val="auto"/>
              </w:rPr>
              <w:fldChar w:fldCharType="end"/>
            </w:r>
            <w:r w:rsidRPr="00D16494">
              <w:rPr>
                <w:rFonts w:asciiTheme="minorHAnsi" w:hAnsiTheme="minorHAnsi" w:cstheme="minorHAnsi"/>
                <w:color w:val="auto"/>
              </w:rPr>
              <w:fldChar w:fldCharType="begin"/>
            </w:r>
            <w:r w:rsidRPr="00D16494">
              <w:rPr>
                <w:rFonts w:asciiTheme="minorHAnsi" w:hAnsiTheme="minorHAnsi" w:cstheme="minorHAnsi"/>
                <w:color w:val="auto"/>
              </w:rPr>
              <w:instrText xml:space="preserve"> REF _Ref32923294 \r \h  \* MERGEFORMAT </w:instrText>
            </w:r>
            <w:r w:rsidRPr="00D16494">
              <w:rPr>
                <w:rFonts w:asciiTheme="minorHAnsi" w:hAnsiTheme="minorHAnsi" w:cstheme="minorHAnsi"/>
                <w:color w:val="auto"/>
              </w:rPr>
            </w:r>
            <w:r w:rsidRPr="00D16494">
              <w:rPr>
                <w:rFonts w:asciiTheme="minorHAnsi" w:hAnsiTheme="minorHAnsi" w:cstheme="minorHAnsi"/>
                <w:color w:val="auto"/>
              </w:rPr>
              <w:fldChar w:fldCharType="separate"/>
            </w:r>
            <w:r w:rsidR="008453F1">
              <w:rPr>
                <w:rFonts w:asciiTheme="minorHAnsi" w:hAnsiTheme="minorHAnsi" w:cstheme="minorHAnsi"/>
                <w:color w:val="auto"/>
              </w:rPr>
              <w:t>(c)</w:t>
            </w:r>
            <w:r w:rsidRPr="00D16494">
              <w:rPr>
                <w:rFonts w:asciiTheme="minorHAnsi" w:hAnsiTheme="minorHAnsi" w:cstheme="minorHAnsi"/>
                <w:color w:val="auto"/>
              </w:rPr>
              <w:fldChar w:fldCharType="end"/>
            </w:r>
          </w:p>
        </w:tc>
        <w:tc>
          <w:tcPr>
            <w:tcW w:w="1871" w:type="dxa"/>
          </w:tcPr>
          <w:p w14:paraId="009C6E6C" w14:textId="77777777" w:rsidR="00D16494" w:rsidRPr="00D16494" w:rsidRDefault="00D16494" w:rsidP="00D16494">
            <w:pPr>
              <w:pStyle w:val="certaddress"/>
              <w:ind w:left="0"/>
              <w:rPr>
                <w:rFonts w:asciiTheme="minorHAnsi" w:hAnsiTheme="minorHAnsi" w:cstheme="minorHAnsi"/>
                <w:color w:val="auto"/>
              </w:rPr>
            </w:pPr>
            <w:r w:rsidRPr="00D16494">
              <w:rPr>
                <w:rFonts w:asciiTheme="minorHAnsi" w:hAnsiTheme="minorHAnsi" w:cstheme="minorHAnsi"/>
                <w:color w:val="auto"/>
              </w:rPr>
              <w:t>Immediately</w:t>
            </w:r>
          </w:p>
        </w:tc>
      </w:tr>
      <w:tr w:rsidR="00D16494" w:rsidRPr="00D16494" w14:paraId="2EEC2B1F" w14:textId="77777777" w:rsidTr="00214938">
        <w:tc>
          <w:tcPr>
            <w:tcW w:w="5609" w:type="dxa"/>
            <w:tcBorders>
              <w:bottom w:val="single" w:sz="4" w:space="0" w:color="auto"/>
            </w:tcBorders>
          </w:tcPr>
          <w:p w14:paraId="53AF616E" w14:textId="3061E8C4" w:rsidR="00D16494" w:rsidRPr="00D16494" w:rsidRDefault="00D16494" w:rsidP="00D16494">
            <w:pPr>
              <w:pStyle w:val="certaddress"/>
              <w:spacing w:before="120" w:after="120"/>
              <w:ind w:left="0"/>
              <w:rPr>
                <w:rFonts w:asciiTheme="minorHAnsi" w:hAnsiTheme="minorHAnsi" w:cstheme="minorHAnsi"/>
                <w:color w:val="auto"/>
              </w:rPr>
            </w:pPr>
            <w:r w:rsidRPr="00C952EE">
              <w:rPr>
                <w:rFonts w:asciiTheme="minorHAnsi" w:hAnsiTheme="minorHAnsi" w:cstheme="minorHAnsi"/>
                <w:color w:val="auto"/>
              </w:rPr>
              <w:t>Provide notification to the Regulator, in writing, of the final GMO administration of the last trial participant at each Clinical trial site</w:t>
            </w:r>
          </w:p>
        </w:tc>
        <w:tc>
          <w:tcPr>
            <w:tcW w:w="1592" w:type="dxa"/>
            <w:tcBorders>
              <w:bottom w:val="single" w:sz="4" w:space="0" w:color="auto"/>
            </w:tcBorders>
          </w:tcPr>
          <w:p w14:paraId="0A399EF1" w14:textId="60561D65" w:rsidR="00D16494" w:rsidRPr="00D16494" w:rsidRDefault="00D16494" w:rsidP="00D16494">
            <w:pPr>
              <w:pStyle w:val="certaddress"/>
              <w:ind w:left="0"/>
              <w:jc w:val="center"/>
              <w:rPr>
                <w:rFonts w:asciiTheme="minorHAnsi" w:hAnsiTheme="minorHAnsi" w:cstheme="minorHAnsi"/>
                <w:color w:val="auto"/>
              </w:rPr>
            </w:pPr>
            <w:r>
              <w:rPr>
                <w:rFonts w:asciiTheme="minorHAnsi" w:hAnsiTheme="minorHAnsi" w:cstheme="minorHAnsi"/>
                <w:color w:val="auto"/>
              </w:rPr>
              <w:fldChar w:fldCharType="begin"/>
            </w:r>
            <w:r>
              <w:rPr>
                <w:rFonts w:asciiTheme="minorHAnsi" w:hAnsiTheme="minorHAnsi" w:cstheme="minorHAnsi"/>
                <w:color w:val="auto"/>
              </w:rPr>
              <w:instrText xml:space="preserve"> REF _Ref211948756 \n \h </w:instrText>
            </w:r>
            <w:r>
              <w:rPr>
                <w:rFonts w:asciiTheme="minorHAnsi" w:hAnsiTheme="minorHAnsi" w:cstheme="minorHAnsi"/>
                <w:color w:val="auto"/>
              </w:rPr>
            </w:r>
            <w:r>
              <w:rPr>
                <w:rFonts w:asciiTheme="minorHAnsi" w:hAnsiTheme="minorHAnsi" w:cstheme="minorHAnsi"/>
                <w:color w:val="auto"/>
              </w:rPr>
              <w:fldChar w:fldCharType="separate"/>
            </w:r>
            <w:r w:rsidR="008453F1">
              <w:rPr>
                <w:rFonts w:asciiTheme="minorHAnsi" w:hAnsiTheme="minorHAnsi" w:cstheme="minorHAnsi"/>
                <w:color w:val="auto"/>
              </w:rPr>
              <w:t>42</w:t>
            </w:r>
            <w:r>
              <w:rPr>
                <w:rFonts w:asciiTheme="minorHAnsi" w:hAnsiTheme="minorHAnsi" w:cstheme="minorHAnsi"/>
                <w:color w:val="auto"/>
              </w:rPr>
              <w:fldChar w:fldCharType="end"/>
            </w:r>
            <w:r>
              <w:rPr>
                <w:rFonts w:asciiTheme="minorHAnsi" w:hAnsiTheme="minorHAnsi" w:cstheme="minorHAnsi"/>
                <w:color w:val="auto"/>
              </w:rPr>
              <w:fldChar w:fldCharType="begin"/>
            </w:r>
            <w:r>
              <w:rPr>
                <w:rFonts w:asciiTheme="minorHAnsi" w:hAnsiTheme="minorHAnsi" w:cstheme="minorHAnsi"/>
                <w:color w:val="auto"/>
              </w:rPr>
              <w:instrText xml:space="preserve"> REF _Ref211949048 \n \h </w:instrText>
            </w:r>
            <w:r>
              <w:rPr>
                <w:rFonts w:asciiTheme="minorHAnsi" w:hAnsiTheme="minorHAnsi" w:cstheme="minorHAnsi"/>
                <w:color w:val="auto"/>
              </w:rPr>
            </w:r>
            <w:r>
              <w:rPr>
                <w:rFonts w:asciiTheme="minorHAnsi" w:hAnsiTheme="minorHAnsi" w:cstheme="minorHAnsi"/>
                <w:color w:val="auto"/>
              </w:rPr>
              <w:fldChar w:fldCharType="separate"/>
            </w:r>
            <w:r w:rsidR="008453F1">
              <w:rPr>
                <w:rFonts w:asciiTheme="minorHAnsi" w:hAnsiTheme="minorHAnsi" w:cstheme="minorHAnsi"/>
                <w:color w:val="auto"/>
              </w:rPr>
              <w:t>(a)</w:t>
            </w:r>
            <w:r>
              <w:rPr>
                <w:rFonts w:asciiTheme="minorHAnsi" w:hAnsiTheme="minorHAnsi" w:cstheme="minorHAnsi"/>
                <w:color w:val="auto"/>
              </w:rPr>
              <w:fldChar w:fldCharType="end"/>
            </w:r>
            <w:r>
              <w:rPr>
                <w:rFonts w:asciiTheme="minorHAnsi" w:hAnsiTheme="minorHAnsi" w:cstheme="minorHAnsi"/>
                <w:color w:val="auto"/>
              </w:rPr>
              <w:t xml:space="preserve">, </w:t>
            </w:r>
            <w:r>
              <w:rPr>
                <w:rFonts w:asciiTheme="minorHAnsi" w:hAnsiTheme="minorHAnsi" w:cstheme="minorHAnsi"/>
                <w:color w:val="auto"/>
              </w:rPr>
              <w:fldChar w:fldCharType="begin"/>
            </w:r>
            <w:r>
              <w:rPr>
                <w:rFonts w:asciiTheme="minorHAnsi" w:hAnsiTheme="minorHAnsi" w:cstheme="minorHAnsi"/>
                <w:color w:val="auto"/>
              </w:rPr>
              <w:instrText xml:space="preserve"> REF _Ref211949050 \n \h </w:instrText>
            </w:r>
            <w:r>
              <w:rPr>
                <w:rFonts w:asciiTheme="minorHAnsi" w:hAnsiTheme="minorHAnsi" w:cstheme="minorHAnsi"/>
                <w:color w:val="auto"/>
              </w:rPr>
            </w:r>
            <w:r>
              <w:rPr>
                <w:rFonts w:asciiTheme="minorHAnsi" w:hAnsiTheme="minorHAnsi" w:cstheme="minorHAnsi"/>
                <w:color w:val="auto"/>
              </w:rPr>
              <w:fldChar w:fldCharType="separate"/>
            </w:r>
            <w:r w:rsidR="008453F1">
              <w:rPr>
                <w:rFonts w:asciiTheme="minorHAnsi" w:hAnsiTheme="minorHAnsi" w:cstheme="minorHAnsi"/>
                <w:color w:val="auto"/>
              </w:rPr>
              <w:t>(b)</w:t>
            </w:r>
            <w:r>
              <w:rPr>
                <w:rFonts w:asciiTheme="minorHAnsi" w:hAnsiTheme="minorHAnsi" w:cstheme="minorHAnsi"/>
                <w:color w:val="auto"/>
              </w:rPr>
              <w:fldChar w:fldCharType="end"/>
            </w:r>
          </w:p>
        </w:tc>
        <w:tc>
          <w:tcPr>
            <w:tcW w:w="1871" w:type="dxa"/>
            <w:tcBorders>
              <w:bottom w:val="single" w:sz="4" w:space="0" w:color="auto"/>
            </w:tcBorders>
          </w:tcPr>
          <w:p w14:paraId="5F933F31" w14:textId="1A10DF89" w:rsidR="00D16494" w:rsidRPr="00D16494" w:rsidRDefault="00D16494" w:rsidP="00D16494">
            <w:pPr>
              <w:pStyle w:val="certaddress"/>
              <w:ind w:left="0"/>
              <w:rPr>
                <w:rFonts w:asciiTheme="minorHAnsi" w:hAnsiTheme="minorHAnsi" w:cstheme="minorHAnsi"/>
                <w:color w:val="auto"/>
              </w:rPr>
            </w:pPr>
            <w:r w:rsidRPr="00823872">
              <w:rPr>
                <w:rFonts w:asciiTheme="minorHAnsi" w:hAnsiTheme="minorHAnsi" w:cstheme="minorHAnsi"/>
                <w:color w:val="auto"/>
              </w:rPr>
              <w:t>Within 30 days of the decision to cease GMO administration at that particular Clinical trial site.</w:t>
            </w:r>
          </w:p>
        </w:tc>
      </w:tr>
      <w:tr w:rsidR="00D16494" w:rsidRPr="00D16494" w14:paraId="3A217A66" w14:textId="77777777" w:rsidTr="00214938">
        <w:tc>
          <w:tcPr>
            <w:tcW w:w="5609" w:type="dxa"/>
            <w:tcBorders>
              <w:bottom w:val="single" w:sz="4" w:space="0" w:color="auto"/>
            </w:tcBorders>
          </w:tcPr>
          <w:p w14:paraId="07F322FF" w14:textId="77777777" w:rsidR="00D16494" w:rsidRPr="00D16494" w:rsidRDefault="00D16494" w:rsidP="00D16494">
            <w:pPr>
              <w:pStyle w:val="certaddress"/>
              <w:spacing w:before="120" w:after="120"/>
              <w:ind w:left="0"/>
              <w:rPr>
                <w:rFonts w:asciiTheme="minorHAnsi" w:hAnsiTheme="minorHAnsi" w:cstheme="minorHAnsi"/>
                <w:color w:val="auto"/>
              </w:rPr>
            </w:pPr>
            <w:r w:rsidRPr="00D16494">
              <w:rPr>
                <w:rFonts w:asciiTheme="minorHAnsi" w:hAnsiTheme="minorHAnsi" w:cstheme="minorHAnsi"/>
                <w:color w:val="auto"/>
              </w:rPr>
              <w:t>Any loss or spill of the GMO, or exposure of a person other than the trial participant to the GMO</w:t>
            </w:r>
          </w:p>
        </w:tc>
        <w:tc>
          <w:tcPr>
            <w:tcW w:w="1592" w:type="dxa"/>
            <w:tcBorders>
              <w:bottom w:val="single" w:sz="4" w:space="0" w:color="auto"/>
            </w:tcBorders>
          </w:tcPr>
          <w:p w14:paraId="1592356F" w14:textId="63B30CF6" w:rsidR="00D16494" w:rsidRPr="00D16494" w:rsidRDefault="00D16494" w:rsidP="00D16494">
            <w:pPr>
              <w:pStyle w:val="certaddress"/>
              <w:ind w:left="0"/>
              <w:jc w:val="center"/>
              <w:rPr>
                <w:rFonts w:asciiTheme="minorHAnsi" w:hAnsiTheme="minorHAnsi" w:cstheme="minorHAnsi"/>
                <w:color w:val="auto"/>
              </w:rPr>
            </w:pPr>
            <w:r w:rsidRPr="00D16494">
              <w:rPr>
                <w:rFonts w:asciiTheme="minorHAnsi" w:hAnsiTheme="minorHAnsi" w:cstheme="minorHAnsi"/>
                <w:color w:val="auto"/>
              </w:rPr>
              <w:fldChar w:fldCharType="begin"/>
            </w:r>
            <w:r w:rsidRPr="00D16494">
              <w:rPr>
                <w:rFonts w:asciiTheme="minorHAnsi" w:hAnsiTheme="minorHAnsi" w:cstheme="minorHAnsi"/>
                <w:color w:val="auto"/>
              </w:rPr>
              <w:instrText xml:space="preserve"> REF _Ref29290354 \n \h  \* MERGEFORMAT </w:instrText>
            </w:r>
            <w:r w:rsidRPr="00D16494">
              <w:rPr>
                <w:rFonts w:asciiTheme="minorHAnsi" w:hAnsiTheme="minorHAnsi" w:cstheme="minorHAnsi"/>
                <w:color w:val="auto"/>
              </w:rPr>
            </w:r>
            <w:r w:rsidRPr="00D16494">
              <w:rPr>
                <w:rFonts w:asciiTheme="minorHAnsi" w:hAnsiTheme="minorHAnsi" w:cstheme="minorHAnsi"/>
                <w:color w:val="auto"/>
              </w:rPr>
              <w:fldChar w:fldCharType="separate"/>
            </w:r>
            <w:r w:rsidR="008453F1">
              <w:rPr>
                <w:rFonts w:asciiTheme="minorHAnsi" w:hAnsiTheme="minorHAnsi" w:cstheme="minorHAnsi"/>
                <w:color w:val="auto"/>
              </w:rPr>
              <w:t>43</w:t>
            </w:r>
            <w:r w:rsidRPr="00D16494">
              <w:rPr>
                <w:rFonts w:asciiTheme="minorHAnsi" w:hAnsiTheme="minorHAnsi" w:cstheme="minorHAnsi"/>
                <w:color w:val="auto"/>
              </w:rPr>
              <w:fldChar w:fldCharType="end"/>
            </w:r>
            <w:r w:rsidRPr="00D16494">
              <w:rPr>
                <w:rFonts w:asciiTheme="minorHAnsi" w:hAnsiTheme="minorHAnsi" w:cstheme="minorHAnsi"/>
                <w:color w:val="auto"/>
              </w:rPr>
              <w:fldChar w:fldCharType="begin"/>
            </w:r>
            <w:r w:rsidRPr="00D16494">
              <w:rPr>
                <w:rFonts w:asciiTheme="minorHAnsi" w:hAnsiTheme="minorHAnsi" w:cstheme="minorHAnsi"/>
                <w:color w:val="auto"/>
              </w:rPr>
              <w:instrText xml:space="preserve"> REF _Ref33203034 \n \h  \* MERGEFORMAT </w:instrText>
            </w:r>
            <w:r w:rsidRPr="00D16494">
              <w:rPr>
                <w:rFonts w:asciiTheme="minorHAnsi" w:hAnsiTheme="minorHAnsi" w:cstheme="minorHAnsi"/>
                <w:color w:val="auto"/>
              </w:rPr>
            </w:r>
            <w:r w:rsidRPr="00D16494">
              <w:rPr>
                <w:rFonts w:asciiTheme="minorHAnsi" w:hAnsiTheme="minorHAnsi" w:cstheme="minorHAnsi"/>
                <w:color w:val="auto"/>
              </w:rPr>
              <w:fldChar w:fldCharType="separate"/>
            </w:r>
            <w:r w:rsidR="008453F1">
              <w:rPr>
                <w:rFonts w:asciiTheme="minorHAnsi" w:hAnsiTheme="minorHAnsi" w:cstheme="minorHAnsi"/>
                <w:color w:val="auto"/>
              </w:rPr>
              <w:t>(a)</w:t>
            </w:r>
            <w:r w:rsidRPr="00D16494">
              <w:rPr>
                <w:rFonts w:asciiTheme="minorHAnsi" w:hAnsiTheme="minorHAnsi" w:cstheme="minorHAnsi"/>
                <w:color w:val="auto"/>
              </w:rPr>
              <w:fldChar w:fldCharType="end"/>
            </w:r>
            <w:r w:rsidRPr="00D16494">
              <w:rPr>
                <w:rFonts w:asciiTheme="minorHAnsi" w:hAnsiTheme="minorHAnsi" w:cstheme="minorHAnsi"/>
                <w:color w:val="auto"/>
              </w:rPr>
              <w:t xml:space="preserve">, </w:t>
            </w:r>
            <w:r w:rsidRPr="00D16494">
              <w:rPr>
                <w:rFonts w:asciiTheme="minorHAnsi" w:hAnsiTheme="minorHAnsi" w:cstheme="minorHAnsi"/>
                <w:color w:val="auto"/>
              </w:rPr>
              <w:fldChar w:fldCharType="begin"/>
            </w:r>
            <w:r w:rsidRPr="00D16494">
              <w:rPr>
                <w:rFonts w:asciiTheme="minorHAnsi" w:hAnsiTheme="minorHAnsi" w:cstheme="minorHAnsi"/>
                <w:color w:val="auto"/>
              </w:rPr>
              <w:instrText xml:space="preserve"> REF _Ref33203035 \n \h  \* MERGEFORMAT </w:instrText>
            </w:r>
            <w:r w:rsidRPr="00D16494">
              <w:rPr>
                <w:rFonts w:asciiTheme="minorHAnsi" w:hAnsiTheme="minorHAnsi" w:cstheme="minorHAnsi"/>
                <w:color w:val="auto"/>
              </w:rPr>
            </w:r>
            <w:r w:rsidRPr="00D16494">
              <w:rPr>
                <w:rFonts w:asciiTheme="minorHAnsi" w:hAnsiTheme="minorHAnsi" w:cstheme="minorHAnsi"/>
                <w:color w:val="auto"/>
              </w:rPr>
              <w:fldChar w:fldCharType="separate"/>
            </w:r>
            <w:r w:rsidR="008453F1">
              <w:rPr>
                <w:rFonts w:asciiTheme="minorHAnsi" w:hAnsiTheme="minorHAnsi" w:cstheme="minorHAnsi"/>
                <w:color w:val="auto"/>
              </w:rPr>
              <w:t>(b)</w:t>
            </w:r>
            <w:r w:rsidRPr="00D16494">
              <w:rPr>
                <w:rFonts w:asciiTheme="minorHAnsi" w:hAnsiTheme="minorHAnsi" w:cstheme="minorHAnsi"/>
                <w:color w:val="auto"/>
              </w:rPr>
              <w:fldChar w:fldCharType="end"/>
            </w:r>
          </w:p>
        </w:tc>
        <w:tc>
          <w:tcPr>
            <w:tcW w:w="1871" w:type="dxa"/>
            <w:tcBorders>
              <w:bottom w:val="single" w:sz="4" w:space="0" w:color="auto"/>
            </w:tcBorders>
          </w:tcPr>
          <w:p w14:paraId="25188E8D" w14:textId="3D7877B4" w:rsidR="00D16494" w:rsidRPr="00D16494" w:rsidRDefault="00D16494" w:rsidP="00D16494">
            <w:pPr>
              <w:pStyle w:val="certaddress"/>
              <w:ind w:left="0"/>
              <w:rPr>
                <w:rFonts w:asciiTheme="minorHAnsi" w:hAnsiTheme="minorHAnsi" w:cstheme="minorHAnsi"/>
                <w:color w:val="auto"/>
              </w:rPr>
            </w:pPr>
            <w:r w:rsidRPr="00D16494">
              <w:rPr>
                <w:rFonts w:asciiTheme="minorHAnsi" w:hAnsiTheme="minorHAnsi" w:cstheme="minorHAnsi"/>
                <w:color w:val="auto"/>
              </w:rPr>
              <w:t xml:space="preserve">As soon as reasonably possible </w:t>
            </w:r>
          </w:p>
        </w:tc>
      </w:tr>
      <w:tr w:rsidR="00D16494" w:rsidRPr="00D16494" w14:paraId="34E77AC5" w14:textId="77777777" w:rsidTr="00214938">
        <w:tc>
          <w:tcPr>
            <w:tcW w:w="5609" w:type="dxa"/>
            <w:tcBorders>
              <w:bottom w:val="single" w:sz="4" w:space="0" w:color="auto"/>
            </w:tcBorders>
          </w:tcPr>
          <w:p w14:paraId="31615B9B" w14:textId="77777777" w:rsidR="00D16494" w:rsidRPr="00D16494" w:rsidRDefault="00D16494" w:rsidP="00D16494">
            <w:pPr>
              <w:pStyle w:val="certaddress"/>
              <w:spacing w:before="120" w:after="120"/>
              <w:ind w:left="0"/>
              <w:rPr>
                <w:rFonts w:asciiTheme="minorHAnsi" w:hAnsiTheme="minorHAnsi" w:cstheme="minorHAnsi"/>
                <w:color w:val="auto"/>
              </w:rPr>
            </w:pPr>
            <w:r w:rsidRPr="00D16494">
              <w:rPr>
                <w:rFonts w:asciiTheme="minorHAnsi" w:hAnsiTheme="minorHAnsi" w:cstheme="minorHAnsi"/>
                <w:color w:val="auto"/>
              </w:rPr>
              <w:t>Any event where a trial participant has not followed the procedures described in the instruction provided by the licence holder</w:t>
            </w:r>
          </w:p>
        </w:tc>
        <w:tc>
          <w:tcPr>
            <w:tcW w:w="1592" w:type="dxa"/>
            <w:tcBorders>
              <w:bottom w:val="single" w:sz="4" w:space="0" w:color="auto"/>
            </w:tcBorders>
          </w:tcPr>
          <w:p w14:paraId="7F042278" w14:textId="59085715" w:rsidR="00D16494" w:rsidRPr="00D16494" w:rsidRDefault="00D16494" w:rsidP="00D16494">
            <w:pPr>
              <w:pStyle w:val="certaddress"/>
              <w:ind w:left="0"/>
              <w:jc w:val="center"/>
              <w:rPr>
                <w:rFonts w:asciiTheme="minorHAnsi" w:hAnsiTheme="minorHAnsi" w:cstheme="minorHAnsi"/>
                <w:color w:val="auto"/>
              </w:rPr>
            </w:pPr>
            <w:r w:rsidRPr="00D16494">
              <w:rPr>
                <w:rFonts w:asciiTheme="minorHAnsi" w:hAnsiTheme="minorHAnsi" w:cstheme="minorHAnsi"/>
                <w:color w:val="auto"/>
              </w:rPr>
              <w:fldChar w:fldCharType="begin"/>
            </w:r>
            <w:r w:rsidRPr="00D16494">
              <w:rPr>
                <w:rFonts w:asciiTheme="minorHAnsi" w:hAnsiTheme="minorHAnsi" w:cstheme="minorHAnsi"/>
                <w:color w:val="auto"/>
              </w:rPr>
              <w:instrText xml:space="preserve"> REF _Ref29290354 \n \h  \* MERGEFORMAT </w:instrText>
            </w:r>
            <w:r w:rsidRPr="00D16494">
              <w:rPr>
                <w:rFonts w:asciiTheme="minorHAnsi" w:hAnsiTheme="minorHAnsi" w:cstheme="minorHAnsi"/>
                <w:color w:val="auto"/>
              </w:rPr>
            </w:r>
            <w:r w:rsidRPr="00D16494">
              <w:rPr>
                <w:rFonts w:asciiTheme="minorHAnsi" w:hAnsiTheme="minorHAnsi" w:cstheme="minorHAnsi"/>
                <w:color w:val="auto"/>
              </w:rPr>
              <w:fldChar w:fldCharType="separate"/>
            </w:r>
            <w:r w:rsidR="008453F1">
              <w:rPr>
                <w:rFonts w:asciiTheme="minorHAnsi" w:hAnsiTheme="minorHAnsi" w:cstheme="minorHAnsi"/>
                <w:color w:val="auto"/>
              </w:rPr>
              <w:t>43</w:t>
            </w:r>
            <w:r w:rsidRPr="00D16494">
              <w:rPr>
                <w:rFonts w:asciiTheme="minorHAnsi" w:hAnsiTheme="minorHAnsi" w:cstheme="minorHAnsi"/>
                <w:color w:val="auto"/>
              </w:rPr>
              <w:fldChar w:fldCharType="end"/>
            </w:r>
            <w:r w:rsidRPr="00D16494">
              <w:rPr>
                <w:rFonts w:asciiTheme="minorHAnsi" w:hAnsiTheme="minorHAnsi" w:cstheme="minorHAnsi"/>
                <w:color w:val="auto"/>
              </w:rPr>
              <w:fldChar w:fldCharType="begin"/>
            </w:r>
            <w:r w:rsidRPr="00D16494">
              <w:rPr>
                <w:rFonts w:asciiTheme="minorHAnsi" w:hAnsiTheme="minorHAnsi" w:cstheme="minorHAnsi"/>
                <w:color w:val="auto"/>
              </w:rPr>
              <w:instrText xml:space="preserve"> REF _Ref46934464 \r \h  \* MERGEFORMAT </w:instrText>
            </w:r>
            <w:r w:rsidRPr="00D16494">
              <w:rPr>
                <w:rFonts w:asciiTheme="minorHAnsi" w:hAnsiTheme="minorHAnsi" w:cstheme="minorHAnsi"/>
                <w:color w:val="auto"/>
              </w:rPr>
            </w:r>
            <w:r w:rsidRPr="00D16494">
              <w:rPr>
                <w:rFonts w:asciiTheme="minorHAnsi" w:hAnsiTheme="minorHAnsi" w:cstheme="minorHAnsi"/>
                <w:color w:val="auto"/>
              </w:rPr>
              <w:fldChar w:fldCharType="separate"/>
            </w:r>
            <w:r w:rsidR="008453F1">
              <w:rPr>
                <w:rFonts w:asciiTheme="minorHAnsi" w:hAnsiTheme="minorHAnsi" w:cstheme="minorHAnsi"/>
                <w:color w:val="auto"/>
              </w:rPr>
              <w:t>(c)</w:t>
            </w:r>
            <w:r w:rsidRPr="00D16494">
              <w:rPr>
                <w:rFonts w:asciiTheme="minorHAnsi" w:hAnsiTheme="minorHAnsi" w:cstheme="minorHAnsi"/>
                <w:color w:val="auto"/>
              </w:rPr>
              <w:fldChar w:fldCharType="end"/>
            </w:r>
          </w:p>
        </w:tc>
        <w:tc>
          <w:tcPr>
            <w:tcW w:w="1871" w:type="dxa"/>
            <w:tcBorders>
              <w:bottom w:val="single" w:sz="4" w:space="0" w:color="auto"/>
            </w:tcBorders>
          </w:tcPr>
          <w:p w14:paraId="5CAB5BA4" w14:textId="12B7E2F0" w:rsidR="00D16494" w:rsidRPr="00D16494" w:rsidRDefault="00D16494" w:rsidP="00D16494">
            <w:pPr>
              <w:pStyle w:val="certaddress"/>
              <w:ind w:left="0"/>
              <w:rPr>
                <w:rFonts w:asciiTheme="minorHAnsi" w:hAnsiTheme="minorHAnsi" w:cstheme="minorHAnsi"/>
                <w:color w:val="auto"/>
              </w:rPr>
            </w:pPr>
            <w:r w:rsidRPr="00D16494">
              <w:rPr>
                <w:rFonts w:asciiTheme="minorHAnsi" w:hAnsiTheme="minorHAnsi" w:cstheme="minorHAnsi"/>
                <w:color w:val="auto"/>
              </w:rPr>
              <w:t xml:space="preserve">As soon as reasonably possible </w:t>
            </w:r>
          </w:p>
        </w:tc>
      </w:tr>
      <w:tr w:rsidR="00D16494" w:rsidRPr="00D16494" w14:paraId="3738224B" w14:textId="77777777" w:rsidTr="001E7664">
        <w:tc>
          <w:tcPr>
            <w:tcW w:w="9072" w:type="dxa"/>
            <w:gridSpan w:val="3"/>
            <w:shd w:val="clear" w:color="auto" w:fill="F2F2F2" w:themeFill="background1" w:themeFillShade="F2"/>
          </w:tcPr>
          <w:p w14:paraId="2F5DA964" w14:textId="77777777" w:rsidR="00D16494" w:rsidRPr="00D16494" w:rsidRDefault="00D16494" w:rsidP="00D16494">
            <w:pPr>
              <w:pStyle w:val="certaddress"/>
              <w:ind w:left="0"/>
              <w:rPr>
                <w:rFonts w:asciiTheme="minorHAnsi" w:hAnsiTheme="minorHAnsi" w:cstheme="minorHAnsi"/>
                <w:color w:val="auto"/>
              </w:rPr>
            </w:pPr>
            <w:r w:rsidRPr="00D16494">
              <w:rPr>
                <w:rFonts w:asciiTheme="minorHAnsi" w:hAnsiTheme="minorHAnsi" w:cstheme="minorHAnsi"/>
                <w:b/>
                <w:color w:val="auto"/>
              </w:rPr>
              <w:t>Information to be provided on request by the Regulator</w:t>
            </w:r>
          </w:p>
        </w:tc>
      </w:tr>
      <w:tr w:rsidR="00D16494" w:rsidRPr="00D16494" w14:paraId="3F567B2B" w14:textId="77777777" w:rsidTr="00214938">
        <w:tc>
          <w:tcPr>
            <w:tcW w:w="5609" w:type="dxa"/>
          </w:tcPr>
          <w:p w14:paraId="7F885D3A" w14:textId="77777777" w:rsidR="00D16494" w:rsidRPr="00D16494" w:rsidRDefault="00D16494" w:rsidP="00D16494">
            <w:pPr>
              <w:pStyle w:val="certaddress"/>
              <w:spacing w:before="120" w:after="120"/>
              <w:ind w:left="0"/>
              <w:rPr>
                <w:rFonts w:asciiTheme="minorHAnsi" w:hAnsiTheme="minorHAnsi" w:cstheme="minorHAnsi"/>
                <w:color w:val="000000" w:themeColor="text1"/>
              </w:rPr>
            </w:pPr>
            <w:r w:rsidRPr="00D16494">
              <w:rPr>
                <w:rFonts w:asciiTheme="minorHAnsi" w:hAnsiTheme="minorHAnsi" w:cstheme="minorHAnsi"/>
                <w:color w:val="000000" w:themeColor="text1"/>
              </w:rPr>
              <w:t>Information related to the persons covered by the licence</w:t>
            </w:r>
          </w:p>
        </w:tc>
        <w:tc>
          <w:tcPr>
            <w:tcW w:w="1592" w:type="dxa"/>
          </w:tcPr>
          <w:p w14:paraId="2D6D6CF0" w14:textId="48FA1A7B" w:rsidR="00D16494" w:rsidRPr="00D16494" w:rsidRDefault="00D16494" w:rsidP="00D16494">
            <w:pPr>
              <w:pStyle w:val="certaddress"/>
              <w:ind w:left="0"/>
              <w:jc w:val="center"/>
              <w:rPr>
                <w:rFonts w:asciiTheme="minorHAnsi" w:hAnsiTheme="minorHAnsi" w:cstheme="minorHAnsi"/>
                <w:color w:val="000000" w:themeColor="text1"/>
              </w:rPr>
            </w:pPr>
            <w:r w:rsidRPr="00D16494">
              <w:rPr>
                <w:rFonts w:asciiTheme="minorHAnsi" w:hAnsiTheme="minorHAnsi" w:cstheme="minorHAnsi"/>
                <w:color w:val="000000" w:themeColor="text1"/>
              </w:rPr>
              <w:fldChar w:fldCharType="begin"/>
            </w:r>
            <w:r w:rsidRPr="00D16494">
              <w:rPr>
                <w:rFonts w:asciiTheme="minorHAnsi" w:hAnsiTheme="minorHAnsi" w:cstheme="minorHAnsi"/>
                <w:color w:val="000000" w:themeColor="text1"/>
              </w:rPr>
              <w:instrText xml:space="preserve"> REF _Ref32923385 \r \h  \* MERGEFORMAT </w:instrText>
            </w:r>
            <w:r w:rsidRPr="00D16494">
              <w:rPr>
                <w:rFonts w:asciiTheme="minorHAnsi" w:hAnsiTheme="minorHAnsi" w:cstheme="minorHAnsi"/>
                <w:color w:val="000000" w:themeColor="text1"/>
              </w:rPr>
            </w:r>
            <w:r w:rsidRPr="00D16494">
              <w:rPr>
                <w:rFonts w:asciiTheme="minorHAnsi" w:hAnsiTheme="minorHAnsi" w:cstheme="minorHAnsi"/>
                <w:color w:val="000000" w:themeColor="text1"/>
              </w:rPr>
              <w:fldChar w:fldCharType="separate"/>
            </w:r>
            <w:r w:rsidR="008453F1">
              <w:rPr>
                <w:rFonts w:asciiTheme="minorHAnsi" w:hAnsiTheme="minorHAnsi" w:cstheme="minorHAnsi"/>
                <w:color w:val="000000" w:themeColor="text1"/>
              </w:rPr>
              <w:t>9</w:t>
            </w:r>
            <w:r w:rsidRPr="00D16494">
              <w:rPr>
                <w:rFonts w:asciiTheme="minorHAnsi" w:hAnsiTheme="minorHAnsi" w:cstheme="minorHAnsi"/>
                <w:color w:val="000000" w:themeColor="text1"/>
              </w:rPr>
              <w:fldChar w:fldCharType="end"/>
            </w:r>
          </w:p>
        </w:tc>
        <w:tc>
          <w:tcPr>
            <w:tcW w:w="1871" w:type="dxa"/>
          </w:tcPr>
          <w:p w14:paraId="59F8F832" w14:textId="77777777" w:rsidR="00D16494" w:rsidRPr="00D16494" w:rsidRDefault="00D16494" w:rsidP="00D16494">
            <w:pPr>
              <w:pStyle w:val="certaddress"/>
              <w:ind w:left="0"/>
              <w:rPr>
                <w:rFonts w:asciiTheme="minorHAnsi" w:hAnsiTheme="minorHAnsi" w:cstheme="minorHAnsi"/>
                <w:color w:val="000000" w:themeColor="text1"/>
              </w:rPr>
            </w:pPr>
            <w:r w:rsidRPr="00D16494">
              <w:rPr>
                <w:rFonts w:asciiTheme="minorHAnsi" w:hAnsiTheme="minorHAnsi" w:cstheme="minorHAnsi"/>
                <w:color w:val="000000" w:themeColor="text1"/>
              </w:rPr>
              <w:t xml:space="preserve">Within a timeframe stipulated by the Regulator </w:t>
            </w:r>
          </w:p>
        </w:tc>
      </w:tr>
      <w:tr w:rsidR="00D16494" w:rsidRPr="00D16494" w14:paraId="1139403D" w14:textId="77777777" w:rsidTr="00214938">
        <w:tc>
          <w:tcPr>
            <w:tcW w:w="5609" w:type="dxa"/>
          </w:tcPr>
          <w:p w14:paraId="73BFF4C3" w14:textId="77777777" w:rsidR="00D16494" w:rsidRPr="00D16494" w:rsidRDefault="00D16494" w:rsidP="00D16494">
            <w:pPr>
              <w:pStyle w:val="certaddress"/>
              <w:spacing w:before="120" w:after="120"/>
              <w:ind w:left="0"/>
              <w:rPr>
                <w:rFonts w:asciiTheme="minorHAnsi" w:hAnsiTheme="minorHAnsi" w:cstheme="minorHAnsi"/>
                <w:color w:val="000000" w:themeColor="text1"/>
              </w:rPr>
            </w:pPr>
            <w:r w:rsidRPr="00D16494">
              <w:rPr>
                <w:rFonts w:asciiTheme="minorHAnsi" w:hAnsiTheme="minorHAnsi" w:cstheme="minorHAnsi"/>
                <w:color w:val="000000" w:themeColor="text1"/>
              </w:rPr>
              <w:t>Information related to the licence holder’s ongoing suitability to hold a licence</w:t>
            </w:r>
          </w:p>
        </w:tc>
        <w:tc>
          <w:tcPr>
            <w:tcW w:w="1592" w:type="dxa"/>
          </w:tcPr>
          <w:p w14:paraId="261DDC5F" w14:textId="71D29772" w:rsidR="00D16494" w:rsidRPr="00D16494" w:rsidRDefault="00D16494" w:rsidP="00D16494">
            <w:pPr>
              <w:pStyle w:val="certaddress"/>
              <w:ind w:left="0"/>
              <w:jc w:val="center"/>
              <w:rPr>
                <w:rFonts w:asciiTheme="minorHAnsi" w:hAnsiTheme="minorHAnsi" w:cstheme="minorHAnsi"/>
                <w:color w:val="000000" w:themeColor="text1"/>
              </w:rPr>
            </w:pPr>
            <w:r w:rsidRPr="00D16494">
              <w:rPr>
                <w:rFonts w:asciiTheme="minorHAnsi" w:hAnsiTheme="minorHAnsi" w:cstheme="minorHAnsi"/>
                <w:color w:val="000000" w:themeColor="text1"/>
              </w:rPr>
              <w:fldChar w:fldCharType="begin"/>
            </w:r>
            <w:r w:rsidRPr="00D16494">
              <w:rPr>
                <w:rFonts w:asciiTheme="minorHAnsi" w:hAnsiTheme="minorHAnsi" w:cstheme="minorHAnsi"/>
                <w:color w:val="000000" w:themeColor="text1"/>
              </w:rPr>
              <w:instrText xml:space="preserve"> REF _Ref32923415 \r \h  \* MERGEFORMAT </w:instrText>
            </w:r>
            <w:r w:rsidRPr="00D16494">
              <w:rPr>
                <w:rFonts w:asciiTheme="minorHAnsi" w:hAnsiTheme="minorHAnsi" w:cstheme="minorHAnsi"/>
                <w:color w:val="000000" w:themeColor="text1"/>
              </w:rPr>
            </w:r>
            <w:r w:rsidRPr="00D16494">
              <w:rPr>
                <w:rFonts w:asciiTheme="minorHAnsi" w:hAnsiTheme="minorHAnsi" w:cstheme="minorHAnsi"/>
                <w:color w:val="000000" w:themeColor="text1"/>
              </w:rPr>
              <w:fldChar w:fldCharType="separate"/>
            </w:r>
            <w:r w:rsidR="008453F1">
              <w:rPr>
                <w:rFonts w:asciiTheme="minorHAnsi" w:hAnsiTheme="minorHAnsi" w:cstheme="minorHAnsi"/>
                <w:color w:val="000000" w:themeColor="text1"/>
              </w:rPr>
              <w:t>17</w:t>
            </w:r>
            <w:r w:rsidRPr="00D16494">
              <w:rPr>
                <w:rFonts w:asciiTheme="minorHAnsi" w:hAnsiTheme="minorHAnsi" w:cstheme="minorHAnsi"/>
                <w:color w:val="000000" w:themeColor="text1"/>
              </w:rPr>
              <w:fldChar w:fldCharType="end"/>
            </w:r>
          </w:p>
        </w:tc>
        <w:tc>
          <w:tcPr>
            <w:tcW w:w="1871" w:type="dxa"/>
          </w:tcPr>
          <w:p w14:paraId="629BE1FB" w14:textId="77777777" w:rsidR="00D16494" w:rsidRPr="00D16494" w:rsidRDefault="00D16494" w:rsidP="00D16494">
            <w:pPr>
              <w:pStyle w:val="certaddress"/>
              <w:ind w:left="0"/>
              <w:rPr>
                <w:rFonts w:asciiTheme="minorHAnsi" w:hAnsiTheme="minorHAnsi" w:cstheme="minorHAnsi"/>
                <w:color w:val="000000" w:themeColor="text1"/>
              </w:rPr>
            </w:pPr>
            <w:r w:rsidRPr="00D16494">
              <w:rPr>
                <w:rFonts w:asciiTheme="minorHAnsi" w:hAnsiTheme="minorHAnsi" w:cstheme="minorHAnsi"/>
                <w:color w:val="000000" w:themeColor="text1"/>
              </w:rPr>
              <w:t>Within a timeframe stipulated by the Regulator</w:t>
            </w:r>
          </w:p>
        </w:tc>
      </w:tr>
      <w:tr w:rsidR="00607E13" w:rsidRPr="00D16494" w14:paraId="09E7CC1F" w14:textId="77777777" w:rsidTr="00214938">
        <w:tc>
          <w:tcPr>
            <w:tcW w:w="5609" w:type="dxa"/>
          </w:tcPr>
          <w:p w14:paraId="7FB58518" w14:textId="768A8EDB" w:rsidR="00607E13" w:rsidRPr="00D16494" w:rsidRDefault="00607E13" w:rsidP="00607E13">
            <w:pPr>
              <w:pStyle w:val="certaddress"/>
              <w:spacing w:before="120" w:after="120"/>
              <w:ind w:left="0"/>
              <w:rPr>
                <w:rFonts w:asciiTheme="minorHAnsi" w:hAnsiTheme="minorHAnsi" w:cstheme="minorHAnsi"/>
                <w:color w:val="000000" w:themeColor="text1"/>
              </w:rPr>
            </w:pPr>
            <w:r>
              <w:rPr>
                <w:rFonts w:asciiTheme="minorHAnsi" w:hAnsiTheme="minorHAnsi" w:cstheme="minorHAnsi"/>
                <w:color w:val="auto"/>
              </w:rPr>
              <w:t xml:space="preserve">The wording of the written instructions provided to trial participants in accordance with Condition </w:t>
            </w:r>
            <w:r>
              <w:rPr>
                <w:rFonts w:asciiTheme="minorHAnsi" w:hAnsiTheme="minorHAnsi" w:cstheme="minorHAnsi"/>
                <w:color w:val="auto"/>
              </w:rPr>
              <w:fldChar w:fldCharType="begin"/>
            </w:r>
            <w:r>
              <w:rPr>
                <w:rFonts w:asciiTheme="minorHAnsi" w:hAnsiTheme="minorHAnsi" w:cstheme="minorHAnsi"/>
                <w:color w:val="auto"/>
              </w:rPr>
              <w:instrText xml:space="preserve"> REF _Ref212535098 \r \h </w:instrText>
            </w:r>
            <w:r>
              <w:rPr>
                <w:rFonts w:asciiTheme="minorHAnsi" w:hAnsiTheme="minorHAnsi" w:cstheme="minorHAnsi"/>
                <w:color w:val="auto"/>
              </w:rPr>
            </w:r>
            <w:r>
              <w:rPr>
                <w:rFonts w:asciiTheme="minorHAnsi" w:hAnsiTheme="minorHAnsi" w:cstheme="minorHAnsi"/>
                <w:color w:val="auto"/>
              </w:rPr>
              <w:fldChar w:fldCharType="separate"/>
            </w:r>
            <w:r w:rsidR="008453F1">
              <w:rPr>
                <w:rFonts w:asciiTheme="minorHAnsi" w:hAnsiTheme="minorHAnsi" w:cstheme="minorHAnsi"/>
                <w:color w:val="auto"/>
              </w:rPr>
              <w:t>28</w:t>
            </w:r>
            <w:r>
              <w:rPr>
                <w:rFonts w:asciiTheme="minorHAnsi" w:hAnsiTheme="minorHAnsi" w:cstheme="minorHAnsi"/>
                <w:color w:val="auto"/>
              </w:rPr>
              <w:fldChar w:fldCharType="end"/>
            </w:r>
            <w:r w:rsidR="00FA4C7B">
              <w:rPr>
                <w:rFonts w:asciiTheme="minorHAnsi" w:hAnsiTheme="minorHAnsi" w:cstheme="minorHAnsi"/>
                <w:color w:val="auto"/>
              </w:rPr>
              <w:fldChar w:fldCharType="begin"/>
            </w:r>
            <w:r w:rsidR="00FA4C7B">
              <w:rPr>
                <w:rFonts w:asciiTheme="minorHAnsi" w:hAnsiTheme="minorHAnsi" w:cstheme="minorHAnsi"/>
                <w:color w:val="auto"/>
              </w:rPr>
              <w:instrText xml:space="preserve"> REF _Ref214523920 \r \h </w:instrText>
            </w:r>
            <w:r w:rsidR="00FA4C7B">
              <w:rPr>
                <w:rFonts w:asciiTheme="minorHAnsi" w:hAnsiTheme="minorHAnsi" w:cstheme="minorHAnsi"/>
                <w:color w:val="auto"/>
              </w:rPr>
            </w:r>
            <w:r w:rsidR="00FA4C7B">
              <w:rPr>
                <w:rFonts w:asciiTheme="minorHAnsi" w:hAnsiTheme="minorHAnsi" w:cstheme="minorHAnsi"/>
                <w:color w:val="auto"/>
              </w:rPr>
              <w:fldChar w:fldCharType="separate"/>
            </w:r>
            <w:r w:rsidR="008453F1">
              <w:rPr>
                <w:rFonts w:asciiTheme="minorHAnsi" w:hAnsiTheme="minorHAnsi" w:cstheme="minorHAnsi"/>
                <w:color w:val="auto"/>
              </w:rPr>
              <w:t>(b)</w:t>
            </w:r>
            <w:r w:rsidR="00FA4C7B">
              <w:rPr>
                <w:rFonts w:asciiTheme="minorHAnsi" w:hAnsiTheme="minorHAnsi" w:cstheme="minorHAnsi"/>
                <w:color w:val="auto"/>
              </w:rPr>
              <w:fldChar w:fldCharType="end"/>
            </w:r>
            <w:r>
              <w:rPr>
                <w:rFonts w:asciiTheme="minorHAnsi" w:hAnsiTheme="minorHAnsi" w:cstheme="minorHAnsi"/>
                <w:color w:val="auto"/>
              </w:rPr>
              <w:t xml:space="preserve"> </w:t>
            </w:r>
            <w:r w:rsidR="00FA4C7B">
              <w:rPr>
                <w:rFonts w:asciiTheme="minorHAnsi" w:hAnsiTheme="minorHAnsi" w:cstheme="minorHAnsi"/>
                <w:color w:val="auto"/>
              </w:rPr>
              <w:t>a</w:t>
            </w:r>
            <w:r>
              <w:rPr>
                <w:rFonts w:asciiTheme="minorHAnsi" w:hAnsiTheme="minorHAnsi" w:cstheme="minorHAnsi"/>
                <w:color w:val="auto"/>
              </w:rPr>
              <w:t>nd</w:t>
            </w:r>
            <w:r w:rsidR="00FA4C7B">
              <w:rPr>
                <w:rFonts w:asciiTheme="minorHAnsi" w:hAnsiTheme="minorHAnsi" w:cstheme="minorHAnsi"/>
                <w:color w:val="auto"/>
              </w:rPr>
              <w:t xml:space="preserve"> </w:t>
            </w:r>
            <w:r w:rsidR="00FA4C7B">
              <w:rPr>
                <w:rFonts w:asciiTheme="minorHAnsi" w:hAnsiTheme="minorHAnsi" w:cstheme="minorHAnsi"/>
                <w:color w:val="auto"/>
              </w:rPr>
              <w:fldChar w:fldCharType="begin"/>
            </w:r>
            <w:r w:rsidR="00FA4C7B">
              <w:rPr>
                <w:rFonts w:asciiTheme="minorHAnsi" w:hAnsiTheme="minorHAnsi" w:cstheme="minorHAnsi"/>
                <w:color w:val="auto"/>
              </w:rPr>
              <w:instrText xml:space="preserve"> REF _Ref214523927 \r \h </w:instrText>
            </w:r>
            <w:r w:rsidR="00FA4C7B">
              <w:rPr>
                <w:rFonts w:asciiTheme="minorHAnsi" w:hAnsiTheme="minorHAnsi" w:cstheme="minorHAnsi"/>
                <w:color w:val="auto"/>
              </w:rPr>
            </w:r>
            <w:r w:rsidR="00FA4C7B">
              <w:rPr>
                <w:rFonts w:asciiTheme="minorHAnsi" w:hAnsiTheme="minorHAnsi" w:cstheme="minorHAnsi"/>
                <w:color w:val="auto"/>
              </w:rPr>
              <w:fldChar w:fldCharType="separate"/>
            </w:r>
            <w:r w:rsidR="008453F1">
              <w:rPr>
                <w:rFonts w:asciiTheme="minorHAnsi" w:hAnsiTheme="minorHAnsi" w:cstheme="minorHAnsi"/>
                <w:color w:val="auto"/>
              </w:rPr>
              <w:t>(c)</w:t>
            </w:r>
            <w:r w:rsidR="00FA4C7B">
              <w:rPr>
                <w:rFonts w:asciiTheme="minorHAnsi" w:hAnsiTheme="minorHAnsi" w:cstheme="minorHAnsi"/>
                <w:color w:val="auto"/>
              </w:rPr>
              <w:fldChar w:fldCharType="end"/>
            </w:r>
          </w:p>
        </w:tc>
        <w:tc>
          <w:tcPr>
            <w:tcW w:w="1592" w:type="dxa"/>
          </w:tcPr>
          <w:p w14:paraId="71BFEEB7" w14:textId="074C2FE0" w:rsidR="00607E13" w:rsidRPr="00D16494" w:rsidRDefault="00FA4C7B" w:rsidP="00607E13">
            <w:pPr>
              <w:pStyle w:val="certaddress"/>
              <w:ind w:left="0"/>
              <w:jc w:val="center"/>
              <w:rPr>
                <w:rFonts w:asciiTheme="minorHAnsi" w:hAnsiTheme="minorHAnsi" w:cstheme="minorHAnsi"/>
                <w:color w:val="000000" w:themeColor="text1"/>
              </w:rPr>
            </w:pPr>
            <w:r>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REF _Ref212535098 \r \h </w:instrText>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8453F1">
              <w:rPr>
                <w:rFonts w:asciiTheme="minorHAnsi" w:hAnsiTheme="minorHAnsi" w:cstheme="minorHAnsi"/>
                <w:color w:val="000000" w:themeColor="text1"/>
              </w:rPr>
              <w:t>28</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REF _Ref214523920 \r \h </w:instrText>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8453F1">
              <w:rPr>
                <w:rFonts w:asciiTheme="minorHAnsi" w:hAnsiTheme="minorHAnsi" w:cstheme="minorHAnsi"/>
                <w:color w:val="000000" w:themeColor="text1"/>
              </w:rPr>
              <w:t>(b)</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REF _Ref214523927 \r \h </w:instrText>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8453F1">
              <w:rPr>
                <w:rFonts w:asciiTheme="minorHAnsi" w:hAnsiTheme="minorHAnsi" w:cstheme="minorHAnsi"/>
                <w:color w:val="000000" w:themeColor="text1"/>
              </w:rPr>
              <w:t>(c)</w:t>
            </w:r>
            <w:r>
              <w:rPr>
                <w:rFonts w:asciiTheme="minorHAnsi" w:hAnsiTheme="minorHAnsi" w:cstheme="minorHAnsi"/>
                <w:color w:val="000000" w:themeColor="text1"/>
              </w:rPr>
              <w:fldChar w:fldCharType="end"/>
            </w:r>
            <w:r w:rsidRPr="00D16494">
              <w:rPr>
                <w:rFonts w:asciiTheme="minorHAnsi" w:hAnsiTheme="minorHAnsi" w:cstheme="minorHAnsi"/>
                <w:color w:val="000000" w:themeColor="text1"/>
              </w:rPr>
              <w:t xml:space="preserve"> </w:t>
            </w:r>
          </w:p>
        </w:tc>
        <w:tc>
          <w:tcPr>
            <w:tcW w:w="1871" w:type="dxa"/>
          </w:tcPr>
          <w:p w14:paraId="6B35CC34" w14:textId="0EDC3B4A" w:rsidR="00607E13" w:rsidRPr="00D16494" w:rsidRDefault="00607E13" w:rsidP="00607E13">
            <w:pPr>
              <w:pStyle w:val="certaddress"/>
              <w:ind w:left="0"/>
              <w:rPr>
                <w:rFonts w:asciiTheme="minorHAnsi" w:hAnsiTheme="minorHAnsi" w:cstheme="minorHAnsi"/>
                <w:color w:val="000000" w:themeColor="text1"/>
              </w:rPr>
            </w:pPr>
            <w:r w:rsidRPr="00D16494">
              <w:rPr>
                <w:rFonts w:asciiTheme="minorHAnsi" w:hAnsiTheme="minorHAnsi" w:cstheme="minorHAnsi"/>
                <w:color w:val="000000" w:themeColor="text1"/>
              </w:rPr>
              <w:t>Within a timeframe stipulated by the Regulator</w:t>
            </w:r>
          </w:p>
        </w:tc>
      </w:tr>
      <w:tr w:rsidR="00607E13" w:rsidRPr="00D16494" w14:paraId="24805C7D" w14:textId="77777777" w:rsidTr="00214938">
        <w:tc>
          <w:tcPr>
            <w:tcW w:w="5609" w:type="dxa"/>
          </w:tcPr>
          <w:p w14:paraId="16FB458D" w14:textId="76AC7EB7" w:rsidR="00607E13" w:rsidRPr="00D16494" w:rsidRDefault="00607E13" w:rsidP="00607E13">
            <w:pPr>
              <w:pStyle w:val="certaddress"/>
              <w:spacing w:before="120" w:after="120"/>
              <w:ind w:left="0"/>
              <w:rPr>
                <w:rFonts w:asciiTheme="minorHAnsi" w:hAnsiTheme="minorHAnsi" w:cstheme="minorHAnsi"/>
                <w:color w:val="000000" w:themeColor="text1"/>
              </w:rPr>
            </w:pPr>
            <w:r w:rsidRPr="00C952EE">
              <w:rPr>
                <w:rFonts w:asciiTheme="minorHAnsi" w:hAnsiTheme="minorHAnsi" w:cstheme="minorHAnsi"/>
                <w:color w:val="auto"/>
              </w:rPr>
              <w:t>Copies of signed and dated statements and training records</w:t>
            </w:r>
          </w:p>
        </w:tc>
        <w:tc>
          <w:tcPr>
            <w:tcW w:w="1592" w:type="dxa"/>
          </w:tcPr>
          <w:p w14:paraId="40A7F6C8" w14:textId="65EB1D18" w:rsidR="00607E13" w:rsidRPr="00D16494" w:rsidRDefault="00607E13" w:rsidP="00607E13">
            <w:pPr>
              <w:pStyle w:val="certaddress"/>
              <w:ind w:left="0"/>
              <w:jc w:val="center"/>
              <w:rPr>
                <w:rFonts w:asciiTheme="minorHAnsi" w:hAnsiTheme="minorHAnsi" w:cstheme="minorHAnsi"/>
                <w:color w:val="000000" w:themeColor="text1"/>
              </w:rPr>
            </w:pPr>
            <w:r>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REF _Ref211948596 \n \h </w:instrText>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8453F1">
              <w:rPr>
                <w:rFonts w:asciiTheme="minorHAnsi" w:hAnsiTheme="minorHAnsi" w:cstheme="minorHAnsi"/>
                <w:color w:val="000000" w:themeColor="text1"/>
              </w:rPr>
              <w:t>19</w:t>
            </w:r>
            <w:r>
              <w:rPr>
                <w:rFonts w:asciiTheme="minorHAnsi" w:hAnsiTheme="minorHAnsi" w:cstheme="minorHAnsi"/>
                <w:color w:val="000000" w:themeColor="text1"/>
              </w:rPr>
              <w:fldChar w:fldCharType="end"/>
            </w:r>
          </w:p>
        </w:tc>
        <w:tc>
          <w:tcPr>
            <w:tcW w:w="1871" w:type="dxa"/>
          </w:tcPr>
          <w:p w14:paraId="06B33837" w14:textId="7FA408B7" w:rsidR="00607E13" w:rsidRPr="00D16494" w:rsidRDefault="00607E13" w:rsidP="00607E13">
            <w:pPr>
              <w:pStyle w:val="certaddress"/>
              <w:ind w:left="0"/>
              <w:rPr>
                <w:rFonts w:asciiTheme="minorHAnsi" w:hAnsiTheme="minorHAnsi" w:cstheme="minorHAnsi"/>
                <w:color w:val="000000" w:themeColor="text1"/>
              </w:rPr>
            </w:pPr>
            <w:r w:rsidRPr="00823872">
              <w:rPr>
                <w:rFonts w:asciiTheme="minorHAnsi" w:hAnsiTheme="minorHAnsi" w:cstheme="minorHAnsi"/>
                <w:color w:val="000000" w:themeColor="text1"/>
              </w:rPr>
              <w:t>Within a timeframe stipulated by the Regulator</w:t>
            </w:r>
          </w:p>
        </w:tc>
      </w:tr>
      <w:tr w:rsidR="00607E13" w:rsidRPr="00D16494" w14:paraId="66D298B6" w14:textId="77777777" w:rsidTr="00214938">
        <w:tc>
          <w:tcPr>
            <w:tcW w:w="5609" w:type="dxa"/>
          </w:tcPr>
          <w:p w14:paraId="7F56E9CF" w14:textId="7861A596" w:rsidR="00607E13" w:rsidRPr="00D16494" w:rsidRDefault="00607E13" w:rsidP="00607E13">
            <w:pPr>
              <w:pStyle w:val="certaddress"/>
              <w:spacing w:before="120" w:after="120"/>
              <w:ind w:left="0"/>
              <w:rPr>
                <w:rFonts w:asciiTheme="minorHAnsi" w:hAnsiTheme="minorHAnsi" w:cstheme="minorHAnsi"/>
                <w:color w:val="000000" w:themeColor="text1"/>
              </w:rPr>
            </w:pPr>
            <w:r w:rsidRPr="00D16494">
              <w:rPr>
                <w:rFonts w:asciiTheme="minorHAnsi" w:hAnsiTheme="minorHAnsi" w:cstheme="minorHAnsi"/>
                <w:color w:val="auto"/>
              </w:rPr>
              <w:t>A consolidated record of all GMOs being stored</w:t>
            </w:r>
          </w:p>
        </w:tc>
        <w:tc>
          <w:tcPr>
            <w:tcW w:w="1592" w:type="dxa"/>
          </w:tcPr>
          <w:p w14:paraId="4454AE73" w14:textId="3A3E7B75" w:rsidR="00607E13" w:rsidRPr="00D16494" w:rsidRDefault="00607E13" w:rsidP="00607E13">
            <w:pPr>
              <w:pStyle w:val="certaddress"/>
              <w:ind w:left="0"/>
              <w:jc w:val="center"/>
              <w:rPr>
                <w:rFonts w:asciiTheme="minorHAnsi" w:hAnsiTheme="minorHAnsi" w:cstheme="minorHAnsi"/>
                <w:color w:val="000000" w:themeColor="text1"/>
              </w:rPr>
            </w:pPr>
            <w:r>
              <w:rPr>
                <w:rFonts w:asciiTheme="minorHAnsi" w:hAnsiTheme="minorHAnsi" w:cstheme="minorHAnsi"/>
                <w:color w:val="auto"/>
              </w:rPr>
              <w:fldChar w:fldCharType="begin"/>
            </w:r>
            <w:r>
              <w:rPr>
                <w:rFonts w:asciiTheme="minorHAnsi" w:hAnsiTheme="minorHAnsi" w:cstheme="minorHAnsi"/>
                <w:color w:val="000000" w:themeColor="text1"/>
              </w:rPr>
              <w:instrText xml:space="preserve"> REF _Ref211948336 \n \h </w:instrText>
            </w:r>
            <w:r>
              <w:rPr>
                <w:rFonts w:asciiTheme="minorHAnsi" w:hAnsiTheme="minorHAnsi" w:cstheme="minorHAnsi"/>
                <w:color w:val="auto"/>
              </w:rPr>
            </w:r>
            <w:r>
              <w:rPr>
                <w:rFonts w:asciiTheme="minorHAnsi" w:hAnsiTheme="minorHAnsi" w:cstheme="minorHAnsi"/>
                <w:color w:val="auto"/>
              </w:rPr>
              <w:fldChar w:fldCharType="separate"/>
            </w:r>
            <w:r w:rsidR="008453F1">
              <w:rPr>
                <w:rFonts w:asciiTheme="minorHAnsi" w:hAnsiTheme="minorHAnsi" w:cstheme="minorHAnsi"/>
                <w:color w:val="000000" w:themeColor="text1"/>
              </w:rPr>
              <w:t>36</w:t>
            </w:r>
            <w:r>
              <w:rPr>
                <w:rFonts w:asciiTheme="minorHAnsi" w:hAnsiTheme="minorHAnsi" w:cstheme="minorHAnsi"/>
                <w:color w:val="auto"/>
              </w:rPr>
              <w:fldChar w:fldCharType="end"/>
            </w:r>
            <w:r>
              <w:rPr>
                <w:rFonts w:asciiTheme="minorHAnsi" w:hAnsiTheme="minorHAnsi" w:cstheme="minorHAnsi"/>
                <w:color w:val="auto"/>
              </w:rPr>
              <w:t>(</w:t>
            </w:r>
            <w:r>
              <w:rPr>
                <w:rFonts w:asciiTheme="minorHAnsi" w:hAnsiTheme="minorHAnsi" w:cstheme="minorHAnsi"/>
                <w:color w:val="auto"/>
              </w:rPr>
              <w:fldChar w:fldCharType="begin"/>
            </w:r>
            <w:r>
              <w:rPr>
                <w:rFonts w:asciiTheme="minorHAnsi" w:hAnsiTheme="minorHAnsi" w:cstheme="minorHAnsi"/>
                <w:color w:val="auto"/>
              </w:rPr>
              <w:instrText xml:space="preserve"> REF _Ref211949263 \n \h </w:instrText>
            </w:r>
            <w:r>
              <w:rPr>
                <w:rFonts w:asciiTheme="minorHAnsi" w:hAnsiTheme="minorHAnsi" w:cstheme="minorHAnsi"/>
                <w:color w:val="auto"/>
              </w:rPr>
            </w:r>
            <w:r>
              <w:rPr>
                <w:rFonts w:asciiTheme="minorHAnsi" w:hAnsiTheme="minorHAnsi" w:cstheme="minorHAnsi"/>
                <w:color w:val="auto"/>
              </w:rPr>
              <w:fldChar w:fldCharType="separate"/>
            </w:r>
            <w:r w:rsidR="008453F1">
              <w:rPr>
                <w:rFonts w:asciiTheme="minorHAnsi" w:hAnsiTheme="minorHAnsi" w:cstheme="minorHAnsi"/>
                <w:color w:val="auto"/>
              </w:rPr>
              <w:t>ix)</w:t>
            </w:r>
            <w:r>
              <w:rPr>
                <w:rFonts w:asciiTheme="minorHAnsi" w:hAnsiTheme="minorHAnsi" w:cstheme="minorHAnsi"/>
                <w:color w:val="auto"/>
              </w:rPr>
              <w:fldChar w:fldCharType="end"/>
            </w:r>
          </w:p>
        </w:tc>
        <w:tc>
          <w:tcPr>
            <w:tcW w:w="1871" w:type="dxa"/>
          </w:tcPr>
          <w:p w14:paraId="7FB53C2D" w14:textId="711583D2" w:rsidR="00607E13" w:rsidRPr="00D16494" w:rsidRDefault="00607E13" w:rsidP="00607E13">
            <w:pPr>
              <w:pStyle w:val="certaddress"/>
              <w:ind w:left="0"/>
              <w:rPr>
                <w:rFonts w:asciiTheme="minorHAnsi" w:hAnsiTheme="minorHAnsi" w:cstheme="minorHAnsi"/>
                <w:color w:val="000000" w:themeColor="text1"/>
              </w:rPr>
            </w:pPr>
            <w:r w:rsidRPr="00D16494">
              <w:rPr>
                <w:rFonts w:asciiTheme="minorHAnsi" w:hAnsiTheme="minorHAnsi" w:cstheme="minorHAnsi"/>
                <w:color w:val="000000" w:themeColor="text1"/>
              </w:rPr>
              <w:t>Within a timeframe stipulated by the Regulator</w:t>
            </w:r>
          </w:p>
        </w:tc>
      </w:tr>
      <w:tr w:rsidR="00607E13" w:rsidRPr="00D16494" w14:paraId="001F52BF" w14:textId="77777777" w:rsidTr="00214938">
        <w:tc>
          <w:tcPr>
            <w:tcW w:w="5609" w:type="dxa"/>
          </w:tcPr>
          <w:p w14:paraId="5C6226C5" w14:textId="77777777" w:rsidR="00607E13" w:rsidRPr="00D16494" w:rsidRDefault="00607E13" w:rsidP="00607E13">
            <w:pPr>
              <w:pStyle w:val="certaddress"/>
              <w:spacing w:before="120" w:after="120"/>
              <w:ind w:left="0"/>
              <w:rPr>
                <w:rFonts w:asciiTheme="minorHAnsi" w:hAnsiTheme="minorHAnsi" w:cstheme="minorHAnsi"/>
                <w:color w:val="000000" w:themeColor="text1"/>
              </w:rPr>
            </w:pPr>
            <w:r w:rsidRPr="00D16494">
              <w:rPr>
                <w:rFonts w:asciiTheme="minorHAnsi" w:hAnsiTheme="minorHAnsi" w:cstheme="minorHAnsi"/>
                <w:color w:val="000000" w:themeColor="text1"/>
              </w:rPr>
              <w:t>Any signed records or documentation collected under a condition of this licence</w:t>
            </w:r>
          </w:p>
        </w:tc>
        <w:tc>
          <w:tcPr>
            <w:tcW w:w="1592" w:type="dxa"/>
          </w:tcPr>
          <w:p w14:paraId="3C763FC3" w14:textId="1A397B60" w:rsidR="00607E13" w:rsidRPr="00D16494" w:rsidRDefault="00607E13" w:rsidP="00607E13">
            <w:pPr>
              <w:pStyle w:val="certaddress"/>
              <w:ind w:left="0"/>
              <w:jc w:val="center"/>
              <w:rPr>
                <w:rFonts w:asciiTheme="minorHAnsi" w:hAnsiTheme="minorHAnsi" w:cstheme="minorHAnsi"/>
                <w:color w:val="000000" w:themeColor="text1"/>
              </w:rPr>
            </w:pPr>
            <w:r w:rsidRPr="00D16494">
              <w:rPr>
                <w:rFonts w:asciiTheme="minorHAnsi" w:hAnsiTheme="minorHAnsi" w:cstheme="minorHAnsi"/>
                <w:color w:val="000000" w:themeColor="text1"/>
              </w:rPr>
              <w:fldChar w:fldCharType="begin"/>
            </w:r>
            <w:r w:rsidRPr="00D16494">
              <w:rPr>
                <w:rFonts w:asciiTheme="minorHAnsi" w:hAnsiTheme="minorHAnsi" w:cstheme="minorHAnsi"/>
                <w:color w:val="000000" w:themeColor="text1"/>
              </w:rPr>
              <w:instrText xml:space="preserve"> REF _Ref32923470 \r \h  \* MERGEFORMAT </w:instrText>
            </w:r>
            <w:r w:rsidRPr="00D16494">
              <w:rPr>
                <w:rFonts w:asciiTheme="minorHAnsi" w:hAnsiTheme="minorHAnsi" w:cstheme="minorHAnsi"/>
                <w:color w:val="000000" w:themeColor="text1"/>
              </w:rPr>
            </w:r>
            <w:r w:rsidRPr="00D16494">
              <w:rPr>
                <w:rFonts w:asciiTheme="minorHAnsi" w:hAnsiTheme="minorHAnsi" w:cstheme="minorHAnsi"/>
                <w:color w:val="000000" w:themeColor="text1"/>
              </w:rPr>
              <w:fldChar w:fldCharType="separate"/>
            </w:r>
            <w:r w:rsidR="008453F1">
              <w:rPr>
                <w:rFonts w:asciiTheme="minorHAnsi" w:hAnsiTheme="minorHAnsi" w:cstheme="minorHAnsi"/>
                <w:color w:val="000000" w:themeColor="text1"/>
              </w:rPr>
              <w:t>44</w:t>
            </w:r>
            <w:r w:rsidRPr="00D16494">
              <w:rPr>
                <w:rFonts w:asciiTheme="minorHAnsi" w:hAnsiTheme="minorHAnsi" w:cstheme="minorHAnsi"/>
                <w:color w:val="000000" w:themeColor="text1"/>
              </w:rPr>
              <w:fldChar w:fldCharType="end"/>
            </w:r>
          </w:p>
        </w:tc>
        <w:tc>
          <w:tcPr>
            <w:tcW w:w="1871" w:type="dxa"/>
          </w:tcPr>
          <w:p w14:paraId="1F7900C5" w14:textId="77777777" w:rsidR="00607E13" w:rsidRPr="00D16494" w:rsidRDefault="00607E13" w:rsidP="00607E13">
            <w:pPr>
              <w:pStyle w:val="certaddress"/>
              <w:ind w:left="0"/>
              <w:rPr>
                <w:rFonts w:asciiTheme="minorHAnsi" w:hAnsiTheme="minorHAnsi" w:cstheme="minorHAnsi"/>
                <w:color w:val="000000" w:themeColor="text1"/>
              </w:rPr>
            </w:pPr>
            <w:r w:rsidRPr="00D16494">
              <w:rPr>
                <w:rFonts w:asciiTheme="minorHAnsi" w:hAnsiTheme="minorHAnsi" w:cstheme="minorHAnsi"/>
                <w:color w:val="000000" w:themeColor="text1"/>
              </w:rPr>
              <w:t>Within a timeframe stipulated by the Regulator</w:t>
            </w:r>
          </w:p>
        </w:tc>
      </w:tr>
      <w:bookmarkEnd w:id="404"/>
    </w:tbl>
    <w:p w14:paraId="40FB15E6" w14:textId="77777777" w:rsidR="00783CF2" w:rsidRDefault="00783CF2" w:rsidP="00FF1BA5">
      <w:pPr>
        <w:pStyle w:val="1Para"/>
        <w:numPr>
          <w:ilvl w:val="0"/>
          <w:numId w:val="0"/>
        </w:numPr>
        <w:rPr>
          <w:rFonts w:asciiTheme="minorHAnsi" w:hAnsiTheme="minorHAnsi" w:cstheme="minorHAnsi"/>
          <w:b/>
          <w:sz w:val="22"/>
          <w:szCs w:val="22"/>
        </w:rPr>
        <w:sectPr w:rsidR="00783CF2" w:rsidSect="008F70A1">
          <w:footerReference w:type="default" r:id="rId51"/>
          <w:pgSz w:w="11909" w:h="16834" w:code="9"/>
          <w:pgMar w:top="1418" w:right="1418" w:bottom="1418" w:left="1418" w:header="720" w:footer="720" w:gutter="0"/>
          <w:paperSrc w:first="2" w:other="2"/>
          <w:cols w:space="720"/>
        </w:sectPr>
      </w:pPr>
    </w:p>
    <w:p w14:paraId="035D4EF1" w14:textId="01EF921E" w:rsidR="00500DA1" w:rsidRPr="0000143A" w:rsidRDefault="00386D0F" w:rsidP="00DC2DD2">
      <w:pPr>
        <w:pStyle w:val="1RARMP"/>
        <w:numPr>
          <w:ilvl w:val="0"/>
          <w:numId w:val="0"/>
        </w:numPr>
      </w:pPr>
      <w:bookmarkStart w:id="505" w:name="_Toc47536793"/>
      <w:bookmarkStart w:id="506" w:name="_Toc214523909"/>
      <w:r w:rsidRPr="00DC2DD2">
        <w:lastRenderedPageBreak/>
        <w:t>References</w:t>
      </w:r>
      <w:bookmarkEnd w:id="505"/>
      <w:bookmarkEnd w:id="506"/>
    </w:p>
    <w:p w14:paraId="41652267" w14:textId="05025426" w:rsidR="0028001F" w:rsidRPr="0028001F" w:rsidRDefault="00D13F31" w:rsidP="0028001F">
      <w:pPr>
        <w:pStyle w:val="EndNoteBibliography"/>
        <w:spacing w:after="240"/>
      </w:pPr>
      <w:r w:rsidRPr="0000143A">
        <w:fldChar w:fldCharType="begin"/>
      </w:r>
      <w:r w:rsidRPr="0000143A">
        <w:instrText xml:space="preserve"> ADDIN EN.REFLIST </w:instrText>
      </w:r>
      <w:r w:rsidRPr="0000143A">
        <w:fldChar w:fldCharType="separate"/>
      </w:r>
      <w:bookmarkStart w:id="507" w:name="_ENREF_1"/>
      <w:r w:rsidR="0028001F" w:rsidRPr="0028001F">
        <w:t xml:space="preserve">AAP (2018). Report warns superbug </w:t>
      </w:r>
      <w:r w:rsidR="0028001F" w:rsidRPr="0028001F">
        <w:rPr>
          <w:i/>
        </w:rPr>
        <w:t>E. coli</w:t>
      </w:r>
      <w:r w:rsidR="0028001F" w:rsidRPr="0028001F">
        <w:t xml:space="preserve"> driving Australia sepsis rates. (HealthTimes: </w:t>
      </w:r>
      <w:hyperlink r:id="rId52" w:history="1">
        <w:r w:rsidR="0028001F" w:rsidRPr="0028001F">
          <w:rPr>
            <w:rStyle w:val="Hyperlink"/>
          </w:rPr>
          <w:t>https://healthtimes.com.au/hub/infection-control/33/news/aap/report-warns-superbug-ecoli-driving-australia-sepsis-rates/3202/</w:t>
        </w:r>
      </w:hyperlink>
      <w:r w:rsidR="0028001F" w:rsidRPr="0028001F">
        <w:t xml:space="preserve">). </w:t>
      </w:r>
      <w:hyperlink r:id="rId53" w:history="1">
        <w:r w:rsidR="0028001F" w:rsidRPr="0028001F">
          <w:rPr>
            <w:rStyle w:val="Hyperlink"/>
          </w:rPr>
          <w:t>https://healthtimes.com.au/hub/infection-control/33/news/aap/report-warns-superbug-ecoli-driving-australia-sepsis-rates/3202/</w:t>
        </w:r>
      </w:hyperlink>
      <w:r w:rsidR="0028001F" w:rsidRPr="0028001F">
        <w:t>.</w:t>
      </w:r>
      <w:bookmarkEnd w:id="507"/>
    </w:p>
    <w:p w14:paraId="2D02C023" w14:textId="77777777" w:rsidR="0028001F" w:rsidRPr="0028001F" w:rsidRDefault="0028001F" w:rsidP="0028001F">
      <w:pPr>
        <w:pStyle w:val="EndNoteBibliography"/>
        <w:spacing w:after="240"/>
      </w:pPr>
      <w:bookmarkStart w:id="508" w:name="_ENREF_2"/>
      <w:r w:rsidRPr="0028001F">
        <w:t xml:space="preserve">Abram, K., Udaondo, Z., Bleker, C., Wanchai, V., Wassenaar, T.M., Robeson, M.S., 2nd, and Ussery, D.W. (2021). Mash-based analyses of </w:t>
      </w:r>
      <w:r w:rsidRPr="0028001F">
        <w:rPr>
          <w:i/>
        </w:rPr>
        <w:t>Escherichia coli</w:t>
      </w:r>
      <w:r w:rsidRPr="0028001F">
        <w:t xml:space="preserve"> genomes reveal 14 distinct phylogroups. Commun Biol</w:t>
      </w:r>
      <w:r w:rsidRPr="0028001F">
        <w:rPr>
          <w:i/>
        </w:rPr>
        <w:t xml:space="preserve"> 4</w:t>
      </w:r>
      <w:r w:rsidRPr="0028001F">
        <w:t>, 117.</w:t>
      </w:r>
      <w:bookmarkEnd w:id="508"/>
    </w:p>
    <w:p w14:paraId="3EA67756" w14:textId="77777777" w:rsidR="0028001F" w:rsidRPr="0028001F" w:rsidRDefault="0028001F" w:rsidP="0028001F">
      <w:pPr>
        <w:pStyle w:val="EndNoteBibliography"/>
        <w:spacing w:after="240"/>
      </w:pPr>
      <w:bookmarkStart w:id="509" w:name="_ENREF_3"/>
      <w:r w:rsidRPr="0028001F">
        <w:t xml:space="preserve">Adsit, F.G., Jr., Randall, T.A., Locklear, J., and Kurtz, D.M. (2022). The emergence of the tetrathionate reductase operon in the </w:t>
      </w:r>
      <w:r w:rsidRPr="0028001F">
        <w:rPr>
          <w:i/>
        </w:rPr>
        <w:t>Escherichia coli/Shigella</w:t>
      </w:r>
      <w:r w:rsidRPr="0028001F">
        <w:t xml:space="preserve"> pan-genome. Microbiologyopen</w:t>
      </w:r>
      <w:r w:rsidRPr="0028001F">
        <w:rPr>
          <w:i/>
        </w:rPr>
        <w:t xml:space="preserve"> 11</w:t>
      </w:r>
      <w:r w:rsidRPr="0028001F">
        <w:t>, e1333.</w:t>
      </w:r>
      <w:bookmarkEnd w:id="509"/>
    </w:p>
    <w:p w14:paraId="23BFB249" w14:textId="77777777" w:rsidR="0028001F" w:rsidRPr="0028001F" w:rsidRDefault="0028001F" w:rsidP="0028001F">
      <w:pPr>
        <w:pStyle w:val="EndNoteBibliography"/>
        <w:spacing w:after="240"/>
      </w:pPr>
      <w:bookmarkStart w:id="510" w:name="_ENREF_4"/>
      <w:r w:rsidRPr="0028001F">
        <w:t>Ahmed, W., Staley, C., Sidhu, J., Sadowsky, M., and Toze, S. (2017). Amplicon-based profiling of bacteria in raw and secondary treated wastewater from treatment plants across Australia. Applied microbiology and biotechnology</w:t>
      </w:r>
      <w:r w:rsidRPr="0028001F">
        <w:rPr>
          <w:i/>
        </w:rPr>
        <w:t xml:space="preserve"> 101</w:t>
      </w:r>
      <w:r w:rsidRPr="0028001F">
        <w:t>, 1253-1266.</w:t>
      </w:r>
      <w:bookmarkEnd w:id="510"/>
    </w:p>
    <w:p w14:paraId="45DA03AB" w14:textId="77777777" w:rsidR="0028001F" w:rsidRPr="0028001F" w:rsidRDefault="0028001F" w:rsidP="0028001F">
      <w:pPr>
        <w:pStyle w:val="EndNoteBibliography"/>
        <w:spacing w:after="240"/>
      </w:pPr>
      <w:bookmarkStart w:id="511" w:name="_ENREF_5"/>
      <w:r w:rsidRPr="0028001F">
        <w:t>Anastasi, E.M., Matthews, B., Gundogdu, A., Vollmerhausen, T.L., Ramos, N.L., Stratton, H., Ahmed, W.</w:t>
      </w:r>
      <w:r w:rsidRPr="0028001F">
        <w:rPr>
          <w:i/>
        </w:rPr>
        <w:t>, et al.</w:t>
      </w:r>
      <w:r w:rsidRPr="0028001F">
        <w:t xml:space="preserve"> (2010). Prevalence and persistence of </w:t>
      </w:r>
      <w:r w:rsidRPr="0028001F">
        <w:rPr>
          <w:i/>
        </w:rPr>
        <w:t>Escherichia coli</w:t>
      </w:r>
      <w:r w:rsidRPr="0028001F">
        <w:t xml:space="preserve"> strains with uropathogenic virulence characteristics in sewage treatment plants. Appl Environ Microbiol</w:t>
      </w:r>
      <w:r w:rsidRPr="0028001F">
        <w:rPr>
          <w:i/>
        </w:rPr>
        <w:t xml:space="preserve"> 76</w:t>
      </w:r>
      <w:r w:rsidRPr="0028001F">
        <w:t>, 5882-5886.</w:t>
      </w:r>
      <w:bookmarkEnd w:id="511"/>
    </w:p>
    <w:p w14:paraId="3828D7AB" w14:textId="77777777" w:rsidR="0028001F" w:rsidRPr="0028001F" w:rsidRDefault="0028001F" w:rsidP="0028001F">
      <w:pPr>
        <w:pStyle w:val="EndNoteBibliography"/>
        <w:spacing w:after="240"/>
      </w:pPr>
      <w:bookmarkStart w:id="512" w:name="_ENREF_6"/>
      <w:r w:rsidRPr="0028001F">
        <w:t xml:space="preserve">Anastasi, E.M., Matthews, B., Stratton, H.M., and Katouli, M. (2012). Pathogenic </w:t>
      </w:r>
      <w:r w:rsidRPr="0028001F">
        <w:rPr>
          <w:i/>
        </w:rPr>
        <w:t>Escherichia coli</w:t>
      </w:r>
      <w:r w:rsidRPr="0028001F">
        <w:t xml:space="preserve"> found in sewage treatment plants and environmental waters. Appl Environ Microbiol</w:t>
      </w:r>
      <w:r w:rsidRPr="0028001F">
        <w:rPr>
          <w:i/>
        </w:rPr>
        <w:t xml:space="preserve"> 78</w:t>
      </w:r>
      <w:r w:rsidRPr="0028001F">
        <w:t>, 5536-5541.</w:t>
      </w:r>
      <w:bookmarkEnd w:id="512"/>
    </w:p>
    <w:p w14:paraId="58689591" w14:textId="77777777" w:rsidR="0028001F" w:rsidRPr="0028001F" w:rsidRDefault="0028001F" w:rsidP="0028001F">
      <w:pPr>
        <w:pStyle w:val="EndNoteBibliography"/>
        <w:spacing w:after="240"/>
      </w:pPr>
      <w:bookmarkStart w:id="513" w:name="_ENREF_7"/>
      <w:r w:rsidRPr="0028001F">
        <w:t>Auvray, F., Perrat, A., Arimizu, Y., Chagneau, C.V., Bossuet-Greif, N., Massip, C., Brugère, H.</w:t>
      </w:r>
      <w:r w:rsidRPr="0028001F">
        <w:rPr>
          <w:i/>
        </w:rPr>
        <w:t>, et al.</w:t>
      </w:r>
      <w:r w:rsidRPr="0028001F">
        <w:t xml:space="preserve"> (2021). Insights into the acquisition of the </w:t>
      </w:r>
      <w:r w:rsidRPr="0028001F">
        <w:rPr>
          <w:i/>
        </w:rPr>
        <w:t>pks</w:t>
      </w:r>
      <w:r w:rsidRPr="0028001F">
        <w:t xml:space="preserve"> island and production of colibactin in the </w:t>
      </w:r>
      <w:r w:rsidRPr="0028001F">
        <w:rPr>
          <w:i/>
        </w:rPr>
        <w:t>Escherichia coli</w:t>
      </w:r>
      <w:r w:rsidRPr="0028001F">
        <w:t xml:space="preserve"> population. Microbial Genomics</w:t>
      </w:r>
      <w:r w:rsidRPr="0028001F">
        <w:rPr>
          <w:i/>
        </w:rPr>
        <w:t xml:space="preserve"> 7</w:t>
      </w:r>
      <w:r w:rsidRPr="0028001F">
        <w:t>.</w:t>
      </w:r>
      <w:bookmarkEnd w:id="513"/>
    </w:p>
    <w:p w14:paraId="76DC7C33" w14:textId="77777777" w:rsidR="0028001F" w:rsidRPr="0028001F" w:rsidRDefault="0028001F" w:rsidP="0028001F">
      <w:pPr>
        <w:pStyle w:val="EndNoteBibliography"/>
        <w:spacing w:after="240"/>
      </w:pPr>
      <w:bookmarkStart w:id="514" w:name="_ENREF_8"/>
      <w:r w:rsidRPr="0028001F">
        <w:t>Berg, C.M., Grullon, C.A., Wang, A., Whalen, W.A., and Berg, D.E. (1983). Transductional instability of Tn5-induced mutations: Generalized and specialized transduction of Tn5 by bacteriophage P1. Genetics</w:t>
      </w:r>
      <w:r w:rsidRPr="0028001F">
        <w:rPr>
          <w:i/>
        </w:rPr>
        <w:t xml:space="preserve"> 105</w:t>
      </w:r>
      <w:r w:rsidRPr="0028001F">
        <w:t>, 259-263.</w:t>
      </w:r>
      <w:bookmarkEnd w:id="514"/>
    </w:p>
    <w:p w14:paraId="403A1316" w14:textId="77777777" w:rsidR="0028001F" w:rsidRPr="0028001F" w:rsidRDefault="0028001F" w:rsidP="0028001F">
      <w:pPr>
        <w:pStyle w:val="EndNoteBibliography"/>
        <w:spacing w:after="240"/>
      </w:pPr>
      <w:bookmarkStart w:id="515" w:name="_ENREF_9"/>
      <w:r w:rsidRPr="0028001F">
        <w:t>Biohazard Waste Industry (2010). Industry Code of Practice for the Management of Clinical and Related Wastes, 6 edn.</w:t>
      </w:r>
      <w:bookmarkEnd w:id="515"/>
    </w:p>
    <w:p w14:paraId="4ED4E850" w14:textId="77777777" w:rsidR="0028001F" w:rsidRPr="0028001F" w:rsidRDefault="0028001F" w:rsidP="0028001F">
      <w:pPr>
        <w:pStyle w:val="EndNoteBibliography"/>
        <w:spacing w:after="240"/>
      </w:pPr>
      <w:bookmarkStart w:id="516" w:name="_ENREF_10"/>
      <w:r w:rsidRPr="0028001F">
        <w:t>Blokesch, M. (2016). Natural competence for transformation. Current Biology</w:t>
      </w:r>
      <w:r w:rsidRPr="0028001F">
        <w:rPr>
          <w:i/>
        </w:rPr>
        <w:t xml:space="preserve"> 26</w:t>
      </w:r>
      <w:r w:rsidRPr="0028001F">
        <w:t>, R1126-R1130.</w:t>
      </w:r>
      <w:bookmarkEnd w:id="516"/>
    </w:p>
    <w:p w14:paraId="4C70360D" w14:textId="77777777" w:rsidR="0028001F" w:rsidRPr="0028001F" w:rsidRDefault="0028001F" w:rsidP="0028001F">
      <w:pPr>
        <w:pStyle w:val="EndNoteBibliography"/>
        <w:spacing w:after="240"/>
      </w:pPr>
      <w:bookmarkStart w:id="517" w:name="_ENREF_11"/>
      <w:r w:rsidRPr="0028001F">
        <w:t xml:space="preserve">Blum-Oehler, G., Oswald, S., Eiteljörge, K., Sonnenborn, U., Schulze, J., Kruis, W., and Hacker, J. (2003). Development of strain-specific PCR reactions for the detection of the probiotic </w:t>
      </w:r>
      <w:r w:rsidRPr="0028001F">
        <w:rPr>
          <w:i/>
        </w:rPr>
        <w:t>Escherichia coli</w:t>
      </w:r>
      <w:r w:rsidRPr="0028001F">
        <w:t xml:space="preserve"> strain Nissle 1917 in fecal samples. Research in Microbiology</w:t>
      </w:r>
      <w:r w:rsidRPr="0028001F">
        <w:rPr>
          <w:i/>
        </w:rPr>
        <w:t xml:space="preserve"> 154</w:t>
      </w:r>
      <w:r w:rsidRPr="0028001F">
        <w:t>, 59-66.</w:t>
      </w:r>
      <w:bookmarkEnd w:id="517"/>
    </w:p>
    <w:p w14:paraId="7BC440F3" w14:textId="77777777" w:rsidR="0028001F" w:rsidRPr="0028001F" w:rsidRDefault="0028001F" w:rsidP="0028001F">
      <w:pPr>
        <w:pStyle w:val="EndNoteBibliography"/>
        <w:spacing w:after="240"/>
      </w:pPr>
      <w:bookmarkStart w:id="518" w:name="_ENREF_12"/>
      <w:r w:rsidRPr="0028001F">
        <w:t>Bogosian, G., Morris, P.J.L., and O’Neil, J.P. (1998). A Mixed Culture Recovery Method Indicates that Enteric Bacteria Do Not Enter the Viable but Nonculturable State. Appl Environ Microbiol</w:t>
      </w:r>
      <w:r w:rsidRPr="0028001F">
        <w:rPr>
          <w:i/>
        </w:rPr>
        <w:t xml:space="preserve"> 64</w:t>
      </w:r>
      <w:r w:rsidRPr="0028001F">
        <w:t>, 1736-1742.</w:t>
      </w:r>
      <w:bookmarkEnd w:id="518"/>
    </w:p>
    <w:p w14:paraId="20E8D0A9" w14:textId="77777777" w:rsidR="0028001F" w:rsidRPr="0028001F" w:rsidRDefault="0028001F" w:rsidP="0028001F">
      <w:pPr>
        <w:pStyle w:val="EndNoteBibliography"/>
        <w:spacing w:after="240"/>
      </w:pPr>
      <w:bookmarkStart w:id="519" w:name="_ENREF_13"/>
      <w:r w:rsidRPr="0028001F">
        <w:t>Bureau of Meteorology (2024). National performance report 2023–24: urban water utilities, part B. (Melbourne: Bureau of Meteorology).</w:t>
      </w:r>
      <w:bookmarkEnd w:id="519"/>
    </w:p>
    <w:p w14:paraId="2842BFBB" w14:textId="77777777" w:rsidR="0028001F" w:rsidRPr="0028001F" w:rsidRDefault="0028001F" w:rsidP="0028001F">
      <w:pPr>
        <w:pStyle w:val="EndNoteBibliography"/>
        <w:spacing w:after="240"/>
      </w:pPr>
      <w:bookmarkStart w:id="520" w:name="_ENREF_14"/>
      <w:r w:rsidRPr="0028001F">
        <w:t>Chen, H., Lei, P., Ji, H., Yang, Q., Peng, B., Ma, J., Fang, Y.</w:t>
      </w:r>
      <w:r w:rsidRPr="0028001F">
        <w:rPr>
          <w:i/>
        </w:rPr>
        <w:t>, et al.</w:t>
      </w:r>
      <w:r w:rsidRPr="0028001F">
        <w:t xml:space="preserve"> (2023). Advances in </w:t>
      </w:r>
      <w:r w:rsidRPr="0028001F">
        <w:rPr>
          <w:i/>
        </w:rPr>
        <w:t xml:space="preserve">Escherichia coli </w:t>
      </w:r>
      <w:r w:rsidRPr="0028001F">
        <w:t>Nissle 1917 as a customizable drug delivery system for disease treatment and diagnosis strategies. Mater Today Bio</w:t>
      </w:r>
      <w:r w:rsidRPr="0028001F">
        <w:rPr>
          <w:i/>
        </w:rPr>
        <w:t xml:space="preserve"> 18</w:t>
      </w:r>
      <w:r w:rsidRPr="0028001F">
        <w:t>, 100543.</w:t>
      </w:r>
      <w:bookmarkEnd w:id="520"/>
    </w:p>
    <w:p w14:paraId="2C1E911C" w14:textId="77777777" w:rsidR="0028001F" w:rsidRPr="0028001F" w:rsidRDefault="0028001F" w:rsidP="0028001F">
      <w:pPr>
        <w:pStyle w:val="EndNoteBibliography"/>
        <w:spacing w:after="240"/>
      </w:pPr>
      <w:bookmarkStart w:id="521" w:name="_ENREF_15"/>
      <w:r w:rsidRPr="0028001F">
        <w:lastRenderedPageBreak/>
        <w:t xml:space="preserve">Chung, P.Y. (2016). The emerging problems of </w:t>
      </w:r>
      <w:r w:rsidRPr="0028001F">
        <w:rPr>
          <w:i/>
        </w:rPr>
        <w:t>Klebsiella pneumoniae</w:t>
      </w:r>
      <w:r w:rsidRPr="0028001F">
        <w:t xml:space="preserve"> infections: carbapenem resistance and biofilm formation. FEMS Microbiology Letters</w:t>
      </w:r>
      <w:r w:rsidRPr="0028001F">
        <w:rPr>
          <w:i/>
        </w:rPr>
        <w:t xml:space="preserve"> 363</w:t>
      </w:r>
      <w:r w:rsidRPr="0028001F">
        <w:t>.</w:t>
      </w:r>
      <w:bookmarkEnd w:id="521"/>
    </w:p>
    <w:p w14:paraId="5B2D841B" w14:textId="77777777" w:rsidR="0028001F" w:rsidRPr="0028001F" w:rsidRDefault="0028001F" w:rsidP="0028001F">
      <w:pPr>
        <w:pStyle w:val="EndNoteBibliography"/>
        <w:spacing w:after="240"/>
      </w:pPr>
      <w:bookmarkStart w:id="522" w:name="_ENREF_16"/>
      <w:r w:rsidRPr="0028001F">
        <w:t xml:space="preserve">Cobo-Simón, M., Hart, R., and Ochman, H. (2023). </w:t>
      </w:r>
      <w:r w:rsidRPr="0028001F">
        <w:rPr>
          <w:i/>
        </w:rPr>
        <w:t>Escherichia Coli</w:t>
      </w:r>
      <w:r w:rsidRPr="0028001F">
        <w:t>: What Is and Which Are? Mol Biol Evol</w:t>
      </w:r>
      <w:r w:rsidRPr="0028001F">
        <w:rPr>
          <w:i/>
        </w:rPr>
        <w:t xml:space="preserve"> 40</w:t>
      </w:r>
      <w:r w:rsidRPr="0028001F">
        <w:t>.</w:t>
      </w:r>
      <w:bookmarkEnd w:id="522"/>
    </w:p>
    <w:p w14:paraId="257941A1" w14:textId="77777777" w:rsidR="0028001F" w:rsidRPr="0028001F" w:rsidRDefault="0028001F" w:rsidP="0028001F">
      <w:pPr>
        <w:pStyle w:val="EndNoteBibliography"/>
        <w:spacing w:after="240"/>
      </w:pPr>
      <w:bookmarkStart w:id="523" w:name="_ENREF_17"/>
      <w:r w:rsidRPr="0028001F">
        <w:t>Craig, N. (2014). Molecular Biology - Principles of Genome Function, 2nd Edition edn.</w:t>
      </w:r>
      <w:bookmarkEnd w:id="523"/>
    </w:p>
    <w:p w14:paraId="62937D2E" w14:textId="77777777" w:rsidR="0028001F" w:rsidRPr="0028001F" w:rsidRDefault="0028001F" w:rsidP="0028001F">
      <w:pPr>
        <w:pStyle w:val="EndNoteBibliography"/>
        <w:spacing w:after="240"/>
      </w:pPr>
      <w:bookmarkStart w:id="524" w:name="_ENREF_18"/>
      <w:r w:rsidRPr="0028001F">
        <w:t>Cummings, J.H., Bingham, S.A., Heaton, K.W., and Eastwood, M.A. (1992). Fecal weight, colon cancer risk, and dietary intake of nonstarch polysaccharides (dietary fiber). Gastroenterology</w:t>
      </w:r>
      <w:r w:rsidRPr="0028001F">
        <w:rPr>
          <w:i/>
        </w:rPr>
        <w:t xml:space="preserve"> 103</w:t>
      </w:r>
      <w:r w:rsidRPr="0028001F">
        <w:t>, 1783-1789.</w:t>
      </w:r>
      <w:bookmarkEnd w:id="524"/>
    </w:p>
    <w:p w14:paraId="35708D1C" w14:textId="77777777" w:rsidR="0028001F" w:rsidRPr="0028001F" w:rsidRDefault="0028001F" w:rsidP="0028001F">
      <w:pPr>
        <w:pStyle w:val="EndNoteBibliography"/>
        <w:spacing w:after="240"/>
      </w:pPr>
      <w:bookmarkStart w:id="525" w:name="_ENREF_19"/>
      <w:r w:rsidRPr="0028001F">
        <w:t>Darvodelsky, P. (2012). Biosolids snapshot. (Department of Sustainability, Environment, Water, Population and Communities).</w:t>
      </w:r>
      <w:bookmarkEnd w:id="525"/>
    </w:p>
    <w:p w14:paraId="3633F025" w14:textId="77777777" w:rsidR="0028001F" w:rsidRPr="0028001F" w:rsidRDefault="0028001F" w:rsidP="0028001F">
      <w:pPr>
        <w:pStyle w:val="EndNoteBibliography"/>
        <w:spacing w:after="240"/>
      </w:pPr>
      <w:bookmarkStart w:id="526" w:name="_ENREF_20"/>
      <w:r w:rsidRPr="0028001F">
        <w:t xml:space="preserve">Del Rio-Rodriguez, R.E., Inglis, V., and Millar, S.D. (1997). Survival of </w:t>
      </w:r>
      <w:r w:rsidRPr="0028001F">
        <w:rPr>
          <w:i/>
        </w:rPr>
        <w:t>Escherichia coli</w:t>
      </w:r>
      <w:r w:rsidRPr="0028001F">
        <w:t xml:space="preserve"> in the intestine of fish. </w:t>
      </w:r>
      <w:r w:rsidRPr="0028001F">
        <w:rPr>
          <w:i/>
        </w:rPr>
        <w:t xml:space="preserve"> 28</w:t>
      </w:r>
      <w:r w:rsidRPr="0028001F">
        <w:t>, 257-264.</w:t>
      </w:r>
      <w:bookmarkEnd w:id="526"/>
    </w:p>
    <w:p w14:paraId="0D873BE0" w14:textId="77777777" w:rsidR="0028001F" w:rsidRPr="0028001F" w:rsidRDefault="0028001F" w:rsidP="0028001F">
      <w:pPr>
        <w:pStyle w:val="EndNoteBibliography"/>
        <w:spacing w:after="240"/>
      </w:pPr>
      <w:bookmarkStart w:id="527" w:name="_ENREF_21"/>
      <w:r w:rsidRPr="0028001F">
        <w:t>Department of Environment and Science (2019). End of Waste Code: Biosolids. (State of Queensland).</w:t>
      </w:r>
      <w:bookmarkEnd w:id="527"/>
    </w:p>
    <w:p w14:paraId="3806758E" w14:textId="77777777" w:rsidR="0028001F" w:rsidRPr="0028001F" w:rsidRDefault="0028001F" w:rsidP="0028001F">
      <w:pPr>
        <w:pStyle w:val="EndNoteBibliography"/>
        <w:spacing w:after="240"/>
      </w:pPr>
      <w:bookmarkStart w:id="528" w:name="_ENREF_22"/>
      <w:r w:rsidRPr="0028001F">
        <w:t>Dionisio, F., Zilhão, R., and Gama, J.A. (2019). Interactions between plasmids and other mobile genetic elements affect their transmission and persistence. Plasmid</w:t>
      </w:r>
      <w:r w:rsidRPr="0028001F">
        <w:rPr>
          <w:i/>
        </w:rPr>
        <w:t xml:space="preserve"> 102</w:t>
      </w:r>
      <w:r w:rsidRPr="0028001F">
        <w:t>, 29-36.</w:t>
      </w:r>
      <w:bookmarkEnd w:id="528"/>
    </w:p>
    <w:p w14:paraId="153D915E" w14:textId="77777777" w:rsidR="0028001F" w:rsidRPr="002A7DF1" w:rsidRDefault="0028001F" w:rsidP="0028001F">
      <w:pPr>
        <w:pStyle w:val="EndNoteBibliography"/>
        <w:spacing w:after="240"/>
        <w:rPr>
          <w:lang w:val="it-IT"/>
        </w:rPr>
      </w:pPr>
      <w:bookmarkStart w:id="529" w:name="_ENREF_23"/>
      <w:r w:rsidRPr="0028001F">
        <w:t xml:space="preserve">Dubbert, S., Klinkert, B., Schimiczek, M., Wassenaar, T.M., and Bunau, R.V. (2020). No Genotoxicity Is Detectable for </w:t>
      </w:r>
      <w:r w:rsidRPr="0028001F">
        <w:rPr>
          <w:i/>
        </w:rPr>
        <w:t>Escherichia coli</w:t>
      </w:r>
      <w:r w:rsidRPr="0028001F">
        <w:t xml:space="preserve"> Strain Nissle 1917 by Standard </w:t>
      </w:r>
      <w:r w:rsidRPr="0028001F">
        <w:rPr>
          <w:i/>
        </w:rPr>
        <w:t>In Vitro</w:t>
      </w:r>
      <w:r w:rsidRPr="0028001F">
        <w:t xml:space="preserve"> and </w:t>
      </w:r>
      <w:r w:rsidRPr="0028001F">
        <w:rPr>
          <w:i/>
        </w:rPr>
        <w:t>In Vivo</w:t>
      </w:r>
      <w:r w:rsidRPr="0028001F">
        <w:t xml:space="preserve"> Tests. </w:t>
      </w:r>
      <w:r w:rsidRPr="002A7DF1">
        <w:rPr>
          <w:lang w:val="it-IT"/>
        </w:rPr>
        <w:t>Eur J Microbiol Immunol (Bp)</w:t>
      </w:r>
      <w:r w:rsidRPr="002A7DF1">
        <w:rPr>
          <w:i/>
          <w:lang w:val="it-IT"/>
        </w:rPr>
        <w:t xml:space="preserve"> 10</w:t>
      </w:r>
      <w:r w:rsidRPr="002A7DF1">
        <w:rPr>
          <w:lang w:val="it-IT"/>
        </w:rPr>
        <w:t>, 11-19.</w:t>
      </w:r>
      <w:bookmarkEnd w:id="529"/>
    </w:p>
    <w:p w14:paraId="5E38A8F6" w14:textId="77777777" w:rsidR="0028001F" w:rsidRPr="0028001F" w:rsidRDefault="0028001F" w:rsidP="0028001F">
      <w:pPr>
        <w:pStyle w:val="EndNoteBibliography"/>
        <w:spacing w:after="240"/>
      </w:pPr>
      <w:bookmarkStart w:id="530" w:name="_ENREF_24"/>
      <w:r w:rsidRPr="002A7DF1">
        <w:rPr>
          <w:lang w:val="it-IT"/>
        </w:rPr>
        <w:t xml:space="preserve">Falzone, L., Lavoro, A., Candido, S., Salmeri, M., Zanghi, A., and Libra, M. (2024). </w:t>
      </w:r>
      <w:r w:rsidRPr="0028001F">
        <w:t xml:space="preserve">Benefits and concerns of probiotics: an overview of the potential genotoxicity of the colibactin-producing </w:t>
      </w:r>
      <w:r w:rsidRPr="0028001F">
        <w:rPr>
          <w:i/>
        </w:rPr>
        <w:t xml:space="preserve">Escherichia coli </w:t>
      </w:r>
      <w:r w:rsidRPr="0028001F">
        <w:t>Nissle 1917 strain. Gut Microbes</w:t>
      </w:r>
      <w:r w:rsidRPr="0028001F">
        <w:rPr>
          <w:i/>
        </w:rPr>
        <w:t xml:space="preserve"> 16</w:t>
      </w:r>
      <w:r w:rsidRPr="0028001F">
        <w:t>, 2397874.</w:t>
      </w:r>
      <w:bookmarkEnd w:id="530"/>
    </w:p>
    <w:p w14:paraId="7C437BCB" w14:textId="77777777" w:rsidR="0028001F" w:rsidRPr="0028001F" w:rsidRDefault="0028001F" w:rsidP="0028001F">
      <w:pPr>
        <w:pStyle w:val="EndNoteBibliography"/>
        <w:spacing w:after="240"/>
      </w:pPr>
      <w:bookmarkStart w:id="531" w:name="_ENREF_25"/>
      <w:r w:rsidRPr="0028001F">
        <w:t xml:space="preserve">Fang, K., Jin, X., and Hong, S.H. (2018). Probiotic </w:t>
      </w:r>
      <w:r w:rsidRPr="0028001F">
        <w:rPr>
          <w:i/>
        </w:rPr>
        <w:t>Escherichia coli</w:t>
      </w:r>
      <w:r w:rsidRPr="0028001F">
        <w:t xml:space="preserve"> inhibits biofilm formation of pathogenic </w:t>
      </w:r>
      <w:r w:rsidRPr="0028001F">
        <w:rPr>
          <w:i/>
        </w:rPr>
        <w:t>E. coli</w:t>
      </w:r>
      <w:r w:rsidRPr="0028001F">
        <w:t xml:space="preserve"> via extracellular activity of DegP. Scientific Reports</w:t>
      </w:r>
      <w:r w:rsidRPr="0028001F">
        <w:rPr>
          <w:i/>
        </w:rPr>
        <w:t xml:space="preserve"> 8</w:t>
      </w:r>
      <w:r w:rsidRPr="0028001F">
        <w:t>, 4939.</w:t>
      </w:r>
      <w:bookmarkEnd w:id="531"/>
    </w:p>
    <w:p w14:paraId="1B6EE9F8" w14:textId="77777777" w:rsidR="0028001F" w:rsidRPr="0028001F" w:rsidRDefault="0028001F" w:rsidP="0028001F">
      <w:pPr>
        <w:pStyle w:val="EndNoteBibliography"/>
        <w:spacing w:after="240"/>
      </w:pPr>
      <w:bookmarkStart w:id="532" w:name="_ENREF_26"/>
      <w:r w:rsidRPr="0028001F">
        <w:t>Fang, M., Zhang, R., Wang, C., Liu, Z., Fei, M., Tang, B., Yang, H.</w:t>
      </w:r>
      <w:r w:rsidRPr="0028001F">
        <w:rPr>
          <w:i/>
        </w:rPr>
        <w:t>, et al.</w:t>
      </w:r>
      <w:r w:rsidRPr="0028001F">
        <w:t xml:space="preserve"> (2024). Engineering probiotic </w:t>
      </w:r>
      <w:r w:rsidRPr="0028001F">
        <w:rPr>
          <w:i/>
        </w:rPr>
        <w:t xml:space="preserve">Escherichia coli </w:t>
      </w:r>
      <w:r w:rsidRPr="0028001F">
        <w:t>Nissle 1917 to block transfer of multiple antibiotic resistance genes by exploiting a type I CRISPR-Cas system. Appl Environ Microbiol</w:t>
      </w:r>
      <w:r w:rsidRPr="0028001F">
        <w:rPr>
          <w:i/>
        </w:rPr>
        <w:t xml:space="preserve"> 90</w:t>
      </w:r>
      <w:r w:rsidRPr="0028001F">
        <w:t>, e0081124.</w:t>
      </w:r>
      <w:bookmarkEnd w:id="532"/>
    </w:p>
    <w:p w14:paraId="6FDBF9AC" w14:textId="77777777" w:rsidR="0028001F" w:rsidRPr="0028001F" w:rsidRDefault="0028001F" w:rsidP="0028001F">
      <w:pPr>
        <w:pStyle w:val="EndNoteBibliography"/>
        <w:spacing w:after="240"/>
      </w:pPr>
      <w:bookmarkStart w:id="533" w:name="_ENREF_27"/>
      <w:r w:rsidRPr="0028001F">
        <w:t xml:space="preserve">Frazão, N., Sousa, A., Lässig, M., and Gordo, I. (2019). Horizontal gene transfer overrides mutation in </w:t>
      </w:r>
      <w:r w:rsidRPr="0028001F">
        <w:rPr>
          <w:i/>
        </w:rPr>
        <w:t>Escherichia coli</w:t>
      </w:r>
      <w:r w:rsidRPr="0028001F">
        <w:t xml:space="preserve"> colonizing the mammalian gut. Proceedings of the National Academy of Sciences</w:t>
      </w:r>
      <w:r w:rsidRPr="0028001F">
        <w:rPr>
          <w:i/>
        </w:rPr>
        <w:t xml:space="preserve"> 116</w:t>
      </w:r>
      <w:r w:rsidRPr="0028001F">
        <w:t>, 17906-17915.</w:t>
      </w:r>
      <w:bookmarkEnd w:id="533"/>
    </w:p>
    <w:p w14:paraId="06DA3B8B" w14:textId="77777777" w:rsidR="0028001F" w:rsidRPr="0028001F" w:rsidRDefault="0028001F" w:rsidP="0028001F">
      <w:pPr>
        <w:pStyle w:val="EndNoteBibliography"/>
        <w:spacing w:after="240"/>
      </w:pPr>
      <w:bookmarkStart w:id="534" w:name="_ENREF_28"/>
      <w:r w:rsidRPr="0028001F">
        <w:t>Frese, S.A., Hutton, A.A., Contreras, L.N., Shaw, C.A., Palumbo, M.C., Casaburi, G., Xu, G.</w:t>
      </w:r>
      <w:r w:rsidRPr="0028001F">
        <w:rPr>
          <w:i/>
        </w:rPr>
        <w:t>, et al.</w:t>
      </w:r>
      <w:r w:rsidRPr="0028001F">
        <w:t xml:space="preserve"> (2017). Persistence of Supplemented </w:t>
      </w:r>
      <w:r w:rsidRPr="0028001F">
        <w:rPr>
          <w:i/>
        </w:rPr>
        <w:t>Bifidobacterium longum subsp. infantis</w:t>
      </w:r>
      <w:r w:rsidRPr="0028001F">
        <w:t xml:space="preserve"> EVC001 in Breastfed Infants. mSphere</w:t>
      </w:r>
      <w:r w:rsidRPr="0028001F">
        <w:rPr>
          <w:i/>
        </w:rPr>
        <w:t xml:space="preserve"> 2</w:t>
      </w:r>
      <w:r w:rsidRPr="0028001F">
        <w:t>.</w:t>
      </w:r>
      <w:bookmarkEnd w:id="534"/>
    </w:p>
    <w:p w14:paraId="4E6C5708" w14:textId="77777777" w:rsidR="0028001F" w:rsidRPr="002A7DF1" w:rsidRDefault="0028001F" w:rsidP="0028001F">
      <w:pPr>
        <w:pStyle w:val="EndNoteBibliography"/>
        <w:spacing w:after="240"/>
        <w:rPr>
          <w:lang w:val="it-IT"/>
        </w:rPr>
      </w:pPr>
      <w:bookmarkStart w:id="535" w:name="_ENREF_29"/>
      <w:r w:rsidRPr="002A7DF1">
        <w:rPr>
          <w:lang w:val="it-IT"/>
        </w:rPr>
        <w:t xml:space="preserve">Garcia, A., Navarro, F., Miro, E., Villa, L., Mirelis, B., Coll, P., and Carattoli, A. (2007). Acquisition and diffusion of bla </w:t>
      </w:r>
      <w:r w:rsidRPr="002A7DF1">
        <w:rPr>
          <w:i/>
          <w:lang w:val="it-IT"/>
        </w:rPr>
        <w:t>CTX-M-9</w:t>
      </w:r>
      <w:r w:rsidRPr="002A7DF1">
        <w:rPr>
          <w:lang w:val="it-IT"/>
        </w:rPr>
        <w:t xml:space="preserve"> gene by R478-IncHI2 derivative plasmids. FEMS Microbiol Lett</w:t>
      </w:r>
      <w:r w:rsidRPr="002A7DF1">
        <w:rPr>
          <w:i/>
          <w:lang w:val="it-IT"/>
        </w:rPr>
        <w:t xml:space="preserve"> 271</w:t>
      </w:r>
      <w:r w:rsidRPr="002A7DF1">
        <w:rPr>
          <w:lang w:val="it-IT"/>
        </w:rPr>
        <w:t>, 71-77.</w:t>
      </w:r>
      <w:bookmarkEnd w:id="535"/>
    </w:p>
    <w:p w14:paraId="040F93F8" w14:textId="77777777" w:rsidR="0028001F" w:rsidRPr="0028001F" w:rsidRDefault="0028001F" w:rsidP="0028001F">
      <w:pPr>
        <w:pStyle w:val="EndNoteBibliography"/>
        <w:spacing w:after="240"/>
      </w:pPr>
      <w:bookmarkStart w:id="536" w:name="_ENREF_30"/>
      <w:r w:rsidRPr="002A7DF1">
        <w:rPr>
          <w:lang w:val="it-IT"/>
        </w:rPr>
        <w:t>Goloshchapov, O.V., Olekhnovich, E.I., Sidorenko, S.V., Moiseev, I.S., Kucher, M.A., Fedorov, D.E., Pavlenko, A.V.</w:t>
      </w:r>
      <w:r w:rsidRPr="002A7DF1">
        <w:rPr>
          <w:i/>
          <w:lang w:val="it-IT"/>
        </w:rPr>
        <w:t>, et al.</w:t>
      </w:r>
      <w:r w:rsidRPr="002A7DF1">
        <w:rPr>
          <w:lang w:val="it-IT"/>
        </w:rPr>
        <w:t xml:space="preserve"> </w:t>
      </w:r>
      <w:r w:rsidRPr="0028001F">
        <w:t>(2019). Long-term impact of fecal transplantation in healthy volunteers. BMC Microbiology</w:t>
      </w:r>
      <w:r w:rsidRPr="0028001F">
        <w:rPr>
          <w:i/>
        </w:rPr>
        <w:t xml:space="preserve"> 19</w:t>
      </w:r>
      <w:r w:rsidRPr="0028001F">
        <w:t>, 312.</w:t>
      </w:r>
      <w:bookmarkEnd w:id="536"/>
    </w:p>
    <w:p w14:paraId="3E87B574" w14:textId="77777777" w:rsidR="0028001F" w:rsidRPr="0028001F" w:rsidRDefault="0028001F" w:rsidP="0028001F">
      <w:pPr>
        <w:pStyle w:val="EndNoteBibliography"/>
        <w:spacing w:after="240"/>
      </w:pPr>
      <w:bookmarkStart w:id="537" w:name="_ENREF_31"/>
      <w:r w:rsidRPr="0028001F">
        <w:lastRenderedPageBreak/>
        <w:t xml:space="preserve">Gordon, D.M., and Cowling, A. (2003). The distribution and genetic structure of </w:t>
      </w:r>
      <w:r w:rsidRPr="0028001F">
        <w:rPr>
          <w:i/>
        </w:rPr>
        <w:t>Escherichia coli</w:t>
      </w:r>
      <w:r w:rsidRPr="0028001F">
        <w:t xml:space="preserve"> in Australian vertebrates: Host and geographic effects. Microbiology (Reading)</w:t>
      </w:r>
      <w:r w:rsidRPr="0028001F">
        <w:rPr>
          <w:i/>
        </w:rPr>
        <w:t xml:space="preserve"> 149</w:t>
      </w:r>
      <w:r w:rsidRPr="0028001F">
        <w:t>, 3575-3586.</w:t>
      </w:r>
      <w:bookmarkEnd w:id="537"/>
    </w:p>
    <w:p w14:paraId="382F1FFA" w14:textId="77777777" w:rsidR="0028001F" w:rsidRPr="0028001F" w:rsidRDefault="0028001F" w:rsidP="0028001F">
      <w:pPr>
        <w:pStyle w:val="EndNoteBibliography"/>
        <w:spacing w:after="240"/>
      </w:pPr>
      <w:bookmarkStart w:id="538" w:name="_ENREF_32"/>
      <w:r w:rsidRPr="0028001F">
        <w:t xml:space="preserve">Grozdanov, L., Raasch, C., Schulze, J., Sonnenborn, U., Gottschalk, G., Hacker, J., and Dobrindt, U. (2004). Analysis of the genome structure of the nonpathogenic probiotic </w:t>
      </w:r>
      <w:r w:rsidRPr="0028001F">
        <w:rPr>
          <w:i/>
        </w:rPr>
        <w:t xml:space="preserve">Escherichia coli </w:t>
      </w:r>
      <w:r w:rsidRPr="0028001F">
        <w:t>strain Nissle 1917. J Bacteriol</w:t>
      </w:r>
      <w:r w:rsidRPr="0028001F">
        <w:rPr>
          <w:i/>
        </w:rPr>
        <w:t xml:space="preserve"> 186</w:t>
      </w:r>
      <w:r w:rsidRPr="0028001F">
        <w:t>, 5432-5441.</w:t>
      </w:r>
      <w:bookmarkEnd w:id="538"/>
    </w:p>
    <w:p w14:paraId="50E2851B" w14:textId="77777777" w:rsidR="0028001F" w:rsidRPr="0028001F" w:rsidRDefault="0028001F" w:rsidP="0028001F">
      <w:pPr>
        <w:pStyle w:val="EndNoteBibliography"/>
        <w:spacing w:after="240"/>
      </w:pPr>
      <w:bookmarkStart w:id="539" w:name="_ENREF_33"/>
      <w:r w:rsidRPr="0028001F">
        <w:t>Grozdanov, L., Zähringer, U., Blum-Oehler, G., Brade, L., Henne, A., Knirel, Y.A., Schombel, U.</w:t>
      </w:r>
      <w:r w:rsidRPr="0028001F">
        <w:rPr>
          <w:i/>
        </w:rPr>
        <w:t>, et al.</w:t>
      </w:r>
      <w:r w:rsidRPr="0028001F">
        <w:t xml:space="preserve"> (2002). A single nucleotide exchange in the wzy gene is responsible for the semirough O6 lipopolysaccharide phenotype and serum sensitivity of </w:t>
      </w:r>
      <w:r w:rsidRPr="0028001F">
        <w:rPr>
          <w:i/>
        </w:rPr>
        <w:t>Escherichia coli</w:t>
      </w:r>
      <w:r w:rsidRPr="0028001F">
        <w:t xml:space="preserve"> strain Nissle 1917. J Bacteriol</w:t>
      </w:r>
      <w:r w:rsidRPr="0028001F">
        <w:rPr>
          <w:i/>
        </w:rPr>
        <w:t xml:space="preserve"> 184</w:t>
      </w:r>
      <w:r w:rsidRPr="0028001F">
        <w:t>, 5912-5925.</w:t>
      </w:r>
      <w:bookmarkEnd w:id="539"/>
    </w:p>
    <w:p w14:paraId="6F1544A6" w14:textId="77777777" w:rsidR="0028001F" w:rsidRPr="0028001F" w:rsidRDefault="0028001F" w:rsidP="0028001F">
      <w:pPr>
        <w:pStyle w:val="EndNoteBibliography"/>
        <w:spacing w:after="240"/>
      </w:pPr>
      <w:bookmarkStart w:id="540" w:name="_ENREF_34"/>
      <w:r w:rsidRPr="0028001F">
        <w:t xml:space="preserve">Guenther, K., Straube, E., Pfister, W., Guenther, A., and Huebler, A. (2010). Sever Sepsis After Probiotic Treatment With </w:t>
      </w:r>
      <w:r w:rsidRPr="0028001F">
        <w:rPr>
          <w:i/>
        </w:rPr>
        <w:t xml:space="preserve">Escherichia coli </w:t>
      </w:r>
      <w:r w:rsidRPr="0028001F">
        <w:t>NISSLE 1917. The Pediatric Infectious Disease Journal</w:t>
      </w:r>
      <w:r w:rsidRPr="0028001F">
        <w:rPr>
          <w:i/>
        </w:rPr>
        <w:t xml:space="preserve"> 29</w:t>
      </w:r>
      <w:r w:rsidRPr="0028001F">
        <w:t>, 188-189.</w:t>
      </w:r>
      <w:bookmarkEnd w:id="540"/>
    </w:p>
    <w:p w14:paraId="6B208AD5" w14:textId="77777777" w:rsidR="0028001F" w:rsidRPr="0028001F" w:rsidRDefault="0028001F" w:rsidP="0028001F">
      <w:pPr>
        <w:pStyle w:val="EndNoteBibliography"/>
        <w:spacing w:after="240"/>
      </w:pPr>
      <w:bookmarkStart w:id="541" w:name="_ENREF_35"/>
      <w:r w:rsidRPr="0028001F">
        <w:t>Gurbatri, C.R., Radford, G.A., Vrbanac, L., Im, J., Thomas, E.M., Coker, C., Taylor, S.R.</w:t>
      </w:r>
      <w:r w:rsidRPr="0028001F">
        <w:rPr>
          <w:i/>
        </w:rPr>
        <w:t>, et al.</w:t>
      </w:r>
      <w:r w:rsidRPr="0028001F">
        <w:t xml:space="preserve"> (2024). Engineering tumor-colonizing </w:t>
      </w:r>
      <w:r w:rsidRPr="0028001F">
        <w:rPr>
          <w:i/>
        </w:rPr>
        <w:t xml:space="preserve">E. coli </w:t>
      </w:r>
      <w:r w:rsidRPr="0028001F">
        <w:t>Nissle 1917 for detection and treatment of colorectal neoplasia. Nature Communications</w:t>
      </w:r>
      <w:r w:rsidRPr="0028001F">
        <w:rPr>
          <w:i/>
        </w:rPr>
        <w:t xml:space="preserve"> 15</w:t>
      </w:r>
      <w:r w:rsidRPr="0028001F">
        <w:t>, 646.</w:t>
      </w:r>
      <w:bookmarkEnd w:id="541"/>
    </w:p>
    <w:p w14:paraId="27650C23" w14:textId="77777777" w:rsidR="0028001F" w:rsidRPr="0028001F" w:rsidRDefault="0028001F" w:rsidP="0028001F">
      <w:pPr>
        <w:pStyle w:val="EndNoteBibliography"/>
        <w:spacing w:after="240"/>
      </w:pPr>
      <w:bookmarkStart w:id="542" w:name="_ENREF_36"/>
      <w:r w:rsidRPr="0028001F">
        <w:t>Harrison, E., and Brockhurst, M.A. (2012). Plasmid-mediated horizontal gene transfer is a coevolutionary process. Trends in Microbiology</w:t>
      </w:r>
      <w:r w:rsidRPr="0028001F">
        <w:rPr>
          <w:i/>
        </w:rPr>
        <w:t xml:space="preserve"> 20</w:t>
      </w:r>
      <w:r w:rsidRPr="0028001F">
        <w:t>, 262-267.</w:t>
      </w:r>
      <w:bookmarkEnd w:id="542"/>
    </w:p>
    <w:p w14:paraId="2A3C975A" w14:textId="2F9D43A7" w:rsidR="0028001F" w:rsidRPr="0028001F" w:rsidRDefault="0028001F" w:rsidP="0028001F">
      <w:pPr>
        <w:pStyle w:val="EndNoteBibliography"/>
        <w:spacing w:after="240"/>
      </w:pPr>
      <w:bookmarkStart w:id="543" w:name="_ENREF_37"/>
      <w:r w:rsidRPr="0028001F">
        <w:t>healthdirect (2020). Urinary tract infection (UTI). (</w:t>
      </w:r>
      <w:hyperlink r:id="rId54" w:history="1">
        <w:r w:rsidRPr="0028001F">
          <w:rPr>
            <w:rStyle w:val="Hyperlink"/>
          </w:rPr>
          <w:t>https://www.healthdirect.gov.au/urinary-tract-infection-uti</w:t>
        </w:r>
      </w:hyperlink>
      <w:r w:rsidRPr="0028001F">
        <w:t xml:space="preserve">). </w:t>
      </w:r>
      <w:hyperlink r:id="rId55" w:history="1">
        <w:r w:rsidRPr="0028001F">
          <w:rPr>
            <w:rStyle w:val="Hyperlink"/>
          </w:rPr>
          <w:t>https://www.healthdirect.gov.au/urinary-tract-infection-uti</w:t>
        </w:r>
      </w:hyperlink>
      <w:r w:rsidRPr="0028001F">
        <w:t>.</w:t>
      </w:r>
      <w:bookmarkEnd w:id="543"/>
    </w:p>
    <w:p w14:paraId="71520E74" w14:textId="77777777" w:rsidR="0028001F" w:rsidRPr="0028001F" w:rsidRDefault="0028001F" w:rsidP="0028001F">
      <w:pPr>
        <w:pStyle w:val="EndNoteBibliography"/>
        <w:spacing w:after="240"/>
      </w:pPr>
      <w:bookmarkStart w:id="544" w:name="_ENREF_38"/>
      <w:r w:rsidRPr="0028001F">
        <w:t xml:space="preserve">Helmy Yosra, A., Closs, G., Jung, K., Kathayat, D., Vlasova, A., and Rajashekara, G. (2022). Effect of Probiotic </w:t>
      </w:r>
      <w:r w:rsidRPr="0028001F">
        <w:rPr>
          <w:i/>
        </w:rPr>
        <w:t>E. coli</w:t>
      </w:r>
      <w:r w:rsidRPr="0028001F">
        <w:t xml:space="preserve"> Nissle 1917 Supplementation on the Growth Performance, Immune Responses, Intestinal Morphology, and Gut Microbes of </w:t>
      </w:r>
      <w:r w:rsidRPr="0028001F">
        <w:rPr>
          <w:i/>
        </w:rPr>
        <w:t xml:space="preserve">Campylobacter jejuni </w:t>
      </w:r>
      <w:r w:rsidRPr="0028001F">
        <w:t>Infected Chickens. Infection and Immunity</w:t>
      </w:r>
      <w:r w:rsidRPr="0028001F">
        <w:rPr>
          <w:i/>
        </w:rPr>
        <w:t xml:space="preserve"> 90</w:t>
      </w:r>
      <w:r w:rsidRPr="0028001F">
        <w:t>, e00337-00322.</w:t>
      </w:r>
      <w:bookmarkEnd w:id="544"/>
    </w:p>
    <w:p w14:paraId="14B8CC53" w14:textId="77777777" w:rsidR="0028001F" w:rsidRPr="0028001F" w:rsidRDefault="0028001F" w:rsidP="0028001F">
      <w:pPr>
        <w:pStyle w:val="EndNoteBibliography"/>
        <w:spacing w:after="240"/>
      </w:pPr>
      <w:bookmarkStart w:id="545" w:name="_ENREF_39"/>
      <w:r w:rsidRPr="0028001F">
        <w:t xml:space="preserve">Hensel, M., Hinsley, A.P., Nikolaus, T., Sawers, G., and Berks, B.C. (1999). The genetic basis of tetrathionate respiration in </w:t>
      </w:r>
      <w:r w:rsidRPr="0028001F">
        <w:rPr>
          <w:i/>
        </w:rPr>
        <w:t>Salmonella typhimurium</w:t>
      </w:r>
      <w:r w:rsidRPr="0028001F">
        <w:t>. Molecular Microbiology</w:t>
      </w:r>
      <w:r w:rsidRPr="0028001F">
        <w:rPr>
          <w:i/>
        </w:rPr>
        <w:t xml:space="preserve"> 32</w:t>
      </w:r>
      <w:r w:rsidRPr="0028001F">
        <w:t>, 275-287.</w:t>
      </w:r>
      <w:bookmarkEnd w:id="545"/>
    </w:p>
    <w:p w14:paraId="16D94D67" w14:textId="77777777" w:rsidR="0028001F" w:rsidRPr="0028001F" w:rsidRDefault="0028001F" w:rsidP="0028001F">
      <w:pPr>
        <w:pStyle w:val="EndNoteBibliography"/>
        <w:spacing w:after="240"/>
      </w:pPr>
      <w:bookmarkStart w:id="546" w:name="_ENREF_40"/>
      <w:r w:rsidRPr="0028001F">
        <w:t xml:space="preserve">Hudault, S., Guignot, J., and Servin, A. (2001). </w:t>
      </w:r>
      <w:r w:rsidRPr="0028001F">
        <w:rPr>
          <w:i/>
        </w:rPr>
        <w:t>Escherichia coli</w:t>
      </w:r>
      <w:r w:rsidRPr="0028001F">
        <w:t xml:space="preserve"> strains colonising the gastrointestinal tract protect germfree mice against </w:t>
      </w:r>
      <w:r w:rsidRPr="0028001F">
        <w:rPr>
          <w:i/>
        </w:rPr>
        <w:t>Salmonella typhimurium</w:t>
      </w:r>
      <w:r w:rsidRPr="0028001F">
        <w:t xml:space="preserve"> infection. Gut</w:t>
      </w:r>
      <w:r w:rsidRPr="0028001F">
        <w:rPr>
          <w:i/>
        </w:rPr>
        <w:t xml:space="preserve"> 49</w:t>
      </w:r>
      <w:r w:rsidRPr="0028001F">
        <w:t>, 47-55.</w:t>
      </w:r>
      <w:bookmarkEnd w:id="546"/>
    </w:p>
    <w:p w14:paraId="54678247" w14:textId="77777777" w:rsidR="0028001F" w:rsidRPr="0028001F" w:rsidRDefault="0028001F" w:rsidP="0028001F">
      <w:pPr>
        <w:pStyle w:val="EndNoteBibliography"/>
        <w:spacing w:after="240"/>
      </w:pPr>
      <w:bookmarkStart w:id="547" w:name="_ENREF_41"/>
      <w:r w:rsidRPr="0028001F">
        <w:t xml:space="preserve">Jang, J., Hur, H.G., Sadowsky, M.J., Byappanahalli, M.N., Yan, T., and Ishii, S. (2017). Environmental </w:t>
      </w:r>
      <w:r w:rsidRPr="0028001F">
        <w:rPr>
          <w:i/>
        </w:rPr>
        <w:t>Escherichia coli:</w:t>
      </w:r>
      <w:r w:rsidRPr="0028001F">
        <w:t xml:space="preserve"> ecology and public health implications-a review. J Appl Microbiol</w:t>
      </w:r>
      <w:r w:rsidRPr="0028001F">
        <w:rPr>
          <w:i/>
        </w:rPr>
        <w:t xml:space="preserve"> 123</w:t>
      </w:r>
      <w:r w:rsidRPr="0028001F">
        <w:t>, 570-581.</w:t>
      </w:r>
      <w:bookmarkEnd w:id="547"/>
    </w:p>
    <w:p w14:paraId="54CA05E4" w14:textId="77777777" w:rsidR="0028001F" w:rsidRPr="0028001F" w:rsidRDefault="0028001F" w:rsidP="0028001F">
      <w:pPr>
        <w:pStyle w:val="EndNoteBibliography"/>
        <w:spacing w:after="240"/>
      </w:pPr>
      <w:bookmarkStart w:id="548" w:name="_ENREF_42"/>
      <w:r w:rsidRPr="0028001F">
        <w:t>Janosch, D., Dubbert, S., Eiteljorge, K., Diehl, B.W.K., Sonnenborn, U., Passchier, L.V., Wassenaar, T.M.</w:t>
      </w:r>
      <w:r w:rsidRPr="0028001F">
        <w:rPr>
          <w:i/>
        </w:rPr>
        <w:t>, et al.</w:t>
      </w:r>
      <w:r w:rsidRPr="0028001F">
        <w:t xml:space="preserve"> (2019). Anti-genotoxic and anti-mutagenic activity of </w:t>
      </w:r>
      <w:r w:rsidRPr="0028001F">
        <w:rPr>
          <w:i/>
        </w:rPr>
        <w:t xml:space="preserve">Escherichia coli </w:t>
      </w:r>
      <w:r w:rsidRPr="0028001F">
        <w:t xml:space="preserve">Nissle 1917 as assessed by </w:t>
      </w:r>
      <w:r w:rsidRPr="0028001F">
        <w:rPr>
          <w:i/>
        </w:rPr>
        <w:t>in vitro</w:t>
      </w:r>
      <w:r w:rsidRPr="0028001F">
        <w:t xml:space="preserve"> tests. Benef Microbes</w:t>
      </w:r>
      <w:r w:rsidRPr="0028001F">
        <w:rPr>
          <w:i/>
        </w:rPr>
        <w:t xml:space="preserve"> 10</w:t>
      </w:r>
      <w:r w:rsidRPr="0028001F">
        <w:t>, 449-461.</w:t>
      </w:r>
      <w:bookmarkEnd w:id="548"/>
    </w:p>
    <w:p w14:paraId="0EE55626" w14:textId="77777777" w:rsidR="0028001F" w:rsidRPr="0028001F" w:rsidRDefault="0028001F" w:rsidP="0028001F">
      <w:pPr>
        <w:pStyle w:val="EndNoteBibliography"/>
        <w:spacing w:after="240"/>
      </w:pPr>
      <w:bookmarkStart w:id="549" w:name="_ENREF_43"/>
      <w:r w:rsidRPr="0028001F">
        <w:t xml:space="preserve">Kaas, R.S., Friis, C., Ussery, D.W., and Aarestrup, F.M. (2012). Estimating variation within the genes and inferring the phylogeny of 186 sequenced diverse </w:t>
      </w:r>
      <w:r w:rsidRPr="0028001F">
        <w:rPr>
          <w:i/>
        </w:rPr>
        <w:t>Escherichia coli</w:t>
      </w:r>
      <w:r w:rsidRPr="0028001F">
        <w:t xml:space="preserve"> genomes. BMC Genomics</w:t>
      </w:r>
      <w:r w:rsidRPr="0028001F">
        <w:rPr>
          <w:i/>
        </w:rPr>
        <w:t xml:space="preserve"> 13</w:t>
      </w:r>
      <w:r w:rsidRPr="0028001F">
        <w:t>, 577-Article.</w:t>
      </w:r>
      <w:bookmarkEnd w:id="549"/>
    </w:p>
    <w:p w14:paraId="03CC3E73" w14:textId="77777777" w:rsidR="0028001F" w:rsidRPr="0028001F" w:rsidRDefault="0028001F" w:rsidP="0028001F">
      <w:pPr>
        <w:pStyle w:val="EndNoteBibliography"/>
        <w:spacing w:after="240"/>
      </w:pPr>
      <w:bookmarkStart w:id="550" w:name="_ENREF_44"/>
      <w:r w:rsidRPr="0028001F">
        <w:t xml:space="preserve">Kan, A., Gelfat, I., Emani, S., Praveschotinunt, P., and Joshi, N.S. (2021). Plasmid Vectors for </w:t>
      </w:r>
      <w:r w:rsidRPr="0028001F">
        <w:rPr>
          <w:i/>
        </w:rPr>
        <w:t>in vivo</w:t>
      </w:r>
      <w:r w:rsidRPr="0028001F">
        <w:t xml:space="preserve"> Selection-Free Use with the Probiotic </w:t>
      </w:r>
      <w:r w:rsidRPr="0028001F">
        <w:rPr>
          <w:i/>
        </w:rPr>
        <w:t xml:space="preserve">E. coli </w:t>
      </w:r>
      <w:r w:rsidRPr="0028001F">
        <w:t>Nissle 1917. ACS Synthetic Biology</w:t>
      </w:r>
      <w:r w:rsidRPr="0028001F">
        <w:rPr>
          <w:i/>
        </w:rPr>
        <w:t xml:space="preserve"> 10</w:t>
      </w:r>
      <w:r w:rsidRPr="0028001F">
        <w:t>, 94-106.</w:t>
      </w:r>
      <w:bookmarkEnd w:id="550"/>
    </w:p>
    <w:p w14:paraId="6FB81795" w14:textId="77777777" w:rsidR="0028001F" w:rsidRPr="0028001F" w:rsidRDefault="0028001F" w:rsidP="0028001F">
      <w:pPr>
        <w:pStyle w:val="EndNoteBibliography"/>
        <w:spacing w:after="240"/>
      </w:pPr>
      <w:bookmarkStart w:id="551" w:name="_ENREF_45"/>
      <w:r w:rsidRPr="0028001F">
        <w:t>Kaper, J.B., Morris, J.G., Jr., and Levine, M.M. (1995). Cholera. Clinical microbiology reviews</w:t>
      </w:r>
      <w:r w:rsidRPr="0028001F">
        <w:rPr>
          <w:i/>
        </w:rPr>
        <w:t xml:space="preserve"> 8</w:t>
      </w:r>
      <w:r w:rsidRPr="0028001F">
        <w:t>, 48-86.</w:t>
      </w:r>
      <w:bookmarkEnd w:id="551"/>
    </w:p>
    <w:p w14:paraId="0745DF3F" w14:textId="77777777" w:rsidR="0028001F" w:rsidRPr="0028001F" w:rsidRDefault="0028001F" w:rsidP="0028001F">
      <w:pPr>
        <w:pStyle w:val="EndNoteBibliography"/>
        <w:spacing w:after="240"/>
      </w:pPr>
      <w:bookmarkStart w:id="552" w:name="_ENREF_46"/>
      <w:r w:rsidRPr="0028001F">
        <w:lastRenderedPageBreak/>
        <w:t>Katkowska, M., Garbacz, K., and Kusiak, A. (2021). Probiotics: Should All Patients Take Them? Microorganisms</w:t>
      </w:r>
      <w:r w:rsidRPr="0028001F">
        <w:rPr>
          <w:i/>
        </w:rPr>
        <w:t xml:space="preserve"> 9</w:t>
      </w:r>
      <w:r w:rsidRPr="0028001F">
        <w:t>.</w:t>
      </w:r>
      <w:bookmarkEnd w:id="552"/>
    </w:p>
    <w:p w14:paraId="684D68D5" w14:textId="77777777" w:rsidR="0028001F" w:rsidRPr="0028001F" w:rsidRDefault="0028001F" w:rsidP="0028001F">
      <w:pPr>
        <w:pStyle w:val="EndNoteBibliography"/>
        <w:spacing w:after="240"/>
      </w:pPr>
      <w:bookmarkStart w:id="553" w:name="_ENREF_47"/>
      <w:r w:rsidRPr="0028001F">
        <w:t>Kay, D., Crowther, J., Stapleton, C.M., Wyer, M.D., Fewtrell, L., Edwards, A., Francis, C.A.</w:t>
      </w:r>
      <w:r w:rsidRPr="0028001F">
        <w:rPr>
          <w:i/>
        </w:rPr>
        <w:t>, et al.</w:t>
      </w:r>
      <w:r w:rsidRPr="0028001F">
        <w:t xml:space="preserve"> (2008). Faecal indicator organism concentrations in sewage and treated effluents. Water Res</w:t>
      </w:r>
      <w:r w:rsidRPr="0028001F">
        <w:rPr>
          <w:i/>
        </w:rPr>
        <w:t xml:space="preserve"> 42</w:t>
      </w:r>
      <w:r w:rsidRPr="0028001F">
        <w:t>, 442-454.</w:t>
      </w:r>
      <w:bookmarkEnd w:id="553"/>
    </w:p>
    <w:p w14:paraId="6F346AF4" w14:textId="77777777" w:rsidR="0028001F" w:rsidRPr="0028001F" w:rsidRDefault="0028001F" w:rsidP="0028001F">
      <w:pPr>
        <w:pStyle w:val="EndNoteBibliography"/>
        <w:spacing w:after="240"/>
      </w:pPr>
      <w:bookmarkStart w:id="554" w:name="_ENREF_48"/>
      <w:r w:rsidRPr="0028001F">
        <w:t xml:space="preserve">Kruis, W., Chrubasik, S., Boehm, S., Stange, C., and Schulze, J. (2012). A double-blind placebo-controlled trial to study therapeutic effects of probiotic </w:t>
      </w:r>
      <w:r w:rsidRPr="0028001F">
        <w:rPr>
          <w:i/>
        </w:rPr>
        <w:t>Escherichia coli</w:t>
      </w:r>
      <w:r w:rsidRPr="0028001F">
        <w:t xml:space="preserve"> Nissle 1917 in subgroups of patients with irritable bowel syndrome. International Journal of Colorectal Disease</w:t>
      </w:r>
      <w:r w:rsidRPr="0028001F">
        <w:rPr>
          <w:i/>
        </w:rPr>
        <w:t xml:space="preserve"> 27</w:t>
      </w:r>
      <w:r w:rsidRPr="0028001F">
        <w:t>, 467-474.</w:t>
      </w:r>
      <w:bookmarkEnd w:id="554"/>
    </w:p>
    <w:p w14:paraId="7236F42E" w14:textId="77777777" w:rsidR="0028001F" w:rsidRPr="0028001F" w:rsidRDefault="0028001F" w:rsidP="0028001F">
      <w:pPr>
        <w:pStyle w:val="EndNoteBibliography"/>
        <w:spacing w:after="240"/>
      </w:pPr>
      <w:bookmarkStart w:id="555" w:name="_ENREF_49"/>
      <w:r w:rsidRPr="0028001F">
        <w:t xml:space="preserve">Lasaro, M.A., Salinger, N., Zhang, J., Wang, Y., Zhong, Z., Goulian, M., and Zhu, J. (2009). F1C Fimbriae Play an Important Role in Biofilm Formation and Intestinal Colonization by the </w:t>
      </w:r>
      <w:r w:rsidRPr="0028001F">
        <w:rPr>
          <w:i/>
        </w:rPr>
        <w:t>Escherichia coli</w:t>
      </w:r>
      <w:r w:rsidRPr="0028001F">
        <w:t xml:space="preserve"> Commensal Strain Nissle 1917. APPLIED AND ENVIRONMENTAL MICROBIOLOGY</w:t>
      </w:r>
      <w:r w:rsidRPr="0028001F">
        <w:rPr>
          <w:i/>
        </w:rPr>
        <w:t xml:space="preserve"> 75</w:t>
      </w:r>
      <w:r w:rsidRPr="0028001F">
        <w:t>, 246-251.</w:t>
      </w:r>
      <w:bookmarkEnd w:id="555"/>
    </w:p>
    <w:p w14:paraId="2F96F5D3" w14:textId="77777777" w:rsidR="0028001F" w:rsidRPr="0028001F" w:rsidRDefault="0028001F" w:rsidP="0028001F">
      <w:pPr>
        <w:pStyle w:val="EndNoteBibliography"/>
        <w:spacing w:after="240"/>
      </w:pPr>
      <w:bookmarkStart w:id="556" w:name="_ENREF_50"/>
      <w:r w:rsidRPr="0028001F">
        <w:t xml:space="preserve">Lee, H., Doak, T.G., Popodi, E., Foster, P.L., and Tang, H. (2016). Insertion sequence-caused large-scale rearrangements in the genome of </w:t>
      </w:r>
      <w:r w:rsidRPr="0028001F">
        <w:rPr>
          <w:i/>
        </w:rPr>
        <w:t>Escherichia coli</w:t>
      </w:r>
      <w:r w:rsidRPr="0028001F">
        <w:t>. Nucleic Acids Res</w:t>
      </w:r>
      <w:r w:rsidRPr="0028001F">
        <w:rPr>
          <w:i/>
        </w:rPr>
        <w:t xml:space="preserve"> 44</w:t>
      </w:r>
      <w:r w:rsidRPr="0028001F">
        <w:t>, 7109-7119.</w:t>
      </w:r>
      <w:bookmarkEnd w:id="556"/>
    </w:p>
    <w:p w14:paraId="022D59C8" w14:textId="77777777" w:rsidR="0028001F" w:rsidRPr="0028001F" w:rsidRDefault="0028001F" w:rsidP="0028001F">
      <w:pPr>
        <w:pStyle w:val="EndNoteBibliography"/>
        <w:spacing w:after="240"/>
      </w:pPr>
      <w:bookmarkStart w:id="557" w:name="_ENREF_51"/>
      <w:r w:rsidRPr="0028001F">
        <w:t>Lee, Y.Y., Erdogan, A., and Rao, S.S.C. (2014). How to assess regional and whole gut transit time with wireless motility capsule. Journal of neurogastroenterology and motility</w:t>
      </w:r>
      <w:r w:rsidRPr="0028001F">
        <w:rPr>
          <w:i/>
        </w:rPr>
        <w:t xml:space="preserve"> 20</w:t>
      </w:r>
      <w:r w:rsidRPr="0028001F">
        <w:t>, 265-270.</w:t>
      </w:r>
      <w:bookmarkEnd w:id="557"/>
    </w:p>
    <w:p w14:paraId="359ACB73" w14:textId="77777777" w:rsidR="0028001F" w:rsidRPr="0028001F" w:rsidRDefault="0028001F" w:rsidP="0028001F">
      <w:pPr>
        <w:pStyle w:val="EndNoteBibliography"/>
        <w:spacing w:after="240"/>
      </w:pPr>
      <w:bookmarkStart w:id="558" w:name="_ENREF_52"/>
      <w:r w:rsidRPr="0028001F">
        <w:t xml:space="preserve">Licht, T.R., Tolker-Nielsen, T., Holmstrom, K., Krogfelt, K.A., and Molin, S. (1999). Inhibition of </w:t>
      </w:r>
      <w:r w:rsidRPr="0028001F">
        <w:rPr>
          <w:i/>
        </w:rPr>
        <w:t xml:space="preserve">Escherichia coli </w:t>
      </w:r>
      <w:r w:rsidRPr="0028001F">
        <w:t>precursor-16S rRNA processing by mouse intestinal contents. Environmental Microbiology</w:t>
      </w:r>
      <w:r w:rsidRPr="0028001F">
        <w:rPr>
          <w:i/>
        </w:rPr>
        <w:t xml:space="preserve"> 1</w:t>
      </w:r>
      <w:r w:rsidRPr="0028001F">
        <w:t>, 23-32.</w:t>
      </w:r>
      <w:bookmarkEnd w:id="558"/>
    </w:p>
    <w:p w14:paraId="1202CA7F" w14:textId="77777777" w:rsidR="0028001F" w:rsidRPr="0028001F" w:rsidRDefault="0028001F" w:rsidP="0028001F">
      <w:pPr>
        <w:pStyle w:val="EndNoteBibliography"/>
        <w:spacing w:after="240"/>
      </w:pPr>
      <w:bookmarkStart w:id="559" w:name="_ENREF_53"/>
      <w:r w:rsidRPr="0028001F">
        <w:t xml:space="preserve">Lim, J.Y., Yoon, J., and Hovde, C.J. (2010). A brief overview of </w:t>
      </w:r>
      <w:r w:rsidRPr="0028001F">
        <w:rPr>
          <w:i/>
        </w:rPr>
        <w:t xml:space="preserve">Escherichia coli </w:t>
      </w:r>
      <w:r w:rsidRPr="0028001F">
        <w:t>O157:H7 and its plasmid O157. Journal of microbiology and biotechnology</w:t>
      </w:r>
      <w:r w:rsidRPr="0028001F">
        <w:rPr>
          <w:i/>
        </w:rPr>
        <w:t xml:space="preserve"> 20</w:t>
      </w:r>
      <w:r w:rsidRPr="0028001F">
        <w:t>, 5-14.</w:t>
      </w:r>
      <w:bookmarkEnd w:id="559"/>
    </w:p>
    <w:p w14:paraId="133BD32B" w14:textId="77777777" w:rsidR="0028001F" w:rsidRPr="0028001F" w:rsidRDefault="0028001F" w:rsidP="0028001F">
      <w:pPr>
        <w:pStyle w:val="EndNoteBibliography"/>
        <w:spacing w:after="240"/>
      </w:pPr>
      <w:bookmarkStart w:id="560" w:name="_ENREF_54"/>
      <w:r w:rsidRPr="0028001F">
        <w:t xml:space="preserve">Lodinová-Zádniková, R., and Sonnenborn, U. (1997). Effect of preventive administration of a nonpathogenic </w:t>
      </w:r>
      <w:r w:rsidRPr="0028001F">
        <w:rPr>
          <w:i/>
        </w:rPr>
        <w:t>Escherichia coli</w:t>
      </w:r>
      <w:r w:rsidRPr="0028001F">
        <w:t xml:space="preserve"> strain on the colonization of the intestine with microbial pathogens in newborn infants. Biol Neonate</w:t>
      </w:r>
      <w:r w:rsidRPr="0028001F">
        <w:rPr>
          <w:i/>
        </w:rPr>
        <w:t xml:space="preserve"> 71</w:t>
      </w:r>
      <w:r w:rsidRPr="0028001F">
        <w:t>, 224-232.</w:t>
      </w:r>
      <w:bookmarkEnd w:id="560"/>
    </w:p>
    <w:p w14:paraId="09F41423" w14:textId="77777777" w:rsidR="0028001F" w:rsidRPr="0028001F" w:rsidRDefault="0028001F" w:rsidP="0028001F">
      <w:pPr>
        <w:pStyle w:val="EndNoteBibliography"/>
        <w:spacing w:after="240"/>
      </w:pPr>
      <w:bookmarkStart w:id="561" w:name="_ENREF_55"/>
      <w:r w:rsidRPr="0028001F">
        <w:t>Lynch, S.V., and Pedersen, O. (2016). The Human Intestinal Microbiome in Health and Disease. N Engl J Med</w:t>
      </w:r>
      <w:r w:rsidRPr="0028001F">
        <w:rPr>
          <w:i/>
        </w:rPr>
        <w:t xml:space="preserve"> 375</w:t>
      </w:r>
      <w:r w:rsidRPr="0028001F">
        <w:t>, 2369-2379.</w:t>
      </w:r>
      <w:bookmarkEnd w:id="561"/>
    </w:p>
    <w:p w14:paraId="166F97C3" w14:textId="77777777" w:rsidR="0028001F" w:rsidRPr="0028001F" w:rsidRDefault="0028001F" w:rsidP="0028001F">
      <w:pPr>
        <w:pStyle w:val="EndNoteBibliography"/>
        <w:spacing w:after="240"/>
      </w:pPr>
      <w:bookmarkStart w:id="562" w:name="_ENREF_56"/>
      <w:r w:rsidRPr="0028001F">
        <w:t>Malíčková, K., Duricová, D., Bortlík, M., Hrušková, Z., Svobodová, B., Machková, N., Komárek, V.</w:t>
      </w:r>
      <w:r w:rsidRPr="0028001F">
        <w:rPr>
          <w:i/>
        </w:rPr>
        <w:t>, et al.</w:t>
      </w:r>
      <w:r w:rsidRPr="0028001F">
        <w:t xml:space="preserve"> (2011). Impaired deoxyribonuclease I activity in patients with inflammatory bowel diseases. Autoimmune Dis</w:t>
      </w:r>
      <w:r w:rsidRPr="0028001F">
        <w:rPr>
          <w:i/>
        </w:rPr>
        <w:t xml:space="preserve"> 2011</w:t>
      </w:r>
      <w:r w:rsidRPr="0028001F">
        <w:t>, 945861.</w:t>
      </w:r>
      <w:bookmarkEnd w:id="562"/>
    </w:p>
    <w:p w14:paraId="6A218A76" w14:textId="77777777" w:rsidR="0028001F" w:rsidRPr="0028001F" w:rsidRDefault="0028001F" w:rsidP="0028001F">
      <w:pPr>
        <w:pStyle w:val="EndNoteBibliography"/>
        <w:spacing w:after="240"/>
      </w:pPr>
      <w:bookmarkStart w:id="563" w:name="_ENREF_57"/>
      <w:r w:rsidRPr="0028001F">
        <w:t xml:space="preserve">Manzhalii, E., Moyseyenko, V., Kondratiuk, V., Molochek, N., Falalyeyeva, T., and Kobyliak, N. (2022). Effect of a specific </w:t>
      </w:r>
      <w:r w:rsidRPr="0028001F">
        <w:rPr>
          <w:i/>
        </w:rPr>
        <w:t xml:space="preserve">Escherichia coli </w:t>
      </w:r>
      <w:r w:rsidRPr="0028001F">
        <w:t>Nissle 1917 strain on minimal/mild hepatic encephalopathy treatment. World Journal of Hepatology</w:t>
      </w:r>
      <w:r w:rsidRPr="0028001F">
        <w:rPr>
          <w:i/>
        </w:rPr>
        <w:t xml:space="preserve"> 14</w:t>
      </w:r>
      <w:r w:rsidRPr="0028001F">
        <w:t>, 634-646.</w:t>
      </w:r>
      <w:bookmarkEnd w:id="563"/>
    </w:p>
    <w:p w14:paraId="0C74CAE0" w14:textId="77777777" w:rsidR="0028001F" w:rsidRPr="0028001F" w:rsidRDefault="0028001F" w:rsidP="0028001F">
      <w:pPr>
        <w:pStyle w:val="EndNoteBibliography"/>
        <w:spacing w:after="240"/>
      </w:pPr>
      <w:bookmarkStart w:id="564" w:name="_ENREF_58"/>
      <w:r w:rsidRPr="0028001F">
        <w:t xml:space="preserve">Matthes, H., Krummenerl, T., Giensch, M., Wolff, C., and Schulze, J. (2010). Clinical trial: probiotic treatment of acute distal ulcerative colitis with rectally administered </w:t>
      </w:r>
      <w:r w:rsidRPr="0028001F">
        <w:rPr>
          <w:i/>
        </w:rPr>
        <w:t>Escherichia coli</w:t>
      </w:r>
      <w:r w:rsidRPr="0028001F">
        <w:t xml:space="preserve"> Nissle 1917 (EcN). BMC Complementary and Alternative Medicine</w:t>
      </w:r>
      <w:r w:rsidRPr="0028001F">
        <w:rPr>
          <w:i/>
        </w:rPr>
        <w:t xml:space="preserve"> 10</w:t>
      </w:r>
      <w:r w:rsidRPr="0028001F">
        <w:t>, 13.</w:t>
      </w:r>
      <w:bookmarkEnd w:id="564"/>
    </w:p>
    <w:p w14:paraId="3782BB72" w14:textId="77777777" w:rsidR="0028001F" w:rsidRPr="0028001F" w:rsidRDefault="0028001F" w:rsidP="0028001F">
      <w:pPr>
        <w:pStyle w:val="EndNoteBibliography"/>
        <w:spacing w:after="240"/>
      </w:pPr>
      <w:bookmarkStart w:id="565" w:name="_ENREF_59"/>
      <w:r w:rsidRPr="0028001F">
        <w:t>Meier-Kolthoff, J.P., Hahnke, R.L., Petersen, J., Scheuner, C., Michael, V., Fiebig, A., Rohde, C.</w:t>
      </w:r>
      <w:r w:rsidRPr="0028001F">
        <w:rPr>
          <w:i/>
        </w:rPr>
        <w:t>, et al.</w:t>
      </w:r>
      <w:r w:rsidRPr="0028001F">
        <w:t xml:space="preserve"> (2014). Complete genome sequence of DSM 30083(T), the type strain (U5/41(T)) of </w:t>
      </w:r>
      <w:r w:rsidRPr="0028001F">
        <w:rPr>
          <w:i/>
        </w:rPr>
        <w:t>Escherichia coli</w:t>
      </w:r>
      <w:r w:rsidRPr="0028001F">
        <w:t>, and a proposal for delineating subspecies in microbial taxonomy. Stand Genomic Sci</w:t>
      </w:r>
      <w:r w:rsidRPr="0028001F">
        <w:rPr>
          <w:i/>
        </w:rPr>
        <w:t xml:space="preserve"> 9</w:t>
      </w:r>
      <w:r w:rsidRPr="0028001F">
        <w:t>, 2.</w:t>
      </w:r>
      <w:bookmarkEnd w:id="565"/>
    </w:p>
    <w:p w14:paraId="791FC651" w14:textId="77777777" w:rsidR="0028001F" w:rsidRPr="0028001F" w:rsidRDefault="0028001F" w:rsidP="0028001F">
      <w:pPr>
        <w:pStyle w:val="EndNoteBibliography"/>
        <w:spacing w:after="240"/>
      </w:pPr>
      <w:bookmarkStart w:id="566" w:name="_ENREF_60"/>
      <w:r w:rsidRPr="0028001F">
        <w:t>Miller, L.E., Zimmermann, A.K., and Ouwehand, A.C. (2016). Contemporary meta-analysis of short-term probiotic consumption on gastrointestinal transit. World J Gastroenterol</w:t>
      </w:r>
      <w:r w:rsidRPr="0028001F">
        <w:rPr>
          <w:i/>
        </w:rPr>
        <w:t xml:space="preserve"> 22</w:t>
      </w:r>
      <w:r w:rsidRPr="0028001F">
        <w:t>, 5122-5131.</w:t>
      </w:r>
      <w:bookmarkEnd w:id="566"/>
    </w:p>
    <w:p w14:paraId="4DA69DA5" w14:textId="77777777" w:rsidR="0028001F" w:rsidRPr="0028001F" w:rsidRDefault="0028001F" w:rsidP="0028001F">
      <w:pPr>
        <w:pStyle w:val="EndNoteBibliography"/>
        <w:spacing w:after="240"/>
      </w:pPr>
      <w:bookmarkStart w:id="567" w:name="_ENREF_61"/>
      <w:r w:rsidRPr="0028001F">
        <w:lastRenderedPageBreak/>
        <w:t>Moet, G.J., Jones, R.N., Biedenbach, D.J., Stilwell, M.G., and Fritsche, T.R. (2007). Contemporary causes of skin and soft tissue infections in North America, Latin America, and Europe: report from the SENTRY Antimicrobial Surveillance Program (1998-2004). Diagn Microbiol Infect Dis</w:t>
      </w:r>
      <w:r w:rsidRPr="0028001F">
        <w:rPr>
          <w:i/>
        </w:rPr>
        <w:t xml:space="preserve"> 57</w:t>
      </w:r>
      <w:r w:rsidRPr="0028001F">
        <w:t>, 7-13.</w:t>
      </w:r>
      <w:bookmarkEnd w:id="567"/>
    </w:p>
    <w:p w14:paraId="28C4F1AD" w14:textId="77777777" w:rsidR="0028001F" w:rsidRPr="0028001F" w:rsidRDefault="0028001F" w:rsidP="0028001F">
      <w:pPr>
        <w:pStyle w:val="EndNoteBibliography"/>
        <w:spacing w:after="240"/>
      </w:pPr>
      <w:bookmarkStart w:id="568" w:name="_ENREF_62"/>
      <w:r w:rsidRPr="0028001F">
        <w:t>Moura de Sousa, J., Lourenço, M., and Gordo, I. (2023). Horizontal gene transfer among host-associated microbes. Cell Host &amp; Microbe</w:t>
      </w:r>
      <w:r w:rsidRPr="0028001F">
        <w:rPr>
          <w:i/>
        </w:rPr>
        <w:t xml:space="preserve"> 31</w:t>
      </w:r>
      <w:r w:rsidRPr="0028001F">
        <w:t>, 513-527.</w:t>
      </w:r>
      <w:bookmarkEnd w:id="568"/>
    </w:p>
    <w:p w14:paraId="05D362DF" w14:textId="77777777" w:rsidR="0028001F" w:rsidRPr="0028001F" w:rsidRDefault="0028001F" w:rsidP="0028001F">
      <w:pPr>
        <w:pStyle w:val="EndNoteBibliography"/>
        <w:spacing w:after="240"/>
      </w:pPr>
      <w:bookmarkStart w:id="569" w:name="_ENREF_63"/>
      <w:r w:rsidRPr="0028001F">
        <w:t xml:space="preserve">Mourand, G., Paboeuf, F., Grippon, P., Lucas, P., Bougeard, S., Denamur, E., and Kempf, I. (2021). Impact of </w:t>
      </w:r>
      <w:r w:rsidRPr="0028001F">
        <w:rPr>
          <w:i/>
        </w:rPr>
        <w:t>Escherichia coli</w:t>
      </w:r>
      <w:r w:rsidRPr="0028001F">
        <w:t xml:space="preserve"> probiotic strains ED1a and Nissle 1917 on the excretion and gut carriage of extended-spectrum beta-lactamase-producing </w:t>
      </w:r>
      <w:r w:rsidRPr="0028001F">
        <w:rPr>
          <w:i/>
        </w:rPr>
        <w:t>E. coli</w:t>
      </w:r>
      <w:r w:rsidRPr="0028001F">
        <w:t xml:space="preserve"> in pigs. Veterinary and Animal Science</w:t>
      </w:r>
      <w:r w:rsidRPr="0028001F">
        <w:rPr>
          <w:i/>
        </w:rPr>
        <w:t xml:space="preserve"> 14</w:t>
      </w:r>
      <w:r w:rsidRPr="0028001F">
        <w:t>, 100217.</w:t>
      </w:r>
      <w:bookmarkEnd w:id="569"/>
    </w:p>
    <w:p w14:paraId="14D4BF22" w14:textId="77777777" w:rsidR="0028001F" w:rsidRPr="0028001F" w:rsidRDefault="0028001F" w:rsidP="0028001F">
      <w:pPr>
        <w:pStyle w:val="EndNoteBibliography"/>
        <w:spacing w:after="240"/>
      </w:pPr>
      <w:bookmarkStart w:id="570" w:name="_ENREF_64"/>
      <w:r w:rsidRPr="0028001F">
        <w:t>Munkler, L.P., Mohamed, E.T., Vazquez-Uribe, R., Visby Nissen, V., Rugbjerg, P., Worberg, A., Woodley, J.M.</w:t>
      </w:r>
      <w:r w:rsidRPr="0028001F">
        <w:rPr>
          <w:i/>
        </w:rPr>
        <w:t>, et al.</w:t>
      </w:r>
      <w:r w:rsidRPr="0028001F">
        <w:t xml:space="preserve"> (2024). Genetic heterogeneity of engineered </w:t>
      </w:r>
      <w:r w:rsidRPr="0028001F">
        <w:rPr>
          <w:i/>
        </w:rPr>
        <w:t xml:space="preserve">Escherichia coli </w:t>
      </w:r>
      <w:r w:rsidRPr="0028001F">
        <w:t>Nissle 1917 strains during scale-up simulation. Metab Eng</w:t>
      </w:r>
      <w:r w:rsidRPr="0028001F">
        <w:rPr>
          <w:i/>
        </w:rPr>
        <w:t xml:space="preserve"> 85</w:t>
      </w:r>
      <w:r w:rsidRPr="0028001F">
        <w:t>, 159-166.</w:t>
      </w:r>
      <w:bookmarkEnd w:id="570"/>
    </w:p>
    <w:p w14:paraId="67D703D5" w14:textId="77777777" w:rsidR="0028001F" w:rsidRPr="0028001F" w:rsidRDefault="0028001F" w:rsidP="0028001F">
      <w:pPr>
        <w:pStyle w:val="EndNoteBibliography"/>
        <w:spacing w:after="240"/>
      </w:pPr>
      <w:bookmarkStart w:id="571" w:name="_ENREF_65"/>
      <w:r w:rsidRPr="0028001F">
        <w:t>Murphy, K., Curley, D., O'Callaghan, T.F., O'Shea, C.A., Dempsey, E.M., O'Toole, P.W., Ross, R.P.</w:t>
      </w:r>
      <w:r w:rsidRPr="0028001F">
        <w:rPr>
          <w:i/>
        </w:rPr>
        <w:t>, et al.</w:t>
      </w:r>
      <w:r w:rsidRPr="0028001F">
        <w:t xml:space="preserve"> (2017). The Composition of Human Milk and Infant Faecal Microbiota Over the First Three Months of Life: A Pilot Study. Sci Rep</w:t>
      </w:r>
      <w:r w:rsidRPr="0028001F">
        <w:rPr>
          <w:i/>
        </w:rPr>
        <w:t xml:space="preserve"> 7</w:t>
      </w:r>
      <w:r w:rsidRPr="0028001F">
        <w:t>, 40597.</w:t>
      </w:r>
      <w:bookmarkEnd w:id="571"/>
    </w:p>
    <w:p w14:paraId="231D70D1" w14:textId="0C677DB4" w:rsidR="0028001F" w:rsidRPr="0028001F" w:rsidRDefault="0028001F" w:rsidP="0028001F">
      <w:pPr>
        <w:pStyle w:val="EndNoteBibliography"/>
        <w:spacing w:after="240"/>
      </w:pPr>
      <w:bookmarkStart w:id="572" w:name="_ENREF_66"/>
      <w:r w:rsidRPr="0028001F">
        <w:t xml:space="preserve">National Centre for Biotechnology Information (2025). NCBI datasets. Accessed: 3 October 2025. </w:t>
      </w:r>
      <w:hyperlink r:id="rId56" w:history="1">
        <w:r w:rsidRPr="0028001F">
          <w:rPr>
            <w:rStyle w:val="Hyperlink"/>
          </w:rPr>
          <w:t>https://www.ncbi.nlm.nih.gov/datasets/genome/GCA_000714595.1/</w:t>
        </w:r>
      </w:hyperlink>
      <w:r w:rsidRPr="0028001F">
        <w:t>.</w:t>
      </w:r>
      <w:bookmarkEnd w:id="572"/>
    </w:p>
    <w:p w14:paraId="2D43B768" w14:textId="41CC8CCA" w:rsidR="0028001F" w:rsidRPr="0028001F" w:rsidRDefault="0028001F" w:rsidP="0028001F">
      <w:pPr>
        <w:pStyle w:val="EndNoteBibliography"/>
        <w:spacing w:after="240"/>
      </w:pPr>
      <w:bookmarkStart w:id="573" w:name="_ENREF_67"/>
      <w:r w:rsidRPr="0028001F">
        <w:t xml:space="preserve">National Health and Medical Research Council, Australian Research Council, and Universities Australia (2018). National Statement on Ethical Conduct in Human Research 2007 (Updated 2018). (Canberra: Commonwealth of Australia, available online </w:t>
      </w:r>
      <w:hyperlink r:id="rId57" w:history="1">
        <w:r w:rsidRPr="0028001F">
          <w:rPr>
            <w:rStyle w:val="Hyperlink"/>
          </w:rPr>
          <w:t>https://www.nhmrc.gov.au/about-us/publications/national-statement-ethical-conduct-human-research-2007-updated-2018</w:t>
        </w:r>
      </w:hyperlink>
      <w:r w:rsidRPr="0028001F">
        <w:t>).</w:t>
      </w:r>
      <w:bookmarkEnd w:id="573"/>
    </w:p>
    <w:p w14:paraId="0B19E6C2" w14:textId="77777777" w:rsidR="0028001F" w:rsidRPr="0028001F" w:rsidRDefault="0028001F" w:rsidP="0028001F">
      <w:pPr>
        <w:pStyle w:val="EndNoteBibliography"/>
        <w:spacing w:after="240"/>
      </w:pPr>
      <w:bookmarkStart w:id="574" w:name="_ENREF_68"/>
      <w:r w:rsidRPr="0028001F">
        <w:t>Newton, L., Randall, J.A., Hunter, T., Keith, S., Symonds, T., Secrest, R.J., Komocsar, W.J.</w:t>
      </w:r>
      <w:r w:rsidRPr="0028001F">
        <w:rPr>
          <w:i/>
        </w:rPr>
        <w:t>, et al.</w:t>
      </w:r>
      <w:r w:rsidRPr="0028001F">
        <w:t xml:space="preserve"> (2019). A qualitative study exploring the health-related quality of life and symptomatic experiences of adults and adolescents with ulcerative colitis. J Patient Rep Outcomes</w:t>
      </w:r>
      <w:r w:rsidRPr="0028001F">
        <w:rPr>
          <w:i/>
        </w:rPr>
        <w:t xml:space="preserve"> 3</w:t>
      </w:r>
      <w:r w:rsidRPr="0028001F">
        <w:t>, 66.</w:t>
      </w:r>
      <w:bookmarkEnd w:id="574"/>
    </w:p>
    <w:p w14:paraId="1D3E03A0" w14:textId="77777777" w:rsidR="0028001F" w:rsidRPr="0028001F" w:rsidRDefault="0028001F" w:rsidP="0028001F">
      <w:pPr>
        <w:pStyle w:val="EndNoteBibliography"/>
        <w:spacing w:after="240"/>
      </w:pPr>
      <w:bookmarkStart w:id="575" w:name="_ENREF_69"/>
      <w:r w:rsidRPr="0028001F">
        <w:t>Norman, A., Hansen, L.H., and Sorensen, S.J. (2009). Conjugative plasmids: vessels of the communal gene pool. Philos Trans R Soc Lond B Biol Sci</w:t>
      </w:r>
      <w:r w:rsidRPr="0028001F">
        <w:rPr>
          <w:i/>
        </w:rPr>
        <w:t xml:space="preserve"> 364</w:t>
      </w:r>
      <w:r w:rsidRPr="0028001F">
        <w:t>, 2275-2289.</w:t>
      </w:r>
      <w:bookmarkEnd w:id="575"/>
    </w:p>
    <w:p w14:paraId="54A7DD11" w14:textId="77777777" w:rsidR="0028001F" w:rsidRPr="0028001F" w:rsidRDefault="0028001F" w:rsidP="0028001F">
      <w:pPr>
        <w:pStyle w:val="EndNoteBibliography"/>
        <w:spacing w:after="240"/>
      </w:pPr>
      <w:bookmarkStart w:id="576" w:name="_ENREF_70"/>
      <w:r w:rsidRPr="0028001F">
        <w:t xml:space="preserve">Nowrouzian, F.L., Wold, A.E., and Adlerberth, I. (2005). </w:t>
      </w:r>
      <w:r w:rsidRPr="0028001F">
        <w:rPr>
          <w:i/>
        </w:rPr>
        <w:t>Escherichia coli</w:t>
      </w:r>
      <w:r w:rsidRPr="0028001F">
        <w:t xml:space="preserve"> Strains Belonging to Phylogenetic Group B2 Have Superior Capacity to Persist in the Intestinal Microflora of Infants. The Journal of Infectious Diseases</w:t>
      </w:r>
      <w:r w:rsidRPr="0028001F">
        <w:rPr>
          <w:i/>
        </w:rPr>
        <w:t xml:space="preserve"> 191</w:t>
      </w:r>
      <w:r w:rsidRPr="0028001F">
        <w:t>, 1078-1083.</w:t>
      </w:r>
      <w:bookmarkEnd w:id="576"/>
    </w:p>
    <w:p w14:paraId="4FE43B41" w14:textId="77777777" w:rsidR="0028001F" w:rsidRPr="0028001F" w:rsidRDefault="0028001F" w:rsidP="0028001F">
      <w:pPr>
        <w:pStyle w:val="EndNoteBibliography"/>
        <w:spacing w:after="240"/>
      </w:pPr>
      <w:bookmarkStart w:id="577" w:name="_ENREF_71"/>
      <w:r w:rsidRPr="0028001F">
        <w:t xml:space="preserve">NSW Goverment (2018). Shiga toxigenic </w:t>
      </w:r>
      <w:r w:rsidRPr="0028001F">
        <w:rPr>
          <w:i/>
        </w:rPr>
        <w:t>Escherichia coli</w:t>
      </w:r>
      <w:r w:rsidRPr="0028001F">
        <w:t xml:space="preserve"> (STEC) Infection and Haemolytic Uraemic Syndrome (HUS).</w:t>
      </w:r>
      <w:bookmarkEnd w:id="577"/>
    </w:p>
    <w:p w14:paraId="0F2D3766" w14:textId="00471748" w:rsidR="0028001F" w:rsidRPr="0028001F" w:rsidRDefault="0028001F" w:rsidP="0028001F">
      <w:pPr>
        <w:pStyle w:val="EndNoteBibliography"/>
        <w:spacing w:after="240"/>
      </w:pPr>
      <w:bookmarkStart w:id="578" w:name="_ENREF_72"/>
      <w:r w:rsidRPr="0028001F">
        <w:t xml:space="preserve">OGTR (2013). Risk Analysis Framework 2013. (Office of the Gene Technology Regulator) Accessed: July 2020. </w:t>
      </w:r>
      <w:hyperlink r:id="rId58" w:history="1">
        <w:r w:rsidRPr="0028001F">
          <w:rPr>
            <w:rStyle w:val="Hyperlink"/>
          </w:rPr>
          <w:t>http://www.ogtr.gov.au/internet/ogtr/publishing.nsf/Content/raffinal5-toc</w:t>
        </w:r>
      </w:hyperlink>
      <w:r w:rsidRPr="0028001F">
        <w:t>.</w:t>
      </w:r>
      <w:bookmarkEnd w:id="578"/>
    </w:p>
    <w:p w14:paraId="0A5AA8BB" w14:textId="77777777" w:rsidR="0028001F" w:rsidRPr="0028001F" w:rsidRDefault="0028001F" w:rsidP="0028001F">
      <w:pPr>
        <w:pStyle w:val="EndNoteBibliography"/>
        <w:spacing w:after="240"/>
      </w:pPr>
      <w:bookmarkStart w:id="579" w:name="_ENREF_73"/>
      <w:r w:rsidRPr="0028001F">
        <w:t>Olbertz, D., Proquitté, H., Patzer, L., Erler, T., Mikolajczak, A., Sadowska-Krawczenko, I., Wolff, C.</w:t>
      </w:r>
      <w:r w:rsidRPr="0028001F">
        <w:rPr>
          <w:i/>
        </w:rPr>
        <w:t>, et al.</w:t>
      </w:r>
      <w:r w:rsidRPr="0028001F">
        <w:t xml:space="preserve"> (2023). Potential Benefit of Probiotic </w:t>
      </w:r>
      <w:r w:rsidRPr="0028001F">
        <w:rPr>
          <w:i/>
        </w:rPr>
        <w:t>E. Coli</w:t>
      </w:r>
      <w:r w:rsidRPr="0028001F">
        <w:t xml:space="preserve"> Nissle in Term Neonates. Klin Padiatr</w:t>
      </w:r>
      <w:r w:rsidRPr="0028001F">
        <w:rPr>
          <w:i/>
        </w:rPr>
        <w:t xml:space="preserve"> 235</w:t>
      </w:r>
      <w:r w:rsidRPr="0028001F">
        <w:t>, 213-220.</w:t>
      </w:r>
      <w:bookmarkEnd w:id="579"/>
    </w:p>
    <w:p w14:paraId="285D29C4" w14:textId="77777777" w:rsidR="0028001F" w:rsidRPr="0028001F" w:rsidRDefault="0028001F" w:rsidP="0028001F">
      <w:pPr>
        <w:pStyle w:val="EndNoteBibliography"/>
        <w:spacing w:after="240"/>
      </w:pPr>
      <w:bookmarkStart w:id="580" w:name="_ENREF_74"/>
      <w:r w:rsidRPr="0028001F">
        <w:t>Olier, M., Marcq, I., Salvador-Cartier, C., Secher, T., Dobrindt, U., Boury, M., Bacquié, V.</w:t>
      </w:r>
      <w:r w:rsidRPr="0028001F">
        <w:rPr>
          <w:i/>
        </w:rPr>
        <w:t>, et al.</w:t>
      </w:r>
      <w:r w:rsidRPr="0028001F">
        <w:t xml:space="preserve"> (2012). Genotoxicity of </w:t>
      </w:r>
      <w:r w:rsidRPr="0028001F">
        <w:rPr>
          <w:i/>
        </w:rPr>
        <w:t>Escherichia coli</w:t>
      </w:r>
      <w:r w:rsidRPr="0028001F">
        <w:t xml:space="preserve"> Nissle 1917 strain cannot be dissociated from its probiotic activity. Gut Microbes</w:t>
      </w:r>
      <w:r w:rsidRPr="0028001F">
        <w:rPr>
          <w:i/>
        </w:rPr>
        <w:t xml:space="preserve"> 3</w:t>
      </w:r>
      <w:r w:rsidRPr="0028001F">
        <w:t>, 501-509.</w:t>
      </w:r>
      <w:bookmarkEnd w:id="580"/>
    </w:p>
    <w:p w14:paraId="3EE16587" w14:textId="77777777" w:rsidR="0028001F" w:rsidRPr="0028001F" w:rsidRDefault="0028001F" w:rsidP="0028001F">
      <w:pPr>
        <w:pStyle w:val="EndNoteBibliography"/>
        <w:spacing w:after="240"/>
      </w:pPr>
      <w:bookmarkStart w:id="581" w:name="_ENREF_75"/>
      <w:r w:rsidRPr="0028001F">
        <w:lastRenderedPageBreak/>
        <w:t xml:space="preserve">Ou, B., Yang, Y., Tham, W.L., Chen, L., Guo, J., and Zhu, G. (2016). Genetic engineering of probiotic </w:t>
      </w:r>
      <w:r w:rsidRPr="0028001F">
        <w:rPr>
          <w:i/>
        </w:rPr>
        <w:t xml:space="preserve">Escherichia coli </w:t>
      </w:r>
      <w:r w:rsidRPr="0028001F">
        <w:t>Nissle 1917 for clinical application. Appl Microbiol Biotechnol</w:t>
      </w:r>
      <w:r w:rsidRPr="0028001F">
        <w:rPr>
          <w:i/>
        </w:rPr>
        <w:t xml:space="preserve"> 100</w:t>
      </w:r>
      <w:r w:rsidRPr="0028001F">
        <w:t>, 8693-8699.</w:t>
      </w:r>
      <w:bookmarkEnd w:id="581"/>
    </w:p>
    <w:p w14:paraId="6975776B" w14:textId="77777777" w:rsidR="0028001F" w:rsidRPr="0028001F" w:rsidRDefault="0028001F" w:rsidP="0028001F">
      <w:pPr>
        <w:pStyle w:val="EndNoteBibliography"/>
        <w:spacing w:after="240"/>
      </w:pPr>
      <w:bookmarkStart w:id="582" w:name="_ENREF_76"/>
      <w:r w:rsidRPr="0028001F">
        <w:t xml:space="preserve">Petersen, A.M., Mirsepasi, H., Halkjær, S.I., Mortensen, E.M., Nordgaard-Lassen, I., and Krogfelt, K.A. (2014). Ciprofloxacin and probiotic </w:t>
      </w:r>
      <w:r w:rsidRPr="0028001F">
        <w:rPr>
          <w:i/>
        </w:rPr>
        <w:t>Escherichia coli</w:t>
      </w:r>
      <w:r w:rsidRPr="0028001F">
        <w:t xml:space="preserve"> Nissle add-on treatment in active ulcerative colitis: A double-blind randomized placebo controlled clinical trial. Journal of Crohn's and Colitis</w:t>
      </w:r>
      <w:r w:rsidRPr="0028001F">
        <w:rPr>
          <w:i/>
        </w:rPr>
        <w:t xml:space="preserve"> 8</w:t>
      </w:r>
      <w:r w:rsidRPr="0028001F">
        <w:t>, 1498-1505.</w:t>
      </w:r>
      <w:bookmarkEnd w:id="582"/>
    </w:p>
    <w:p w14:paraId="6A57F446" w14:textId="77777777" w:rsidR="0028001F" w:rsidRPr="0028001F" w:rsidRDefault="0028001F" w:rsidP="0028001F">
      <w:pPr>
        <w:pStyle w:val="EndNoteBibliography"/>
        <w:spacing w:after="240"/>
      </w:pPr>
      <w:bookmarkStart w:id="583" w:name="_ENREF_77"/>
      <w:r w:rsidRPr="0028001F">
        <w:t xml:space="preserve">Petersen, F., and Hubbart, J.A. (2020). Physical Factors Impacting the Survival and Occurrence of </w:t>
      </w:r>
      <w:r w:rsidRPr="0028001F">
        <w:rPr>
          <w:i/>
        </w:rPr>
        <w:t>Escherichia coli</w:t>
      </w:r>
      <w:r w:rsidRPr="0028001F">
        <w:t xml:space="preserve"> in Secondary Habitats. Water</w:t>
      </w:r>
      <w:r w:rsidRPr="0028001F">
        <w:rPr>
          <w:i/>
        </w:rPr>
        <w:t xml:space="preserve"> 12</w:t>
      </w:r>
      <w:r w:rsidRPr="0028001F">
        <w:t>, 1796.</w:t>
      </w:r>
      <w:bookmarkEnd w:id="583"/>
    </w:p>
    <w:p w14:paraId="31CD3584" w14:textId="77777777" w:rsidR="0028001F" w:rsidRPr="0028001F" w:rsidRDefault="0028001F" w:rsidP="0028001F">
      <w:pPr>
        <w:pStyle w:val="EndNoteBibliography"/>
        <w:spacing w:after="240"/>
      </w:pPr>
      <w:bookmarkStart w:id="584" w:name="_ENREF_78"/>
      <w:r w:rsidRPr="0028001F">
        <w:t>Pleguezuelos-Manzano, C., Puschhof, J., Rosendahl Huber, A., van Hoeck, A., Wood, H.M., Nomburg, J., Gurjao, C.</w:t>
      </w:r>
      <w:r w:rsidRPr="0028001F">
        <w:rPr>
          <w:i/>
        </w:rPr>
        <w:t>, et al.</w:t>
      </w:r>
      <w:r w:rsidRPr="0028001F">
        <w:t xml:space="preserve"> (2020). Mutational signature in colorectal cancer caused by genotoxic </w:t>
      </w:r>
      <w:r w:rsidRPr="0028001F">
        <w:rPr>
          <w:i/>
        </w:rPr>
        <w:t>pks</w:t>
      </w:r>
      <w:r w:rsidRPr="0028001F">
        <w:t xml:space="preserve">(+) </w:t>
      </w:r>
      <w:r w:rsidRPr="0028001F">
        <w:rPr>
          <w:i/>
        </w:rPr>
        <w:t>E. coli</w:t>
      </w:r>
      <w:r w:rsidRPr="0028001F">
        <w:t>. Nature</w:t>
      </w:r>
      <w:r w:rsidRPr="0028001F">
        <w:rPr>
          <w:i/>
        </w:rPr>
        <w:t xml:space="preserve"> 580</w:t>
      </w:r>
      <w:r w:rsidRPr="0028001F">
        <w:t>, 269-273.</w:t>
      </w:r>
      <w:bookmarkEnd w:id="584"/>
    </w:p>
    <w:p w14:paraId="729E3079" w14:textId="77777777" w:rsidR="0028001F" w:rsidRPr="0028001F" w:rsidRDefault="0028001F" w:rsidP="0028001F">
      <w:pPr>
        <w:pStyle w:val="EndNoteBibliography"/>
        <w:spacing w:after="240"/>
      </w:pPr>
      <w:bookmarkStart w:id="585" w:name="_ENREF_79"/>
      <w:r w:rsidRPr="0028001F">
        <w:t xml:space="preserve">Poulsen, L.K., Lan, F., Kristensen, C.S., Hobolth, P., Molin, S., and Krogfelt, K.A. (1994). Spatial Distribution of </w:t>
      </w:r>
      <w:r w:rsidRPr="0028001F">
        <w:rPr>
          <w:i/>
        </w:rPr>
        <w:t>Escherichia coli</w:t>
      </w:r>
      <w:r w:rsidRPr="0028001F">
        <w:t xml:space="preserve"> in the Mouse Large Intestine Inferred from rRNA In Situ Hybridization. Infection and Immunity</w:t>
      </w:r>
      <w:r w:rsidRPr="0028001F">
        <w:rPr>
          <w:i/>
        </w:rPr>
        <w:t xml:space="preserve"> 62</w:t>
      </w:r>
      <w:r w:rsidRPr="0028001F">
        <w:t>, 5191-5194.</w:t>
      </w:r>
      <w:bookmarkEnd w:id="585"/>
    </w:p>
    <w:p w14:paraId="596308E0" w14:textId="77777777" w:rsidR="0028001F" w:rsidRPr="0028001F" w:rsidRDefault="0028001F" w:rsidP="0028001F">
      <w:pPr>
        <w:pStyle w:val="EndNoteBibliography"/>
        <w:spacing w:after="240"/>
      </w:pPr>
      <w:bookmarkStart w:id="586" w:name="_ENREF_80"/>
      <w:r w:rsidRPr="0028001F">
        <w:t>Rang, C.U., Licht, T.R., Midtvedt, T., Conway, P.L., Chao, L., Krogfelt, K.A., Cohen, P.S.</w:t>
      </w:r>
      <w:r w:rsidRPr="0028001F">
        <w:rPr>
          <w:i/>
        </w:rPr>
        <w:t>, et al.</w:t>
      </w:r>
      <w:r w:rsidRPr="0028001F">
        <w:t xml:space="preserve"> (1999). Estimation of growth rates of </w:t>
      </w:r>
      <w:r w:rsidRPr="0028001F">
        <w:rPr>
          <w:i/>
        </w:rPr>
        <w:t xml:space="preserve">Escherichia coli </w:t>
      </w:r>
      <w:r w:rsidRPr="0028001F">
        <w:t>BJ4 in streptomycin-treated and previously germfree mice by in situ rRNA hybridization. Clinical and Diagnostic Laboratory Immunology</w:t>
      </w:r>
      <w:r w:rsidRPr="0028001F">
        <w:rPr>
          <w:i/>
        </w:rPr>
        <w:t xml:space="preserve"> 6</w:t>
      </w:r>
      <w:r w:rsidRPr="0028001F">
        <w:t>, 434-436.</w:t>
      </w:r>
      <w:bookmarkEnd w:id="586"/>
    </w:p>
    <w:p w14:paraId="116589B7" w14:textId="77777777" w:rsidR="0028001F" w:rsidRPr="0028001F" w:rsidRDefault="0028001F" w:rsidP="0028001F">
      <w:pPr>
        <w:pStyle w:val="EndNoteBibliography"/>
        <w:spacing w:after="240"/>
      </w:pPr>
      <w:bookmarkStart w:id="587" w:name="_ENREF_81"/>
      <w:r w:rsidRPr="0028001F">
        <w:t xml:space="preserve">Rastegarlari, A., Gold, F., Borderon, J.C., Laugier, J., and Lafont, J. (1990). Implantation and </w:t>
      </w:r>
      <w:r w:rsidRPr="0028001F">
        <w:rPr>
          <w:i/>
        </w:rPr>
        <w:t>In-Vivo</w:t>
      </w:r>
      <w:r w:rsidRPr="0028001F">
        <w:t xml:space="preserve"> Antagonistic Effects of Antibiotic-Susceptible </w:t>
      </w:r>
      <w:r w:rsidRPr="0028001F">
        <w:rPr>
          <w:i/>
        </w:rPr>
        <w:t xml:space="preserve">Escherichia-Coli </w:t>
      </w:r>
      <w:r w:rsidRPr="0028001F">
        <w:t>Strains Administered to Premature Newborns. Biology of the Neonate</w:t>
      </w:r>
      <w:r w:rsidRPr="0028001F">
        <w:rPr>
          <w:i/>
        </w:rPr>
        <w:t xml:space="preserve"> 58</w:t>
      </w:r>
      <w:r w:rsidRPr="0028001F">
        <w:t>, 73-78.</w:t>
      </w:r>
      <w:bookmarkEnd w:id="587"/>
    </w:p>
    <w:p w14:paraId="01A9178D" w14:textId="77777777" w:rsidR="0028001F" w:rsidRPr="002A7DF1" w:rsidRDefault="0028001F" w:rsidP="0028001F">
      <w:pPr>
        <w:pStyle w:val="EndNoteBibliography"/>
        <w:spacing w:after="240"/>
        <w:rPr>
          <w:lang w:val="it-IT"/>
        </w:rPr>
      </w:pPr>
      <w:bookmarkStart w:id="588" w:name="_ENREF_82"/>
      <w:r w:rsidRPr="0028001F">
        <w:t xml:space="preserve">Redman, M.G., Ward, E.J., and Phillips, R.S. (2014). The efficacy and safety of probiotics in people with cancer: a systematic review. </w:t>
      </w:r>
      <w:r w:rsidRPr="002A7DF1">
        <w:rPr>
          <w:lang w:val="it-IT"/>
        </w:rPr>
        <w:t>Annals of Oncology</w:t>
      </w:r>
      <w:r w:rsidRPr="002A7DF1">
        <w:rPr>
          <w:i/>
          <w:lang w:val="it-IT"/>
        </w:rPr>
        <w:t xml:space="preserve"> 25</w:t>
      </w:r>
      <w:r w:rsidRPr="002A7DF1">
        <w:rPr>
          <w:lang w:val="it-IT"/>
        </w:rPr>
        <w:t>, 1919-1929.</w:t>
      </w:r>
      <w:bookmarkEnd w:id="588"/>
    </w:p>
    <w:p w14:paraId="485A1B31" w14:textId="77777777" w:rsidR="0028001F" w:rsidRPr="0028001F" w:rsidRDefault="0028001F" w:rsidP="0028001F">
      <w:pPr>
        <w:pStyle w:val="EndNoteBibliography"/>
        <w:spacing w:after="240"/>
      </w:pPr>
      <w:bookmarkStart w:id="589" w:name="_ENREF_83"/>
      <w:r w:rsidRPr="002A7DF1">
        <w:rPr>
          <w:lang w:val="it-IT"/>
        </w:rPr>
        <w:t xml:space="preserve">Rinninella, E., Raoul, P., Cintoni, M., Franceschi, F., Miggiano, G.A.D., Gasbarrini, A., and Mele, M.C. (2019). </w:t>
      </w:r>
      <w:r w:rsidRPr="0028001F">
        <w:t>What is the Healthy Gut Microbiota Composition? A Changing Ecosystem across Age, Environment, Diet, and Diseases. Microorganisms</w:t>
      </w:r>
      <w:r w:rsidRPr="0028001F">
        <w:rPr>
          <w:i/>
        </w:rPr>
        <w:t xml:space="preserve"> 7</w:t>
      </w:r>
      <w:r w:rsidRPr="0028001F">
        <w:t>, 14.</w:t>
      </w:r>
      <w:bookmarkEnd w:id="589"/>
    </w:p>
    <w:p w14:paraId="2D917258" w14:textId="77777777" w:rsidR="0028001F" w:rsidRPr="0028001F" w:rsidRDefault="0028001F" w:rsidP="0028001F">
      <w:pPr>
        <w:pStyle w:val="EndNoteBibliography"/>
        <w:spacing w:after="240"/>
      </w:pPr>
      <w:bookmarkStart w:id="590" w:name="_ENREF_84"/>
      <w:r w:rsidRPr="0028001F">
        <w:t>Rosendahl Huber, A., Pleguezuelos-Manzano, C., Puschhof, J., Ubels, J., Boot, C., Saftien, A., Verheul, M.</w:t>
      </w:r>
      <w:r w:rsidRPr="0028001F">
        <w:rPr>
          <w:i/>
        </w:rPr>
        <w:t>, et al.</w:t>
      </w:r>
      <w:r w:rsidRPr="0028001F">
        <w:t xml:space="preserve"> (2024). Improved detection of colibactin-induced mutations by genotoxic </w:t>
      </w:r>
      <w:r w:rsidRPr="0028001F">
        <w:rPr>
          <w:i/>
        </w:rPr>
        <w:t>E. coli</w:t>
      </w:r>
      <w:r w:rsidRPr="0028001F">
        <w:t xml:space="preserve"> in organoids and colorectal cancer. Cancer Cell</w:t>
      </w:r>
      <w:r w:rsidRPr="0028001F">
        <w:rPr>
          <w:i/>
        </w:rPr>
        <w:t xml:space="preserve"> 42</w:t>
      </w:r>
      <w:r w:rsidRPr="0028001F">
        <w:t>, 487-496 e486.</w:t>
      </w:r>
      <w:bookmarkEnd w:id="590"/>
    </w:p>
    <w:p w14:paraId="07567DBF" w14:textId="77777777" w:rsidR="0028001F" w:rsidRPr="0028001F" w:rsidRDefault="0028001F" w:rsidP="0028001F">
      <w:pPr>
        <w:pStyle w:val="EndNoteBibliography"/>
        <w:spacing w:after="240"/>
      </w:pPr>
      <w:bookmarkStart w:id="591" w:name="_ENREF_85"/>
      <w:r w:rsidRPr="0028001F">
        <w:t>Rudinsky, A.J., Harrison, A., Shi, B., Hardison, R., Prinster, T., Huang, S., Lee, S.</w:t>
      </w:r>
      <w:r w:rsidRPr="0028001F">
        <w:rPr>
          <w:i/>
        </w:rPr>
        <w:t>, et al.</w:t>
      </w:r>
      <w:r w:rsidRPr="0028001F">
        <w:t xml:space="preserve"> (2023). The use of </w:t>
      </w:r>
      <w:r w:rsidRPr="0028001F">
        <w:rPr>
          <w:i/>
        </w:rPr>
        <w:t xml:space="preserve">Escherichia coli </w:t>
      </w:r>
      <w:r w:rsidRPr="0028001F">
        <w:t>strain Nissle 1917 shows promise for improving gastrointestinal and urinary health in dogs. Am J Vet Res</w:t>
      </w:r>
      <w:r w:rsidRPr="0028001F">
        <w:rPr>
          <w:i/>
        </w:rPr>
        <w:t xml:space="preserve"> 84</w:t>
      </w:r>
      <w:r w:rsidRPr="0028001F">
        <w:t>.</w:t>
      </w:r>
      <w:bookmarkEnd w:id="591"/>
    </w:p>
    <w:p w14:paraId="45E7FB10" w14:textId="77777777" w:rsidR="0028001F" w:rsidRPr="0028001F" w:rsidRDefault="0028001F" w:rsidP="0028001F">
      <w:pPr>
        <w:pStyle w:val="EndNoteBibliography"/>
        <w:spacing w:after="240"/>
      </w:pPr>
      <w:bookmarkStart w:id="592" w:name="_ENREF_86"/>
      <w:r w:rsidRPr="0028001F">
        <w:t>Russell, A.D. (1990). Bacterial spores and chemical sporicidal agents. Clin Microbiol Rev</w:t>
      </w:r>
      <w:r w:rsidRPr="0028001F">
        <w:rPr>
          <w:i/>
        </w:rPr>
        <w:t xml:space="preserve"> 3</w:t>
      </w:r>
      <w:r w:rsidRPr="0028001F">
        <w:t>, 99-119.</w:t>
      </w:r>
      <w:bookmarkEnd w:id="592"/>
    </w:p>
    <w:p w14:paraId="78523B75" w14:textId="77777777" w:rsidR="0028001F" w:rsidRPr="0028001F" w:rsidRDefault="0028001F" w:rsidP="0028001F">
      <w:pPr>
        <w:pStyle w:val="EndNoteBibliography"/>
        <w:spacing w:after="240"/>
      </w:pPr>
      <w:bookmarkStart w:id="593" w:name="_ENREF_87"/>
      <w:r w:rsidRPr="0028001F">
        <w:t xml:space="preserve">Russell, J.B., and Jarvis, G.N. (2001). Practical mechanisms for interrupting the oral-fecal lifecycle of </w:t>
      </w:r>
      <w:r w:rsidRPr="0028001F">
        <w:rPr>
          <w:i/>
        </w:rPr>
        <w:t>Escherichia coli</w:t>
      </w:r>
      <w:r w:rsidRPr="0028001F">
        <w:t>. Journal of Molecular Microbiology and Biotechnology</w:t>
      </w:r>
      <w:r w:rsidRPr="0028001F">
        <w:rPr>
          <w:i/>
        </w:rPr>
        <w:t xml:space="preserve"> 3</w:t>
      </w:r>
      <w:r w:rsidRPr="0028001F">
        <w:t>, 265-272.</w:t>
      </w:r>
      <w:bookmarkEnd w:id="593"/>
    </w:p>
    <w:p w14:paraId="2E136928" w14:textId="77777777" w:rsidR="0028001F" w:rsidRPr="0028001F" w:rsidRDefault="0028001F" w:rsidP="0028001F">
      <w:pPr>
        <w:pStyle w:val="EndNoteBibliography"/>
        <w:spacing w:after="240"/>
      </w:pPr>
      <w:bookmarkStart w:id="594" w:name="_ENREF_88"/>
      <w:r w:rsidRPr="0028001F">
        <w:t xml:space="preserve">Russo, T.A., and Johnson, J.R. (2003). Medical and economic impact of extraintestinal infections due to </w:t>
      </w:r>
      <w:r w:rsidRPr="0028001F">
        <w:rPr>
          <w:i/>
        </w:rPr>
        <w:t>Escherichia coli</w:t>
      </w:r>
      <w:r w:rsidRPr="0028001F">
        <w:t>: focus on an increasingly important endemic problem. Microbes and Infection</w:t>
      </w:r>
      <w:r w:rsidRPr="0028001F">
        <w:rPr>
          <w:i/>
        </w:rPr>
        <w:t xml:space="preserve"> 5</w:t>
      </w:r>
      <w:r w:rsidRPr="0028001F">
        <w:t>, 449-456.</w:t>
      </w:r>
      <w:bookmarkEnd w:id="594"/>
    </w:p>
    <w:p w14:paraId="25961054" w14:textId="77777777" w:rsidR="0028001F" w:rsidRPr="0028001F" w:rsidRDefault="0028001F" w:rsidP="0028001F">
      <w:pPr>
        <w:pStyle w:val="EndNoteBibliography"/>
        <w:spacing w:after="240"/>
      </w:pPr>
      <w:bookmarkStart w:id="595" w:name="_ENREF_89"/>
      <w:r w:rsidRPr="0028001F">
        <w:lastRenderedPageBreak/>
        <w:t>Rutala, W.A., Weber, D.J., and Healthcare Infection Control Practices Advisory Committee (2008). Guideline for Disinfection and Sterilization in Healthcare Facilities. (United States: Centres for Disease Control and Prevention).</w:t>
      </w:r>
      <w:bookmarkEnd w:id="595"/>
    </w:p>
    <w:p w14:paraId="1141928F" w14:textId="77777777" w:rsidR="0028001F" w:rsidRPr="0028001F" w:rsidRDefault="0028001F" w:rsidP="0028001F">
      <w:pPr>
        <w:pStyle w:val="EndNoteBibliography"/>
        <w:spacing w:after="240"/>
      </w:pPr>
      <w:bookmarkStart w:id="596" w:name="_ENREF_90"/>
      <w:r w:rsidRPr="0028001F">
        <w:t>Sassone-Corsi, M., Nuccio, S.P., Liu, H., Hernandez, D., Vu, C.T., Takahashi, A.A., Edwards, R.A.</w:t>
      </w:r>
      <w:r w:rsidRPr="0028001F">
        <w:rPr>
          <w:i/>
        </w:rPr>
        <w:t>, et al.</w:t>
      </w:r>
      <w:r w:rsidRPr="0028001F">
        <w:t xml:space="preserve"> (2016). Microcins mediate competition among </w:t>
      </w:r>
      <w:r w:rsidRPr="0028001F">
        <w:rPr>
          <w:i/>
        </w:rPr>
        <w:t>Enterobacteriaceae</w:t>
      </w:r>
      <w:r w:rsidRPr="0028001F">
        <w:t xml:space="preserve"> in the inflamed gut. Nature</w:t>
      </w:r>
      <w:r w:rsidRPr="0028001F">
        <w:rPr>
          <w:i/>
        </w:rPr>
        <w:t xml:space="preserve"> 540</w:t>
      </w:r>
      <w:r w:rsidRPr="0028001F">
        <w:t>, 280-283.</w:t>
      </w:r>
      <w:bookmarkEnd w:id="596"/>
    </w:p>
    <w:p w14:paraId="45A2DF8F" w14:textId="77777777" w:rsidR="0028001F" w:rsidRPr="0028001F" w:rsidRDefault="0028001F" w:rsidP="0028001F">
      <w:pPr>
        <w:pStyle w:val="EndNoteBibliography"/>
        <w:spacing w:after="240"/>
      </w:pPr>
      <w:bookmarkStart w:id="597" w:name="_ENREF_91"/>
      <w:r w:rsidRPr="0028001F">
        <w:t xml:space="preserve">Savageau, M.A. (1983). </w:t>
      </w:r>
      <w:r w:rsidRPr="0028001F">
        <w:rPr>
          <w:i/>
        </w:rPr>
        <w:t xml:space="preserve">Escherichia-Coli </w:t>
      </w:r>
      <w:r w:rsidRPr="0028001F">
        <w:t>Habitats Cell Types and Molecular Mechanisms of Gene Control. American Naturalist</w:t>
      </w:r>
      <w:r w:rsidRPr="0028001F">
        <w:rPr>
          <w:i/>
        </w:rPr>
        <w:t xml:space="preserve"> 122</w:t>
      </w:r>
      <w:r w:rsidRPr="0028001F">
        <w:t>, 732-744.</w:t>
      </w:r>
      <w:bookmarkEnd w:id="597"/>
    </w:p>
    <w:p w14:paraId="4228E9CA" w14:textId="77777777" w:rsidR="0028001F" w:rsidRPr="0028001F" w:rsidRDefault="0028001F" w:rsidP="0028001F">
      <w:pPr>
        <w:pStyle w:val="EndNoteBibliography"/>
        <w:spacing w:after="240"/>
      </w:pPr>
      <w:bookmarkStart w:id="598" w:name="_ENREF_92"/>
      <w:r w:rsidRPr="0028001F">
        <w:t xml:space="preserve">Schamberger, G.P., Phillips, R.L., Jacobs, J.L., and Diez-Gonzalez, F. (2004). Reduction of </w:t>
      </w:r>
      <w:r w:rsidRPr="0028001F">
        <w:rPr>
          <w:i/>
        </w:rPr>
        <w:t>Escherichia coli</w:t>
      </w:r>
      <w:r w:rsidRPr="0028001F">
        <w:t xml:space="preserve"> O157:H7 populations in cattle by addition of colicin E7-producing </w:t>
      </w:r>
      <w:r w:rsidRPr="0028001F">
        <w:rPr>
          <w:i/>
        </w:rPr>
        <w:t>E. coli</w:t>
      </w:r>
      <w:r w:rsidRPr="0028001F">
        <w:t xml:space="preserve"> to feed. Applied and Environmental Microbiology</w:t>
      </w:r>
      <w:r w:rsidRPr="0028001F">
        <w:rPr>
          <w:i/>
        </w:rPr>
        <w:t xml:space="preserve"> 70</w:t>
      </w:r>
      <w:r w:rsidRPr="0028001F">
        <w:t>, 6053-6060.</w:t>
      </w:r>
      <w:bookmarkEnd w:id="598"/>
    </w:p>
    <w:p w14:paraId="6FFA2125" w14:textId="77777777" w:rsidR="0028001F" w:rsidRPr="0028001F" w:rsidRDefault="0028001F" w:rsidP="0028001F">
      <w:pPr>
        <w:pStyle w:val="EndNoteBibliography"/>
        <w:spacing w:after="240"/>
      </w:pPr>
      <w:bookmarkStart w:id="599" w:name="_ENREF_93"/>
      <w:r w:rsidRPr="0028001F">
        <w:t xml:space="preserve">Sedaghat, A., Karimi Torshizi, M.A., and Soleimani, M.R. (2025). Effects of </w:t>
      </w:r>
      <w:r w:rsidRPr="0028001F">
        <w:rPr>
          <w:i/>
        </w:rPr>
        <w:t xml:space="preserve">Escherichia coli </w:t>
      </w:r>
      <w:r w:rsidRPr="0028001F">
        <w:t>Nissle 1917 on immunity, blood constituents, antioxidant capacity, egg quality and performance in laying Japanese quail. Poultry Science</w:t>
      </w:r>
      <w:r w:rsidRPr="0028001F">
        <w:rPr>
          <w:i/>
        </w:rPr>
        <w:t xml:space="preserve"> 104</w:t>
      </w:r>
      <w:r w:rsidRPr="0028001F">
        <w:t>, 104741.</w:t>
      </w:r>
      <w:bookmarkEnd w:id="599"/>
    </w:p>
    <w:p w14:paraId="64ACC60D" w14:textId="77777777" w:rsidR="0028001F" w:rsidRPr="0028001F" w:rsidRDefault="0028001F" w:rsidP="0028001F">
      <w:pPr>
        <w:pStyle w:val="EndNoteBibliography"/>
        <w:spacing w:after="240"/>
      </w:pPr>
      <w:bookmarkStart w:id="600" w:name="_ENREF_94"/>
      <w:r w:rsidRPr="0028001F">
        <w:t>Sender, R., Fuchs, S., and Milo, R. (2016). Revised Estimates for the Number of Human and Bacteria Cells in the Body. PLoS Biol</w:t>
      </w:r>
      <w:r w:rsidRPr="0028001F">
        <w:rPr>
          <w:i/>
        </w:rPr>
        <w:t xml:space="preserve"> 14</w:t>
      </w:r>
      <w:r w:rsidRPr="0028001F">
        <w:t>, e1002533.</w:t>
      </w:r>
      <w:bookmarkEnd w:id="600"/>
    </w:p>
    <w:p w14:paraId="0EA91A37" w14:textId="77777777" w:rsidR="0028001F" w:rsidRPr="0028001F" w:rsidRDefault="0028001F" w:rsidP="0028001F">
      <w:pPr>
        <w:pStyle w:val="EndNoteBibliography"/>
        <w:spacing w:after="240"/>
      </w:pPr>
      <w:bookmarkStart w:id="601" w:name="_ENREF_95"/>
      <w:r w:rsidRPr="0028001F">
        <w:t>Shanks, O.C., Newton, R.J., Kelty, C.A., Huse, S.M., Sogin, M.L., and McLellan, S.L. (2013). Comparison of the microbial community structures of untreated wastewaters from different geographic locales. Appl Environ Microbiol</w:t>
      </w:r>
      <w:r w:rsidRPr="0028001F">
        <w:rPr>
          <w:i/>
        </w:rPr>
        <w:t xml:space="preserve"> 79</w:t>
      </w:r>
      <w:r w:rsidRPr="0028001F">
        <w:t>, 2906-2913.</w:t>
      </w:r>
      <w:bookmarkEnd w:id="601"/>
    </w:p>
    <w:p w14:paraId="3123F6CC" w14:textId="77777777" w:rsidR="0028001F" w:rsidRPr="0028001F" w:rsidRDefault="0028001F" w:rsidP="0028001F">
      <w:pPr>
        <w:pStyle w:val="EndNoteBibliography"/>
        <w:spacing w:after="240"/>
      </w:pPr>
      <w:bookmarkStart w:id="602" w:name="_ENREF_96"/>
      <w:r w:rsidRPr="0028001F">
        <w:t xml:space="preserve">Sonnenborn, U. (2016). </w:t>
      </w:r>
      <w:r w:rsidRPr="0028001F">
        <w:rPr>
          <w:i/>
        </w:rPr>
        <w:t xml:space="preserve">Escherichia coli </w:t>
      </w:r>
      <w:r w:rsidRPr="0028001F">
        <w:t xml:space="preserve">strain Nissle 1917—from bench to bedside and back: history of a special </w:t>
      </w:r>
      <w:r w:rsidRPr="0028001F">
        <w:rPr>
          <w:i/>
        </w:rPr>
        <w:t xml:space="preserve">Escherichia coli </w:t>
      </w:r>
      <w:r w:rsidRPr="0028001F">
        <w:t>strain with probiotic properties. FEMS Microbiology Letters</w:t>
      </w:r>
      <w:r w:rsidRPr="0028001F">
        <w:rPr>
          <w:i/>
        </w:rPr>
        <w:t xml:space="preserve"> 363</w:t>
      </w:r>
      <w:r w:rsidRPr="0028001F">
        <w:t>.</w:t>
      </w:r>
      <w:bookmarkEnd w:id="602"/>
    </w:p>
    <w:p w14:paraId="747AE8ED" w14:textId="77777777" w:rsidR="0028001F" w:rsidRPr="0028001F" w:rsidRDefault="0028001F" w:rsidP="0028001F">
      <w:pPr>
        <w:pStyle w:val="EndNoteBibliography"/>
        <w:spacing w:after="240"/>
      </w:pPr>
      <w:bookmarkStart w:id="603" w:name="_ENREF_97"/>
      <w:r w:rsidRPr="0028001F">
        <w:t>Sonnenborn, U., and Schulze, J. (2009). The non-pathogenic</w:t>
      </w:r>
      <w:r w:rsidRPr="0028001F">
        <w:rPr>
          <w:i/>
        </w:rPr>
        <w:t xml:space="preserve"> Escherichia coli</w:t>
      </w:r>
      <w:r w:rsidRPr="0028001F">
        <w:t xml:space="preserve"> strain Nissle 1917 – features of a versatile probiotic. Microbial Ecology in Health and Disease</w:t>
      </w:r>
      <w:r w:rsidRPr="0028001F">
        <w:rPr>
          <w:i/>
        </w:rPr>
        <w:t xml:space="preserve"> 21</w:t>
      </w:r>
      <w:r w:rsidRPr="0028001F">
        <w:t>, 122-158.</w:t>
      </w:r>
      <w:bookmarkEnd w:id="603"/>
    </w:p>
    <w:p w14:paraId="77524C26" w14:textId="77777777" w:rsidR="0028001F" w:rsidRPr="0028001F" w:rsidRDefault="0028001F" w:rsidP="0028001F">
      <w:pPr>
        <w:pStyle w:val="EndNoteBibliography"/>
        <w:spacing w:after="240"/>
      </w:pPr>
      <w:bookmarkStart w:id="604" w:name="_ENREF_98"/>
      <w:r w:rsidRPr="0028001F">
        <w:t xml:space="preserve">Sørensen, S.J., Bailey, M., Hansen, L.H., Kroer, N., and Wuertz, S. (2005). Studying plasmid horizontal transfer </w:t>
      </w:r>
      <w:r w:rsidRPr="0028001F">
        <w:rPr>
          <w:i/>
        </w:rPr>
        <w:t>in situ</w:t>
      </w:r>
      <w:r w:rsidRPr="0028001F">
        <w:t>: a critical review. Nature Reviews Microbiology</w:t>
      </w:r>
      <w:r w:rsidRPr="0028001F">
        <w:rPr>
          <w:i/>
        </w:rPr>
        <w:t xml:space="preserve"> 3</w:t>
      </w:r>
      <w:r w:rsidRPr="0028001F">
        <w:t>, 700-710.</w:t>
      </w:r>
      <w:bookmarkEnd w:id="604"/>
    </w:p>
    <w:p w14:paraId="747B7876" w14:textId="77777777" w:rsidR="0028001F" w:rsidRPr="0028001F" w:rsidRDefault="0028001F" w:rsidP="0028001F">
      <w:pPr>
        <w:pStyle w:val="EndNoteBibliography"/>
        <w:spacing w:after="240"/>
      </w:pPr>
      <w:bookmarkStart w:id="605" w:name="_ENREF_99"/>
      <w:r w:rsidRPr="0028001F">
        <w:t xml:space="preserve">Sousa, A., Bourgard, C., Wahl, L.M., and Gordo, I. (2013). Rates of transposition in </w:t>
      </w:r>
      <w:r w:rsidRPr="0028001F">
        <w:rPr>
          <w:i/>
        </w:rPr>
        <w:t>Escherichia coli</w:t>
      </w:r>
      <w:r w:rsidRPr="0028001F">
        <w:t>. Biol Lett</w:t>
      </w:r>
      <w:r w:rsidRPr="0028001F">
        <w:rPr>
          <w:i/>
        </w:rPr>
        <w:t xml:space="preserve"> 9</w:t>
      </w:r>
      <w:r w:rsidRPr="0028001F">
        <w:t>, 20130838.</w:t>
      </w:r>
      <w:bookmarkEnd w:id="605"/>
    </w:p>
    <w:p w14:paraId="4DB598E6" w14:textId="77777777" w:rsidR="0028001F" w:rsidRPr="0028001F" w:rsidRDefault="0028001F" w:rsidP="0028001F">
      <w:pPr>
        <w:pStyle w:val="EndNoteBibliography"/>
        <w:spacing w:after="240"/>
      </w:pPr>
      <w:bookmarkStart w:id="606" w:name="_ENREF_100"/>
      <w:r w:rsidRPr="0028001F">
        <w:t xml:space="preserve">Standards Australia/New Zealand (2022). </w:t>
      </w:r>
      <w:r w:rsidRPr="0028001F">
        <w:rPr>
          <w:i/>
        </w:rPr>
        <w:t xml:space="preserve">AS/NZS 2243.3:2022 </w:t>
      </w:r>
      <w:r w:rsidRPr="0028001F">
        <w:t>Safety in laboratories, Part 3: Microbiological safety and containment. In Edition AS/NZS 22433:2022 Standards Australia/New Zealand.</w:t>
      </w:r>
      <w:bookmarkEnd w:id="606"/>
    </w:p>
    <w:p w14:paraId="7C0DD128" w14:textId="77777777" w:rsidR="0028001F" w:rsidRPr="0028001F" w:rsidRDefault="0028001F" w:rsidP="0028001F">
      <w:pPr>
        <w:pStyle w:val="EndNoteBibliography"/>
        <w:spacing w:after="240"/>
      </w:pPr>
      <w:bookmarkStart w:id="607" w:name="_ENREF_101"/>
      <w:r w:rsidRPr="0028001F">
        <w:t>Swirkosz, G., Szczygiel, A., Logon, K., Wrzesniewska, M., and Gomulka, K. (2023). The Role of the Microbiome in the Pathogenesis and Treatment of Ulcerative Colitis-A Literature Review. Biomedicines</w:t>
      </w:r>
      <w:r w:rsidRPr="0028001F">
        <w:rPr>
          <w:i/>
        </w:rPr>
        <w:t xml:space="preserve"> 11</w:t>
      </w:r>
      <w:r w:rsidRPr="0028001F">
        <w:t>.</w:t>
      </w:r>
      <w:bookmarkEnd w:id="607"/>
    </w:p>
    <w:p w14:paraId="0BFB3122" w14:textId="77777777" w:rsidR="0028001F" w:rsidRPr="0028001F" w:rsidRDefault="0028001F" w:rsidP="0028001F">
      <w:pPr>
        <w:pStyle w:val="EndNoteBibliography"/>
        <w:spacing w:after="240"/>
      </w:pPr>
      <w:bookmarkStart w:id="608" w:name="_ENREF_102"/>
      <w:r w:rsidRPr="0028001F">
        <w:t xml:space="preserve">Tenaillon, O., Skurnik, D., Picard, B., and Denamur, E. (2010). The population genetics of commensal </w:t>
      </w:r>
      <w:r w:rsidRPr="0028001F">
        <w:rPr>
          <w:i/>
        </w:rPr>
        <w:t>Escherichia coli</w:t>
      </w:r>
      <w:r w:rsidRPr="0028001F">
        <w:t>. Nature Reviews Microbiology</w:t>
      </w:r>
      <w:r w:rsidRPr="0028001F">
        <w:rPr>
          <w:i/>
        </w:rPr>
        <w:t xml:space="preserve"> 8</w:t>
      </w:r>
      <w:r w:rsidRPr="0028001F">
        <w:t>, 207-217.</w:t>
      </w:r>
      <w:bookmarkEnd w:id="608"/>
    </w:p>
    <w:p w14:paraId="013CB6E5" w14:textId="77777777" w:rsidR="0028001F" w:rsidRPr="0028001F" w:rsidRDefault="0028001F" w:rsidP="0028001F">
      <w:pPr>
        <w:pStyle w:val="EndNoteBibliography"/>
        <w:spacing w:after="240"/>
      </w:pPr>
      <w:bookmarkStart w:id="609" w:name="_ENREF_103"/>
      <w:r w:rsidRPr="0028001F">
        <w:t>The Queensland Government (2025). Guideline: Clinical and related waste, T.S.a.I. Department of the Environment, ed. (Queensland).</w:t>
      </w:r>
      <w:bookmarkEnd w:id="609"/>
    </w:p>
    <w:p w14:paraId="202E7435" w14:textId="4B49D90F" w:rsidR="0028001F" w:rsidRPr="0028001F" w:rsidRDefault="0028001F" w:rsidP="0028001F">
      <w:pPr>
        <w:pStyle w:val="EndNoteBibliography"/>
        <w:spacing w:after="240"/>
      </w:pPr>
      <w:bookmarkStart w:id="610" w:name="_ENREF_104"/>
      <w:r w:rsidRPr="0028001F">
        <w:lastRenderedPageBreak/>
        <w:t>Toze, S., Hodgers, L., Matthews, B., Stratton, H., Ahmed, W., Collins, S., Schoeder, S.</w:t>
      </w:r>
      <w:r w:rsidRPr="0028001F">
        <w:rPr>
          <w:i/>
        </w:rPr>
        <w:t>, et al.</w:t>
      </w:r>
      <w:r w:rsidRPr="0028001F">
        <w:t xml:space="preserve"> (2012). Presence and removal of enteric microorganisms in South East Queensland wastewater treatment plants. . (Urban Water Security Research Alliance; 2012. </w:t>
      </w:r>
      <w:hyperlink r:id="rId59" w:history="1">
        <w:r w:rsidRPr="0028001F">
          <w:rPr>
            <w:rStyle w:val="Hyperlink"/>
          </w:rPr>
          <w:t>http://hdl.handle.net/102.100.100/100932?index=1</w:t>
        </w:r>
      </w:hyperlink>
      <w:r w:rsidRPr="0028001F">
        <w:t xml:space="preserve"> ).</w:t>
      </w:r>
      <w:bookmarkEnd w:id="610"/>
    </w:p>
    <w:p w14:paraId="1F2313D7" w14:textId="77777777" w:rsidR="0028001F" w:rsidRPr="0028001F" w:rsidRDefault="0028001F" w:rsidP="0028001F">
      <w:pPr>
        <w:pStyle w:val="EndNoteBibliography"/>
        <w:spacing w:after="240"/>
      </w:pPr>
      <w:bookmarkStart w:id="611" w:name="_ENREF_105"/>
      <w:r w:rsidRPr="0028001F">
        <w:t xml:space="preserve">Vally, H., Hall, G., Dyda, A., Raupach, J., Knope, K., Combs, B., and Desmarchelier, P. (2012). Epidemiology of Shiga toxin producing </w:t>
      </w:r>
      <w:r w:rsidRPr="0028001F">
        <w:rPr>
          <w:i/>
        </w:rPr>
        <w:t xml:space="preserve">Escherichia coli </w:t>
      </w:r>
      <w:r w:rsidRPr="0028001F">
        <w:t>in Australia, 2000-2010. BMC Public Health</w:t>
      </w:r>
      <w:r w:rsidRPr="0028001F">
        <w:rPr>
          <w:i/>
        </w:rPr>
        <w:t xml:space="preserve"> 12</w:t>
      </w:r>
      <w:r w:rsidRPr="0028001F">
        <w:t>, 63.</w:t>
      </w:r>
      <w:bookmarkEnd w:id="611"/>
    </w:p>
    <w:p w14:paraId="22B3FAF2" w14:textId="77777777" w:rsidR="0028001F" w:rsidRPr="0028001F" w:rsidRDefault="0028001F" w:rsidP="0028001F">
      <w:pPr>
        <w:pStyle w:val="EndNoteBibliography"/>
        <w:spacing w:after="240"/>
      </w:pPr>
      <w:bookmarkStart w:id="612" w:name="_ENREF_106"/>
      <w:r w:rsidRPr="0028001F">
        <w:t xml:space="preserve">van Elsas, J.D., Semenov, A.V., Costa, R., and Trevors, J.T. (2011). Survival of </w:t>
      </w:r>
      <w:r w:rsidRPr="0028001F">
        <w:rPr>
          <w:i/>
        </w:rPr>
        <w:t>Escherichia coli</w:t>
      </w:r>
      <w:r w:rsidRPr="0028001F">
        <w:t xml:space="preserve"> in the environment: fundamental and public health aspects. The ISME Journal</w:t>
      </w:r>
      <w:r w:rsidRPr="0028001F">
        <w:rPr>
          <w:i/>
        </w:rPr>
        <w:t xml:space="preserve"> 5</w:t>
      </w:r>
      <w:r w:rsidRPr="0028001F">
        <w:t>, 173-183.</w:t>
      </w:r>
      <w:bookmarkEnd w:id="612"/>
    </w:p>
    <w:p w14:paraId="33A0D1C0" w14:textId="77777777" w:rsidR="0028001F" w:rsidRPr="0028001F" w:rsidRDefault="0028001F" w:rsidP="0028001F">
      <w:pPr>
        <w:pStyle w:val="EndNoteBibliography"/>
        <w:spacing w:after="240"/>
      </w:pPr>
      <w:bookmarkStart w:id="613" w:name="_ENREF_107"/>
      <w:r w:rsidRPr="0028001F">
        <w:t>Verdugo-Meza, A., Gill, S.K., Godovannyi, A., Adur, M.K., Barnett, J.A., Estaki, M., Ye, J.</w:t>
      </w:r>
      <w:r w:rsidRPr="0028001F">
        <w:rPr>
          <w:i/>
        </w:rPr>
        <w:t>, et al.</w:t>
      </w:r>
      <w:r w:rsidRPr="0028001F">
        <w:t xml:space="preserve"> (2024). Bio-engineering a common probiotic to exploit colonic inflammation promotes reliable efficacy in translational models of colitis. bioRxiv, 2024.2010.2008.617317.</w:t>
      </w:r>
      <w:bookmarkEnd w:id="613"/>
    </w:p>
    <w:p w14:paraId="55D3C418" w14:textId="77777777" w:rsidR="0028001F" w:rsidRPr="0028001F" w:rsidRDefault="0028001F" w:rsidP="0028001F">
      <w:pPr>
        <w:pStyle w:val="EndNoteBibliography"/>
        <w:spacing w:after="240"/>
      </w:pPr>
      <w:bookmarkStart w:id="614" w:name="_ENREF_108"/>
      <w:r w:rsidRPr="0028001F">
        <w:t>Vila, J., Sáez-López, E., Johnson, J.R., Römling, U., Dobrindt, U., Cantón, R., Giske, C.G.</w:t>
      </w:r>
      <w:r w:rsidRPr="0028001F">
        <w:rPr>
          <w:i/>
        </w:rPr>
        <w:t>, et al.</w:t>
      </w:r>
      <w:r w:rsidRPr="0028001F">
        <w:t xml:space="preserve"> (2016). </w:t>
      </w:r>
      <w:r w:rsidRPr="0028001F">
        <w:rPr>
          <w:i/>
        </w:rPr>
        <w:t>Escherichia coli</w:t>
      </w:r>
      <w:r w:rsidRPr="0028001F">
        <w:t>: an old friend with new tidings. FEMS Microbiol Rev</w:t>
      </w:r>
      <w:r w:rsidRPr="0028001F">
        <w:rPr>
          <w:i/>
        </w:rPr>
        <w:t xml:space="preserve"> 40</w:t>
      </w:r>
      <w:r w:rsidRPr="0028001F">
        <w:t>, 437-463.</w:t>
      </w:r>
      <w:bookmarkEnd w:id="614"/>
    </w:p>
    <w:p w14:paraId="594DFE9E" w14:textId="77777777" w:rsidR="0028001F" w:rsidRPr="0028001F" w:rsidRDefault="0028001F" w:rsidP="0028001F">
      <w:pPr>
        <w:pStyle w:val="EndNoteBibliography"/>
        <w:spacing w:after="240"/>
      </w:pPr>
      <w:bookmarkStart w:id="615" w:name="_ENREF_109"/>
      <w:r w:rsidRPr="0028001F">
        <w:t>Vollaard, E., and Clasener, H. (1994). Mini-review: Colonization resistance. Antimicrobial Agents and Chemotherapy</w:t>
      </w:r>
      <w:r w:rsidRPr="0028001F">
        <w:rPr>
          <w:i/>
        </w:rPr>
        <w:t xml:space="preserve"> 38</w:t>
      </w:r>
      <w:r w:rsidRPr="0028001F">
        <w:t>, 409-414.</w:t>
      </w:r>
      <w:bookmarkEnd w:id="615"/>
    </w:p>
    <w:p w14:paraId="0A176940" w14:textId="77777777" w:rsidR="0028001F" w:rsidRPr="0028001F" w:rsidRDefault="0028001F" w:rsidP="0028001F">
      <w:pPr>
        <w:pStyle w:val="EndNoteBibliography"/>
        <w:spacing w:after="240"/>
      </w:pPr>
      <w:bookmarkStart w:id="616" w:name="_ENREF_110"/>
      <w:r w:rsidRPr="0028001F">
        <w:t xml:space="preserve">von Buenau, R., Jaekel, L., Schubotz, E., Schwarz, S., Stroff, T., and Krueger, M. (2005). </w:t>
      </w:r>
      <w:r w:rsidRPr="0028001F">
        <w:rPr>
          <w:i/>
        </w:rPr>
        <w:t xml:space="preserve">Escherichia coli </w:t>
      </w:r>
      <w:r w:rsidRPr="0028001F">
        <w:t>Strain Nissle 1917: Significant Reduction of Neonatal Calf Diarrhea. Journal of Dairy Science</w:t>
      </w:r>
      <w:r w:rsidRPr="0028001F">
        <w:rPr>
          <w:i/>
        </w:rPr>
        <w:t xml:space="preserve"> 88</w:t>
      </w:r>
      <w:r w:rsidRPr="0028001F">
        <w:t>, 317-323.</w:t>
      </w:r>
      <w:bookmarkEnd w:id="616"/>
    </w:p>
    <w:p w14:paraId="22CC5338" w14:textId="77777777" w:rsidR="0028001F" w:rsidRPr="0028001F" w:rsidRDefault="0028001F" w:rsidP="0028001F">
      <w:pPr>
        <w:pStyle w:val="EndNoteBibliography"/>
        <w:spacing w:after="240"/>
      </w:pPr>
      <w:bookmarkStart w:id="617" w:name="_ENREF_111"/>
      <w:r w:rsidRPr="0028001F">
        <w:t>Wang, Q., Wei, S., Silva, A.F., and Madsen, J.S. (2023). Cooperative antibiotic resistance facilitates horizontal gene transfer. The ISME Journal</w:t>
      </w:r>
      <w:r w:rsidRPr="0028001F">
        <w:rPr>
          <w:i/>
        </w:rPr>
        <w:t xml:space="preserve"> 17</w:t>
      </w:r>
      <w:r w:rsidRPr="0028001F">
        <w:t>, 846-854.</w:t>
      </w:r>
      <w:bookmarkEnd w:id="617"/>
    </w:p>
    <w:p w14:paraId="2E1037A6" w14:textId="77777777" w:rsidR="0028001F" w:rsidRPr="0028001F" w:rsidRDefault="0028001F" w:rsidP="0028001F">
      <w:pPr>
        <w:pStyle w:val="EndNoteBibliography"/>
        <w:spacing w:after="240"/>
      </w:pPr>
      <w:bookmarkStart w:id="618" w:name="_ENREF_112"/>
      <w:r w:rsidRPr="0028001F">
        <w:t>Wassenaar, T.M. (2016). Insights from 100 Years of Research with Probiotic</w:t>
      </w:r>
      <w:r w:rsidRPr="0028001F">
        <w:rPr>
          <w:i/>
        </w:rPr>
        <w:t xml:space="preserve"> E. Coli</w:t>
      </w:r>
      <w:r w:rsidRPr="0028001F">
        <w:t>. European journal of microbiology &amp; immunology</w:t>
      </w:r>
      <w:r w:rsidRPr="0028001F">
        <w:rPr>
          <w:i/>
        </w:rPr>
        <w:t xml:space="preserve"> 6</w:t>
      </w:r>
      <w:r w:rsidRPr="0028001F">
        <w:t>, 147-161.</w:t>
      </w:r>
      <w:bookmarkEnd w:id="618"/>
    </w:p>
    <w:p w14:paraId="3C886BD3" w14:textId="77777777" w:rsidR="0028001F" w:rsidRPr="0028001F" w:rsidRDefault="0028001F" w:rsidP="0028001F">
      <w:pPr>
        <w:pStyle w:val="EndNoteBibliography"/>
        <w:spacing w:after="240"/>
      </w:pPr>
      <w:bookmarkStart w:id="619" w:name="_ENREF_113"/>
      <w:r w:rsidRPr="0028001F">
        <w:t xml:space="preserve">Winter, S.E., and Bäumler, A.J. (2011). A breathtaking feat: to compete with the gut microbiota, </w:t>
      </w:r>
      <w:r w:rsidRPr="0028001F">
        <w:rPr>
          <w:i/>
        </w:rPr>
        <w:t>Salmonella</w:t>
      </w:r>
      <w:r w:rsidRPr="0028001F">
        <w:t xml:space="preserve"> drives its host to provide a respiratory electron acceptor. Gut Microbes</w:t>
      </w:r>
      <w:r w:rsidRPr="0028001F">
        <w:rPr>
          <w:i/>
        </w:rPr>
        <w:t xml:space="preserve"> 2</w:t>
      </w:r>
      <w:r w:rsidRPr="0028001F">
        <w:t>, 58-60.</w:t>
      </w:r>
      <w:bookmarkEnd w:id="619"/>
    </w:p>
    <w:p w14:paraId="77F3E7CA" w14:textId="77777777" w:rsidR="0028001F" w:rsidRPr="0028001F" w:rsidRDefault="0028001F" w:rsidP="0028001F">
      <w:pPr>
        <w:pStyle w:val="EndNoteBibliography"/>
        <w:spacing w:after="240"/>
      </w:pPr>
      <w:bookmarkStart w:id="620" w:name="_ENREF_114"/>
      <w:r w:rsidRPr="0028001F">
        <w:t>Wu, S., Zhang, Q., Cong, G., Xiao, Y., Shen, Y., Zhang, S., Zhao, W.</w:t>
      </w:r>
      <w:r w:rsidRPr="0028001F">
        <w:rPr>
          <w:i/>
        </w:rPr>
        <w:t>, et al.</w:t>
      </w:r>
      <w:r w:rsidRPr="0028001F">
        <w:t xml:space="preserve"> (2023). Probiotic </w:t>
      </w:r>
      <w:r w:rsidRPr="0028001F">
        <w:rPr>
          <w:i/>
        </w:rPr>
        <w:t>Escherichia coli</w:t>
      </w:r>
      <w:r w:rsidRPr="0028001F">
        <w:t xml:space="preserve"> Nissle 1917 protect chicks from damage caused by </w:t>
      </w:r>
      <w:r w:rsidRPr="0028001F">
        <w:rPr>
          <w:i/>
        </w:rPr>
        <w:t>Salmonella enterica</w:t>
      </w:r>
      <w:r w:rsidRPr="0028001F">
        <w:t xml:space="preserve"> serovar Enteritidis colonization. Anim Nutr</w:t>
      </w:r>
      <w:r w:rsidRPr="0028001F">
        <w:rPr>
          <w:i/>
        </w:rPr>
        <w:t xml:space="preserve"> 14</w:t>
      </w:r>
      <w:r w:rsidRPr="0028001F">
        <w:t>, 450-460.</w:t>
      </w:r>
      <w:bookmarkEnd w:id="620"/>
    </w:p>
    <w:p w14:paraId="6916DA97" w14:textId="77777777" w:rsidR="0028001F" w:rsidRPr="0028001F" w:rsidRDefault="0028001F" w:rsidP="0028001F">
      <w:pPr>
        <w:pStyle w:val="EndNoteBibliography"/>
        <w:spacing w:after="240"/>
      </w:pPr>
      <w:bookmarkStart w:id="621" w:name="_ENREF_115"/>
      <w:r w:rsidRPr="0028001F">
        <w:t>Yang, I., Corwin, E.J., Brennan, P.A., Jordan, S., Murphy, J.R., and Dunlop, A. (2016). The Infant Microbiome: Implications for Infant Health and Neurocognitive Development. Nursing research</w:t>
      </w:r>
      <w:r w:rsidRPr="0028001F">
        <w:rPr>
          <w:i/>
        </w:rPr>
        <w:t xml:space="preserve"> 65</w:t>
      </w:r>
      <w:r w:rsidRPr="0028001F">
        <w:t>, 76-88.</w:t>
      </w:r>
      <w:bookmarkEnd w:id="621"/>
    </w:p>
    <w:p w14:paraId="000CAF26" w14:textId="77777777" w:rsidR="0028001F" w:rsidRPr="0028001F" w:rsidRDefault="0028001F" w:rsidP="0028001F">
      <w:pPr>
        <w:pStyle w:val="EndNoteBibliography"/>
        <w:spacing w:after="240"/>
      </w:pPr>
      <w:bookmarkStart w:id="622" w:name="_ENREF_116"/>
      <w:r w:rsidRPr="0028001F">
        <w:t xml:space="preserve">Yin, Q., da Silva, A.C., Zorrilla, F., Almeida, A.S., Patil, K.R., and Almeida, A. (2025). Ecological dynamics of </w:t>
      </w:r>
      <w:r w:rsidRPr="0028001F">
        <w:rPr>
          <w:i/>
        </w:rPr>
        <w:t>Enterobacteriaceae</w:t>
      </w:r>
      <w:r w:rsidRPr="0028001F">
        <w:t xml:space="preserve"> in the human gut microbiome across global populations. Nature Microbiology</w:t>
      </w:r>
      <w:r w:rsidRPr="0028001F">
        <w:rPr>
          <w:i/>
        </w:rPr>
        <w:t xml:space="preserve"> 10</w:t>
      </w:r>
      <w:r w:rsidRPr="0028001F">
        <w:t>, 541-553.</w:t>
      </w:r>
      <w:bookmarkEnd w:id="622"/>
    </w:p>
    <w:p w14:paraId="211B344B" w14:textId="77777777" w:rsidR="0028001F" w:rsidRPr="0028001F" w:rsidRDefault="0028001F" w:rsidP="0028001F">
      <w:pPr>
        <w:pStyle w:val="EndNoteBibliography"/>
        <w:spacing w:after="240"/>
      </w:pPr>
      <w:bookmarkStart w:id="623" w:name="_ENREF_117"/>
      <w:r w:rsidRPr="0028001F">
        <w:t>Zhang, T., Shao, M.F., and Ye, L. (2012). 454 pyrosequencing reveals bacterial diversity of activated sludge from 14 sewage treatment plants. ISME J</w:t>
      </w:r>
      <w:r w:rsidRPr="0028001F">
        <w:rPr>
          <w:i/>
        </w:rPr>
        <w:t xml:space="preserve"> 6</w:t>
      </w:r>
      <w:r w:rsidRPr="0028001F">
        <w:t>, 1137-1147.</w:t>
      </w:r>
      <w:bookmarkEnd w:id="623"/>
    </w:p>
    <w:p w14:paraId="424B4B5B" w14:textId="77777777" w:rsidR="0028001F" w:rsidRPr="0028001F" w:rsidRDefault="0028001F" w:rsidP="0028001F">
      <w:pPr>
        <w:pStyle w:val="EndNoteBibliography"/>
        <w:spacing w:after="240"/>
      </w:pPr>
      <w:bookmarkStart w:id="624" w:name="_ENREF_118"/>
      <w:r w:rsidRPr="0028001F">
        <w:t>Zmora, N., Zilberman-Schapira, G., Suez, J., Mor, U., Dori-Bachash, M., Bashiardes, S., Kotler, E.</w:t>
      </w:r>
      <w:r w:rsidRPr="0028001F">
        <w:rPr>
          <w:i/>
        </w:rPr>
        <w:t>, et al.</w:t>
      </w:r>
      <w:r w:rsidRPr="0028001F">
        <w:t xml:space="preserve"> (2018). Personalized Gut Mucosal Colonization Resistance to Empiric Probiotics Is Associated with Unique Host and Microbiome Features. Cell</w:t>
      </w:r>
      <w:r w:rsidRPr="0028001F">
        <w:rPr>
          <w:i/>
        </w:rPr>
        <w:t xml:space="preserve"> 174</w:t>
      </w:r>
      <w:r w:rsidRPr="0028001F">
        <w:t>, 1388-1405.e1321.</w:t>
      </w:r>
      <w:bookmarkEnd w:id="624"/>
    </w:p>
    <w:p w14:paraId="78FE4BE2" w14:textId="77777777" w:rsidR="0028001F" w:rsidRPr="0028001F" w:rsidRDefault="0028001F" w:rsidP="0028001F">
      <w:pPr>
        <w:pStyle w:val="EndNoteBibliography"/>
      </w:pPr>
      <w:bookmarkStart w:id="625" w:name="_ENREF_119"/>
      <w:r w:rsidRPr="0028001F">
        <w:lastRenderedPageBreak/>
        <w:t>Zuo, H.-J., Xie, Z.-M., Zhang, W.-W., Li, Y.-R., Wang, W., Ding, X.-B., and Pei, X.-F. (2011). Gut bacteria alteration in obese people and its relationship with gene polymorphism. World journal of gastroenterology</w:t>
      </w:r>
      <w:r w:rsidRPr="0028001F">
        <w:rPr>
          <w:i/>
        </w:rPr>
        <w:t xml:space="preserve"> 17</w:t>
      </w:r>
      <w:r w:rsidRPr="0028001F">
        <w:t>, 1076-1081.</w:t>
      </w:r>
      <w:bookmarkEnd w:id="625"/>
    </w:p>
    <w:p w14:paraId="5ED4E030" w14:textId="5D96B082" w:rsidR="000D50A2" w:rsidRDefault="00D13F31" w:rsidP="00211120">
      <w:pPr>
        <w:tabs>
          <w:tab w:val="left" w:pos="0"/>
        </w:tabs>
        <w:spacing w:after="240"/>
      </w:pPr>
      <w:r w:rsidRPr="0000143A">
        <w:fldChar w:fldCharType="end"/>
      </w:r>
    </w:p>
    <w:p w14:paraId="7F164685" w14:textId="563DBAA6" w:rsidR="00DE7B5C" w:rsidRDefault="00DE7B5C" w:rsidP="00783CF2">
      <w:pPr>
        <w:pStyle w:val="1RARMP"/>
        <w:numPr>
          <w:ilvl w:val="0"/>
          <w:numId w:val="0"/>
        </w:numPr>
        <w:rPr>
          <w:rFonts w:cs="Calibri"/>
          <w:sz w:val="20"/>
          <w:szCs w:val="20"/>
        </w:rPr>
      </w:pPr>
    </w:p>
    <w:sectPr w:rsidR="00DE7B5C" w:rsidSect="008F70A1">
      <w:footerReference w:type="default" r:id="rId60"/>
      <w:pgSz w:w="11909" w:h="16834" w:code="9"/>
      <w:pgMar w:top="1418" w:right="1418" w:bottom="1418" w:left="1418" w:header="720" w:footer="720" w:gutter="0"/>
      <w:paperSrc w:first="2" w:other="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AE598B" w14:textId="77777777" w:rsidR="004A5AE8" w:rsidRDefault="004A5AE8">
      <w:r>
        <w:separator/>
      </w:r>
    </w:p>
    <w:p w14:paraId="55AE231B" w14:textId="77777777" w:rsidR="004A5AE8" w:rsidRDefault="004A5AE8"/>
  </w:endnote>
  <w:endnote w:type="continuationSeparator" w:id="0">
    <w:p w14:paraId="63B50B09" w14:textId="77777777" w:rsidR="004A5AE8" w:rsidRDefault="004A5AE8">
      <w:r>
        <w:continuationSeparator/>
      </w:r>
    </w:p>
    <w:p w14:paraId="33755241" w14:textId="77777777" w:rsidR="004A5AE8" w:rsidRDefault="004A5A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aavi">
    <w:panose1 w:val="02000500000000000000"/>
    <w:charset w:val="00"/>
    <w:family w:val="swiss"/>
    <w:pitch w:val="variable"/>
    <w:sig w:usb0="0002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Bold">
    <w:altName w:val="Arial"/>
    <w:panose1 w:val="020B0704020202020204"/>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1)">
    <w:altName w:val="Arial"/>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Black">
    <w:panose1 w:val="020B0A04020102020204"/>
    <w:charset w:val="00"/>
    <w:family w:val="swiss"/>
    <w:pitch w:val="variable"/>
    <w:sig w:usb0="A00002AF" w:usb1="400078FB" w:usb2="00000000" w:usb3="00000000" w:csb0="0000009F" w:csb1="00000000"/>
  </w:font>
  <w:font w:name="Verdana">
    <w:panose1 w:val="020B0604030504040204"/>
    <w:charset w:val="00"/>
    <w:family w:val="swiss"/>
    <w:pitch w:val="variable"/>
    <w:sig w:usb0="A00006FF" w:usb1="4000205B" w:usb2="00000010" w:usb3="00000000" w:csb0="0000019F" w:csb1="00000000"/>
  </w:font>
  <w:font w:name="Proxima Nova">
    <w:altName w:val="Proxima Nova"/>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dvm1046a">
    <w:altName w:val="MS Mincho"/>
    <w:panose1 w:val="00000000000000000000"/>
    <w:charset w:val="80"/>
    <w:family w:val="auto"/>
    <w:notTrueType/>
    <w:pitch w:val="default"/>
    <w:sig w:usb0="00000001" w:usb1="08070000" w:usb2="00000010" w:usb3="00000000" w:csb0="00020000" w:csb1="00000000"/>
  </w:font>
  <w:font w:name="Wingdings 3">
    <w:panose1 w:val="050401020108070707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736908" w14:textId="56BCF34E" w:rsidR="007B6FDA" w:rsidRDefault="00283048">
    <w:pPr>
      <w:pStyle w:val="Footer"/>
    </w:pPr>
    <w:r>
      <w:rPr>
        <w:noProof/>
      </w:rPr>
      <mc:AlternateContent>
        <mc:Choice Requires="wps">
          <w:drawing>
            <wp:anchor distT="0" distB="0" distL="0" distR="0" simplePos="0" relativeHeight="251682816" behindDoc="0" locked="0" layoutInCell="1" allowOverlap="1" wp14:anchorId="29CECD21" wp14:editId="32B3CE22">
              <wp:simplePos x="635" y="635"/>
              <wp:positionH relativeFrom="page">
                <wp:align>center</wp:align>
              </wp:positionH>
              <wp:positionV relativeFrom="page">
                <wp:align>bottom</wp:align>
              </wp:positionV>
              <wp:extent cx="551815" cy="452755"/>
              <wp:effectExtent l="0" t="0" r="635" b="0"/>
              <wp:wrapNone/>
              <wp:docPr id="1053425831" name="Text Box 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085DAC1D" w14:textId="0CA08E9C"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9CECD21" id="_x0000_t202" coordsize="21600,21600" o:spt="202" path="m,l,21600r21600,l21600,xe">
              <v:stroke joinstyle="miter"/>
              <v:path gradientshapeok="t" o:connecttype="rect"/>
            </v:shapetype>
            <v:shape id="Text Box 8" o:spid="_x0000_s1042" type="#_x0000_t202" alt="OFFICIAL" style="position:absolute;margin-left:0;margin-top:0;width:43.45pt;height:35.65pt;z-index:25168281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G2ZDg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U1nU/d76A54VAOxn17y9cdlt4wH56ZwwXjHCja&#10;8ISHVNDXFM4WJS24H3/zx3zkHaOU9CiYmhpUNCXqm8F9RG1NhpuMXTKK27zMMW4O+h5QhgW+CMuT&#10;iV4X1GRKB/oV5byKhTDEDMdyNd1N5n0YlYvPgYvVKiWhjCwLG7O1PEJHuiKXL8Mrc/ZMeMBNPcKk&#10;Jla94X3MjTe9XR0Csp+WEqkdiTwzjhJMaz0/l6jxX/9T1vVRL38C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xVRtmQ4CAAAc&#10;BAAADgAAAAAAAAAAAAAAAAAuAgAAZHJzL2Uyb0RvYy54bWxQSwECLQAUAAYACAAAACEA763esdsA&#10;AAADAQAADwAAAAAAAAAAAAAAAABoBAAAZHJzL2Rvd25yZXYueG1sUEsFBgAAAAAEAAQA8wAAAHAF&#10;AAAAAA==&#10;" filled="f" stroked="f">
              <v:textbox style="mso-fit-shape-to-text:t" inset="0,0,0,15pt">
                <w:txbxContent>
                  <w:p w14:paraId="085DAC1D" w14:textId="0CA08E9C"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350CB2" w14:textId="516F847B" w:rsidR="001C746A" w:rsidRDefault="00283048" w:rsidP="00263EE3">
    <w:pPr>
      <w:pStyle w:val="DLM-Sensitive"/>
    </w:pPr>
    <w:r>
      <w:rPr>
        <w:noProof/>
      </w:rPr>
      <mc:AlternateContent>
        <mc:Choice Requires="wps">
          <w:drawing>
            <wp:anchor distT="0" distB="0" distL="0" distR="0" simplePos="0" relativeHeight="251692032" behindDoc="0" locked="0" layoutInCell="1" allowOverlap="1" wp14:anchorId="3E3A401F" wp14:editId="4DB7FF08">
              <wp:simplePos x="635" y="635"/>
              <wp:positionH relativeFrom="page">
                <wp:align>center</wp:align>
              </wp:positionH>
              <wp:positionV relativeFrom="page">
                <wp:align>bottom</wp:align>
              </wp:positionV>
              <wp:extent cx="551815" cy="452755"/>
              <wp:effectExtent l="0" t="0" r="635" b="0"/>
              <wp:wrapNone/>
              <wp:docPr id="598321981" name="Text Box 1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555A23F3" w14:textId="7E2203CE"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E3A401F" id="_x0000_t202" coordsize="21600,21600" o:spt="202" path="m,l,21600r21600,l21600,xe">
              <v:stroke joinstyle="miter"/>
              <v:path gradientshapeok="t" o:connecttype="rect"/>
            </v:shapetype>
            <v:shape id="Text Box 17" o:spid="_x0000_s1054" type="#_x0000_t202" alt="OFFICIAL" style="position:absolute;left:0;text-align:left;margin-left:0;margin-top:0;width:43.45pt;height:35.65pt;z-index:25169203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" filled="f" stroked="f">
              <v:textbox style="mso-fit-shape-to-text:t" inset="0,0,0,15pt">
                <w:txbxContent>
                  <w:p w14:paraId="555A23F3" w14:textId="7E2203CE"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1C746A">
      <w:t>Sensitive</w:t>
    </w:r>
  </w:p>
  <w:p w14:paraId="6934B7A4" w14:textId="77777777" w:rsidR="001C746A" w:rsidRDefault="001C746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9F2BE" w14:textId="2560E60F" w:rsidR="001C746A" w:rsidRPr="006858E9" w:rsidRDefault="00283048" w:rsidP="00684A92">
    <w:pPr>
      <w:pBdr>
        <w:top w:val="single" w:sz="4" w:space="0" w:color="auto"/>
      </w:pBdr>
      <w:tabs>
        <w:tab w:val="left" w:pos="1134"/>
        <w:tab w:val="right" w:pos="9072"/>
      </w:tabs>
      <w:rPr>
        <w:sz w:val="16"/>
        <w:szCs w:val="16"/>
      </w:rPr>
    </w:pPr>
    <w:r>
      <w:rPr>
        <w:noProof/>
        <w:sz w:val="16"/>
        <w:szCs w:val="16"/>
      </w:rPr>
      <mc:AlternateContent>
        <mc:Choice Requires="wps">
          <w:drawing>
            <wp:anchor distT="0" distB="0" distL="0" distR="0" simplePos="0" relativeHeight="251693056" behindDoc="0" locked="0" layoutInCell="1" allowOverlap="1" wp14:anchorId="1166837A" wp14:editId="7898F540">
              <wp:simplePos x="635" y="635"/>
              <wp:positionH relativeFrom="page">
                <wp:align>center</wp:align>
              </wp:positionH>
              <wp:positionV relativeFrom="page">
                <wp:align>bottom</wp:align>
              </wp:positionV>
              <wp:extent cx="551815" cy="452755"/>
              <wp:effectExtent l="0" t="0" r="635" b="0"/>
              <wp:wrapNone/>
              <wp:docPr id="206993092" name="Text Box 1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11608F20" w14:textId="405F85BB"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166837A" id="_x0000_t202" coordsize="21600,21600" o:spt="202" path="m,l,21600r21600,l21600,xe">
              <v:stroke joinstyle="miter"/>
              <v:path gradientshapeok="t" o:connecttype="rect"/>
            </v:shapetype>
            <v:shape id="Text Box 18" o:spid="_x0000_s1055" type="#_x0000_t202" alt="OFFICIAL" style="position:absolute;margin-left:0;margin-top:0;width:43.45pt;height:35.65pt;z-index:25169305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" filled="f" stroked="f">
              <v:textbox style="mso-fit-shape-to-text:t" inset="0,0,0,15pt">
                <w:txbxContent>
                  <w:p w14:paraId="11608F20" w14:textId="405F85BB"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1C746A" w:rsidRPr="006858E9">
      <w:rPr>
        <w:sz w:val="16"/>
        <w:szCs w:val="16"/>
      </w:rPr>
      <w:t xml:space="preserve">Chapter </w:t>
    </w:r>
    <w:r w:rsidR="001C746A">
      <w:rPr>
        <w:sz w:val="16"/>
        <w:szCs w:val="16"/>
      </w:rPr>
      <w:t>4</w:t>
    </w:r>
    <w:r w:rsidR="001C746A" w:rsidRPr="006858E9">
      <w:rPr>
        <w:sz w:val="16"/>
        <w:szCs w:val="16"/>
      </w:rPr>
      <w:tab/>
    </w:r>
    <w:r w:rsidR="001C746A">
      <w:rPr>
        <w:sz w:val="16"/>
        <w:szCs w:val="16"/>
      </w:rPr>
      <w:t>Draft licence conditions</w:t>
    </w:r>
    <w:r w:rsidR="001C746A" w:rsidRPr="006858E9">
      <w:rPr>
        <w:sz w:val="16"/>
        <w:szCs w:val="16"/>
      </w:rPr>
      <w:tab/>
    </w:r>
    <w:r w:rsidR="001C746A" w:rsidRPr="006858E9">
      <w:rPr>
        <w:sz w:val="16"/>
        <w:szCs w:val="16"/>
      </w:rPr>
      <w:fldChar w:fldCharType="begin"/>
    </w:r>
    <w:r w:rsidR="001C746A" w:rsidRPr="006858E9">
      <w:rPr>
        <w:sz w:val="16"/>
        <w:szCs w:val="16"/>
      </w:rPr>
      <w:instrText xml:space="preserve"> PAGE </w:instrText>
    </w:r>
    <w:r w:rsidR="001C746A" w:rsidRPr="006858E9">
      <w:rPr>
        <w:sz w:val="16"/>
        <w:szCs w:val="16"/>
      </w:rPr>
      <w:fldChar w:fldCharType="separate"/>
    </w:r>
    <w:r w:rsidR="008A7B57">
      <w:rPr>
        <w:noProof/>
        <w:sz w:val="16"/>
        <w:szCs w:val="16"/>
      </w:rPr>
      <w:t>55</w:t>
    </w:r>
    <w:r w:rsidR="001C746A" w:rsidRPr="006858E9">
      <w:rPr>
        <w:sz w:val="16"/>
        <w:szCs w:val="16"/>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A630F8" w14:textId="696412C4" w:rsidR="001C746A" w:rsidRDefault="00283048" w:rsidP="00263EE3">
    <w:pPr>
      <w:pStyle w:val="DLM-Sensitive"/>
    </w:pPr>
    <w:r>
      <w:rPr>
        <w:noProof/>
      </w:rPr>
      <mc:AlternateContent>
        <mc:Choice Requires="wps">
          <w:drawing>
            <wp:anchor distT="0" distB="0" distL="0" distR="0" simplePos="0" relativeHeight="251691008" behindDoc="0" locked="0" layoutInCell="1" allowOverlap="1" wp14:anchorId="3F30CE6E" wp14:editId="02CE743B">
              <wp:simplePos x="635" y="635"/>
              <wp:positionH relativeFrom="page">
                <wp:align>center</wp:align>
              </wp:positionH>
              <wp:positionV relativeFrom="page">
                <wp:align>bottom</wp:align>
              </wp:positionV>
              <wp:extent cx="551815" cy="452755"/>
              <wp:effectExtent l="0" t="0" r="635" b="0"/>
              <wp:wrapNone/>
              <wp:docPr id="1293697446" name="Text Box 1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65E241A2" w14:textId="33FCD7C4"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F30CE6E" id="_x0000_t202" coordsize="21600,21600" o:spt="202" path="m,l,21600r21600,l21600,xe">
              <v:stroke joinstyle="miter"/>
              <v:path gradientshapeok="t" o:connecttype="rect"/>
            </v:shapetype>
            <v:shape id="Text Box 16" o:spid="_x0000_s1057" type="#_x0000_t202" alt="OFFICIAL" style="position:absolute;left:0;text-align:left;margin-left:0;margin-top:0;width:43.45pt;height:35.65pt;z-index:25169100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" filled="f" stroked="f">
              <v:textbox style="mso-fit-shape-to-text:t" inset="0,0,0,15pt">
                <w:txbxContent>
                  <w:p w14:paraId="65E241A2" w14:textId="33FCD7C4"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1C746A">
      <w:t>Sensitive</w:t>
    </w:r>
  </w:p>
  <w:p w14:paraId="25B19B32" w14:textId="77777777" w:rsidR="001C746A" w:rsidRPr="008117C5" w:rsidRDefault="001C746A" w:rsidP="00263EE3">
    <w:pPr>
      <w:pStyle w:val="Licencefooter"/>
      <w:spacing w:after="12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5306C7" w14:textId="3274A5F5" w:rsidR="001C746A" w:rsidRPr="00A20EBB" w:rsidRDefault="00283048" w:rsidP="00A20EBB">
    <w:pPr>
      <w:pBdr>
        <w:top w:val="single" w:sz="4" w:space="0" w:color="auto"/>
      </w:pBdr>
      <w:tabs>
        <w:tab w:val="right" w:pos="9072"/>
      </w:tabs>
      <w:rPr>
        <w:sz w:val="16"/>
        <w:szCs w:val="16"/>
      </w:rPr>
    </w:pPr>
    <w:r>
      <w:rPr>
        <w:noProof/>
        <w:sz w:val="16"/>
        <w:szCs w:val="16"/>
      </w:rPr>
      <mc:AlternateContent>
        <mc:Choice Requires="wps">
          <w:drawing>
            <wp:anchor distT="0" distB="0" distL="0" distR="0" simplePos="0" relativeHeight="251694080" behindDoc="0" locked="0" layoutInCell="1" allowOverlap="1" wp14:anchorId="400F7FAC" wp14:editId="0213A57A">
              <wp:simplePos x="635" y="635"/>
              <wp:positionH relativeFrom="page">
                <wp:align>center</wp:align>
              </wp:positionH>
              <wp:positionV relativeFrom="page">
                <wp:align>bottom</wp:align>
              </wp:positionV>
              <wp:extent cx="551815" cy="452755"/>
              <wp:effectExtent l="0" t="0" r="635" b="0"/>
              <wp:wrapNone/>
              <wp:docPr id="173672441" name="Text Box 1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794E6EEF" w14:textId="5102D257"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00F7FAC" id="_x0000_t202" coordsize="21600,21600" o:spt="202" path="m,l,21600r21600,l21600,xe">
              <v:stroke joinstyle="miter"/>
              <v:path gradientshapeok="t" o:connecttype="rect"/>
            </v:shapetype>
            <v:shape id="Text Box 19" o:spid="_x0000_s1058" type="#_x0000_t202" alt="OFFICIAL" style="position:absolute;margin-left:0;margin-top:0;width:43.45pt;height:35.65pt;z-index:25169408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6AXDwIAAB0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" filled="f" stroked="f">
              <v:textbox style="mso-fit-shape-to-text:t" inset="0,0,0,15pt">
                <w:txbxContent>
                  <w:p w14:paraId="794E6EEF" w14:textId="5102D257"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1C746A">
      <w:rPr>
        <w:noProof/>
        <w:sz w:val="16"/>
        <w:szCs w:val="16"/>
      </w:rPr>
      <w:t>Attachment A</w:t>
    </w:r>
    <w:r w:rsidR="001C746A" w:rsidRPr="006858E9">
      <w:rPr>
        <w:sz w:val="16"/>
        <w:szCs w:val="16"/>
      </w:rPr>
      <w:tab/>
    </w:r>
    <w:r w:rsidR="001C746A" w:rsidRPr="006858E9">
      <w:rPr>
        <w:sz w:val="16"/>
        <w:szCs w:val="16"/>
      </w:rPr>
      <w:fldChar w:fldCharType="begin"/>
    </w:r>
    <w:r w:rsidR="001C746A" w:rsidRPr="006858E9">
      <w:rPr>
        <w:sz w:val="16"/>
        <w:szCs w:val="16"/>
      </w:rPr>
      <w:instrText xml:space="preserve"> PAGE </w:instrText>
    </w:r>
    <w:r w:rsidR="001C746A" w:rsidRPr="006858E9">
      <w:rPr>
        <w:sz w:val="16"/>
        <w:szCs w:val="16"/>
      </w:rPr>
      <w:fldChar w:fldCharType="separate"/>
    </w:r>
    <w:r w:rsidR="008A7B57">
      <w:rPr>
        <w:noProof/>
        <w:sz w:val="16"/>
        <w:szCs w:val="16"/>
      </w:rPr>
      <w:t>57</w:t>
    </w:r>
    <w:r w:rsidR="001C746A" w:rsidRPr="006858E9">
      <w:rPr>
        <w:sz w:val="16"/>
        <w:szCs w:val="16"/>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2906A2" w14:textId="48DE42F6" w:rsidR="001C746A" w:rsidRPr="00A20EBB" w:rsidRDefault="00283048" w:rsidP="00A20EBB">
    <w:pPr>
      <w:pBdr>
        <w:top w:val="single" w:sz="4" w:space="0" w:color="auto"/>
      </w:pBdr>
      <w:tabs>
        <w:tab w:val="right" w:pos="9072"/>
      </w:tabs>
      <w:rPr>
        <w:sz w:val="16"/>
        <w:szCs w:val="16"/>
      </w:rPr>
    </w:pPr>
    <w:r>
      <w:rPr>
        <w:noProof/>
        <w:sz w:val="16"/>
        <w:szCs w:val="16"/>
      </w:rPr>
      <mc:AlternateContent>
        <mc:Choice Requires="wps">
          <w:drawing>
            <wp:anchor distT="0" distB="0" distL="0" distR="0" simplePos="0" relativeHeight="251695104" behindDoc="0" locked="0" layoutInCell="1" allowOverlap="1" wp14:anchorId="11BBA9CB" wp14:editId="38859D1F">
              <wp:simplePos x="901700" y="9950450"/>
              <wp:positionH relativeFrom="page">
                <wp:align>center</wp:align>
              </wp:positionH>
              <wp:positionV relativeFrom="page">
                <wp:align>bottom</wp:align>
              </wp:positionV>
              <wp:extent cx="551815" cy="452755"/>
              <wp:effectExtent l="0" t="0" r="635" b="0"/>
              <wp:wrapNone/>
              <wp:docPr id="1925075192" name="Text Box 2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15751590" w14:textId="47C90483"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1BBA9CB" id="_x0000_t202" coordsize="21600,21600" o:spt="202" path="m,l,21600r21600,l21600,xe">
              <v:stroke joinstyle="miter"/>
              <v:path gradientshapeok="t" o:connecttype="rect"/>
            </v:shapetype>
            <v:shape id="Text Box 20" o:spid="_x0000_s1059" type="#_x0000_t202" alt="OFFICIAL" style="position:absolute;margin-left:0;margin-top:0;width:43.45pt;height:35.65pt;z-index:25169510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IqDwIAAB0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" filled="f" stroked="f">
              <v:textbox style="mso-fit-shape-to-text:t" inset="0,0,0,15pt">
                <w:txbxContent>
                  <w:p w14:paraId="15751590" w14:textId="47C90483"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1C746A">
      <w:rPr>
        <w:noProof/>
        <w:sz w:val="16"/>
        <w:szCs w:val="16"/>
      </w:rPr>
      <w:t>Attachment B</w:t>
    </w:r>
    <w:r w:rsidR="001C746A" w:rsidRPr="006858E9">
      <w:rPr>
        <w:sz w:val="16"/>
        <w:szCs w:val="16"/>
      </w:rPr>
      <w:tab/>
    </w:r>
    <w:r w:rsidR="001C746A" w:rsidRPr="006858E9">
      <w:rPr>
        <w:sz w:val="16"/>
        <w:szCs w:val="16"/>
      </w:rPr>
      <w:fldChar w:fldCharType="begin"/>
    </w:r>
    <w:r w:rsidR="001C746A" w:rsidRPr="006858E9">
      <w:rPr>
        <w:sz w:val="16"/>
        <w:szCs w:val="16"/>
      </w:rPr>
      <w:instrText xml:space="preserve"> PAGE </w:instrText>
    </w:r>
    <w:r w:rsidR="001C746A" w:rsidRPr="006858E9">
      <w:rPr>
        <w:sz w:val="16"/>
        <w:szCs w:val="16"/>
      </w:rPr>
      <w:fldChar w:fldCharType="separate"/>
    </w:r>
    <w:r w:rsidR="008A7B57">
      <w:rPr>
        <w:noProof/>
        <w:sz w:val="16"/>
        <w:szCs w:val="16"/>
      </w:rPr>
      <w:t>58</w:t>
    </w:r>
    <w:r w:rsidR="001C746A" w:rsidRPr="006858E9">
      <w:rPr>
        <w:sz w:val="16"/>
        <w:szCs w:val="16"/>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C2D2E" w14:textId="324DBCA9" w:rsidR="001C746A" w:rsidRPr="00A20EBB" w:rsidRDefault="00283048" w:rsidP="00A20EBB">
    <w:pPr>
      <w:pBdr>
        <w:top w:val="single" w:sz="4" w:space="0" w:color="auto"/>
      </w:pBdr>
      <w:tabs>
        <w:tab w:val="right" w:pos="9072"/>
      </w:tabs>
      <w:rPr>
        <w:sz w:val="16"/>
        <w:szCs w:val="16"/>
      </w:rPr>
    </w:pPr>
    <w:r>
      <w:rPr>
        <w:noProof/>
        <w:sz w:val="16"/>
        <w:szCs w:val="16"/>
      </w:rPr>
      <mc:AlternateContent>
        <mc:Choice Requires="wps">
          <w:drawing>
            <wp:anchor distT="0" distB="0" distL="0" distR="0" simplePos="0" relativeHeight="251696128" behindDoc="0" locked="0" layoutInCell="1" allowOverlap="1" wp14:anchorId="6B4B7748" wp14:editId="6714EE49">
              <wp:simplePos x="901700" y="9950450"/>
              <wp:positionH relativeFrom="page">
                <wp:align>center</wp:align>
              </wp:positionH>
              <wp:positionV relativeFrom="page">
                <wp:align>bottom</wp:align>
              </wp:positionV>
              <wp:extent cx="551815" cy="452755"/>
              <wp:effectExtent l="0" t="0" r="635" b="0"/>
              <wp:wrapNone/>
              <wp:docPr id="251086434" name="Text Box 2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4C115480" w14:textId="4FE38D16"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B4B7748" id="_x0000_t202" coordsize="21600,21600" o:spt="202" path="m,l,21600r21600,l21600,xe">
              <v:stroke joinstyle="miter"/>
              <v:path gradientshapeok="t" o:connecttype="rect"/>
            </v:shapetype>
            <v:shape id="Text Box 21" o:spid="_x0000_s1060" type="#_x0000_t202" alt="OFFICIAL" style="position:absolute;margin-left:0;margin-top:0;width:43.45pt;height:35.65pt;z-index:25169612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WD8HdA4CAAAd&#10;BAAADgAAAAAAAAAAAAAAAAAuAgAAZHJzL2Uyb0RvYy54bWxQSwECLQAUAAYACAAAACEA763esdsA&#10;AAADAQAADwAAAAAAAAAAAAAAAABoBAAAZHJzL2Rvd25yZXYueG1sUEsFBgAAAAAEAAQA8wAAAHAF&#10;AAAAAA==&#10;" filled="f" stroked="f">
              <v:textbox style="mso-fit-shape-to-text:t" inset="0,0,0,15pt">
                <w:txbxContent>
                  <w:p w14:paraId="4C115480" w14:textId="4FE38D16"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1C746A">
      <w:rPr>
        <w:noProof/>
        <w:sz w:val="16"/>
        <w:szCs w:val="16"/>
      </w:rPr>
      <w:t>References</w:t>
    </w:r>
    <w:r w:rsidR="001C746A" w:rsidRPr="006858E9">
      <w:rPr>
        <w:sz w:val="16"/>
        <w:szCs w:val="16"/>
      </w:rPr>
      <w:tab/>
    </w:r>
    <w:r w:rsidR="001C746A" w:rsidRPr="006858E9">
      <w:rPr>
        <w:sz w:val="16"/>
        <w:szCs w:val="16"/>
      </w:rPr>
      <w:fldChar w:fldCharType="begin"/>
    </w:r>
    <w:r w:rsidR="001C746A" w:rsidRPr="006858E9">
      <w:rPr>
        <w:sz w:val="16"/>
        <w:szCs w:val="16"/>
      </w:rPr>
      <w:instrText xml:space="preserve"> PAGE </w:instrText>
    </w:r>
    <w:r w:rsidR="001C746A" w:rsidRPr="006858E9">
      <w:rPr>
        <w:sz w:val="16"/>
        <w:szCs w:val="16"/>
      </w:rPr>
      <w:fldChar w:fldCharType="separate"/>
    </w:r>
    <w:r w:rsidR="008A7B57">
      <w:rPr>
        <w:noProof/>
        <w:sz w:val="16"/>
        <w:szCs w:val="16"/>
      </w:rPr>
      <w:t>66</w:t>
    </w:r>
    <w:r w:rsidR="001C746A" w:rsidRPr="006858E9">
      <w:rPr>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02FFE2" w14:textId="57BCD485" w:rsidR="001C746A" w:rsidRDefault="00283048">
    <w:pPr>
      <w:jc w:val="right"/>
    </w:pPr>
    <w:r>
      <w:rPr>
        <w:noProof/>
      </w:rPr>
      <mc:AlternateContent>
        <mc:Choice Requires="wps">
          <w:drawing>
            <wp:anchor distT="0" distB="0" distL="0" distR="0" simplePos="0" relativeHeight="251683840" behindDoc="0" locked="0" layoutInCell="1" allowOverlap="1" wp14:anchorId="0231CFFB" wp14:editId="5C0AEFDF">
              <wp:simplePos x="635" y="635"/>
              <wp:positionH relativeFrom="page">
                <wp:align>center</wp:align>
              </wp:positionH>
              <wp:positionV relativeFrom="page">
                <wp:align>bottom</wp:align>
              </wp:positionV>
              <wp:extent cx="551815" cy="452755"/>
              <wp:effectExtent l="0" t="0" r="635" b="0"/>
              <wp:wrapNone/>
              <wp:docPr id="1433638161" name="Text Box 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648678B4" w14:textId="15D189BA"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231CFFB" id="_x0000_t202" coordsize="21600,21600" o:spt="202" path="m,l,21600r21600,l21600,xe">
              <v:stroke joinstyle="miter"/>
              <v:path gradientshapeok="t" o:connecttype="rect"/>
            </v:shapetype>
            <v:shape id="Text Box 9" o:spid="_x0000_s1043" type="#_x0000_t202" alt="OFFICIAL" style="position:absolute;left:0;text-align:left;margin-left:0;margin-top:0;width:43.45pt;height:35.65pt;z-index:2516838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qOvfpA4CAAAc&#10;BAAADgAAAAAAAAAAAAAAAAAuAgAAZHJzL2Uyb0RvYy54bWxQSwECLQAUAAYACAAAACEA763esdsA&#10;AAADAQAADwAAAAAAAAAAAAAAAABoBAAAZHJzL2Rvd25yZXYueG1sUEsFBgAAAAAEAAQA8wAAAHAF&#10;AAAAAA==&#10;" filled="f" stroked="f">
              <v:textbox style="mso-fit-shape-to-text:t" inset="0,0,0,15pt">
                <w:txbxContent>
                  <w:p w14:paraId="648678B4" w14:textId="15D189BA"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p>
  <w:p w14:paraId="111F7997" w14:textId="0DAD05FA" w:rsidR="001C746A" w:rsidRPr="0084718D" w:rsidRDefault="001C746A" w:rsidP="0084718D">
    <w:pPr>
      <w:pStyle w:val="Header"/>
      <w:jc w:val="center"/>
      <w:rPr>
        <w:b/>
        <w:bCs/>
        <w:color w:val="FF0000"/>
        <w:sz w:val="48"/>
        <w:szCs w:val="4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887A0F" w14:textId="60C57264" w:rsidR="0084718D" w:rsidRPr="00BB4EDF" w:rsidRDefault="00283048" w:rsidP="00BB4EDF">
    <w:pPr>
      <w:pStyle w:val="Footer"/>
      <w:spacing w:after="120"/>
      <w:rPr>
        <w:color w:val="FF0000"/>
        <w:sz w:val="24"/>
      </w:rPr>
    </w:pPr>
    <w:r>
      <w:rPr>
        <w:noProof/>
        <w:color w:val="FF0000"/>
        <w:sz w:val="24"/>
      </w:rPr>
      <mc:AlternateContent>
        <mc:Choice Requires="wps">
          <w:drawing>
            <wp:anchor distT="0" distB="0" distL="0" distR="0" simplePos="0" relativeHeight="251681792" behindDoc="0" locked="0" layoutInCell="1" allowOverlap="1" wp14:anchorId="11C2559A" wp14:editId="34B8A1A4">
              <wp:simplePos x="635" y="635"/>
              <wp:positionH relativeFrom="page">
                <wp:align>center</wp:align>
              </wp:positionH>
              <wp:positionV relativeFrom="page">
                <wp:align>bottom</wp:align>
              </wp:positionV>
              <wp:extent cx="551815" cy="452755"/>
              <wp:effectExtent l="0" t="0" r="635" b="0"/>
              <wp:wrapNone/>
              <wp:docPr id="616782574" name="Text Box 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1A77FA5E" w14:textId="07CCAE6F"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1C2559A" id="_x0000_t202" coordsize="21600,21600" o:spt="202" path="m,l,21600r21600,l21600,xe">
              <v:stroke joinstyle="miter"/>
              <v:path gradientshapeok="t" o:connecttype="rect"/>
            </v:shapetype>
            <v:shape id="Text Box 7" o:spid="_x0000_s1045" type="#_x0000_t202" alt="OFFICIAL" style="position:absolute;margin-left:0;margin-top:0;width:43.45pt;height:35.65pt;z-index:25168179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HApDg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XYyNT9DpoTDuVg3Le3fN1h6Q3z4Zk5XDDOgaIN&#10;T3hIBX1N4WxR0oL78Td/zEfeMUpJj4KpqUFFU6K+GdxH1NZkuMnYJaO4zcsc4+ag7wFlWOCLsDyZ&#10;6HVBTaZ0oF9RzqtYCEPMcCxX091k3odRufgcuFitUhLKyLKwMVvLI3SkK3L5MrwyZ8+EB9zUI0xq&#10;YtUb3sfceNPb1SEg+2kpkdqRyDPjKMG01vNziRr/9T9lXR/18icA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xmhwKQ4CAAAc&#10;BAAADgAAAAAAAAAAAAAAAAAuAgAAZHJzL2Uyb0RvYy54bWxQSwECLQAUAAYACAAAACEA763esdsA&#10;AAADAQAADwAAAAAAAAAAAAAAAABoBAAAZHJzL2Rvd25yZXYueG1sUEsFBgAAAAAEAAQA8wAAAHAF&#10;AAAAAA==&#10;" filled="f" stroked="f">
              <v:textbox style="mso-fit-shape-to-text:t" inset="0,0,0,15pt">
                <w:txbxContent>
                  <w:p w14:paraId="1A77FA5E" w14:textId="07CCAE6F"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4A9E74" w14:textId="016D5440" w:rsidR="0084718D" w:rsidRPr="00BB4EDF" w:rsidRDefault="00283048" w:rsidP="00BB4EDF">
    <w:pPr>
      <w:pBdr>
        <w:top w:val="single" w:sz="4" w:space="1" w:color="auto"/>
      </w:pBdr>
      <w:tabs>
        <w:tab w:val="right" w:pos="9639"/>
      </w:tabs>
      <w:rPr>
        <w:sz w:val="16"/>
        <w:szCs w:val="16"/>
      </w:rPr>
    </w:pPr>
    <w:r>
      <w:rPr>
        <w:noProof/>
        <w:sz w:val="16"/>
        <w:szCs w:val="16"/>
      </w:rPr>
      <mc:AlternateContent>
        <mc:Choice Requires="wps">
          <w:drawing>
            <wp:anchor distT="0" distB="0" distL="0" distR="0" simplePos="0" relativeHeight="251684864" behindDoc="0" locked="0" layoutInCell="1" allowOverlap="1" wp14:anchorId="5A45CDFA" wp14:editId="50B9EA06">
              <wp:simplePos x="635" y="635"/>
              <wp:positionH relativeFrom="page">
                <wp:align>center</wp:align>
              </wp:positionH>
              <wp:positionV relativeFrom="page">
                <wp:align>bottom</wp:align>
              </wp:positionV>
              <wp:extent cx="551815" cy="452755"/>
              <wp:effectExtent l="0" t="0" r="635" b="0"/>
              <wp:wrapNone/>
              <wp:docPr id="1305815225" name="Text Box 1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1F163F6C" w14:textId="338BCA22"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A45CDFA" id="_x0000_t202" coordsize="21600,21600" o:spt="202" path="m,l,21600r21600,l21600,xe">
              <v:stroke joinstyle="miter"/>
              <v:path gradientshapeok="t" o:connecttype="rect"/>
            </v:shapetype>
            <v:shape id="Text Box 10" o:spid="_x0000_s1047" type="#_x0000_t202" alt="OFFICIAL" style="position:absolute;margin-left:0;margin-top:0;width:43.45pt;height:35.65pt;z-index:2516848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HBYVUg4CAAAc&#10;BAAADgAAAAAAAAAAAAAAAAAuAgAAZHJzL2Uyb0RvYy54bWxQSwECLQAUAAYACAAAACEA763esdsA&#10;AAADAQAADwAAAAAAAAAAAAAAAABoBAAAZHJzL2Rvd25yZXYueG1sUEsFBgAAAAAEAAQA8wAAAHAF&#10;AAAAAA==&#10;" filled="f" stroked="f">
              <v:textbox style="mso-fit-shape-to-text:t" inset="0,0,0,15pt">
                <w:txbxContent>
                  <w:p w14:paraId="1F163F6C" w14:textId="338BCA22"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1C746A" w:rsidRPr="006858E9">
      <w:rPr>
        <w:sz w:val="16"/>
        <w:szCs w:val="16"/>
      </w:rPr>
      <w:t xml:space="preserve">Summary </w:t>
    </w:r>
    <w:r w:rsidR="001C746A" w:rsidRPr="006858E9">
      <w:rPr>
        <w:sz w:val="16"/>
        <w:szCs w:val="16"/>
      </w:rPr>
      <w:tab/>
    </w:r>
    <w:r w:rsidR="001C746A" w:rsidRPr="006858E9">
      <w:rPr>
        <w:sz w:val="16"/>
        <w:szCs w:val="16"/>
      </w:rPr>
      <w:fldChar w:fldCharType="begin"/>
    </w:r>
    <w:r w:rsidR="001C746A" w:rsidRPr="006858E9">
      <w:rPr>
        <w:sz w:val="16"/>
        <w:szCs w:val="16"/>
      </w:rPr>
      <w:instrText xml:space="preserve"> PAGE </w:instrText>
    </w:r>
    <w:r w:rsidR="001C746A" w:rsidRPr="006858E9">
      <w:rPr>
        <w:sz w:val="16"/>
        <w:szCs w:val="16"/>
      </w:rPr>
      <w:fldChar w:fldCharType="separate"/>
    </w:r>
    <w:r w:rsidR="008A7B57">
      <w:rPr>
        <w:noProof/>
        <w:sz w:val="16"/>
        <w:szCs w:val="16"/>
      </w:rPr>
      <w:t>III</w:t>
    </w:r>
    <w:r w:rsidR="001C746A" w:rsidRPr="006858E9">
      <w:rPr>
        <w:sz w:val="16"/>
        <w:szCs w:val="16"/>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B595C" w14:textId="32139055" w:rsidR="001C746A" w:rsidRPr="006858E9" w:rsidRDefault="00283048" w:rsidP="00C11200">
    <w:pPr>
      <w:pBdr>
        <w:top w:val="single" w:sz="4" w:space="1" w:color="auto"/>
      </w:pBdr>
      <w:tabs>
        <w:tab w:val="right" w:pos="9639"/>
      </w:tabs>
      <w:rPr>
        <w:sz w:val="16"/>
        <w:szCs w:val="16"/>
      </w:rPr>
    </w:pPr>
    <w:r>
      <w:rPr>
        <w:noProof/>
        <w:sz w:val="16"/>
        <w:szCs w:val="16"/>
      </w:rPr>
      <mc:AlternateContent>
        <mc:Choice Requires="wps">
          <w:drawing>
            <wp:anchor distT="0" distB="0" distL="0" distR="0" simplePos="0" relativeHeight="251685888" behindDoc="0" locked="0" layoutInCell="1" allowOverlap="1" wp14:anchorId="3394C9CC" wp14:editId="216692AC">
              <wp:simplePos x="635" y="635"/>
              <wp:positionH relativeFrom="page">
                <wp:align>center</wp:align>
              </wp:positionH>
              <wp:positionV relativeFrom="page">
                <wp:align>bottom</wp:align>
              </wp:positionV>
              <wp:extent cx="551815" cy="452755"/>
              <wp:effectExtent l="0" t="0" r="635" b="0"/>
              <wp:wrapNone/>
              <wp:docPr id="881709497" name="Text Box 1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7CEC8EFF" w14:textId="1A36D65C"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394C9CC" id="_x0000_t202" coordsize="21600,21600" o:spt="202" path="m,l,21600r21600,l21600,xe">
              <v:stroke joinstyle="miter"/>
              <v:path gradientshapeok="t" o:connecttype="rect"/>
            </v:shapetype>
            <v:shape id="Text Box 11" o:spid="_x0000_s1048" type="#_x0000_t202" alt="OFFICIAL" style="position:absolute;margin-left:0;margin-top:0;width:43.45pt;height:35.65pt;z-index:25168588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1+zUDg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U1vZm630FzwqEcjPv2lq87LL1hPjwzhwvGOVC0&#10;4QkPqaCvKZwtSlpwP/7mj/nIO0Yp6VEwNTWoaErUN4P7iNqaDDcZu2QUt3mZY9wc9D2gDAt8EZYn&#10;E70uqMmUDvQrynkVC2GIGY7larqbzPswKhefAxerVUpCGVkWNmZreYSOdEUuX4ZX5uyZ8ICbeoRJ&#10;Tax6w/uYG296uzoEZD8tJVI7EnlmHCWY1np+LlHjv/6nrOujXv4E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Ntfs1A4CAAAc&#10;BAAADgAAAAAAAAAAAAAAAAAuAgAAZHJzL2Uyb0RvYy54bWxQSwECLQAUAAYACAAAACEA763esdsA&#10;AAADAQAADwAAAAAAAAAAAAAAAABoBAAAZHJzL2Rvd25yZXYueG1sUEsFBgAAAAAEAAQA8wAAAHAF&#10;AAAAAA==&#10;" filled="f" stroked="f">
              <v:textbox style="mso-fit-shape-to-text:t" inset="0,0,0,15pt">
                <w:txbxContent>
                  <w:p w14:paraId="7CEC8EFF" w14:textId="1A36D65C"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1C746A" w:rsidRPr="006858E9">
      <w:rPr>
        <w:sz w:val="16"/>
        <w:szCs w:val="16"/>
      </w:rPr>
      <w:t>Table of Contents</w:t>
    </w:r>
    <w:r w:rsidR="001C746A" w:rsidRPr="006858E9">
      <w:rPr>
        <w:sz w:val="16"/>
        <w:szCs w:val="16"/>
      </w:rPr>
      <w:tab/>
    </w:r>
    <w:r w:rsidR="001C746A" w:rsidRPr="006858E9">
      <w:rPr>
        <w:sz w:val="16"/>
        <w:szCs w:val="16"/>
      </w:rPr>
      <w:fldChar w:fldCharType="begin"/>
    </w:r>
    <w:r w:rsidR="001C746A" w:rsidRPr="006858E9">
      <w:rPr>
        <w:sz w:val="16"/>
        <w:szCs w:val="16"/>
      </w:rPr>
      <w:instrText xml:space="preserve"> PAGE </w:instrText>
    </w:r>
    <w:r w:rsidR="001C746A" w:rsidRPr="006858E9">
      <w:rPr>
        <w:sz w:val="16"/>
        <w:szCs w:val="16"/>
      </w:rPr>
      <w:fldChar w:fldCharType="separate"/>
    </w:r>
    <w:r w:rsidR="008A7B57">
      <w:rPr>
        <w:noProof/>
        <w:sz w:val="16"/>
        <w:szCs w:val="16"/>
      </w:rPr>
      <w:t>V</w:t>
    </w:r>
    <w:r w:rsidR="001C746A" w:rsidRPr="006858E9">
      <w:rPr>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EF71D" w14:textId="134B59D0" w:rsidR="001C746A" w:rsidRPr="006858E9" w:rsidRDefault="00283048" w:rsidP="00684A92">
    <w:pPr>
      <w:pBdr>
        <w:top w:val="single" w:sz="4" w:space="1" w:color="auto"/>
      </w:pBdr>
      <w:tabs>
        <w:tab w:val="left" w:pos="1365"/>
        <w:tab w:val="right" w:pos="9214"/>
      </w:tabs>
      <w:rPr>
        <w:sz w:val="16"/>
        <w:szCs w:val="16"/>
      </w:rPr>
    </w:pPr>
    <w:r>
      <w:rPr>
        <w:noProof/>
        <w:sz w:val="16"/>
        <w:szCs w:val="16"/>
      </w:rPr>
      <mc:AlternateContent>
        <mc:Choice Requires="wps">
          <w:drawing>
            <wp:anchor distT="0" distB="0" distL="0" distR="0" simplePos="0" relativeHeight="251686912" behindDoc="0" locked="0" layoutInCell="1" allowOverlap="1" wp14:anchorId="4CC13DA1" wp14:editId="61E68198">
              <wp:simplePos x="635" y="635"/>
              <wp:positionH relativeFrom="page">
                <wp:align>center</wp:align>
              </wp:positionH>
              <wp:positionV relativeFrom="page">
                <wp:align>bottom</wp:align>
              </wp:positionV>
              <wp:extent cx="551815" cy="452755"/>
              <wp:effectExtent l="0" t="0" r="635" b="0"/>
              <wp:wrapNone/>
              <wp:docPr id="272971175" name="Text Box 1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490129C0" w14:textId="4CAB8018"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CC13DA1" id="_x0000_t202" coordsize="21600,21600" o:spt="202" path="m,l,21600r21600,l21600,xe">
              <v:stroke joinstyle="miter"/>
              <v:path gradientshapeok="t" o:connecttype="rect"/>
            </v:shapetype>
            <v:shape id="Text Box 12" o:spid="_x0000_s1049" type="#_x0000_t202" alt="OFFICIAL" style="position:absolute;margin-left:0;margin-top:0;width:43.45pt;height:35.65pt;z-index:25168691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F7pDg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U1vZ2630FzwqEcjPv2lq87LL1hPjwzhwvGOVC0&#10;4QkPqaCvKZwtSlpwP/7mj/nIO0Yp6VEwNTWoaErUN4P7iNqaDDcZu2QUt3mZY9wc9D2gDAt8EZYn&#10;E70uqMmUDvQrynkVC2GIGY7larqbzPswKhefAxerVUpCGVkWNmZreYSOdEUuX4ZX5uyZ8ICbeoRJ&#10;Tax6w/uYG296uzoEZD8tJVI7EnlmHCWY1np+LlHjv/6nrOujXv4E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W2he6Q4CAAAc&#10;BAAADgAAAAAAAAAAAAAAAAAuAgAAZHJzL2Uyb0RvYy54bWxQSwECLQAUAAYACAAAACEA763esdsA&#10;AAADAQAADwAAAAAAAAAAAAAAAABoBAAAZHJzL2Rvd25yZXYueG1sUEsFBgAAAAAEAAQA8wAAAHAF&#10;AAAAAA==&#10;" filled="f" stroked="f">
              <v:textbox style="mso-fit-shape-to-text:t" inset="0,0,0,15pt">
                <w:txbxContent>
                  <w:p w14:paraId="490129C0" w14:textId="4CAB8018"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1C746A" w:rsidRPr="006858E9">
      <w:rPr>
        <w:sz w:val="16"/>
        <w:szCs w:val="16"/>
      </w:rPr>
      <w:t>Abbreviations</w:t>
    </w:r>
    <w:r w:rsidR="001C746A" w:rsidRPr="006858E9">
      <w:rPr>
        <w:sz w:val="16"/>
        <w:szCs w:val="16"/>
      </w:rPr>
      <w:tab/>
    </w:r>
    <w:r w:rsidR="001C746A" w:rsidRPr="006858E9">
      <w:rPr>
        <w:sz w:val="16"/>
        <w:szCs w:val="16"/>
      </w:rPr>
      <w:tab/>
    </w:r>
    <w:r w:rsidR="001C746A" w:rsidRPr="006858E9">
      <w:rPr>
        <w:sz w:val="16"/>
        <w:szCs w:val="16"/>
      </w:rPr>
      <w:fldChar w:fldCharType="begin"/>
    </w:r>
    <w:r w:rsidR="001C746A" w:rsidRPr="006858E9">
      <w:rPr>
        <w:sz w:val="16"/>
        <w:szCs w:val="16"/>
      </w:rPr>
      <w:instrText xml:space="preserve"> PAGE </w:instrText>
    </w:r>
    <w:r w:rsidR="001C746A" w:rsidRPr="006858E9">
      <w:rPr>
        <w:sz w:val="16"/>
        <w:szCs w:val="16"/>
      </w:rPr>
      <w:fldChar w:fldCharType="separate"/>
    </w:r>
    <w:r w:rsidR="008A7B57">
      <w:rPr>
        <w:noProof/>
        <w:sz w:val="16"/>
        <w:szCs w:val="16"/>
      </w:rPr>
      <w:t>VII</w:t>
    </w:r>
    <w:r w:rsidR="001C746A" w:rsidRPr="006858E9">
      <w:rPr>
        <w:sz w:val="16"/>
        <w:szCs w:val="16"/>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5C64B" w14:textId="0CCE03BA" w:rsidR="001C746A" w:rsidRPr="006858E9" w:rsidRDefault="00283048" w:rsidP="00684A92">
    <w:pPr>
      <w:pBdr>
        <w:top w:val="single" w:sz="4" w:space="0" w:color="auto"/>
      </w:pBdr>
      <w:tabs>
        <w:tab w:val="left" w:pos="1134"/>
        <w:tab w:val="right" w:pos="9072"/>
      </w:tabs>
      <w:rPr>
        <w:sz w:val="16"/>
        <w:szCs w:val="16"/>
      </w:rPr>
    </w:pPr>
    <w:r>
      <w:rPr>
        <w:noProof/>
        <w:sz w:val="16"/>
        <w:szCs w:val="16"/>
      </w:rPr>
      <mc:AlternateContent>
        <mc:Choice Requires="wps">
          <w:drawing>
            <wp:anchor distT="0" distB="0" distL="0" distR="0" simplePos="0" relativeHeight="251687936" behindDoc="0" locked="0" layoutInCell="1" allowOverlap="1" wp14:anchorId="5671A540" wp14:editId="73F52D5D">
              <wp:simplePos x="635" y="635"/>
              <wp:positionH relativeFrom="page">
                <wp:align>center</wp:align>
              </wp:positionH>
              <wp:positionV relativeFrom="page">
                <wp:align>bottom</wp:align>
              </wp:positionV>
              <wp:extent cx="551815" cy="452755"/>
              <wp:effectExtent l="0" t="0" r="635" b="0"/>
              <wp:wrapNone/>
              <wp:docPr id="1364049630" name="Text Box 1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380EE0DC" w14:textId="2DD51EE1"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671A540" id="_x0000_t202" coordsize="21600,21600" o:spt="202" path="m,l,21600r21600,l21600,xe">
              <v:stroke joinstyle="miter"/>
              <v:path gradientshapeok="t" o:connecttype="rect"/>
            </v:shapetype>
            <v:shape id="Text Box 13" o:spid="_x0000_s1050" type="#_x0000_t202" alt="OFFICIAL" style="position:absolute;margin-left:0;margin-top:0;width:43.45pt;height:35.65pt;z-index:2516879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" filled="f" stroked="f">
              <v:textbox style="mso-fit-shape-to-text:t" inset="0,0,0,15pt">
                <w:txbxContent>
                  <w:p w14:paraId="380EE0DC" w14:textId="2DD51EE1"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1C746A" w:rsidRPr="006858E9">
      <w:rPr>
        <w:sz w:val="16"/>
        <w:szCs w:val="16"/>
      </w:rPr>
      <w:t xml:space="preserve">Chapter </w:t>
    </w:r>
    <w:r w:rsidR="001C746A">
      <w:rPr>
        <w:sz w:val="16"/>
        <w:szCs w:val="16"/>
      </w:rPr>
      <w:t>1</w:t>
    </w:r>
    <w:r w:rsidR="001C746A" w:rsidRPr="006858E9">
      <w:rPr>
        <w:sz w:val="16"/>
        <w:szCs w:val="16"/>
      </w:rPr>
      <w:tab/>
      <w:t xml:space="preserve">Risk </w:t>
    </w:r>
    <w:r w:rsidR="001C746A">
      <w:rPr>
        <w:sz w:val="16"/>
        <w:szCs w:val="16"/>
      </w:rPr>
      <w:t>assessment context</w:t>
    </w:r>
    <w:r w:rsidR="001C746A" w:rsidRPr="006858E9">
      <w:rPr>
        <w:sz w:val="16"/>
        <w:szCs w:val="16"/>
      </w:rPr>
      <w:tab/>
    </w:r>
    <w:r w:rsidR="001C746A" w:rsidRPr="006858E9">
      <w:rPr>
        <w:sz w:val="16"/>
        <w:szCs w:val="16"/>
      </w:rPr>
      <w:fldChar w:fldCharType="begin"/>
    </w:r>
    <w:r w:rsidR="001C746A" w:rsidRPr="006858E9">
      <w:rPr>
        <w:sz w:val="16"/>
        <w:szCs w:val="16"/>
      </w:rPr>
      <w:instrText xml:space="preserve"> PAGE </w:instrText>
    </w:r>
    <w:r w:rsidR="001C746A" w:rsidRPr="006858E9">
      <w:rPr>
        <w:sz w:val="16"/>
        <w:szCs w:val="16"/>
      </w:rPr>
      <w:fldChar w:fldCharType="separate"/>
    </w:r>
    <w:r w:rsidR="008A7B57">
      <w:rPr>
        <w:noProof/>
        <w:sz w:val="16"/>
        <w:szCs w:val="16"/>
      </w:rPr>
      <w:t>26</w:t>
    </w:r>
    <w:r w:rsidR="001C746A" w:rsidRPr="006858E9">
      <w:rPr>
        <w:sz w:val="16"/>
        <w:szCs w:val="16"/>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FCC15" w14:textId="117742F5" w:rsidR="008A7B57" w:rsidRPr="006858E9" w:rsidRDefault="00283048" w:rsidP="00684A92">
    <w:pPr>
      <w:pBdr>
        <w:top w:val="single" w:sz="4" w:space="0" w:color="auto"/>
      </w:pBdr>
      <w:tabs>
        <w:tab w:val="left" w:pos="1134"/>
        <w:tab w:val="right" w:pos="9072"/>
      </w:tabs>
      <w:rPr>
        <w:sz w:val="16"/>
        <w:szCs w:val="16"/>
      </w:rPr>
    </w:pPr>
    <w:r>
      <w:rPr>
        <w:noProof/>
        <w:sz w:val="16"/>
        <w:szCs w:val="16"/>
      </w:rPr>
      <mc:AlternateContent>
        <mc:Choice Requires="wps">
          <w:drawing>
            <wp:anchor distT="0" distB="0" distL="0" distR="0" simplePos="0" relativeHeight="251688960" behindDoc="0" locked="0" layoutInCell="1" allowOverlap="1" wp14:anchorId="27506ADA" wp14:editId="6611CFCE">
              <wp:simplePos x="635" y="635"/>
              <wp:positionH relativeFrom="page">
                <wp:align>center</wp:align>
              </wp:positionH>
              <wp:positionV relativeFrom="page">
                <wp:align>bottom</wp:align>
              </wp:positionV>
              <wp:extent cx="551815" cy="452755"/>
              <wp:effectExtent l="0" t="0" r="635" b="0"/>
              <wp:wrapNone/>
              <wp:docPr id="2017991250" name="Text Box 1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16F6EB3E" w14:textId="19AB567C"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7506ADA" id="_x0000_t202" coordsize="21600,21600" o:spt="202" path="m,l,21600r21600,l21600,xe">
              <v:stroke joinstyle="miter"/>
              <v:path gradientshapeok="t" o:connecttype="rect"/>
            </v:shapetype>
            <v:shape id="Text Box 14" o:spid="_x0000_s1051" type="#_x0000_t202" alt="OFFICIAL" style="position:absolute;margin-left:0;margin-top:0;width:43.45pt;height:35.65pt;z-index:2516889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fYcDgIAAB0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XY/aX9HTQnnMrBuHBv+brD2hvmwzNzuGEcBFUb&#10;nvCQCvqawtmipAX342/+mI/EY5SSHhVTU4OSpkR9M7iQKK7JcJOxS0Zxm5c5xs1B3wPqsMAnYXky&#10;0euCmkzpQL+inlexEIaY4ViuprvJvA+jdPE9cLFapSTUkWVhY7aWR+jIVyTzZXhlzp4ZD7iqR5jk&#10;xKo3xI+58aa3q0NA+tNWIrcjkWfKUYNpr+f3EkX+63/Kur7q5U8A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23H2HA4CAAAd&#10;BAAADgAAAAAAAAAAAAAAAAAuAgAAZHJzL2Uyb0RvYy54bWxQSwECLQAUAAYACAAAACEA763esdsA&#10;AAADAQAADwAAAAAAAAAAAAAAAABoBAAAZHJzL2Rvd25yZXYueG1sUEsFBgAAAAAEAAQA8wAAAHAF&#10;AAAAAA==&#10;" filled="f" stroked="f">
              <v:textbox style="mso-fit-shape-to-text:t" inset="0,0,0,15pt">
                <w:txbxContent>
                  <w:p w14:paraId="16F6EB3E" w14:textId="19AB567C"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8A7B57" w:rsidRPr="006858E9">
      <w:rPr>
        <w:sz w:val="16"/>
        <w:szCs w:val="16"/>
      </w:rPr>
      <w:t xml:space="preserve">Chapter </w:t>
    </w:r>
    <w:r w:rsidR="008A7B57">
      <w:rPr>
        <w:sz w:val="16"/>
        <w:szCs w:val="16"/>
      </w:rPr>
      <w:t>2</w:t>
    </w:r>
    <w:r w:rsidR="008A7B57" w:rsidRPr="006858E9">
      <w:rPr>
        <w:sz w:val="16"/>
        <w:szCs w:val="16"/>
      </w:rPr>
      <w:tab/>
      <w:t xml:space="preserve">Risk </w:t>
    </w:r>
    <w:r w:rsidR="008A7B57">
      <w:rPr>
        <w:sz w:val="16"/>
        <w:szCs w:val="16"/>
      </w:rPr>
      <w:t>assessment</w:t>
    </w:r>
    <w:r w:rsidR="008A7B57" w:rsidRPr="006858E9">
      <w:rPr>
        <w:sz w:val="16"/>
        <w:szCs w:val="16"/>
      </w:rPr>
      <w:tab/>
    </w:r>
    <w:r w:rsidR="008A7B57" w:rsidRPr="006858E9">
      <w:rPr>
        <w:sz w:val="16"/>
        <w:szCs w:val="16"/>
      </w:rPr>
      <w:fldChar w:fldCharType="begin"/>
    </w:r>
    <w:r w:rsidR="008A7B57" w:rsidRPr="006858E9">
      <w:rPr>
        <w:sz w:val="16"/>
        <w:szCs w:val="16"/>
      </w:rPr>
      <w:instrText xml:space="preserve"> PAGE </w:instrText>
    </w:r>
    <w:r w:rsidR="008A7B57" w:rsidRPr="006858E9">
      <w:rPr>
        <w:sz w:val="16"/>
        <w:szCs w:val="16"/>
      </w:rPr>
      <w:fldChar w:fldCharType="separate"/>
    </w:r>
    <w:r w:rsidR="008A7B57">
      <w:rPr>
        <w:noProof/>
        <w:sz w:val="16"/>
        <w:szCs w:val="16"/>
      </w:rPr>
      <w:t>42</w:t>
    </w:r>
    <w:r w:rsidR="008A7B57" w:rsidRPr="006858E9">
      <w:rPr>
        <w:sz w:val="16"/>
        <w:szCs w:val="16"/>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5C803D" w14:textId="36B62904" w:rsidR="001C746A" w:rsidRPr="006858E9" w:rsidRDefault="00283048" w:rsidP="00684A92">
    <w:pPr>
      <w:pBdr>
        <w:top w:val="single" w:sz="4" w:space="0" w:color="auto"/>
      </w:pBdr>
      <w:tabs>
        <w:tab w:val="left" w:pos="1134"/>
        <w:tab w:val="right" w:pos="9072"/>
      </w:tabs>
      <w:rPr>
        <w:sz w:val="16"/>
        <w:szCs w:val="16"/>
      </w:rPr>
    </w:pPr>
    <w:r>
      <w:rPr>
        <w:noProof/>
        <w:sz w:val="16"/>
        <w:szCs w:val="16"/>
      </w:rPr>
      <mc:AlternateContent>
        <mc:Choice Requires="wps">
          <w:drawing>
            <wp:anchor distT="0" distB="0" distL="0" distR="0" simplePos="0" relativeHeight="251689984" behindDoc="0" locked="0" layoutInCell="1" allowOverlap="1" wp14:anchorId="05504052" wp14:editId="22CF1D8F">
              <wp:simplePos x="635" y="635"/>
              <wp:positionH relativeFrom="page">
                <wp:align>center</wp:align>
              </wp:positionH>
              <wp:positionV relativeFrom="page">
                <wp:align>bottom</wp:align>
              </wp:positionV>
              <wp:extent cx="551815" cy="452755"/>
              <wp:effectExtent l="0" t="0" r="635" b="0"/>
              <wp:wrapNone/>
              <wp:docPr id="1303173657" name="Text Box 1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60264C41" w14:textId="38483AB9"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5504052" id="_x0000_t202" coordsize="21600,21600" o:spt="202" path="m,l,21600r21600,l21600,xe">
              <v:stroke joinstyle="miter"/>
              <v:path gradientshapeok="t" o:connecttype="rect"/>
            </v:shapetype>
            <v:shape id="Text Box 15" o:spid="_x0000_s1052" type="#_x0000_t202" alt="OFFICIAL" style="position:absolute;margin-left:0;margin-top:0;width:43.45pt;height:35.65pt;z-index:25168998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CFaDgIAAB0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XY/XxqfwfNCadyMC7cW77usPaG+fDMHG4YB0HV&#10;hic8pIK+pnC2KGnB/fibP+Yj8RilpEfF1NSgpClR3wwuJIprMtxk7JJR3OZljnFz0PeAOizwSVie&#10;TPS6oCZTOtCvqOdVLIQhZjiWq+luMu/DKF18D1ysVikJdWRZ2Jit5RE68hXJfBlembNnxgOu6hEm&#10;ObHqDfFjbrzp7eoQkP60lcjtSOSZctRg2uv5vUSR//qfsq6vevkT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bLAhWg4CAAAd&#10;BAAADgAAAAAAAAAAAAAAAAAuAgAAZHJzL2Uyb0RvYy54bWxQSwECLQAUAAYACAAAACEA763esdsA&#10;AAADAQAADwAAAAAAAAAAAAAAAABoBAAAZHJzL2Rvd25yZXYueG1sUEsFBgAAAAAEAAQA8wAAAHAF&#10;AAAAAA==&#10;" filled="f" stroked="f">
              <v:textbox style="mso-fit-shape-to-text:t" inset="0,0,0,15pt">
                <w:txbxContent>
                  <w:p w14:paraId="60264C41" w14:textId="38483AB9"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1C746A" w:rsidRPr="006858E9">
      <w:rPr>
        <w:sz w:val="16"/>
        <w:szCs w:val="16"/>
      </w:rPr>
      <w:t xml:space="preserve">Chapter </w:t>
    </w:r>
    <w:r w:rsidR="001C746A">
      <w:rPr>
        <w:sz w:val="16"/>
        <w:szCs w:val="16"/>
      </w:rPr>
      <w:t>3</w:t>
    </w:r>
    <w:r w:rsidR="001C746A" w:rsidRPr="006858E9">
      <w:rPr>
        <w:sz w:val="16"/>
        <w:szCs w:val="16"/>
      </w:rPr>
      <w:tab/>
      <w:t xml:space="preserve">Risk </w:t>
    </w:r>
    <w:r w:rsidR="001C746A">
      <w:rPr>
        <w:sz w:val="16"/>
        <w:szCs w:val="16"/>
      </w:rPr>
      <w:t>management plan</w:t>
    </w:r>
    <w:r w:rsidR="001C746A" w:rsidRPr="006858E9">
      <w:rPr>
        <w:sz w:val="16"/>
        <w:szCs w:val="16"/>
      </w:rPr>
      <w:tab/>
    </w:r>
    <w:r w:rsidR="001C746A" w:rsidRPr="006858E9">
      <w:rPr>
        <w:sz w:val="16"/>
        <w:szCs w:val="16"/>
      </w:rPr>
      <w:fldChar w:fldCharType="begin"/>
    </w:r>
    <w:r w:rsidR="001C746A" w:rsidRPr="006858E9">
      <w:rPr>
        <w:sz w:val="16"/>
        <w:szCs w:val="16"/>
      </w:rPr>
      <w:instrText xml:space="preserve"> PAGE </w:instrText>
    </w:r>
    <w:r w:rsidR="001C746A" w:rsidRPr="006858E9">
      <w:rPr>
        <w:sz w:val="16"/>
        <w:szCs w:val="16"/>
      </w:rPr>
      <w:fldChar w:fldCharType="separate"/>
    </w:r>
    <w:r w:rsidR="008A7B57">
      <w:rPr>
        <w:noProof/>
        <w:sz w:val="16"/>
        <w:szCs w:val="16"/>
      </w:rPr>
      <w:t>47</w:t>
    </w:r>
    <w:r w:rsidR="001C746A" w:rsidRPr="006858E9">
      <w:rPr>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5BBD37" w14:textId="77777777" w:rsidR="004A5AE8" w:rsidRDefault="004A5AE8">
      <w:r>
        <w:separator/>
      </w:r>
    </w:p>
    <w:p w14:paraId="6B76C816" w14:textId="77777777" w:rsidR="004A5AE8" w:rsidRDefault="004A5AE8"/>
  </w:footnote>
  <w:footnote w:type="continuationSeparator" w:id="0">
    <w:p w14:paraId="21C91B3A" w14:textId="77777777" w:rsidR="004A5AE8" w:rsidRDefault="004A5AE8">
      <w:r>
        <w:continuationSeparator/>
      </w:r>
    </w:p>
    <w:p w14:paraId="3B26533E" w14:textId="77777777" w:rsidR="004A5AE8" w:rsidRDefault="004A5AE8"/>
  </w:footnote>
  <w:footnote w:id="1">
    <w:p w14:paraId="2802A1E7" w14:textId="77777777" w:rsidR="00346AE0" w:rsidRPr="00B0135D" w:rsidRDefault="00346AE0" w:rsidP="00346AE0">
      <w:pPr>
        <w:pStyle w:val="FootnoteText"/>
        <w:spacing w:before="60"/>
      </w:pPr>
      <w:r w:rsidRPr="00B0135D">
        <w:rPr>
          <w:vertAlign w:val="superscript"/>
        </w:rPr>
        <w:footnoteRef/>
      </w:r>
      <w:r w:rsidRPr="00B0135D">
        <w:t xml:space="preserve"> Confidential Commercial Information: Some details about </w:t>
      </w:r>
      <w:r>
        <w:t xml:space="preserve">the modification </w:t>
      </w:r>
      <w:r w:rsidRPr="00B0135D">
        <w:t xml:space="preserve">in GM </w:t>
      </w:r>
      <w:r w:rsidRPr="00017228">
        <w:rPr>
          <w:i/>
          <w:iCs/>
        </w:rPr>
        <w:t>E. coli</w:t>
      </w:r>
      <w:r>
        <w:t xml:space="preserve"> </w:t>
      </w:r>
      <w:r w:rsidRPr="00771AC3">
        <w:t xml:space="preserve">have been declared as </w:t>
      </w:r>
      <w:r w:rsidRPr="00B0135D">
        <w:t>Confidential Commercial Information under section 185 of the Act. This information will be made available to the prescribed experts and agencies that will be consulted on this application. CCI is not available to the public.</w:t>
      </w:r>
    </w:p>
  </w:footnote>
  <w:footnote w:id="2">
    <w:p w14:paraId="51A5B410" w14:textId="154537E3" w:rsidR="001C746A" w:rsidRDefault="001C746A" w:rsidP="00E1104A">
      <w:pPr>
        <w:pStyle w:val="FootnoteText"/>
      </w:pPr>
      <w:r>
        <w:rPr>
          <w:rStyle w:val="FootnoteReference"/>
          <w:color w:val="000000"/>
        </w:rPr>
        <w:footnoteRef/>
      </w:r>
      <w:r>
        <w:rPr>
          <w:color w:val="000000"/>
        </w:rPr>
        <w:t xml:space="preserve"> As none of the proposed dealings are considered to pose a significant risk to people or the environment, Section 52(2)(d)(ii) of the Act mandates a minimum period of 30 days for consultation on the RARMP.</w:t>
      </w:r>
    </w:p>
  </w:footnote>
  <w:footnote w:id="3">
    <w:p w14:paraId="14CC380E" w14:textId="6B0BAE4F" w:rsidR="00421068" w:rsidRPr="00B0135D" w:rsidRDefault="00421068" w:rsidP="00421068">
      <w:pPr>
        <w:pStyle w:val="FootnoteText"/>
        <w:spacing w:before="60"/>
      </w:pPr>
      <w:r w:rsidRPr="00B0135D">
        <w:rPr>
          <w:vertAlign w:val="superscript"/>
        </w:rPr>
        <w:footnoteRef/>
      </w:r>
      <w:r w:rsidRPr="00B0135D">
        <w:t xml:space="preserve"> Confidential Commercial Information: Some details about </w:t>
      </w:r>
      <w:r>
        <w:t xml:space="preserve">the samples collected </w:t>
      </w:r>
      <w:r w:rsidRPr="00771AC3">
        <w:t xml:space="preserve">have been declared as </w:t>
      </w:r>
      <w:r w:rsidRPr="00B0135D">
        <w:t>Confidential Commercial Information under section 185 of the Act. This information will be made available to the prescribed experts and agencies that will be consulted on this application. CCI is not available to the public.</w:t>
      </w:r>
    </w:p>
  </w:footnote>
  <w:footnote w:id="4">
    <w:p w14:paraId="19D1411E" w14:textId="77777777" w:rsidR="00053CAF" w:rsidRPr="00B0135D" w:rsidRDefault="00053CAF" w:rsidP="00053CAF">
      <w:pPr>
        <w:pStyle w:val="FootnoteText"/>
        <w:spacing w:before="60"/>
      </w:pPr>
      <w:r w:rsidRPr="00B0135D">
        <w:rPr>
          <w:vertAlign w:val="superscript"/>
        </w:rPr>
        <w:footnoteRef/>
      </w:r>
      <w:r w:rsidRPr="00B0135D">
        <w:t xml:space="preserve"> Confidential Commercial Information: Some details about </w:t>
      </w:r>
      <w:r>
        <w:t xml:space="preserve">the modification </w:t>
      </w:r>
      <w:r w:rsidRPr="00B0135D">
        <w:t xml:space="preserve">in GM </w:t>
      </w:r>
      <w:r w:rsidRPr="00017228">
        <w:rPr>
          <w:i/>
          <w:iCs/>
        </w:rPr>
        <w:t>E. coli</w:t>
      </w:r>
      <w:r>
        <w:t xml:space="preserve"> </w:t>
      </w:r>
      <w:r w:rsidRPr="00771AC3">
        <w:t xml:space="preserve">have been declared as </w:t>
      </w:r>
      <w:r w:rsidRPr="00B0135D">
        <w:t>Confidential Commercial Information under section 185 of the Act. This information will be made available to the prescribed experts and agencies that will be consulted on this application. CCI is not available to the publi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873561" w14:textId="274D2B88" w:rsidR="007B6FDA" w:rsidRDefault="00283048">
    <w:pPr>
      <w:pStyle w:val="Header"/>
    </w:pPr>
    <w:r>
      <w:rPr>
        <w:noProof/>
      </w:rPr>
      <mc:AlternateContent>
        <mc:Choice Requires="wps">
          <w:drawing>
            <wp:anchor distT="0" distB="0" distL="0" distR="0" simplePos="0" relativeHeight="251676672" behindDoc="0" locked="0" layoutInCell="1" allowOverlap="1" wp14:anchorId="568BBB99" wp14:editId="0F2EE1E8">
              <wp:simplePos x="635" y="635"/>
              <wp:positionH relativeFrom="page">
                <wp:align>center</wp:align>
              </wp:positionH>
              <wp:positionV relativeFrom="page">
                <wp:align>top</wp:align>
              </wp:positionV>
              <wp:extent cx="551815" cy="452755"/>
              <wp:effectExtent l="0" t="0" r="635" b="4445"/>
              <wp:wrapNone/>
              <wp:docPr id="2119035231"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6B453E0E" w14:textId="5A6A93E6"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68BBB99" id="_x0000_t202" coordsize="21600,21600" o:spt="202" path="m,l,21600r21600,l21600,xe">
              <v:stroke joinstyle="miter"/>
              <v:path gradientshapeok="t" o:connecttype="rect"/>
            </v:shapetype>
            <v:shape id="Text Box 2" o:spid="_x0000_s1040" type="#_x0000_t202" alt="OFFICIAL" style="position:absolute;margin-left:0;margin-top:0;width:43.45pt;height:35.65pt;z-index:25167667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" filled="f" stroked="f">
              <v:textbox style="mso-fit-shape-to-text:t" inset="0,15pt,0,0">
                <w:txbxContent>
                  <w:p w14:paraId="6B453E0E" w14:textId="5A6A93E6"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C414F1" w14:textId="6C265D5B" w:rsidR="00283048" w:rsidRDefault="00283048">
    <w:pPr>
      <w:pStyle w:val="Header"/>
    </w:pPr>
    <w:r>
      <w:rPr>
        <w:noProof/>
      </w:rPr>
      <mc:AlternateContent>
        <mc:Choice Requires="wps">
          <w:drawing>
            <wp:anchor distT="0" distB="0" distL="0" distR="0" simplePos="0" relativeHeight="251677696" behindDoc="0" locked="0" layoutInCell="1" allowOverlap="1" wp14:anchorId="16D85D21" wp14:editId="67218727">
              <wp:simplePos x="635" y="635"/>
              <wp:positionH relativeFrom="page">
                <wp:align>center</wp:align>
              </wp:positionH>
              <wp:positionV relativeFrom="page">
                <wp:align>top</wp:align>
              </wp:positionV>
              <wp:extent cx="551815" cy="452755"/>
              <wp:effectExtent l="0" t="0" r="635" b="4445"/>
              <wp:wrapNone/>
              <wp:docPr id="1879126676"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1F1F5670" w14:textId="1043D1D8"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6D85D21" id="_x0000_t202" coordsize="21600,21600" o:spt="202" path="m,l,21600r21600,l21600,xe">
              <v:stroke joinstyle="miter"/>
              <v:path gradientshapeok="t" o:connecttype="rect"/>
            </v:shapetype>
            <v:shape id="Text Box 3" o:spid="_x0000_s1041" type="#_x0000_t202" alt="OFFICIAL" style="position:absolute;margin-left:0;margin-top:0;width:43.45pt;height:35.65pt;z-index:25167769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" filled="f" stroked="f">
              <v:textbox style="mso-fit-shape-to-text:t" inset="0,15pt,0,0">
                <w:txbxContent>
                  <w:p w14:paraId="1F1F5670" w14:textId="1043D1D8"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D0B06A" w14:textId="366016ED" w:rsidR="00283048" w:rsidRDefault="00283048">
    <w:pPr>
      <w:pStyle w:val="Header"/>
    </w:pPr>
    <w:r>
      <w:rPr>
        <w:noProof/>
      </w:rPr>
      <mc:AlternateContent>
        <mc:Choice Requires="wps">
          <w:drawing>
            <wp:anchor distT="0" distB="0" distL="0" distR="0" simplePos="0" relativeHeight="251675648" behindDoc="0" locked="0" layoutInCell="1" allowOverlap="1" wp14:anchorId="1F5C5CC3" wp14:editId="368F8218">
              <wp:simplePos x="635" y="635"/>
              <wp:positionH relativeFrom="page">
                <wp:align>center</wp:align>
              </wp:positionH>
              <wp:positionV relativeFrom="page">
                <wp:align>top</wp:align>
              </wp:positionV>
              <wp:extent cx="551815" cy="452755"/>
              <wp:effectExtent l="0" t="0" r="635" b="4445"/>
              <wp:wrapNone/>
              <wp:docPr id="1645031480"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2A4F791C" w14:textId="45E5F985"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F5C5CC3" id="_x0000_t202" coordsize="21600,21600" o:spt="202" path="m,l,21600r21600,l21600,xe">
              <v:stroke joinstyle="miter"/>
              <v:path gradientshapeok="t" o:connecttype="rect"/>
            </v:shapetype>
            <v:shape id="Text Box 1" o:spid="_x0000_s1044" type="#_x0000_t202" alt="OFFICIAL" style="position:absolute;margin-left:0;margin-top:0;width:43.45pt;height:35.65pt;z-index:25167564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" filled="f" stroked="f">
              <v:textbox style="mso-fit-shape-to-text:t" inset="0,15pt,0,0">
                <w:txbxContent>
                  <w:p w14:paraId="2A4F791C" w14:textId="45E5F985"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50E61" w14:textId="2EFBF0F4" w:rsidR="001C746A" w:rsidRPr="003B2E3B" w:rsidRDefault="00283048" w:rsidP="00DB3074">
    <w:pPr>
      <w:pBdr>
        <w:bottom w:val="single" w:sz="4" w:space="1" w:color="auto"/>
      </w:pBdr>
      <w:tabs>
        <w:tab w:val="right" w:pos="9072"/>
      </w:tabs>
      <w:ind w:right="-2"/>
    </w:pPr>
    <w:r>
      <w:rPr>
        <w:noProof/>
        <w:sz w:val="16"/>
        <w:szCs w:val="16"/>
      </w:rPr>
      <mc:AlternateContent>
        <mc:Choice Requires="wps">
          <w:drawing>
            <wp:anchor distT="0" distB="0" distL="0" distR="0" simplePos="0" relativeHeight="251678720" behindDoc="0" locked="0" layoutInCell="1" allowOverlap="1" wp14:anchorId="1257916B" wp14:editId="240C16D9">
              <wp:simplePos x="901700" y="457200"/>
              <wp:positionH relativeFrom="page">
                <wp:align>center</wp:align>
              </wp:positionH>
              <wp:positionV relativeFrom="page">
                <wp:align>top</wp:align>
              </wp:positionV>
              <wp:extent cx="551815" cy="452755"/>
              <wp:effectExtent l="0" t="0" r="635" b="4445"/>
              <wp:wrapNone/>
              <wp:docPr id="206753050"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2AE26F78" w14:textId="4BDB1E8B"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257916B" id="_x0000_t202" coordsize="21600,21600" o:spt="202" path="m,l,21600r21600,l21600,xe">
              <v:stroke joinstyle="miter"/>
              <v:path gradientshapeok="t" o:connecttype="rect"/>
            </v:shapetype>
            <v:shape id="Text Box 4" o:spid="_x0000_s1046" type="#_x0000_t202" alt="OFFICIAL" style="position:absolute;margin-left:0;margin-top:0;width:43.45pt;height:35.65pt;z-index:25167872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" filled="f" stroked="f">
              <v:textbox style="mso-fit-shape-to-text:t" inset="0,15pt,0,0">
                <w:txbxContent>
                  <w:p w14:paraId="2AE26F78" w14:textId="4BDB1E8B"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1C746A" w:rsidRPr="008C4920">
      <w:rPr>
        <w:sz w:val="16"/>
        <w:szCs w:val="16"/>
      </w:rPr>
      <w:t xml:space="preserve">DIR </w:t>
    </w:r>
    <w:r w:rsidR="00033515">
      <w:rPr>
        <w:sz w:val="16"/>
        <w:szCs w:val="16"/>
      </w:rPr>
      <w:t>2</w:t>
    </w:r>
    <w:r w:rsidR="0027053B">
      <w:rPr>
        <w:sz w:val="16"/>
        <w:szCs w:val="16"/>
      </w:rPr>
      <w:t>21</w:t>
    </w:r>
    <w:r w:rsidR="001C746A" w:rsidRPr="00192C82">
      <w:rPr>
        <w:color w:val="FF0000"/>
        <w:sz w:val="16"/>
        <w:szCs w:val="16"/>
      </w:rPr>
      <w:t xml:space="preserve"> </w:t>
    </w:r>
    <w:r w:rsidR="001C746A" w:rsidRPr="008C4920">
      <w:rPr>
        <w:sz w:val="16"/>
        <w:szCs w:val="16"/>
      </w:rPr>
      <w:t>– Risk Assessment and Risk Management Plan (</w:t>
    </w:r>
    <w:r w:rsidR="00BC122A">
      <w:rPr>
        <w:sz w:val="16"/>
        <w:szCs w:val="16"/>
      </w:rPr>
      <w:t>November</w:t>
    </w:r>
    <w:r w:rsidR="00BC122A" w:rsidRPr="00ED358D">
      <w:rPr>
        <w:sz w:val="16"/>
        <w:szCs w:val="16"/>
      </w:rPr>
      <w:t xml:space="preserve"> </w:t>
    </w:r>
    <w:r w:rsidR="001C746A" w:rsidRPr="00ED358D">
      <w:rPr>
        <w:sz w:val="16"/>
        <w:szCs w:val="16"/>
      </w:rPr>
      <w:t>202</w:t>
    </w:r>
    <w:r w:rsidR="00033515">
      <w:rPr>
        <w:sz w:val="16"/>
        <w:szCs w:val="16"/>
      </w:rPr>
      <w:t>5</w:t>
    </w:r>
    <w:r w:rsidR="001C746A" w:rsidRPr="008C4920">
      <w:rPr>
        <w:sz w:val="16"/>
        <w:szCs w:val="16"/>
      </w:rPr>
      <w:t>)</w:t>
    </w:r>
    <w:r w:rsidR="001C746A">
      <w:rPr>
        <w:sz w:val="16"/>
        <w:szCs w:val="16"/>
      </w:rPr>
      <w:tab/>
    </w:r>
    <w:r w:rsidR="001C746A" w:rsidRPr="003B2E3B">
      <w:rPr>
        <w:sz w:val="16"/>
        <w:szCs w:val="16"/>
      </w:rPr>
      <w:t>Office of the Gene Technology Regulator</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F7C9E" w14:textId="156F222C" w:rsidR="001C746A" w:rsidRDefault="00283048" w:rsidP="00263EE3">
    <w:pPr>
      <w:pStyle w:val="DLM-Sensitive"/>
    </w:pPr>
    <w:r>
      <w:rPr>
        <w:noProof/>
      </w:rPr>
      <mc:AlternateContent>
        <mc:Choice Requires="wps">
          <w:drawing>
            <wp:anchor distT="0" distB="0" distL="0" distR="0" simplePos="0" relativeHeight="251680768" behindDoc="0" locked="0" layoutInCell="1" allowOverlap="1" wp14:anchorId="637EB9B0" wp14:editId="52DC09E4">
              <wp:simplePos x="635" y="635"/>
              <wp:positionH relativeFrom="page">
                <wp:align>center</wp:align>
              </wp:positionH>
              <wp:positionV relativeFrom="page">
                <wp:align>top</wp:align>
              </wp:positionV>
              <wp:extent cx="551815" cy="452755"/>
              <wp:effectExtent l="0" t="0" r="635" b="4445"/>
              <wp:wrapNone/>
              <wp:docPr id="753230923" name="Text Box 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1BA93DA8" w14:textId="46AF03AA"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37EB9B0" id="_x0000_t202" coordsize="21600,21600" o:spt="202" path="m,l,21600r21600,l21600,xe">
              <v:stroke joinstyle="miter"/>
              <v:path gradientshapeok="t" o:connecttype="rect"/>
            </v:shapetype>
            <v:shape id="Text Box 6" o:spid="_x0000_s1053" type="#_x0000_t202" alt="OFFICIAL" style="position:absolute;left:0;text-align:left;margin-left:0;margin-top:0;width:43.45pt;height:35.65pt;z-index:25168076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" filled="f" stroked="f">
              <v:textbox style="mso-fit-shape-to-text:t" inset="0,15pt,0,0">
                <w:txbxContent>
                  <w:p w14:paraId="1BA93DA8" w14:textId="46AF03AA"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1C746A">
      <w:t>Sensitive</w:t>
    </w:r>
  </w:p>
  <w:p w14:paraId="5B9C94A9" w14:textId="77777777" w:rsidR="001C746A" w:rsidRDefault="001C746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E1E9F3" w14:textId="593A30B3" w:rsidR="001C746A" w:rsidRDefault="00283048" w:rsidP="00263EE3">
    <w:pPr>
      <w:pStyle w:val="DLM-Sensitive"/>
    </w:pPr>
    <w:r>
      <w:rPr>
        <w:noProof/>
      </w:rPr>
      <mc:AlternateContent>
        <mc:Choice Requires="wps">
          <w:drawing>
            <wp:anchor distT="0" distB="0" distL="0" distR="0" simplePos="0" relativeHeight="251679744" behindDoc="0" locked="0" layoutInCell="1" allowOverlap="1" wp14:anchorId="286B2C9A" wp14:editId="05958DBE">
              <wp:simplePos x="635" y="635"/>
              <wp:positionH relativeFrom="page">
                <wp:align>center</wp:align>
              </wp:positionH>
              <wp:positionV relativeFrom="page">
                <wp:align>top</wp:align>
              </wp:positionV>
              <wp:extent cx="551815" cy="452755"/>
              <wp:effectExtent l="0" t="0" r="635" b="4445"/>
              <wp:wrapNone/>
              <wp:docPr id="1388334271"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36660685" w14:textId="0314DD95"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86B2C9A" id="_x0000_t202" coordsize="21600,21600" o:spt="202" path="m,l,21600r21600,l21600,xe">
              <v:stroke joinstyle="miter"/>
              <v:path gradientshapeok="t" o:connecttype="rect"/>
            </v:shapetype>
            <v:shape id="Text Box 5" o:spid="_x0000_s1056" type="#_x0000_t202" alt="OFFICIAL" style="position:absolute;left:0;text-align:left;margin-left:0;margin-top:0;width:43.45pt;height:35.65pt;z-index:2516797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" filled="f" stroked="f">
              <v:textbox style="mso-fit-shape-to-text:t" inset="0,15pt,0,0">
                <w:txbxContent>
                  <w:p w14:paraId="36660685" w14:textId="0314DD95" w:rsidR="00283048" w:rsidRPr="00283048" w:rsidRDefault="00283048" w:rsidP="00283048">
                    <w:pPr>
                      <w:spacing w:after="0"/>
                      <w:rPr>
                        <w:rFonts w:eastAsia="Calibri" w:cs="Calibri"/>
                        <w:noProof/>
                        <w:color w:val="FF0000"/>
                        <w:sz w:val="24"/>
                      </w:rPr>
                    </w:pPr>
                    <w:r w:rsidRPr="00283048">
                      <w:rPr>
                        <w:rFonts w:eastAsia="Calibri" w:cs="Calibri"/>
                        <w:noProof/>
                        <w:color w:val="FF0000"/>
                        <w:sz w:val="24"/>
                      </w:rPr>
                      <w:t>OFFICIAL</w:t>
                    </w:r>
                  </w:p>
                </w:txbxContent>
              </v:textbox>
              <w10:wrap anchorx="page" anchory="page"/>
            </v:shape>
          </w:pict>
        </mc:Fallback>
      </mc:AlternateContent>
    </w:r>
    <w:r w:rsidR="001C746A">
      <w:t>Sensitive</w:t>
    </w:r>
  </w:p>
  <w:p w14:paraId="09D8E3F3" w14:textId="77777777" w:rsidR="001C746A" w:rsidRPr="00E44A76" w:rsidRDefault="001C746A" w:rsidP="00263EE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8"/>
    <w:multiLevelType w:val="singleLevel"/>
    <w:tmpl w:val="00000008"/>
    <w:name w:val="WW8Num7"/>
    <w:lvl w:ilvl="0">
      <w:start w:val="1"/>
      <w:numFmt w:val="decimal"/>
      <w:lvlText w:val="%1."/>
      <w:lvlJc w:val="left"/>
      <w:pPr>
        <w:tabs>
          <w:tab w:val="num" w:pos="2138"/>
        </w:tabs>
        <w:ind w:left="2138" w:hanging="360"/>
      </w:pPr>
      <w:rPr>
        <w:rFonts w:cs="Times New Roman"/>
      </w:rPr>
    </w:lvl>
  </w:abstractNum>
  <w:abstractNum w:abstractNumId="1" w15:restartNumberingAfterBreak="0">
    <w:nsid w:val="00000014"/>
    <w:multiLevelType w:val="singleLevel"/>
    <w:tmpl w:val="00000014"/>
    <w:name w:val="WW8Num20"/>
    <w:lvl w:ilvl="0">
      <w:start w:val="1"/>
      <w:numFmt w:val="bullet"/>
      <w:lvlText w:val=""/>
      <w:lvlJc w:val="left"/>
      <w:pPr>
        <w:tabs>
          <w:tab w:val="num" w:pos="567"/>
        </w:tabs>
        <w:ind w:left="567" w:hanging="283"/>
      </w:pPr>
      <w:rPr>
        <w:rFonts w:ascii="Symbol" w:hAnsi="Symbol"/>
      </w:rPr>
    </w:lvl>
  </w:abstractNum>
  <w:abstractNum w:abstractNumId="2" w15:restartNumberingAfterBreak="0">
    <w:nsid w:val="007115EC"/>
    <w:multiLevelType w:val="hybridMultilevel"/>
    <w:tmpl w:val="651A23C0"/>
    <w:lvl w:ilvl="0" w:tplc="D5B2904A">
      <w:numFmt w:val="bullet"/>
      <w:lvlText w:val="•"/>
      <w:lvlJc w:val="left"/>
      <w:pPr>
        <w:ind w:left="720" w:hanging="360"/>
      </w:pPr>
      <w:rPr>
        <w:rFonts w:ascii="Calibri" w:eastAsia="Times New Roman" w:hAnsi="Calibri" w:cs="Calibri" w:hint="default"/>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1B81E91"/>
    <w:multiLevelType w:val="hybridMultilevel"/>
    <w:tmpl w:val="DAB87ED6"/>
    <w:lvl w:ilvl="0" w:tplc="C0FC0972">
      <w:start w:val="1"/>
      <w:numFmt w:val="lowerLetter"/>
      <w:lvlText w:val="(%1)"/>
      <w:lvlJc w:val="left"/>
      <w:pPr>
        <w:tabs>
          <w:tab w:val="num" w:pos="1134"/>
        </w:tabs>
        <w:ind w:left="1134" w:hanging="567"/>
      </w:pPr>
      <w:rPr>
        <w:rFonts w:hint="default"/>
        <w:color w:val="auto"/>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35172B9"/>
    <w:multiLevelType w:val="hybridMultilevel"/>
    <w:tmpl w:val="09020180"/>
    <w:name w:val="WW8Num21"/>
    <w:lvl w:ilvl="0" w:tplc="F6A81732">
      <w:start w:val="1"/>
      <w:numFmt w:val="lowerLetter"/>
      <w:lvlText w:val="(%1)"/>
      <w:lvlJc w:val="left"/>
      <w:pPr>
        <w:tabs>
          <w:tab w:val="num" w:pos="737"/>
        </w:tabs>
        <w:ind w:left="737" w:hanging="380"/>
      </w:pPr>
      <w:rPr>
        <w:rFonts w:asciiTheme="minorHAnsi" w:hAnsiTheme="minorHAnsi" w:cs="Times New Roman" w:hint="default"/>
        <w:b w:val="0"/>
        <w:bCs w:val="0"/>
        <w:i w:val="0"/>
        <w:iCs w:val="0"/>
        <w:sz w:val="22"/>
        <w:szCs w:val="22"/>
      </w:rPr>
    </w:lvl>
    <w:lvl w:ilvl="1" w:tplc="59B61826">
      <w:start w:val="1"/>
      <w:numFmt w:val="lowerLetter"/>
      <w:lvlText w:val="%2."/>
      <w:lvlJc w:val="left"/>
      <w:pPr>
        <w:tabs>
          <w:tab w:val="num" w:pos="1440"/>
        </w:tabs>
        <w:ind w:left="1440" w:hanging="360"/>
      </w:pPr>
    </w:lvl>
    <w:lvl w:ilvl="2" w:tplc="B198B5FA">
      <w:start w:val="1"/>
      <w:numFmt w:val="lowerRoman"/>
      <w:lvlText w:val="%3."/>
      <w:lvlJc w:val="right"/>
      <w:pPr>
        <w:tabs>
          <w:tab w:val="num" w:pos="2160"/>
        </w:tabs>
        <w:ind w:left="2160" w:hanging="180"/>
      </w:pPr>
    </w:lvl>
    <w:lvl w:ilvl="3" w:tplc="ED768664">
      <w:start w:val="1"/>
      <w:numFmt w:val="decimal"/>
      <w:lvlText w:val="%4."/>
      <w:lvlJc w:val="left"/>
      <w:pPr>
        <w:tabs>
          <w:tab w:val="num" w:pos="2880"/>
        </w:tabs>
        <w:ind w:left="2880" w:hanging="360"/>
      </w:pPr>
    </w:lvl>
    <w:lvl w:ilvl="4" w:tplc="0A466FBC">
      <w:start w:val="1"/>
      <w:numFmt w:val="lowerLetter"/>
      <w:lvlText w:val="%5."/>
      <w:lvlJc w:val="left"/>
      <w:pPr>
        <w:tabs>
          <w:tab w:val="num" w:pos="3600"/>
        </w:tabs>
        <w:ind w:left="3600" w:hanging="360"/>
      </w:pPr>
    </w:lvl>
    <w:lvl w:ilvl="5" w:tplc="0934884C">
      <w:start w:val="1"/>
      <w:numFmt w:val="lowerRoman"/>
      <w:lvlText w:val="%6."/>
      <w:lvlJc w:val="right"/>
      <w:pPr>
        <w:tabs>
          <w:tab w:val="num" w:pos="4320"/>
        </w:tabs>
        <w:ind w:left="4320" w:hanging="180"/>
      </w:pPr>
    </w:lvl>
    <w:lvl w:ilvl="6" w:tplc="313C45AC">
      <w:start w:val="1"/>
      <w:numFmt w:val="decimal"/>
      <w:lvlText w:val="%7."/>
      <w:lvlJc w:val="left"/>
      <w:pPr>
        <w:tabs>
          <w:tab w:val="num" w:pos="5040"/>
        </w:tabs>
        <w:ind w:left="5040" w:hanging="360"/>
      </w:pPr>
    </w:lvl>
    <w:lvl w:ilvl="7" w:tplc="4DBC9D38">
      <w:start w:val="1"/>
      <w:numFmt w:val="lowerLetter"/>
      <w:lvlText w:val="%8."/>
      <w:lvlJc w:val="left"/>
      <w:pPr>
        <w:tabs>
          <w:tab w:val="num" w:pos="5760"/>
        </w:tabs>
        <w:ind w:left="5760" w:hanging="360"/>
      </w:pPr>
    </w:lvl>
    <w:lvl w:ilvl="8" w:tplc="DBCCB400">
      <w:start w:val="1"/>
      <w:numFmt w:val="lowerRoman"/>
      <w:lvlText w:val="%9."/>
      <w:lvlJc w:val="right"/>
      <w:pPr>
        <w:tabs>
          <w:tab w:val="num" w:pos="6480"/>
        </w:tabs>
        <w:ind w:left="6480" w:hanging="180"/>
      </w:pPr>
    </w:lvl>
  </w:abstractNum>
  <w:abstractNum w:abstractNumId="5" w15:restartNumberingAfterBreak="0">
    <w:nsid w:val="04072621"/>
    <w:multiLevelType w:val="hybridMultilevel"/>
    <w:tmpl w:val="3484122E"/>
    <w:lvl w:ilvl="0" w:tplc="C0FC0972">
      <w:start w:val="1"/>
      <w:numFmt w:val="lowerLetter"/>
      <w:lvlText w:val="(%1)"/>
      <w:lvlJc w:val="left"/>
      <w:pPr>
        <w:tabs>
          <w:tab w:val="num" w:pos="1134"/>
        </w:tabs>
        <w:ind w:left="1134" w:hanging="567"/>
      </w:pPr>
      <w:rPr>
        <w:rFonts w:hint="default"/>
        <w:color w:val="auto"/>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40D107B"/>
    <w:multiLevelType w:val="multilevel"/>
    <w:tmpl w:val="241253C8"/>
    <w:name w:val="ListBullet"/>
    <w:lvl w:ilvl="0">
      <w:start w:val="1"/>
      <w:numFmt w:val="bullet"/>
      <w:pStyle w:val="ListBullet"/>
      <w:lvlText w:val=""/>
      <w:lvlJc w:val="left"/>
      <w:pPr>
        <w:ind w:left="425" w:hanging="425"/>
      </w:pPr>
      <w:rPr>
        <w:rFonts w:ascii="Symbol" w:hAnsi="Symbol" w:hint="default"/>
        <w:b w:val="0"/>
        <w:i w:val="0"/>
        <w:caps w:val="0"/>
        <w:sz w:val="24"/>
        <w:u w:val="none"/>
        <w:vertAlign w:val="baseline"/>
      </w:rPr>
    </w:lvl>
    <w:lvl w:ilvl="1">
      <w:start w:val="1"/>
      <w:numFmt w:val="bullet"/>
      <w:pStyle w:val="ListBullet2"/>
      <w:lvlText w:val=""/>
      <w:lvlJc w:val="left"/>
      <w:pPr>
        <w:ind w:left="850" w:hanging="425"/>
      </w:pPr>
      <w:rPr>
        <w:rFonts w:ascii="Symbol" w:hAnsi="Symbol" w:hint="default"/>
        <w:color w:val="auto"/>
      </w:rPr>
    </w:lvl>
    <w:lvl w:ilvl="2">
      <w:start w:val="1"/>
      <w:numFmt w:val="bullet"/>
      <w:pStyle w:val="ListBullet3"/>
      <w:lvlText w:val="o"/>
      <w:lvlJc w:val="left"/>
      <w:pPr>
        <w:ind w:left="1275" w:hanging="425"/>
      </w:pPr>
      <w:rPr>
        <w:rFonts w:ascii="Courier New" w:hAnsi="Courier New" w:hint="default"/>
      </w:rPr>
    </w:lvl>
    <w:lvl w:ilvl="3">
      <w:start w:val="1"/>
      <w:numFmt w:val="bullet"/>
      <w:pStyle w:val="ListBullet4"/>
      <w:lvlText w:val=""/>
      <w:lvlJc w:val="left"/>
      <w:pPr>
        <w:ind w:left="1700" w:hanging="425"/>
      </w:pPr>
      <w:rPr>
        <w:rFonts w:ascii="Symbol" w:hAnsi="Symbol" w:hint="default"/>
      </w:rPr>
    </w:lvl>
    <w:lvl w:ilvl="4">
      <w:start w:val="1"/>
      <w:numFmt w:val="none"/>
      <w:lvlText w:val=""/>
      <w:lvlJc w:val="left"/>
      <w:pPr>
        <w:ind w:left="2125" w:hanging="425"/>
      </w:pPr>
      <w:rPr>
        <w:rFonts w:hint="default"/>
      </w:rPr>
    </w:lvl>
    <w:lvl w:ilvl="5">
      <w:start w:val="1"/>
      <w:numFmt w:val="none"/>
      <w:lvlText w:val=""/>
      <w:lvlJc w:val="left"/>
      <w:pPr>
        <w:ind w:left="2550" w:hanging="425"/>
      </w:pPr>
      <w:rPr>
        <w:rFonts w:hint="default"/>
      </w:rPr>
    </w:lvl>
    <w:lvl w:ilvl="6">
      <w:start w:val="1"/>
      <w:numFmt w:val="none"/>
      <w:lvlText w:val=""/>
      <w:lvlJc w:val="left"/>
      <w:pPr>
        <w:ind w:left="2975" w:hanging="425"/>
      </w:pPr>
      <w:rPr>
        <w:rFonts w:hint="default"/>
      </w:rPr>
    </w:lvl>
    <w:lvl w:ilvl="7">
      <w:start w:val="1"/>
      <w:numFmt w:val="none"/>
      <w:lvlText w:val=""/>
      <w:lvlJc w:val="left"/>
      <w:pPr>
        <w:ind w:left="3400" w:hanging="425"/>
      </w:pPr>
      <w:rPr>
        <w:rFonts w:hint="default"/>
      </w:rPr>
    </w:lvl>
    <w:lvl w:ilvl="8">
      <w:start w:val="1"/>
      <w:numFmt w:val="none"/>
      <w:lvlText w:val=""/>
      <w:lvlJc w:val="left"/>
      <w:pPr>
        <w:ind w:left="3825" w:hanging="425"/>
      </w:pPr>
      <w:rPr>
        <w:rFonts w:hint="default"/>
      </w:rPr>
    </w:lvl>
  </w:abstractNum>
  <w:abstractNum w:abstractNumId="7" w15:restartNumberingAfterBreak="0">
    <w:nsid w:val="04100514"/>
    <w:multiLevelType w:val="hybridMultilevel"/>
    <w:tmpl w:val="39E2E36C"/>
    <w:lvl w:ilvl="0" w:tplc="4350DF02">
      <w:start w:val="1"/>
      <w:numFmt w:val="lowerRoman"/>
      <w:pStyle w:val="Style22"/>
      <w:lvlText w:val="%1."/>
      <w:lvlJc w:val="right"/>
      <w:pPr>
        <w:ind w:left="644"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8" w15:restartNumberingAfterBreak="0">
    <w:nsid w:val="060E068C"/>
    <w:multiLevelType w:val="hybridMultilevel"/>
    <w:tmpl w:val="2EAE224A"/>
    <w:lvl w:ilvl="0" w:tplc="B1D2524E">
      <w:start w:val="1"/>
      <w:numFmt w:val="bullet"/>
      <w:pStyle w:val="bulletblank"/>
      <w:lvlText w:val="o"/>
      <w:lvlJc w:val="left"/>
      <w:pPr>
        <w:tabs>
          <w:tab w:val="num" w:pos="1437"/>
        </w:tabs>
        <w:ind w:left="1437" w:hanging="360"/>
      </w:pPr>
      <w:rPr>
        <w:rFonts w:ascii="Courier New" w:hAnsi="Courier New" w:cs="Courier New" w:hint="default"/>
        <w:sz w:val="18"/>
        <w:szCs w:val="18"/>
      </w:rPr>
    </w:lvl>
    <w:lvl w:ilvl="1" w:tplc="04090003" w:tentative="1">
      <w:start w:val="1"/>
      <w:numFmt w:val="bullet"/>
      <w:lvlText w:val="o"/>
      <w:lvlJc w:val="left"/>
      <w:pPr>
        <w:tabs>
          <w:tab w:val="num" w:pos="2517"/>
        </w:tabs>
        <w:ind w:left="2517" w:hanging="360"/>
      </w:pPr>
      <w:rPr>
        <w:rFonts w:ascii="Courier New" w:hAnsi="Courier New" w:cs="Courier New" w:hint="default"/>
      </w:rPr>
    </w:lvl>
    <w:lvl w:ilvl="2" w:tplc="04090005" w:tentative="1">
      <w:start w:val="1"/>
      <w:numFmt w:val="bullet"/>
      <w:lvlText w:val=""/>
      <w:lvlJc w:val="left"/>
      <w:pPr>
        <w:tabs>
          <w:tab w:val="num" w:pos="3237"/>
        </w:tabs>
        <w:ind w:left="3237" w:hanging="360"/>
      </w:pPr>
      <w:rPr>
        <w:rFonts w:ascii="Wingdings" w:hAnsi="Wingdings" w:hint="default"/>
      </w:rPr>
    </w:lvl>
    <w:lvl w:ilvl="3" w:tplc="04090001" w:tentative="1">
      <w:start w:val="1"/>
      <w:numFmt w:val="bullet"/>
      <w:lvlText w:val=""/>
      <w:lvlJc w:val="left"/>
      <w:pPr>
        <w:tabs>
          <w:tab w:val="num" w:pos="3957"/>
        </w:tabs>
        <w:ind w:left="3957" w:hanging="360"/>
      </w:pPr>
      <w:rPr>
        <w:rFonts w:ascii="Symbol" w:hAnsi="Symbol" w:hint="default"/>
      </w:rPr>
    </w:lvl>
    <w:lvl w:ilvl="4" w:tplc="04090003" w:tentative="1">
      <w:start w:val="1"/>
      <w:numFmt w:val="bullet"/>
      <w:lvlText w:val="o"/>
      <w:lvlJc w:val="left"/>
      <w:pPr>
        <w:tabs>
          <w:tab w:val="num" w:pos="4677"/>
        </w:tabs>
        <w:ind w:left="4677" w:hanging="360"/>
      </w:pPr>
      <w:rPr>
        <w:rFonts w:ascii="Courier New" w:hAnsi="Courier New" w:cs="Courier New" w:hint="default"/>
      </w:rPr>
    </w:lvl>
    <w:lvl w:ilvl="5" w:tplc="04090005" w:tentative="1">
      <w:start w:val="1"/>
      <w:numFmt w:val="bullet"/>
      <w:lvlText w:val=""/>
      <w:lvlJc w:val="left"/>
      <w:pPr>
        <w:tabs>
          <w:tab w:val="num" w:pos="5397"/>
        </w:tabs>
        <w:ind w:left="5397" w:hanging="360"/>
      </w:pPr>
      <w:rPr>
        <w:rFonts w:ascii="Wingdings" w:hAnsi="Wingdings" w:hint="default"/>
      </w:rPr>
    </w:lvl>
    <w:lvl w:ilvl="6" w:tplc="04090001" w:tentative="1">
      <w:start w:val="1"/>
      <w:numFmt w:val="bullet"/>
      <w:lvlText w:val=""/>
      <w:lvlJc w:val="left"/>
      <w:pPr>
        <w:tabs>
          <w:tab w:val="num" w:pos="6117"/>
        </w:tabs>
        <w:ind w:left="6117" w:hanging="360"/>
      </w:pPr>
      <w:rPr>
        <w:rFonts w:ascii="Symbol" w:hAnsi="Symbol" w:hint="default"/>
      </w:rPr>
    </w:lvl>
    <w:lvl w:ilvl="7" w:tplc="04090003" w:tentative="1">
      <w:start w:val="1"/>
      <w:numFmt w:val="bullet"/>
      <w:lvlText w:val="o"/>
      <w:lvlJc w:val="left"/>
      <w:pPr>
        <w:tabs>
          <w:tab w:val="num" w:pos="6837"/>
        </w:tabs>
        <w:ind w:left="6837" w:hanging="360"/>
      </w:pPr>
      <w:rPr>
        <w:rFonts w:ascii="Courier New" w:hAnsi="Courier New" w:cs="Courier New" w:hint="default"/>
      </w:rPr>
    </w:lvl>
    <w:lvl w:ilvl="8" w:tplc="04090005" w:tentative="1">
      <w:start w:val="1"/>
      <w:numFmt w:val="bullet"/>
      <w:lvlText w:val=""/>
      <w:lvlJc w:val="left"/>
      <w:pPr>
        <w:tabs>
          <w:tab w:val="num" w:pos="7557"/>
        </w:tabs>
        <w:ind w:left="7557" w:hanging="360"/>
      </w:pPr>
      <w:rPr>
        <w:rFonts w:ascii="Wingdings" w:hAnsi="Wingdings" w:hint="default"/>
      </w:rPr>
    </w:lvl>
  </w:abstractNum>
  <w:abstractNum w:abstractNumId="9" w15:restartNumberingAfterBreak="0">
    <w:nsid w:val="07492A3C"/>
    <w:multiLevelType w:val="hybridMultilevel"/>
    <w:tmpl w:val="FEE8CC96"/>
    <w:lvl w:ilvl="0" w:tplc="348416D8">
      <w:start w:val="1"/>
      <w:numFmt w:val="bullet"/>
      <w:pStyle w:val="TableTextRARMPBullet9p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78C3E5E"/>
    <w:multiLevelType w:val="hybridMultilevel"/>
    <w:tmpl w:val="C862DE18"/>
    <w:lvl w:ilvl="0" w:tplc="E034B3DE">
      <w:start w:val="1"/>
      <w:numFmt w:val="bullet"/>
      <w:pStyle w:val="1stlevelbullets"/>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A0E793E"/>
    <w:multiLevelType w:val="hybridMultilevel"/>
    <w:tmpl w:val="8D0227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172640E"/>
    <w:multiLevelType w:val="hybridMultilevel"/>
    <w:tmpl w:val="58F049A8"/>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3EF5B95"/>
    <w:multiLevelType w:val="hybridMultilevel"/>
    <w:tmpl w:val="6F1E579C"/>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4646E87"/>
    <w:multiLevelType w:val="hybridMultilevel"/>
    <w:tmpl w:val="C24EBA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77047EB"/>
    <w:multiLevelType w:val="hybridMultilevel"/>
    <w:tmpl w:val="22382010"/>
    <w:lvl w:ilvl="0" w:tplc="13447D16">
      <w:start w:val="1"/>
      <w:numFmt w:val="lowerLetter"/>
      <w:lvlText w:val="(%1)"/>
      <w:lvlJc w:val="left"/>
      <w:pPr>
        <w:tabs>
          <w:tab w:val="num" w:pos="1134"/>
        </w:tabs>
        <w:ind w:left="1134" w:hanging="567"/>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184B3AA5"/>
    <w:multiLevelType w:val="hybridMultilevel"/>
    <w:tmpl w:val="291427D0"/>
    <w:lvl w:ilvl="0" w:tplc="0C090001">
      <w:start w:val="1"/>
      <w:numFmt w:val="lowerLetter"/>
      <w:pStyle w:val="Licencebullets"/>
      <w:lvlText w:val="(%1)"/>
      <w:lvlJc w:val="left"/>
      <w:pPr>
        <w:tabs>
          <w:tab w:val="num" w:pos="737"/>
        </w:tabs>
        <w:ind w:left="737" w:hanging="380"/>
      </w:pPr>
      <w:rPr>
        <w:rFonts w:ascii="Times New Roman" w:hAnsi="Times New Roman" w:cs="Raavi" w:hint="default"/>
        <w:b w:val="0"/>
        <w:bCs w:val="0"/>
        <w:i w:val="0"/>
        <w:iCs w:val="0"/>
        <w:sz w:val="24"/>
        <w:szCs w:val="24"/>
      </w:rPr>
    </w:lvl>
    <w:lvl w:ilvl="1" w:tplc="0C090019">
      <w:start w:val="1"/>
      <w:numFmt w:val="lowerRoman"/>
      <w:lvlText w:val="%2."/>
      <w:lvlJc w:val="left"/>
      <w:pPr>
        <w:tabs>
          <w:tab w:val="num" w:pos="1440"/>
        </w:tabs>
        <w:ind w:left="1440" w:hanging="360"/>
      </w:pPr>
      <w:rPr>
        <w:rFonts w:hint="default"/>
        <w:b w:val="0"/>
        <w:bCs w:val="0"/>
        <w:i w:val="0"/>
        <w:iCs w:val="0"/>
        <w:sz w:val="24"/>
        <w:szCs w:val="24"/>
      </w:r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17" w15:restartNumberingAfterBreak="0">
    <w:nsid w:val="18E70271"/>
    <w:multiLevelType w:val="hybridMultilevel"/>
    <w:tmpl w:val="CEAE9816"/>
    <w:lvl w:ilvl="0" w:tplc="0A140962">
      <w:start w:val="1"/>
      <w:numFmt w:val="decimal"/>
      <w:pStyle w:val="Numberedpara"/>
      <w:lvlText w:val="%1."/>
      <w:lvlJc w:val="left"/>
      <w:pPr>
        <w:ind w:left="786" w:hanging="360"/>
      </w:pPr>
      <w:rPr>
        <w:rFonts w:ascii="Calibri" w:hAnsi="Calibri" w:hint="default"/>
        <w:b w:val="0"/>
        <w:i w:val="0"/>
        <w:caps w:val="0"/>
        <w:strike w:val="0"/>
        <w:dstrike w:val="0"/>
        <w:vanish w:val="0"/>
        <w:color w:val="auto"/>
        <w:sz w:val="22"/>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1B2C1BF6"/>
    <w:multiLevelType w:val="hybridMultilevel"/>
    <w:tmpl w:val="BBE0367E"/>
    <w:lvl w:ilvl="0" w:tplc="0C09001B">
      <w:start w:val="1"/>
      <w:numFmt w:val="lowerRoman"/>
      <w:lvlText w:val="%1."/>
      <w:lvlJc w:val="right"/>
      <w:pPr>
        <w:ind w:left="720" w:hanging="360"/>
      </w:pPr>
      <w:rPr>
        <w:rFonts w:cs="Times New Roman"/>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1E264CFB"/>
    <w:multiLevelType w:val="hybridMultilevel"/>
    <w:tmpl w:val="1BD6550C"/>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1E607D5D"/>
    <w:multiLevelType w:val="hybridMultilevel"/>
    <w:tmpl w:val="DAB87ED6"/>
    <w:lvl w:ilvl="0" w:tplc="C0FC0972">
      <w:start w:val="1"/>
      <w:numFmt w:val="lowerLetter"/>
      <w:lvlText w:val="(%1)"/>
      <w:lvlJc w:val="left"/>
      <w:pPr>
        <w:tabs>
          <w:tab w:val="num" w:pos="1134"/>
        </w:tabs>
        <w:ind w:left="1134" w:hanging="567"/>
      </w:pPr>
      <w:rPr>
        <w:rFonts w:hint="default"/>
        <w:color w:val="auto"/>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09E73D3"/>
    <w:multiLevelType w:val="hybridMultilevel"/>
    <w:tmpl w:val="8006CF62"/>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358180D"/>
    <w:multiLevelType w:val="hybridMultilevel"/>
    <w:tmpl w:val="08A4C490"/>
    <w:lvl w:ilvl="0" w:tplc="7C90135A">
      <w:start w:val="1"/>
      <w:numFmt w:val="decimal"/>
      <w:pStyle w:val="Para"/>
      <w:lvlText w:val="%1."/>
      <w:lvlJc w:val="left"/>
      <w:pPr>
        <w:tabs>
          <w:tab w:val="num" w:pos="6755"/>
        </w:tabs>
      </w:pPr>
      <w:rPr>
        <w:rFonts w:ascii="Times New Roman" w:hAnsi="Times New Roman" w:cs="Times New Roman"/>
        <w:b w:val="0"/>
        <w:bCs w:val="0"/>
        <w:i w:val="0"/>
        <w:iCs w:val="0"/>
        <w:caps w:val="0"/>
        <w:smallCaps w:val="0"/>
        <w:strike w:val="0"/>
        <w:dstrike w:val="0"/>
        <w:vanish w:val="0"/>
        <w:color w:val="auto"/>
        <w:spacing w:val="0"/>
        <w:w w:val="100"/>
        <w:kern w:val="0"/>
        <w:position w:val="0"/>
        <w:sz w:val="24"/>
        <w:szCs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C090019">
      <w:start w:val="1"/>
      <w:numFmt w:val="lowerLetter"/>
      <w:lvlText w:val="%2."/>
      <w:lvlJc w:val="left"/>
      <w:pPr>
        <w:tabs>
          <w:tab w:val="num" w:pos="1440"/>
        </w:tabs>
        <w:ind w:left="1440" w:hanging="360"/>
      </w:p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23" w15:restartNumberingAfterBreak="0">
    <w:nsid w:val="27022A8B"/>
    <w:multiLevelType w:val="hybridMultilevel"/>
    <w:tmpl w:val="D17E4A86"/>
    <w:lvl w:ilvl="0" w:tplc="E94A5F9E">
      <w:start w:val="1"/>
      <w:numFmt w:val="lowerLetter"/>
      <w:lvlText w:val="(%1)"/>
      <w:lvlJc w:val="left"/>
      <w:pPr>
        <w:tabs>
          <w:tab w:val="num" w:pos="1134"/>
        </w:tabs>
        <w:ind w:left="1134" w:hanging="567"/>
      </w:pPr>
      <w:rPr>
        <w:rFonts w:hint="default"/>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28587591"/>
    <w:multiLevelType w:val="hybridMultilevel"/>
    <w:tmpl w:val="51DCB8CC"/>
    <w:lvl w:ilvl="0" w:tplc="FF028C68">
      <w:start w:val="1"/>
      <w:numFmt w:val="decimal"/>
      <w:pStyle w:val="table"/>
      <w:lvlText w:val="Table %1"/>
      <w:lvlJc w:val="left"/>
      <w:pPr>
        <w:tabs>
          <w:tab w:val="num" w:pos="720"/>
        </w:tabs>
        <w:ind w:left="964" w:hanging="964"/>
      </w:pPr>
      <w:rPr>
        <w:rFonts w:asciiTheme="minorHAnsi" w:hAnsiTheme="minorHAnsi" w:cstheme="minorHAnsi" w:hint="default"/>
        <w:b/>
        <w:i w:val="0"/>
        <w:sz w:val="22"/>
        <w:szCs w:val="22"/>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5" w15:restartNumberingAfterBreak="0">
    <w:nsid w:val="29236A68"/>
    <w:multiLevelType w:val="hybridMultilevel"/>
    <w:tmpl w:val="C91CB4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29641993"/>
    <w:multiLevelType w:val="multilevel"/>
    <w:tmpl w:val="2CD07CE2"/>
    <w:numStyleLink w:val="tablebulletsRARMP"/>
  </w:abstractNum>
  <w:abstractNum w:abstractNumId="27" w15:restartNumberingAfterBreak="0">
    <w:nsid w:val="298C111A"/>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8" w15:restartNumberingAfterBreak="0">
    <w:nsid w:val="2A0C423D"/>
    <w:multiLevelType w:val="hybridMultilevel"/>
    <w:tmpl w:val="C3309470"/>
    <w:lvl w:ilvl="0" w:tplc="6EA2DE96">
      <w:start w:val="1"/>
      <w:numFmt w:val="lowerRoman"/>
      <w:lvlText w:val="%1)"/>
      <w:lvlJc w:val="left"/>
      <w:pPr>
        <w:tabs>
          <w:tab w:val="num" w:pos="720"/>
        </w:tabs>
        <w:ind w:left="720" w:hanging="360"/>
      </w:pPr>
      <w:rPr>
        <w:rFonts w:ascii="Arial" w:hAnsi="Arial" w:hint="default"/>
        <w:b w:val="0"/>
        <w:i w:val="0"/>
        <w:sz w:val="22"/>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2ACE4B62"/>
    <w:multiLevelType w:val="hybridMultilevel"/>
    <w:tmpl w:val="AA482DEE"/>
    <w:lvl w:ilvl="0" w:tplc="00204880">
      <w:start w:val="1"/>
      <w:numFmt w:val="lowerLetter"/>
      <w:pStyle w:val="RARMPListletter"/>
      <w:lvlText w:val="(%1)"/>
      <w:lvlJc w:val="left"/>
      <w:pPr>
        <w:tabs>
          <w:tab w:val="num" w:pos="1080"/>
        </w:tabs>
        <w:ind w:left="1080" w:hanging="360"/>
      </w:pPr>
      <w:rPr>
        <w:rFonts w:hint="default"/>
        <w:i w:val="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0" w15:restartNumberingAfterBreak="0">
    <w:nsid w:val="30A43425"/>
    <w:multiLevelType w:val="hybridMultilevel"/>
    <w:tmpl w:val="4C6C4ADE"/>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34781886"/>
    <w:multiLevelType w:val="hybridMultilevel"/>
    <w:tmpl w:val="66F64776"/>
    <w:lvl w:ilvl="0" w:tplc="CA26A0DE">
      <w:start w:val="1"/>
      <w:numFmt w:val="bullet"/>
      <w:pStyle w:val="Style6"/>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36AE6ABF"/>
    <w:multiLevelType w:val="multilevel"/>
    <w:tmpl w:val="EE92F6F4"/>
    <w:lvl w:ilvl="0">
      <w:start w:val="1"/>
      <w:numFmt w:val="decimal"/>
      <w:pStyle w:val="1RARMP"/>
      <w:lvlText w:val="Chapter %1"/>
      <w:lvlJc w:val="left"/>
      <w:pPr>
        <w:tabs>
          <w:tab w:val="num" w:pos="284"/>
        </w:tabs>
        <w:ind w:left="0" w:firstLine="0"/>
      </w:pPr>
      <w:rPr>
        <w:rFonts w:asciiTheme="minorHAnsi" w:hAnsiTheme="minorHAnsi" w:cs="Arial" w:hint="default"/>
        <w:b/>
        <w:bCs/>
        <w:i w:val="0"/>
        <w:iCs w:val="0"/>
        <w:color w:val="000000"/>
        <w:sz w:val="36"/>
        <w:szCs w:val="36"/>
        <w:u w:val="none"/>
      </w:rPr>
    </w:lvl>
    <w:lvl w:ilvl="1">
      <w:start w:val="1"/>
      <w:numFmt w:val="decimal"/>
      <w:pStyle w:val="2RARMP"/>
      <w:lvlText w:val="Section %2"/>
      <w:lvlJc w:val="left"/>
      <w:pPr>
        <w:tabs>
          <w:tab w:val="num" w:pos="2241"/>
        </w:tabs>
        <w:ind w:left="0" w:firstLine="0"/>
      </w:pPr>
      <w:rPr>
        <w:rFonts w:ascii="Calibri" w:hAnsi="Calibri" w:cs="Arial" w:hint="default"/>
        <w:b/>
        <w:bCs/>
        <w:i w:val="0"/>
        <w:iCs/>
        <w:sz w:val="28"/>
        <w:szCs w:val="28"/>
        <w:u w:val="none"/>
      </w:rPr>
    </w:lvl>
    <w:lvl w:ilvl="2">
      <w:start w:val="1"/>
      <w:numFmt w:val="decimal"/>
      <w:pStyle w:val="3RARMP"/>
      <w:lvlText w:val="%2.%3"/>
      <w:lvlJc w:val="left"/>
      <w:pPr>
        <w:tabs>
          <w:tab w:val="num" w:pos="284"/>
        </w:tabs>
        <w:ind w:left="0" w:firstLine="0"/>
      </w:pPr>
      <w:rPr>
        <w:rFonts w:asciiTheme="minorHAnsi" w:hAnsiTheme="minorHAnsi" w:cs="Arial" w:hint="default"/>
        <w:b/>
        <w:bCs/>
        <w:i w:val="0"/>
        <w:iCs w:val="0"/>
        <w:sz w:val="24"/>
        <w:szCs w:val="24"/>
        <w:u w:val="none"/>
      </w:rPr>
    </w:lvl>
    <w:lvl w:ilvl="3">
      <w:start w:val="1"/>
      <w:numFmt w:val="decimal"/>
      <w:pStyle w:val="4RARMP"/>
      <w:lvlText w:val="%2.%3.%4"/>
      <w:lvlJc w:val="left"/>
      <w:pPr>
        <w:tabs>
          <w:tab w:val="num" w:pos="1986"/>
        </w:tabs>
        <w:ind w:left="0" w:firstLine="0"/>
      </w:pPr>
      <w:rPr>
        <w:rFonts w:ascii="Calibri" w:hAnsi="Calibri" w:cs="Times New Roman" w:hint="default"/>
        <w:b/>
        <w:bCs w:val="0"/>
        <w:i/>
        <w:iCs w:val="0"/>
        <w:caps w:val="0"/>
        <w:smallCaps w:val="0"/>
        <w:strike w:val="0"/>
        <w:dstrike w:val="0"/>
        <w:noProof w:val="0"/>
        <w:vanish w:val="0"/>
        <w:color w:val="00000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15:restartNumberingAfterBreak="0">
    <w:nsid w:val="3A30062E"/>
    <w:multiLevelType w:val="multilevel"/>
    <w:tmpl w:val="2C02D20A"/>
    <w:lvl w:ilvl="0">
      <w:start w:val="1"/>
      <w:numFmt w:val="decimal"/>
      <w:lvlText w:val="Risk Scenario %1."/>
      <w:lvlJc w:val="left"/>
      <w:pPr>
        <w:tabs>
          <w:tab w:val="num" w:pos="2014"/>
        </w:tabs>
        <w:ind w:left="2807" w:hanging="1814"/>
      </w:pPr>
      <w:rPr>
        <w:rFonts w:ascii="Arial Bold" w:hAnsi="Arial Bold" w:hint="default"/>
        <w:b/>
        <w:bCs/>
        <w:i/>
        <w:iCs w:val="0"/>
        <w:color w:val="000000"/>
        <w:sz w:val="22"/>
        <w:szCs w:val="22"/>
        <w:u w:val="none"/>
      </w:rPr>
    </w:lvl>
    <w:lvl w:ilvl="1">
      <w:start w:val="1"/>
      <w:numFmt w:val="decimal"/>
      <w:pStyle w:val="Heading2"/>
      <w:lvlText w:val="Section %2"/>
      <w:lvlJc w:val="left"/>
      <w:pPr>
        <w:tabs>
          <w:tab w:val="num" w:pos="284"/>
        </w:tabs>
        <w:ind w:left="0" w:firstLine="0"/>
      </w:pPr>
      <w:rPr>
        <w:rFonts w:ascii="Arial" w:hAnsi="Arial" w:cs="Arial" w:hint="default"/>
        <w:b/>
        <w:bCs/>
        <w:i/>
        <w:iCs/>
        <w:sz w:val="28"/>
        <w:szCs w:val="28"/>
        <w:u w:val="none"/>
      </w:rPr>
    </w:lvl>
    <w:lvl w:ilvl="2">
      <w:start w:val="1"/>
      <w:numFmt w:val="decimal"/>
      <w:pStyle w:val="Heading3"/>
      <w:lvlText w:val="%2.%3"/>
      <w:lvlJc w:val="left"/>
      <w:pPr>
        <w:tabs>
          <w:tab w:val="num" w:pos="2836"/>
        </w:tabs>
        <w:ind w:left="2552" w:firstLine="0"/>
      </w:pPr>
      <w:rPr>
        <w:rFonts w:ascii="Arial" w:hAnsi="Arial" w:cs="Arial" w:hint="default"/>
        <w:b/>
        <w:bCs/>
        <w:i w:val="0"/>
        <w:iCs w:val="0"/>
        <w:sz w:val="24"/>
        <w:szCs w:val="24"/>
        <w:u w:val="none"/>
      </w:rPr>
    </w:lvl>
    <w:lvl w:ilvl="3">
      <w:start w:val="1"/>
      <w:numFmt w:val="none"/>
      <w:pStyle w:val="Heading4"/>
      <w:suff w:val="nothing"/>
      <w:lvlText w:val=""/>
      <w:lvlJc w:val="left"/>
      <w:pPr>
        <w:ind w:left="0" w:firstLine="0"/>
      </w:pPr>
      <w:rPr>
        <w:rFonts w:ascii="Arial" w:hAnsi="Arial" w:cs="Arial" w:hint="default"/>
        <w:b w:val="0"/>
        <w:bCs w:val="0"/>
        <w:i w:val="0"/>
        <w:iCs w:val="0"/>
        <w:sz w:val="24"/>
        <w:szCs w:val="24"/>
        <w:u w:val="single"/>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4" w15:restartNumberingAfterBreak="0">
    <w:nsid w:val="4089061F"/>
    <w:multiLevelType w:val="hybridMultilevel"/>
    <w:tmpl w:val="96CEC932"/>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5" w15:restartNumberingAfterBreak="0">
    <w:nsid w:val="414A6F0C"/>
    <w:multiLevelType w:val="hybridMultilevel"/>
    <w:tmpl w:val="4D58BB2A"/>
    <w:lvl w:ilvl="0" w:tplc="4BEC28E6">
      <w:start w:val="1"/>
      <w:numFmt w:val="bullet"/>
      <w:pStyle w:val="BulletedRARMP"/>
      <w:lvlText w:val=""/>
      <w:lvlJc w:val="left"/>
      <w:pPr>
        <w:tabs>
          <w:tab w:val="num" w:pos="567"/>
        </w:tabs>
        <w:ind w:left="567" w:hanging="567"/>
      </w:pPr>
      <w:rPr>
        <w:rFonts w:ascii="Symbol" w:hAnsi="Symbol" w:cs="Symbol" w:hint="default"/>
        <w:sz w:val="20"/>
        <w:szCs w:val="20"/>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36" w15:restartNumberingAfterBreak="0">
    <w:nsid w:val="41632B9E"/>
    <w:multiLevelType w:val="hybridMultilevel"/>
    <w:tmpl w:val="7494F1E4"/>
    <w:lvl w:ilvl="0" w:tplc="76B2F4D4">
      <w:start w:val="1"/>
      <w:numFmt w:val="bullet"/>
      <w:pStyle w:val="tablebullets2"/>
      <w:lvlText w:val="­"/>
      <w:lvlJc w:val="left"/>
      <w:pPr>
        <w:ind w:left="720" w:hanging="360"/>
      </w:pPr>
      <w:rPr>
        <w:rFonts w:ascii="Arial Narrow" w:hAnsi="Arial Narro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424B0231"/>
    <w:multiLevelType w:val="hybridMultilevel"/>
    <w:tmpl w:val="8160A130"/>
    <w:lvl w:ilvl="0" w:tplc="0C09000F">
      <w:start w:val="1"/>
      <w:numFmt w:val="upperLetter"/>
      <w:pStyle w:val="appendix"/>
      <w:lvlText w:val="Appendix %1."/>
      <w:lvlJc w:val="left"/>
      <w:pPr>
        <w:tabs>
          <w:tab w:val="num" w:pos="720"/>
        </w:tabs>
        <w:ind w:left="2098" w:hanging="2098"/>
      </w:pPr>
      <w:rPr>
        <w:rFonts w:ascii="Arial Bold" w:hAnsi="Arial Bold" w:hint="default"/>
        <w:b/>
        <w:i w:val="0"/>
        <w:sz w:val="36"/>
        <w:szCs w:val="36"/>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8" w15:restartNumberingAfterBreak="0">
    <w:nsid w:val="430D0491"/>
    <w:multiLevelType w:val="hybridMultilevel"/>
    <w:tmpl w:val="E1FAD1AC"/>
    <w:lvl w:ilvl="0" w:tplc="3A789638">
      <w:start w:val="1"/>
      <w:numFmt w:val="decimal"/>
      <w:pStyle w:val="RARMPnumberedparagraphs"/>
      <w:lvlText w:val="%1."/>
      <w:lvlJc w:val="left"/>
      <w:pPr>
        <w:ind w:left="8441" w:hanging="360"/>
      </w:pPr>
      <w:rPr>
        <w:rFonts w:cs="Times New Roman"/>
        <w:b w:val="0"/>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lowerLetter"/>
      <w:lvlText w:val="(%2)"/>
      <w:lvlJc w:val="left"/>
      <w:pPr>
        <w:ind w:left="655"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0C09001B">
      <w:start w:val="1"/>
      <w:numFmt w:val="lowerRoman"/>
      <w:lvlText w:val="%3."/>
      <w:lvlJc w:val="right"/>
      <w:pPr>
        <w:ind w:left="1375" w:hanging="180"/>
      </w:pPr>
    </w:lvl>
    <w:lvl w:ilvl="3" w:tplc="0C09000F">
      <w:start w:val="1"/>
      <w:numFmt w:val="decimal"/>
      <w:lvlText w:val="%4."/>
      <w:lvlJc w:val="left"/>
      <w:pPr>
        <w:ind w:left="2095" w:hanging="360"/>
      </w:pPr>
    </w:lvl>
    <w:lvl w:ilvl="4" w:tplc="0C090019" w:tentative="1">
      <w:start w:val="1"/>
      <w:numFmt w:val="lowerLetter"/>
      <w:lvlText w:val="%5."/>
      <w:lvlJc w:val="left"/>
      <w:pPr>
        <w:ind w:left="2815" w:hanging="360"/>
      </w:pPr>
    </w:lvl>
    <w:lvl w:ilvl="5" w:tplc="0C09001B" w:tentative="1">
      <w:start w:val="1"/>
      <w:numFmt w:val="lowerRoman"/>
      <w:lvlText w:val="%6."/>
      <w:lvlJc w:val="right"/>
      <w:pPr>
        <w:ind w:left="3535" w:hanging="180"/>
      </w:pPr>
    </w:lvl>
    <w:lvl w:ilvl="6" w:tplc="0C09000F" w:tentative="1">
      <w:start w:val="1"/>
      <w:numFmt w:val="decimal"/>
      <w:lvlText w:val="%7."/>
      <w:lvlJc w:val="left"/>
      <w:pPr>
        <w:ind w:left="4255" w:hanging="360"/>
      </w:pPr>
    </w:lvl>
    <w:lvl w:ilvl="7" w:tplc="0C090019" w:tentative="1">
      <w:start w:val="1"/>
      <w:numFmt w:val="lowerLetter"/>
      <w:lvlText w:val="%8."/>
      <w:lvlJc w:val="left"/>
      <w:pPr>
        <w:ind w:left="4975" w:hanging="360"/>
      </w:pPr>
    </w:lvl>
    <w:lvl w:ilvl="8" w:tplc="0C09001B" w:tentative="1">
      <w:start w:val="1"/>
      <w:numFmt w:val="lowerRoman"/>
      <w:lvlText w:val="%9."/>
      <w:lvlJc w:val="right"/>
      <w:pPr>
        <w:ind w:left="5695" w:hanging="180"/>
      </w:pPr>
    </w:lvl>
  </w:abstractNum>
  <w:abstractNum w:abstractNumId="39" w15:restartNumberingAfterBreak="0">
    <w:nsid w:val="44D26B43"/>
    <w:multiLevelType w:val="singleLevel"/>
    <w:tmpl w:val="BB2277EE"/>
    <w:name w:val="GEL_ListTemplateC2"/>
    <w:lvl w:ilvl="0">
      <w:start w:val="1"/>
      <w:numFmt w:val="lowerRoman"/>
      <w:lvlRestart w:val="0"/>
      <w:pStyle w:val="A-Listi"/>
      <w:lvlText w:val="(%1)"/>
      <w:lvlJc w:val="left"/>
      <w:pPr>
        <w:tabs>
          <w:tab w:val="num" w:pos="994"/>
        </w:tabs>
        <w:ind w:left="994" w:hanging="994"/>
      </w:pPr>
    </w:lvl>
  </w:abstractNum>
  <w:abstractNum w:abstractNumId="40" w15:restartNumberingAfterBreak="0">
    <w:nsid w:val="46FD1350"/>
    <w:multiLevelType w:val="hybridMultilevel"/>
    <w:tmpl w:val="16B09B4E"/>
    <w:lvl w:ilvl="0" w:tplc="7E7834A2">
      <w:start w:val="1"/>
      <w:numFmt w:val="bullet"/>
      <w:pStyle w:val="bullets2"/>
      <w:lvlText w:val=""/>
      <w:lvlJc w:val="left"/>
      <w:pPr>
        <w:tabs>
          <w:tab w:val="num" w:pos="1437"/>
        </w:tabs>
        <w:ind w:left="1437" w:hanging="360"/>
      </w:pPr>
      <w:rPr>
        <w:rFonts w:ascii="Symbol" w:hAnsi="Symbol" w:hint="default"/>
        <w:sz w:val="24"/>
      </w:rPr>
    </w:lvl>
    <w:lvl w:ilvl="1" w:tplc="04090003" w:tentative="1">
      <w:start w:val="1"/>
      <w:numFmt w:val="bullet"/>
      <w:lvlText w:val="o"/>
      <w:lvlJc w:val="left"/>
      <w:pPr>
        <w:tabs>
          <w:tab w:val="num" w:pos="2517"/>
        </w:tabs>
        <w:ind w:left="2517" w:hanging="360"/>
      </w:pPr>
      <w:rPr>
        <w:rFonts w:ascii="Courier New" w:hAnsi="Courier New" w:cs="Courier New" w:hint="default"/>
      </w:rPr>
    </w:lvl>
    <w:lvl w:ilvl="2" w:tplc="04090005" w:tentative="1">
      <w:start w:val="1"/>
      <w:numFmt w:val="bullet"/>
      <w:lvlText w:val=""/>
      <w:lvlJc w:val="left"/>
      <w:pPr>
        <w:tabs>
          <w:tab w:val="num" w:pos="3237"/>
        </w:tabs>
        <w:ind w:left="3237" w:hanging="360"/>
      </w:pPr>
      <w:rPr>
        <w:rFonts w:ascii="Wingdings" w:hAnsi="Wingdings" w:hint="default"/>
      </w:rPr>
    </w:lvl>
    <w:lvl w:ilvl="3" w:tplc="04090001" w:tentative="1">
      <w:start w:val="1"/>
      <w:numFmt w:val="bullet"/>
      <w:lvlText w:val=""/>
      <w:lvlJc w:val="left"/>
      <w:pPr>
        <w:tabs>
          <w:tab w:val="num" w:pos="3957"/>
        </w:tabs>
        <w:ind w:left="3957" w:hanging="360"/>
      </w:pPr>
      <w:rPr>
        <w:rFonts w:ascii="Symbol" w:hAnsi="Symbol" w:hint="default"/>
      </w:rPr>
    </w:lvl>
    <w:lvl w:ilvl="4" w:tplc="04090003" w:tentative="1">
      <w:start w:val="1"/>
      <w:numFmt w:val="bullet"/>
      <w:lvlText w:val="o"/>
      <w:lvlJc w:val="left"/>
      <w:pPr>
        <w:tabs>
          <w:tab w:val="num" w:pos="4677"/>
        </w:tabs>
        <w:ind w:left="4677" w:hanging="360"/>
      </w:pPr>
      <w:rPr>
        <w:rFonts w:ascii="Courier New" w:hAnsi="Courier New" w:cs="Courier New" w:hint="default"/>
      </w:rPr>
    </w:lvl>
    <w:lvl w:ilvl="5" w:tplc="04090005" w:tentative="1">
      <w:start w:val="1"/>
      <w:numFmt w:val="bullet"/>
      <w:lvlText w:val=""/>
      <w:lvlJc w:val="left"/>
      <w:pPr>
        <w:tabs>
          <w:tab w:val="num" w:pos="5397"/>
        </w:tabs>
        <w:ind w:left="5397" w:hanging="360"/>
      </w:pPr>
      <w:rPr>
        <w:rFonts w:ascii="Wingdings" w:hAnsi="Wingdings" w:hint="default"/>
      </w:rPr>
    </w:lvl>
    <w:lvl w:ilvl="6" w:tplc="04090001" w:tentative="1">
      <w:start w:val="1"/>
      <w:numFmt w:val="bullet"/>
      <w:lvlText w:val=""/>
      <w:lvlJc w:val="left"/>
      <w:pPr>
        <w:tabs>
          <w:tab w:val="num" w:pos="6117"/>
        </w:tabs>
        <w:ind w:left="6117" w:hanging="360"/>
      </w:pPr>
      <w:rPr>
        <w:rFonts w:ascii="Symbol" w:hAnsi="Symbol" w:hint="default"/>
      </w:rPr>
    </w:lvl>
    <w:lvl w:ilvl="7" w:tplc="04090003" w:tentative="1">
      <w:start w:val="1"/>
      <w:numFmt w:val="bullet"/>
      <w:lvlText w:val="o"/>
      <w:lvlJc w:val="left"/>
      <w:pPr>
        <w:tabs>
          <w:tab w:val="num" w:pos="6837"/>
        </w:tabs>
        <w:ind w:left="6837" w:hanging="360"/>
      </w:pPr>
      <w:rPr>
        <w:rFonts w:ascii="Courier New" w:hAnsi="Courier New" w:cs="Courier New" w:hint="default"/>
      </w:rPr>
    </w:lvl>
    <w:lvl w:ilvl="8" w:tplc="04090005" w:tentative="1">
      <w:start w:val="1"/>
      <w:numFmt w:val="bullet"/>
      <w:lvlText w:val=""/>
      <w:lvlJc w:val="left"/>
      <w:pPr>
        <w:tabs>
          <w:tab w:val="num" w:pos="7557"/>
        </w:tabs>
        <w:ind w:left="7557" w:hanging="360"/>
      </w:pPr>
      <w:rPr>
        <w:rFonts w:ascii="Wingdings" w:hAnsi="Wingdings" w:hint="default"/>
      </w:rPr>
    </w:lvl>
  </w:abstractNum>
  <w:abstractNum w:abstractNumId="41" w15:restartNumberingAfterBreak="0">
    <w:nsid w:val="48AC2295"/>
    <w:multiLevelType w:val="hybridMultilevel"/>
    <w:tmpl w:val="71EA7D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49272973"/>
    <w:multiLevelType w:val="hybridMultilevel"/>
    <w:tmpl w:val="A0B6FCD6"/>
    <w:lvl w:ilvl="0" w:tplc="4E8004FA">
      <w:start w:val="1"/>
      <w:numFmt w:val="lowerRoman"/>
      <w:pStyle w:val="Style4"/>
      <w:lvlText w:val="%1."/>
      <w:lvlJc w:val="right"/>
      <w:pPr>
        <w:ind w:left="964" w:hanging="360"/>
      </w:pPr>
    </w:lvl>
    <w:lvl w:ilvl="1" w:tplc="0C090019" w:tentative="1">
      <w:start w:val="1"/>
      <w:numFmt w:val="lowerLetter"/>
      <w:lvlText w:val="%2."/>
      <w:lvlJc w:val="left"/>
      <w:pPr>
        <w:ind w:left="1684" w:hanging="360"/>
      </w:pPr>
    </w:lvl>
    <w:lvl w:ilvl="2" w:tplc="0C09001B" w:tentative="1">
      <w:start w:val="1"/>
      <w:numFmt w:val="lowerRoman"/>
      <w:lvlText w:val="%3."/>
      <w:lvlJc w:val="right"/>
      <w:pPr>
        <w:ind w:left="2404" w:hanging="180"/>
      </w:pPr>
    </w:lvl>
    <w:lvl w:ilvl="3" w:tplc="0C09000F" w:tentative="1">
      <w:start w:val="1"/>
      <w:numFmt w:val="decimal"/>
      <w:lvlText w:val="%4."/>
      <w:lvlJc w:val="left"/>
      <w:pPr>
        <w:ind w:left="3124" w:hanging="360"/>
      </w:pPr>
    </w:lvl>
    <w:lvl w:ilvl="4" w:tplc="0C090019" w:tentative="1">
      <w:start w:val="1"/>
      <w:numFmt w:val="lowerLetter"/>
      <w:lvlText w:val="%5."/>
      <w:lvlJc w:val="left"/>
      <w:pPr>
        <w:ind w:left="3844" w:hanging="360"/>
      </w:pPr>
    </w:lvl>
    <w:lvl w:ilvl="5" w:tplc="0C09001B" w:tentative="1">
      <w:start w:val="1"/>
      <w:numFmt w:val="lowerRoman"/>
      <w:lvlText w:val="%6."/>
      <w:lvlJc w:val="right"/>
      <w:pPr>
        <w:ind w:left="4564" w:hanging="180"/>
      </w:pPr>
    </w:lvl>
    <w:lvl w:ilvl="6" w:tplc="0C09000F" w:tentative="1">
      <w:start w:val="1"/>
      <w:numFmt w:val="decimal"/>
      <w:lvlText w:val="%7."/>
      <w:lvlJc w:val="left"/>
      <w:pPr>
        <w:ind w:left="5284" w:hanging="360"/>
      </w:pPr>
    </w:lvl>
    <w:lvl w:ilvl="7" w:tplc="0C090019" w:tentative="1">
      <w:start w:val="1"/>
      <w:numFmt w:val="lowerLetter"/>
      <w:lvlText w:val="%8."/>
      <w:lvlJc w:val="left"/>
      <w:pPr>
        <w:ind w:left="6004" w:hanging="360"/>
      </w:pPr>
    </w:lvl>
    <w:lvl w:ilvl="8" w:tplc="0C09001B" w:tentative="1">
      <w:start w:val="1"/>
      <w:numFmt w:val="lowerRoman"/>
      <w:lvlText w:val="%9."/>
      <w:lvlJc w:val="right"/>
      <w:pPr>
        <w:ind w:left="6724" w:hanging="180"/>
      </w:pPr>
    </w:lvl>
  </w:abstractNum>
  <w:abstractNum w:abstractNumId="43" w15:restartNumberingAfterBreak="0">
    <w:nsid w:val="4C3D15E3"/>
    <w:multiLevelType w:val="hybridMultilevel"/>
    <w:tmpl w:val="2012A3B4"/>
    <w:lvl w:ilvl="0" w:tplc="C39CEDE8">
      <w:start w:val="1"/>
      <w:numFmt w:val="lowerLetter"/>
      <w:pStyle w:val="ConditionLevel2"/>
      <w:lvlText w:val="(%1)"/>
      <w:lvlJc w:val="left"/>
      <w:pPr>
        <w:tabs>
          <w:tab w:val="num" w:pos="1134"/>
        </w:tabs>
        <w:ind w:left="1134" w:hanging="567"/>
      </w:pPr>
      <w:rPr>
        <w:rFonts w:cs="Times New Roman" w:hint="default"/>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4D8B120D"/>
    <w:multiLevelType w:val="hybridMultilevel"/>
    <w:tmpl w:val="9C888D4C"/>
    <w:lvl w:ilvl="0" w:tplc="2BD2A06E">
      <w:start w:val="1"/>
      <w:numFmt w:val="lowerLetter"/>
      <w:lvlText w:val="(%1)"/>
      <w:lvlJc w:val="left"/>
      <w:pPr>
        <w:tabs>
          <w:tab w:val="num" w:pos="1134"/>
        </w:tabs>
        <w:ind w:left="1134" w:hanging="567"/>
      </w:pPr>
      <w:rPr>
        <w:rFonts w:hint="default"/>
        <w:color w:val="auto"/>
        <w:sz w:val="22"/>
        <w:szCs w:val="22"/>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4D9879E9"/>
    <w:multiLevelType w:val="hybridMultilevel"/>
    <w:tmpl w:val="CC243F18"/>
    <w:lvl w:ilvl="0" w:tplc="38A46FD6">
      <w:start w:val="1"/>
      <w:numFmt w:val="decimal"/>
      <w:pStyle w:val="Licencecondition"/>
      <w:lvlText w:val="%1."/>
      <w:lvlJc w:val="left"/>
      <w:pPr>
        <w:ind w:left="720" w:hanging="360"/>
      </w:pPr>
      <w:rPr>
        <w:rFonts w:ascii="Calibri" w:hAnsi="Calibri" w:hint="default"/>
        <w:b w:val="0"/>
        <w:i w:val="0"/>
        <w:caps w:val="0"/>
        <w:strike w:val="0"/>
        <w:dstrike w:val="0"/>
        <w:vanish w:val="0"/>
        <w:sz w:val="22"/>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15:restartNumberingAfterBreak="0">
    <w:nsid w:val="50162B11"/>
    <w:multiLevelType w:val="hybridMultilevel"/>
    <w:tmpl w:val="84285172"/>
    <w:lvl w:ilvl="0" w:tplc="0AE448C2">
      <w:start w:val="1"/>
      <w:numFmt w:val="decimal"/>
      <w:pStyle w:val="ConditionLevel1"/>
      <w:lvlText w:val="%1."/>
      <w:lvlJc w:val="left"/>
      <w:pPr>
        <w:ind w:left="502" w:hanging="360"/>
      </w:pPr>
      <w:rPr>
        <w:color w:val="000000" w:themeColor="text1"/>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15:restartNumberingAfterBreak="0">
    <w:nsid w:val="52B81822"/>
    <w:multiLevelType w:val="hybridMultilevel"/>
    <w:tmpl w:val="CFA202A2"/>
    <w:lvl w:ilvl="0" w:tplc="0C090003">
      <w:start w:val="1"/>
      <w:numFmt w:val="lowerLetter"/>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52D158C1"/>
    <w:multiLevelType w:val="hybridMultilevel"/>
    <w:tmpl w:val="53AC41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548E05DD"/>
    <w:multiLevelType w:val="hybridMultilevel"/>
    <w:tmpl w:val="6DAE2B9C"/>
    <w:lvl w:ilvl="0" w:tplc="4DD2004A">
      <w:start w:val="1"/>
      <w:numFmt w:val="lowerLetter"/>
      <w:pStyle w:val="riskpathwaybullet"/>
      <w:lvlText w:val="%1)"/>
      <w:lvlJc w:val="left"/>
      <w:pPr>
        <w:ind w:left="1078" w:hanging="72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50" w15:restartNumberingAfterBreak="0">
    <w:nsid w:val="555D2707"/>
    <w:multiLevelType w:val="hybridMultilevel"/>
    <w:tmpl w:val="D53AAE7A"/>
    <w:lvl w:ilvl="0" w:tplc="EA1010CA">
      <w:start w:val="1"/>
      <w:numFmt w:val="bullet"/>
      <w:pStyle w:val="bulletedRARMP0"/>
      <w:lvlText w:val=""/>
      <w:lvlJc w:val="left"/>
      <w:pPr>
        <w:tabs>
          <w:tab w:val="num" w:pos="720"/>
        </w:tabs>
        <w:ind w:left="720" w:hanging="360"/>
      </w:pPr>
      <w:rPr>
        <w:rFonts w:ascii="Symbol" w:hAnsi="Symbol" w:cs="Symbol" w:hint="default"/>
        <w:color w:val="auto"/>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start w:val="1"/>
      <w:numFmt w:val="bullet"/>
      <w:lvlText w:val=""/>
      <w:lvlJc w:val="left"/>
      <w:pPr>
        <w:tabs>
          <w:tab w:val="num" w:pos="2160"/>
        </w:tabs>
        <w:ind w:left="2160" w:hanging="360"/>
      </w:pPr>
      <w:rPr>
        <w:rFonts w:ascii="Wingdings" w:hAnsi="Wingdings" w:cs="Wingdings" w:hint="default"/>
      </w:rPr>
    </w:lvl>
    <w:lvl w:ilvl="3" w:tplc="0409000F">
      <w:start w:val="1"/>
      <w:numFmt w:val="bullet"/>
      <w:lvlText w:val=""/>
      <w:lvlJc w:val="left"/>
      <w:pPr>
        <w:tabs>
          <w:tab w:val="num" w:pos="2880"/>
        </w:tabs>
        <w:ind w:left="2880" w:hanging="360"/>
      </w:pPr>
      <w:rPr>
        <w:rFonts w:ascii="Symbol" w:hAnsi="Symbol" w:cs="Symbol" w:hint="default"/>
      </w:rPr>
    </w:lvl>
    <w:lvl w:ilvl="4" w:tplc="04090019">
      <w:start w:val="1"/>
      <w:numFmt w:val="bullet"/>
      <w:lvlText w:val="o"/>
      <w:lvlJc w:val="left"/>
      <w:pPr>
        <w:tabs>
          <w:tab w:val="num" w:pos="3600"/>
        </w:tabs>
        <w:ind w:left="3600" w:hanging="360"/>
      </w:pPr>
      <w:rPr>
        <w:rFonts w:ascii="Courier New" w:hAnsi="Courier New" w:cs="Courier New" w:hint="default"/>
      </w:rPr>
    </w:lvl>
    <w:lvl w:ilvl="5" w:tplc="0409001B">
      <w:start w:val="1"/>
      <w:numFmt w:val="bullet"/>
      <w:lvlText w:val=""/>
      <w:lvlJc w:val="left"/>
      <w:pPr>
        <w:tabs>
          <w:tab w:val="num" w:pos="4320"/>
        </w:tabs>
        <w:ind w:left="4320" w:hanging="360"/>
      </w:pPr>
      <w:rPr>
        <w:rFonts w:ascii="Wingdings" w:hAnsi="Wingdings" w:cs="Wingdings" w:hint="default"/>
      </w:rPr>
    </w:lvl>
    <w:lvl w:ilvl="6" w:tplc="0409000F">
      <w:start w:val="1"/>
      <w:numFmt w:val="bullet"/>
      <w:lvlText w:val=""/>
      <w:lvlJc w:val="left"/>
      <w:pPr>
        <w:tabs>
          <w:tab w:val="num" w:pos="5040"/>
        </w:tabs>
        <w:ind w:left="5040" w:hanging="360"/>
      </w:pPr>
      <w:rPr>
        <w:rFonts w:ascii="Symbol" w:hAnsi="Symbol" w:cs="Symbol" w:hint="default"/>
      </w:rPr>
    </w:lvl>
    <w:lvl w:ilvl="7" w:tplc="04090019">
      <w:start w:val="1"/>
      <w:numFmt w:val="bullet"/>
      <w:lvlText w:val="o"/>
      <w:lvlJc w:val="left"/>
      <w:pPr>
        <w:tabs>
          <w:tab w:val="num" w:pos="5760"/>
        </w:tabs>
        <w:ind w:left="5760" w:hanging="360"/>
      </w:pPr>
      <w:rPr>
        <w:rFonts w:ascii="Courier New" w:hAnsi="Courier New" w:cs="Courier New" w:hint="default"/>
      </w:rPr>
    </w:lvl>
    <w:lvl w:ilvl="8" w:tplc="0409001B">
      <w:start w:val="1"/>
      <w:numFmt w:val="bullet"/>
      <w:lvlText w:val=""/>
      <w:lvlJc w:val="left"/>
      <w:pPr>
        <w:tabs>
          <w:tab w:val="num" w:pos="6480"/>
        </w:tabs>
        <w:ind w:left="6480" w:hanging="360"/>
      </w:pPr>
      <w:rPr>
        <w:rFonts w:ascii="Wingdings" w:hAnsi="Wingdings" w:cs="Wingdings" w:hint="default"/>
      </w:rPr>
    </w:lvl>
  </w:abstractNum>
  <w:abstractNum w:abstractNumId="51" w15:restartNumberingAfterBreak="0">
    <w:nsid w:val="57DA011F"/>
    <w:multiLevelType w:val="hybridMultilevel"/>
    <w:tmpl w:val="9D2C47E4"/>
    <w:lvl w:ilvl="0" w:tplc="8316497C">
      <w:start w:val="1"/>
      <w:numFmt w:val="bullet"/>
      <w:pStyle w:val="D1stlevelbullets"/>
      <w:lvlText w:val=""/>
      <w:lvlJc w:val="left"/>
      <w:pPr>
        <w:ind w:left="2099" w:hanging="360"/>
      </w:pPr>
      <w:rPr>
        <w:rFonts w:ascii="Symbol" w:hAnsi="Symbol" w:hint="default"/>
      </w:rPr>
    </w:lvl>
    <w:lvl w:ilvl="1" w:tplc="4C06EEBC">
      <w:start w:val="1"/>
      <w:numFmt w:val="bullet"/>
      <w:pStyle w:val="GMOtablebullet2"/>
      <w:lvlText w:val=""/>
      <w:lvlJc w:val="left"/>
      <w:pPr>
        <w:ind w:left="1920" w:hanging="360"/>
      </w:pPr>
      <w:rPr>
        <w:rFonts w:ascii="Wingdings" w:hAnsi="Wingdings" w:hint="default"/>
      </w:rPr>
    </w:lvl>
    <w:lvl w:ilvl="2" w:tplc="0C090005" w:tentative="1">
      <w:start w:val="1"/>
      <w:numFmt w:val="bullet"/>
      <w:lvlText w:val=""/>
      <w:lvlJc w:val="left"/>
      <w:pPr>
        <w:ind w:left="3539" w:hanging="360"/>
      </w:pPr>
      <w:rPr>
        <w:rFonts w:ascii="Wingdings" w:hAnsi="Wingdings" w:hint="default"/>
      </w:rPr>
    </w:lvl>
    <w:lvl w:ilvl="3" w:tplc="0C090001" w:tentative="1">
      <w:start w:val="1"/>
      <w:numFmt w:val="bullet"/>
      <w:lvlText w:val=""/>
      <w:lvlJc w:val="left"/>
      <w:pPr>
        <w:ind w:left="4259" w:hanging="360"/>
      </w:pPr>
      <w:rPr>
        <w:rFonts w:ascii="Symbol" w:hAnsi="Symbol" w:hint="default"/>
      </w:rPr>
    </w:lvl>
    <w:lvl w:ilvl="4" w:tplc="0C090003" w:tentative="1">
      <w:start w:val="1"/>
      <w:numFmt w:val="bullet"/>
      <w:lvlText w:val="o"/>
      <w:lvlJc w:val="left"/>
      <w:pPr>
        <w:ind w:left="4979" w:hanging="360"/>
      </w:pPr>
      <w:rPr>
        <w:rFonts w:ascii="Courier New" w:hAnsi="Courier New" w:cs="Courier New" w:hint="default"/>
      </w:rPr>
    </w:lvl>
    <w:lvl w:ilvl="5" w:tplc="0C090005" w:tentative="1">
      <w:start w:val="1"/>
      <w:numFmt w:val="bullet"/>
      <w:lvlText w:val=""/>
      <w:lvlJc w:val="left"/>
      <w:pPr>
        <w:ind w:left="5699" w:hanging="360"/>
      </w:pPr>
      <w:rPr>
        <w:rFonts w:ascii="Wingdings" w:hAnsi="Wingdings" w:hint="default"/>
      </w:rPr>
    </w:lvl>
    <w:lvl w:ilvl="6" w:tplc="0C090001" w:tentative="1">
      <w:start w:val="1"/>
      <w:numFmt w:val="bullet"/>
      <w:lvlText w:val=""/>
      <w:lvlJc w:val="left"/>
      <w:pPr>
        <w:ind w:left="6419" w:hanging="360"/>
      </w:pPr>
      <w:rPr>
        <w:rFonts w:ascii="Symbol" w:hAnsi="Symbol" w:hint="default"/>
      </w:rPr>
    </w:lvl>
    <w:lvl w:ilvl="7" w:tplc="0C090003" w:tentative="1">
      <w:start w:val="1"/>
      <w:numFmt w:val="bullet"/>
      <w:lvlText w:val="o"/>
      <w:lvlJc w:val="left"/>
      <w:pPr>
        <w:ind w:left="7139" w:hanging="360"/>
      </w:pPr>
      <w:rPr>
        <w:rFonts w:ascii="Courier New" w:hAnsi="Courier New" w:cs="Courier New" w:hint="default"/>
      </w:rPr>
    </w:lvl>
    <w:lvl w:ilvl="8" w:tplc="0C090005" w:tentative="1">
      <w:start w:val="1"/>
      <w:numFmt w:val="bullet"/>
      <w:lvlText w:val=""/>
      <w:lvlJc w:val="left"/>
      <w:pPr>
        <w:ind w:left="7859" w:hanging="360"/>
      </w:pPr>
      <w:rPr>
        <w:rFonts w:ascii="Wingdings" w:hAnsi="Wingdings" w:hint="default"/>
      </w:rPr>
    </w:lvl>
  </w:abstractNum>
  <w:abstractNum w:abstractNumId="52" w15:restartNumberingAfterBreak="0">
    <w:nsid w:val="586D1FAA"/>
    <w:multiLevelType w:val="multilevel"/>
    <w:tmpl w:val="FB1647F0"/>
    <w:lvl w:ilvl="0">
      <w:start w:val="1"/>
      <w:numFmt w:val="upperLetter"/>
      <w:pStyle w:val="RARMP"/>
      <w:lvlText w:val="Appendix %1"/>
      <w:lvlJc w:val="left"/>
      <w:pPr>
        <w:tabs>
          <w:tab w:val="num" w:pos="2268"/>
        </w:tabs>
        <w:ind w:left="2268" w:hanging="2268"/>
      </w:pPr>
      <w:rPr>
        <w:rFonts w:ascii="Arial Bold" w:hAnsi="Arial Bold" w:cs="Arial" w:hint="default"/>
        <w:b/>
        <w:bCs/>
        <w:i w:val="0"/>
        <w:iCs w:val="0"/>
        <w:sz w:val="36"/>
        <w:szCs w:val="36"/>
      </w:rPr>
    </w:lvl>
    <w:lvl w:ilvl="1">
      <w:start w:val="1"/>
      <w:numFmt w:val="upperLetter"/>
      <w:lvlText w:val="%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53" w15:restartNumberingAfterBreak="0">
    <w:nsid w:val="5A41333F"/>
    <w:multiLevelType w:val="hybridMultilevel"/>
    <w:tmpl w:val="6930C4CA"/>
    <w:lvl w:ilvl="0" w:tplc="41E2E076">
      <w:start w:val="1"/>
      <w:numFmt w:val="lowerRoman"/>
      <w:pStyle w:val="Style23"/>
      <w:lvlText w:val="%1."/>
      <w:lvlJc w:val="right"/>
      <w:pPr>
        <w:ind w:left="644" w:hanging="360"/>
      </w:p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54" w15:restartNumberingAfterBreak="0">
    <w:nsid w:val="5A536E1F"/>
    <w:multiLevelType w:val="hybridMultilevel"/>
    <w:tmpl w:val="CC044B9E"/>
    <w:lvl w:ilvl="0" w:tplc="6EC04CB0">
      <w:start w:val="1"/>
      <w:numFmt w:val="decimal"/>
      <w:pStyle w:val="para0"/>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5" w15:restartNumberingAfterBreak="0">
    <w:nsid w:val="5DFD76D0"/>
    <w:multiLevelType w:val="multilevel"/>
    <w:tmpl w:val="2CD07CE2"/>
    <w:styleLink w:val="tablebulletsRARMP"/>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6" w15:restartNumberingAfterBreak="0">
    <w:nsid w:val="5FDF3EBE"/>
    <w:multiLevelType w:val="hybridMultilevel"/>
    <w:tmpl w:val="60D8CFBC"/>
    <w:lvl w:ilvl="0" w:tplc="01EAB02E">
      <w:start w:val="1"/>
      <w:numFmt w:val="lowerLetter"/>
      <w:pStyle w:val="dealings"/>
      <w:lvlText w:val="(%1)"/>
      <w:lvlJc w:val="left"/>
      <w:pPr>
        <w:ind w:left="720" w:hanging="360"/>
      </w:pPr>
      <w:rPr>
        <w:rFonts w:ascii="Calibri" w:hAnsi="Calibri" w:hint="default"/>
        <w:b w:val="0"/>
        <w:i w:val="0"/>
        <w:caps w:val="0"/>
        <w:strike w:val="0"/>
        <w:dstrike w:val="0"/>
        <w:vanish w:val="0"/>
        <w:sz w:val="22"/>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15:restartNumberingAfterBreak="0">
    <w:nsid w:val="5FF864F8"/>
    <w:multiLevelType w:val="hybridMultilevel"/>
    <w:tmpl w:val="A52AB0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60607CB7"/>
    <w:multiLevelType w:val="hybridMultilevel"/>
    <w:tmpl w:val="9A9613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60C836CF"/>
    <w:multiLevelType w:val="hybridMultilevel"/>
    <w:tmpl w:val="46AA6744"/>
    <w:lvl w:ilvl="0" w:tplc="D238F88C">
      <w:start w:val="1"/>
      <w:numFmt w:val="bullet"/>
      <w:pStyle w:val="Bulletlevel2"/>
      <w:lvlText w:val="–"/>
      <w:lvlJc w:val="left"/>
      <w:pPr>
        <w:tabs>
          <w:tab w:val="num" w:pos="1202"/>
        </w:tabs>
        <w:ind w:left="1202" w:hanging="284"/>
      </w:pPr>
      <w:rPr>
        <w:rFonts w:ascii="Tahoma" w:hAnsi="Tahoma" w:hint="default"/>
        <w:b w:val="0"/>
        <w:i w:val="0"/>
        <w:sz w:val="20"/>
      </w:rPr>
    </w:lvl>
    <w:lvl w:ilvl="1" w:tplc="00030409" w:tentative="1">
      <w:start w:val="1"/>
      <w:numFmt w:val="bullet"/>
      <w:lvlText w:val="o"/>
      <w:lvlJc w:val="left"/>
      <w:pPr>
        <w:tabs>
          <w:tab w:val="num" w:pos="2358"/>
        </w:tabs>
        <w:ind w:left="2358" w:hanging="360"/>
      </w:pPr>
      <w:rPr>
        <w:rFonts w:ascii="Courier New" w:hAnsi="Courier New" w:hint="default"/>
      </w:rPr>
    </w:lvl>
    <w:lvl w:ilvl="2" w:tplc="00050409" w:tentative="1">
      <w:start w:val="1"/>
      <w:numFmt w:val="bullet"/>
      <w:lvlText w:val=""/>
      <w:lvlJc w:val="left"/>
      <w:pPr>
        <w:tabs>
          <w:tab w:val="num" w:pos="3078"/>
        </w:tabs>
        <w:ind w:left="3078" w:hanging="360"/>
      </w:pPr>
      <w:rPr>
        <w:rFonts w:ascii="Wingdings" w:hAnsi="Wingdings" w:hint="default"/>
      </w:rPr>
    </w:lvl>
    <w:lvl w:ilvl="3" w:tplc="00010409" w:tentative="1">
      <w:start w:val="1"/>
      <w:numFmt w:val="bullet"/>
      <w:lvlText w:val=""/>
      <w:lvlJc w:val="left"/>
      <w:pPr>
        <w:tabs>
          <w:tab w:val="num" w:pos="3798"/>
        </w:tabs>
        <w:ind w:left="3798" w:hanging="360"/>
      </w:pPr>
      <w:rPr>
        <w:rFonts w:ascii="Symbol" w:hAnsi="Symbol" w:hint="default"/>
      </w:rPr>
    </w:lvl>
    <w:lvl w:ilvl="4" w:tplc="00030409" w:tentative="1">
      <w:start w:val="1"/>
      <w:numFmt w:val="bullet"/>
      <w:lvlText w:val="o"/>
      <w:lvlJc w:val="left"/>
      <w:pPr>
        <w:tabs>
          <w:tab w:val="num" w:pos="4518"/>
        </w:tabs>
        <w:ind w:left="4518" w:hanging="360"/>
      </w:pPr>
      <w:rPr>
        <w:rFonts w:ascii="Courier New" w:hAnsi="Courier New" w:hint="default"/>
      </w:rPr>
    </w:lvl>
    <w:lvl w:ilvl="5" w:tplc="00050409" w:tentative="1">
      <w:start w:val="1"/>
      <w:numFmt w:val="bullet"/>
      <w:lvlText w:val=""/>
      <w:lvlJc w:val="left"/>
      <w:pPr>
        <w:tabs>
          <w:tab w:val="num" w:pos="5238"/>
        </w:tabs>
        <w:ind w:left="5238" w:hanging="360"/>
      </w:pPr>
      <w:rPr>
        <w:rFonts w:ascii="Wingdings" w:hAnsi="Wingdings" w:hint="default"/>
      </w:rPr>
    </w:lvl>
    <w:lvl w:ilvl="6" w:tplc="00010409" w:tentative="1">
      <w:start w:val="1"/>
      <w:numFmt w:val="bullet"/>
      <w:lvlText w:val=""/>
      <w:lvlJc w:val="left"/>
      <w:pPr>
        <w:tabs>
          <w:tab w:val="num" w:pos="5958"/>
        </w:tabs>
        <w:ind w:left="5958" w:hanging="360"/>
      </w:pPr>
      <w:rPr>
        <w:rFonts w:ascii="Symbol" w:hAnsi="Symbol" w:hint="default"/>
      </w:rPr>
    </w:lvl>
    <w:lvl w:ilvl="7" w:tplc="00030409" w:tentative="1">
      <w:start w:val="1"/>
      <w:numFmt w:val="bullet"/>
      <w:lvlText w:val="o"/>
      <w:lvlJc w:val="left"/>
      <w:pPr>
        <w:tabs>
          <w:tab w:val="num" w:pos="6678"/>
        </w:tabs>
        <w:ind w:left="6678" w:hanging="360"/>
      </w:pPr>
      <w:rPr>
        <w:rFonts w:ascii="Courier New" w:hAnsi="Courier New" w:hint="default"/>
      </w:rPr>
    </w:lvl>
    <w:lvl w:ilvl="8" w:tplc="00050409" w:tentative="1">
      <w:start w:val="1"/>
      <w:numFmt w:val="bullet"/>
      <w:lvlText w:val=""/>
      <w:lvlJc w:val="left"/>
      <w:pPr>
        <w:tabs>
          <w:tab w:val="num" w:pos="7398"/>
        </w:tabs>
        <w:ind w:left="7398" w:hanging="360"/>
      </w:pPr>
      <w:rPr>
        <w:rFonts w:ascii="Wingdings" w:hAnsi="Wingdings" w:hint="default"/>
      </w:rPr>
    </w:lvl>
  </w:abstractNum>
  <w:abstractNum w:abstractNumId="60" w15:restartNumberingAfterBreak="0">
    <w:nsid w:val="60DE698F"/>
    <w:multiLevelType w:val="hybridMultilevel"/>
    <w:tmpl w:val="DAB87ED6"/>
    <w:lvl w:ilvl="0" w:tplc="FFFFFFFF">
      <w:start w:val="1"/>
      <w:numFmt w:val="lowerLetter"/>
      <w:lvlText w:val="(%1)"/>
      <w:lvlJc w:val="left"/>
      <w:pPr>
        <w:tabs>
          <w:tab w:val="num" w:pos="1134"/>
        </w:tabs>
        <w:ind w:left="1134" w:hanging="567"/>
      </w:pPr>
      <w:rPr>
        <w:rFonts w:hint="default"/>
        <w:color w:val="auto"/>
      </w:r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64FA0C9F"/>
    <w:multiLevelType w:val="hybridMultilevel"/>
    <w:tmpl w:val="0A8E6C54"/>
    <w:lvl w:ilvl="0" w:tplc="5EE01FFC">
      <w:start w:val="1"/>
      <w:numFmt w:val="lowerLetter"/>
      <w:pStyle w:val="Condition2"/>
      <w:lvlText w:val="%1)"/>
      <w:lvlJc w:val="left"/>
      <w:pPr>
        <w:tabs>
          <w:tab w:val="num" w:pos="1134"/>
        </w:tabs>
        <w:ind w:left="1134" w:hanging="567"/>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62" w15:restartNumberingAfterBreak="0">
    <w:nsid w:val="67283A3B"/>
    <w:multiLevelType w:val="hybridMultilevel"/>
    <w:tmpl w:val="93385710"/>
    <w:lvl w:ilvl="0" w:tplc="F72C0B00">
      <w:start w:val="1"/>
      <w:numFmt w:val="bullet"/>
      <w:pStyle w:val="bullets"/>
      <w:lvlText w:val=""/>
      <w:lvlJc w:val="left"/>
      <w:pPr>
        <w:tabs>
          <w:tab w:val="num" w:pos="823"/>
        </w:tabs>
        <w:ind w:left="823" w:hanging="114"/>
      </w:pPr>
      <w:rPr>
        <w:rFonts w:ascii="Symbol" w:hAnsi="Symbol" w:hint="default"/>
        <w:b/>
        <w:i w:val="0"/>
      </w:rPr>
    </w:lvl>
    <w:lvl w:ilvl="1" w:tplc="77AA575C">
      <w:start w:val="1"/>
      <w:numFmt w:val="bullet"/>
      <w:lvlText w:val="o"/>
      <w:lvlJc w:val="left"/>
      <w:pPr>
        <w:tabs>
          <w:tab w:val="num" w:pos="1979"/>
        </w:tabs>
        <w:ind w:left="1979" w:hanging="360"/>
      </w:pPr>
      <w:rPr>
        <w:rFonts w:ascii="Courier New" w:hAnsi="Courier New" w:cs="Courier New" w:hint="default"/>
      </w:rPr>
    </w:lvl>
    <w:lvl w:ilvl="2" w:tplc="CF9AEA0A">
      <w:start w:val="1"/>
      <w:numFmt w:val="bullet"/>
      <w:lvlText w:val=""/>
      <w:lvlJc w:val="left"/>
      <w:pPr>
        <w:tabs>
          <w:tab w:val="num" w:pos="2699"/>
        </w:tabs>
        <w:ind w:left="2699" w:hanging="360"/>
      </w:pPr>
      <w:rPr>
        <w:rFonts w:ascii="Wingdings" w:hAnsi="Wingdings" w:hint="default"/>
      </w:rPr>
    </w:lvl>
    <w:lvl w:ilvl="3" w:tplc="2AB60E0E">
      <w:start w:val="1"/>
      <w:numFmt w:val="bullet"/>
      <w:lvlText w:val=""/>
      <w:lvlJc w:val="left"/>
      <w:pPr>
        <w:tabs>
          <w:tab w:val="num" w:pos="3419"/>
        </w:tabs>
        <w:ind w:left="3419" w:hanging="360"/>
      </w:pPr>
      <w:rPr>
        <w:rFonts w:ascii="Symbol" w:hAnsi="Symbol" w:hint="default"/>
      </w:rPr>
    </w:lvl>
    <w:lvl w:ilvl="4" w:tplc="A5F07B1E" w:tentative="1">
      <w:start w:val="1"/>
      <w:numFmt w:val="bullet"/>
      <w:lvlText w:val="o"/>
      <w:lvlJc w:val="left"/>
      <w:pPr>
        <w:tabs>
          <w:tab w:val="num" w:pos="4139"/>
        </w:tabs>
        <w:ind w:left="4139" w:hanging="360"/>
      </w:pPr>
      <w:rPr>
        <w:rFonts w:ascii="Courier New" w:hAnsi="Courier New" w:cs="Courier New" w:hint="default"/>
      </w:rPr>
    </w:lvl>
    <w:lvl w:ilvl="5" w:tplc="B86A4BB6" w:tentative="1">
      <w:start w:val="1"/>
      <w:numFmt w:val="bullet"/>
      <w:lvlText w:val=""/>
      <w:lvlJc w:val="left"/>
      <w:pPr>
        <w:tabs>
          <w:tab w:val="num" w:pos="4859"/>
        </w:tabs>
        <w:ind w:left="4859" w:hanging="360"/>
      </w:pPr>
      <w:rPr>
        <w:rFonts w:ascii="Wingdings" w:hAnsi="Wingdings" w:hint="default"/>
      </w:rPr>
    </w:lvl>
    <w:lvl w:ilvl="6" w:tplc="E61A0E90" w:tentative="1">
      <w:start w:val="1"/>
      <w:numFmt w:val="bullet"/>
      <w:lvlText w:val=""/>
      <w:lvlJc w:val="left"/>
      <w:pPr>
        <w:tabs>
          <w:tab w:val="num" w:pos="5579"/>
        </w:tabs>
        <w:ind w:left="5579" w:hanging="360"/>
      </w:pPr>
      <w:rPr>
        <w:rFonts w:ascii="Symbol" w:hAnsi="Symbol" w:hint="default"/>
      </w:rPr>
    </w:lvl>
    <w:lvl w:ilvl="7" w:tplc="0504E726" w:tentative="1">
      <w:start w:val="1"/>
      <w:numFmt w:val="bullet"/>
      <w:lvlText w:val="o"/>
      <w:lvlJc w:val="left"/>
      <w:pPr>
        <w:tabs>
          <w:tab w:val="num" w:pos="6299"/>
        </w:tabs>
        <w:ind w:left="6299" w:hanging="360"/>
      </w:pPr>
      <w:rPr>
        <w:rFonts w:ascii="Courier New" w:hAnsi="Courier New" w:cs="Courier New" w:hint="default"/>
      </w:rPr>
    </w:lvl>
    <w:lvl w:ilvl="8" w:tplc="44F6E0A8" w:tentative="1">
      <w:start w:val="1"/>
      <w:numFmt w:val="bullet"/>
      <w:lvlText w:val=""/>
      <w:lvlJc w:val="left"/>
      <w:pPr>
        <w:tabs>
          <w:tab w:val="num" w:pos="7019"/>
        </w:tabs>
        <w:ind w:left="7019" w:hanging="360"/>
      </w:pPr>
      <w:rPr>
        <w:rFonts w:ascii="Wingdings" w:hAnsi="Wingdings" w:hint="default"/>
      </w:rPr>
    </w:lvl>
  </w:abstractNum>
  <w:abstractNum w:abstractNumId="63" w15:restartNumberingAfterBreak="0">
    <w:nsid w:val="682C33CC"/>
    <w:multiLevelType w:val="hybridMultilevel"/>
    <w:tmpl w:val="9E245E5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4" w15:restartNumberingAfterBreak="0">
    <w:nsid w:val="6CF6749F"/>
    <w:multiLevelType w:val="hybridMultilevel"/>
    <w:tmpl w:val="D04227FA"/>
    <w:lvl w:ilvl="0" w:tplc="0C2C7510">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720"/>
        </w:tabs>
        <w:ind w:left="720" w:hanging="360"/>
      </w:pPr>
    </w:lvl>
    <w:lvl w:ilvl="2" w:tplc="0409001B">
      <w:start w:val="1"/>
      <w:numFmt w:val="lowerRoman"/>
      <w:pStyle w:val="TableListi"/>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65" w15:restartNumberingAfterBreak="0">
    <w:nsid w:val="6E2E339B"/>
    <w:multiLevelType w:val="hybridMultilevel"/>
    <w:tmpl w:val="0E7AC282"/>
    <w:lvl w:ilvl="0" w:tplc="BB2069EA">
      <w:start w:val="1"/>
      <w:numFmt w:val="bullet"/>
      <w:lvlText w:val=""/>
      <w:lvlJc w:val="right"/>
      <w:pPr>
        <w:ind w:left="720" w:hanging="360"/>
      </w:pPr>
      <w:rPr>
        <w:rFonts w:ascii="Symbol" w:hAnsi="Symbol" w:hint="default"/>
        <w:b w:val="0"/>
        <w:i w:val="0"/>
        <w:color w:val="auto"/>
        <w:sz w:val="22"/>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6FCD4A4E"/>
    <w:multiLevelType w:val="multilevel"/>
    <w:tmpl w:val="EA30C6C6"/>
    <w:lvl w:ilvl="0">
      <w:start w:val="1"/>
      <w:numFmt w:val="decimal"/>
      <w:lvlText w:val="%1."/>
      <w:lvlJc w:val="left"/>
      <w:pPr>
        <w:tabs>
          <w:tab w:val="num" w:pos="567"/>
        </w:tabs>
        <w:ind w:left="567" w:hanging="567"/>
      </w:pPr>
      <w:rPr>
        <w:rFonts w:hint="default"/>
        <w:b w:val="0"/>
      </w:rPr>
    </w:lvl>
    <w:lvl w:ilvl="1">
      <w:start w:val="1"/>
      <w:numFmt w:val="lowerLetter"/>
      <w:lvlText w:val="(%2)"/>
      <w:lvlJc w:val="left"/>
      <w:pPr>
        <w:tabs>
          <w:tab w:val="num" w:pos="1134"/>
        </w:tabs>
        <w:ind w:left="1134" w:hanging="567"/>
      </w:pPr>
      <w:rPr>
        <w:rFonts w:hint="default"/>
      </w:rPr>
    </w:lvl>
    <w:lvl w:ilvl="2">
      <w:start w:val="1"/>
      <w:numFmt w:val="lowerRoman"/>
      <w:pStyle w:val="ConditionLevel3"/>
      <w:lvlText w:val="%3)"/>
      <w:lvlJc w:val="left"/>
      <w:pPr>
        <w:tabs>
          <w:tab w:val="num" w:pos="1844"/>
        </w:tabs>
        <w:ind w:left="1844" w:hanging="567"/>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lowerRoman"/>
      <w:lvlText w:val="%4)"/>
      <w:lvlJc w:val="left"/>
      <w:pPr>
        <w:tabs>
          <w:tab w:val="num" w:pos="2155"/>
        </w:tabs>
        <w:ind w:left="2155" w:hanging="454"/>
      </w:pPr>
      <w:rPr>
        <w:rFonts w:hint="default"/>
        <w:color w:val="FF0000"/>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7" w15:restartNumberingAfterBreak="0">
    <w:nsid w:val="71353DB0"/>
    <w:multiLevelType w:val="hybridMultilevel"/>
    <w:tmpl w:val="8B4C565C"/>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73F1427F"/>
    <w:multiLevelType w:val="hybridMultilevel"/>
    <w:tmpl w:val="845C64C8"/>
    <w:lvl w:ilvl="0" w:tplc="C8A0149A">
      <w:start w:val="1"/>
      <w:numFmt w:val="decimal"/>
      <w:pStyle w:val="RARMPPara"/>
      <w:lvlText w:val="%1."/>
      <w:lvlJc w:val="left"/>
      <w:pPr>
        <w:ind w:left="501" w:hanging="360"/>
      </w:pPr>
      <w:rPr>
        <w:b w:val="0"/>
        <w:color w:val="auto"/>
      </w:rPr>
    </w:lvl>
    <w:lvl w:ilvl="1" w:tplc="0C090001">
      <w:start w:val="1"/>
      <w:numFmt w:val="bullet"/>
      <w:lvlText w:val=""/>
      <w:lvlJc w:val="left"/>
      <w:pPr>
        <w:ind w:left="1221" w:hanging="360"/>
      </w:pPr>
      <w:rPr>
        <w:rFonts w:ascii="Symbol" w:hAnsi="Symbol" w:hint="default"/>
      </w:rPr>
    </w:lvl>
    <w:lvl w:ilvl="2" w:tplc="0C09001B">
      <w:start w:val="1"/>
      <w:numFmt w:val="lowerRoman"/>
      <w:lvlText w:val="%3."/>
      <w:lvlJc w:val="right"/>
      <w:pPr>
        <w:ind w:left="1941" w:hanging="180"/>
      </w:pPr>
    </w:lvl>
    <w:lvl w:ilvl="3" w:tplc="0C09000F">
      <w:start w:val="1"/>
      <w:numFmt w:val="decimal"/>
      <w:lvlText w:val="%4."/>
      <w:lvlJc w:val="left"/>
      <w:pPr>
        <w:ind w:left="2661" w:hanging="360"/>
      </w:pPr>
    </w:lvl>
    <w:lvl w:ilvl="4" w:tplc="0C090019" w:tentative="1">
      <w:start w:val="1"/>
      <w:numFmt w:val="lowerLetter"/>
      <w:lvlText w:val="%5."/>
      <w:lvlJc w:val="left"/>
      <w:pPr>
        <w:ind w:left="3381" w:hanging="360"/>
      </w:pPr>
    </w:lvl>
    <w:lvl w:ilvl="5" w:tplc="0C09001B" w:tentative="1">
      <w:start w:val="1"/>
      <w:numFmt w:val="lowerRoman"/>
      <w:lvlText w:val="%6."/>
      <w:lvlJc w:val="right"/>
      <w:pPr>
        <w:ind w:left="4101" w:hanging="180"/>
      </w:pPr>
    </w:lvl>
    <w:lvl w:ilvl="6" w:tplc="0C09000F" w:tentative="1">
      <w:start w:val="1"/>
      <w:numFmt w:val="decimal"/>
      <w:lvlText w:val="%7."/>
      <w:lvlJc w:val="left"/>
      <w:pPr>
        <w:ind w:left="4821" w:hanging="360"/>
      </w:pPr>
    </w:lvl>
    <w:lvl w:ilvl="7" w:tplc="0C090019" w:tentative="1">
      <w:start w:val="1"/>
      <w:numFmt w:val="lowerLetter"/>
      <w:lvlText w:val="%8."/>
      <w:lvlJc w:val="left"/>
      <w:pPr>
        <w:ind w:left="5541" w:hanging="360"/>
      </w:pPr>
    </w:lvl>
    <w:lvl w:ilvl="8" w:tplc="0C09001B" w:tentative="1">
      <w:start w:val="1"/>
      <w:numFmt w:val="lowerRoman"/>
      <w:lvlText w:val="%9."/>
      <w:lvlJc w:val="right"/>
      <w:pPr>
        <w:ind w:left="6261" w:hanging="180"/>
      </w:pPr>
    </w:lvl>
  </w:abstractNum>
  <w:abstractNum w:abstractNumId="69" w15:restartNumberingAfterBreak="0">
    <w:nsid w:val="75656AEC"/>
    <w:multiLevelType w:val="hybridMultilevel"/>
    <w:tmpl w:val="96CEC932"/>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0" w15:restartNumberingAfterBreak="0">
    <w:nsid w:val="77CC0E83"/>
    <w:multiLevelType w:val="hybridMultilevel"/>
    <w:tmpl w:val="C8C48978"/>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781810AD"/>
    <w:multiLevelType w:val="hybridMultilevel"/>
    <w:tmpl w:val="8F30B51E"/>
    <w:lvl w:ilvl="0" w:tplc="FFFFFFFF">
      <w:start w:val="1"/>
      <w:numFmt w:val="decimal"/>
      <w:pStyle w:val="1Para"/>
      <w:lvlText w:val="%1."/>
      <w:lvlJc w:val="left"/>
      <w:pPr>
        <w:tabs>
          <w:tab w:val="num" w:pos="567"/>
        </w:tabs>
        <w:ind w:left="0" w:firstLine="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72" w15:restartNumberingAfterBreak="0">
    <w:nsid w:val="797965DC"/>
    <w:multiLevelType w:val="hybridMultilevel"/>
    <w:tmpl w:val="0EB6CA40"/>
    <w:lvl w:ilvl="0" w:tplc="6F987E92">
      <w:start w:val="1"/>
      <w:numFmt w:val="lowerLetter"/>
      <w:pStyle w:val="workpracticetraits"/>
      <w:lvlText w:val="(%1)"/>
      <w:lvlJc w:val="left"/>
      <w:pPr>
        <w:tabs>
          <w:tab w:val="num" w:pos="720"/>
        </w:tabs>
        <w:ind w:left="720" w:hanging="360"/>
      </w:pPr>
      <w:rPr>
        <w:rFonts w:ascii="Arial" w:hAnsi="Arial" w:hint="default"/>
        <w:b w:val="0"/>
        <w:i w:val="0"/>
        <w:sz w:val="24"/>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3" w15:restartNumberingAfterBreak="0">
    <w:nsid w:val="7BD20B31"/>
    <w:multiLevelType w:val="hybridMultilevel"/>
    <w:tmpl w:val="96CEC932"/>
    <w:lvl w:ilvl="0" w:tplc="3760AF90">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4" w15:restartNumberingAfterBreak="0">
    <w:nsid w:val="7E961DDC"/>
    <w:multiLevelType w:val="hybridMultilevel"/>
    <w:tmpl w:val="3A46DBF2"/>
    <w:lvl w:ilvl="0" w:tplc="505C5C6A">
      <w:start w:val="1"/>
      <w:numFmt w:val="bullet"/>
      <w:pStyle w:val="tablebullets"/>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620764609">
    <w:abstractNumId w:val="35"/>
  </w:num>
  <w:num w:numId="2" w16cid:durableId="2078478666">
    <w:abstractNumId w:val="32"/>
  </w:num>
  <w:num w:numId="3" w16cid:durableId="248195387">
    <w:abstractNumId w:val="55"/>
  </w:num>
  <w:num w:numId="4" w16cid:durableId="2026132478">
    <w:abstractNumId w:val="59"/>
  </w:num>
  <w:num w:numId="5" w16cid:durableId="1465659484">
    <w:abstractNumId w:val="38"/>
  </w:num>
  <w:num w:numId="6" w16cid:durableId="282812399">
    <w:abstractNumId w:val="47"/>
  </w:num>
  <w:num w:numId="7" w16cid:durableId="789053890">
    <w:abstractNumId w:val="18"/>
  </w:num>
  <w:num w:numId="8" w16cid:durableId="1099064611">
    <w:abstractNumId w:val="71"/>
  </w:num>
  <w:num w:numId="9" w16cid:durableId="519708190">
    <w:abstractNumId w:val="22"/>
  </w:num>
  <w:num w:numId="10" w16cid:durableId="1280719926">
    <w:abstractNumId w:val="33"/>
  </w:num>
  <w:num w:numId="11" w16cid:durableId="1834031204">
    <w:abstractNumId w:val="52"/>
  </w:num>
  <w:num w:numId="12" w16cid:durableId="1073504347">
    <w:abstractNumId w:val="50"/>
  </w:num>
  <w:num w:numId="13" w16cid:durableId="180361292">
    <w:abstractNumId w:val="16"/>
  </w:num>
  <w:num w:numId="14" w16cid:durableId="1594360229">
    <w:abstractNumId w:val="27"/>
  </w:num>
  <w:num w:numId="15" w16cid:durableId="546183621">
    <w:abstractNumId w:val="74"/>
  </w:num>
  <w:num w:numId="16" w16cid:durableId="1485197646">
    <w:abstractNumId w:val="37"/>
  </w:num>
  <w:num w:numId="17" w16cid:durableId="393311691">
    <w:abstractNumId w:val="40"/>
  </w:num>
  <w:num w:numId="18" w16cid:durableId="176773869">
    <w:abstractNumId w:val="24"/>
  </w:num>
  <w:num w:numId="19" w16cid:durableId="1735202356">
    <w:abstractNumId w:val="54"/>
  </w:num>
  <w:num w:numId="20" w16cid:durableId="1241214693">
    <w:abstractNumId w:val="36"/>
  </w:num>
  <w:num w:numId="21" w16cid:durableId="150491755">
    <w:abstractNumId w:val="68"/>
  </w:num>
  <w:num w:numId="22" w16cid:durableId="1917787358">
    <w:abstractNumId w:val="8"/>
  </w:num>
  <w:num w:numId="23" w16cid:durableId="869680862">
    <w:abstractNumId w:val="31"/>
  </w:num>
  <w:num w:numId="24" w16cid:durableId="291330998">
    <w:abstractNumId w:val="73"/>
  </w:num>
  <w:num w:numId="25" w16cid:durableId="1294364678">
    <w:abstractNumId w:val="26"/>
    <w:lvlOverride w:ilvl="0">
      <w:lvl w:ilvl="0">
        <w:start w:val="1"/>
        <w:numFmt w:val="bullet"/>
        <w:pStyle w:val="tabledot"/>
        <w:lvlText w:val=""/>
        <w:lvlJc w:val="left"/>
        <w:pPr>
          <w:ind w:left="720" w:hanging="360"/>
        </w:pPr>
        <w:rPr>
          <w:rFonts w:ascii="Symbol" w:hAnsi="Symbol"/>
          <w:sz w:val="16"/>
        </w:rPr>
      </w:lvl>
    </w:lvlOverride>
  </w:num>
  <w:num w:numId="26" w16cid:durableId="48499199">
    <w:abstractNumId w:val="61"/>
  </w:num>
  <w:num w:numId="27" w16cid:durableId="867790753">
    <w:abstractNumId w:val="45"/>
  </w:num>
  <w:num w:numId="28" w16cid:durableId="1057314216">
    <w:abstractNumId w:val="49"/>
  </w:num>
  <w:num w:numId="29" w16cid:durableId="688291795">
    <w:abstractNumId w:val="42"/>
  </w:num>
  <w:num w:numId="30" w16cid:durableId="2088647441">
    <w:abstractNumId w:val="62"/>
  </w:num>
  <w:num w:numId="31" w16cid:durableId="832527963">
    <w:abstractNumId w:val="9"/>
  </w:num>
  <w:num w:numId="32" w16cid:durableId="717624814">
    <w:abstractNumId w:val="21"/>
  </w:num>
  <w:num w:numId="33" w16cid:durableId="1124345555">
    <w:abstractNumId w:val="41"/>
  </w:num>
  <w:num w:numId="34" w16cid:durableId="1990865653">
    <w:abstractNumId w:val="10"/>
  </w:num>
  <w:num w:numId="35" w16cid:durableId="900363654">
    <w:abstractNumId w:val="17"/>
  </w:num>
  <w:num w:numId="36" w16cid:durableId="1846478856">
    <w:abstractNumId w:val="6"/>
  </w:num>
  <w:num w:numId="37" w16cid:durableId="1596280061">
    <w:abstractNumId w:val="2"/>
  </w:num>
  <w:num w:numId="38" w16cid:durableId="2081831949">
    <w:abstractNumId w:val="39"/>
  </w:num>
  <w:num w:numId="39" w16cid:durableId="470640178">
    <w:abstractNumId w:val="56"/>
  </w:num>
  <w:num w:numId="40" w16cid:durableId="1412049292">
    <w:abstractNumId w:val="64"/>
  </w:num>
  <w:num w:numId="41" w16cid:durableId="222982918">
    <w:abstractNumId w:val="7"/>
  </w:num>
  <w:num w:numId="42" w16cid:durableId="2142914046">
    <w:abstractNumId w:val="53"/>
  </w:num>
  <w:num w:numId="43" w16cid:durableId="1617441749">
    <w:abstractNumId w:val="29"/>
  </w:num>
  <w:num w:numId="44" w16cid:durableId="1869640297">
    <w:abstractNumId w:val="66"/>
  </w:num>
  <w:num w:numId="45" w16cid:durableId="434910306">
    <w:abstractNumId w:val="5"/>
  </w:num>
  <w:num w:numId="46" w16cid:durableId="92752321">
    <w:abstractNumId w:val="43"/>
  </w:num>
  <w:num w:numId="47" w16cid:durableId="2002535896">
    <w:abstractNumId w:val="43"/>
    <w:lvlOverride w:ilvl="0">
      <w:startOverride w:val="1"/>
    </w:lvlOverride>
  </w:num>
  <w:num w:numId="48" w16cid:durableId="1119641886">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767972258">
    <w:abstractNumId w:val="30"/>
  </w:num>
  <w:num w:numId="50" w16cid:durableId="1487239114">
    <w:abstractNumId w:val="67"/>
  </w:num>
  <w:num w:numId="51" w16cid:durableId="917524014">
    <w:abstractNumId w:val="70"/>
  </w:num>
  <w:num w:numId="52" w16cid:durableId="468321169">
    <w:abstractNumId w:val="19"/>
  </w:num>
  <w:num w:numId="53" w16cid:durableId="720983360">
    <w:abstractNumId w:val="12"/>
  </w:num>
  <w:num w:numId="54" w16cid:durableId="424376242">
    <w:abstractNumId w:val="13"/>
  </w:num>
  <w:num w:numId="55" w16cid:durableId="725958100">
    <w:abstractNumId w:val="48"/>
  </w:num>
  <w:num w:numId="56" w16cid:durableId="577131881">
    <w:abstractNumId w:val="46"/>
  </w:num>
  <w:num w:numId="57" w16cid:durableId="1465192153">
    <w:abstractNumId w:val="20"/>
    <w:lvlOverride w:ilvl="0">
      <w:startOverride w:val="1"/>
    </w:lvlOverride>
  </w:num>
  <w:num w:numId="58" w16cid:durableId="2014410339">
    <w:abstractNumId w:val="20"/>
    <w:lvlOverride w:ilvl="0">
      <w:startOverride w:val="1"/>
    </w:lvlOverride>
  </w:num>
  <w:num w:numId="59" w16cid:durableId="1911496677">
    <w:abstractNumId w:val="72"/>
  </w:num>
  <w:num w:numId="60" w16cid:durableId="1981425501">
    <w:abstractNumId w:val="28"/>
  </w:num>
  <w:num w:numId="61" w16cid:durableId="173689322">
    <w:abstractNumId w:val="23"/>
    <w:lvlOverride w:ilvl="0">
      <w:startOverride w:val="1"/>
    </w:lvlOverride>
  </w:num>
  <w:num w:numId="62" w16cid:durableId="1501119696">
    <w:abstractNumId w:val="23"/>
    <w:lvlOverride w:ilvl="0">
      <w:startOverride w:val="2"/>
    </w:lvlOverride>
  </w:num>
  <w:num w:numId="63" w16cid:durableId="1027752320">
    <w:abstractNumId w:val="15"/>
  </w:num>
  <w:num w:numId="64" w16cid:durableId="702483248">
    <w:abstractNumId w:val="3"/>
  </w:num>
  <w:num w:numId="65" w16cid:durableId="959800611">
    <w:abstractNumId w:val="44"/>
  </w:num>
  <w:num w:numId="66" w16cid:durableId="263462717">
    <w:abstractNumId w:val="43"/>
    <w:lvlOverride w:ilvl="0">
      <w:startOverride w:val="1"/>
    </w:lvlOverride>
  </w:num>
  <w:num w:numId="67" w16cid:durableId="338318778">
    <w:abstractNumId w:val="43"/>
    <w:lvlOverride w:ilvl="0">
      <w:startOverride w:val="1"/>
    </w:lvlOverride>
  </w:num>
  <w:num w:numId="68" w16cid:durableId="735905740">
    <w:abstractNumId w:val="43"/>
    <w:lvlOverride w:ilvl="0">
      <w:startOverride w:val="1"/>
    </w:lvlOverride>
  </w:num>
  <w:num w:numId="69" w16cid:durableId="1498380977">
    <w:abstractNumId w:val="43"/>
    <w:lvlOverride w:ilvl="0">
      <w:startOverride w:val="1"/>
    </w:lvlOverride>
  </w:num>
  <w:num w:numId="70" w16cid:durableId="818886854">
    <w:abstractNumId w:val="38"/>
    <w:lvlOverride w:ilvl="0">
      <w:startOverride w:val="1"/>
    </w:lvlOverride>
  </w:num>
  <w:num w:numId="71" w16cid:durableId="1521353742">
    <w:abstractNumId w:val="11"/>
  </w:num>
  <w:num w:numId="72" w16cid:durableId="1138374498">
    <w:abstractNumId w:val="57"/>
  </w:num>
  <w:num w:numId="73" w16cid:durableId="1047728196">
    <w:abstractNumId w:val="65"/>
  </w:num>
  <w:num w:numId="74" w16cid:durableId="469784753">
    <w:abstractNumId w:val="51"/>
  </w:num>
  <w:num w:numId="75" w16cid:durableId="288516890">
    <w:abstractNumId w:val="58"/>
  </w:num>
  <w:num w:numId="76" w16cid:durableId="1892961785">
    <w:abstractNumId w:val="43"/>
    <w:lvlOverride w:ilvl="0">
      <w:startOverride w:val="1"/>
    </w:lvlOverride>
  </w:num>
  <w:num w:numId="77" w16cid:durableId="1364404122">
    <w:abstractNumId w:val="43"/>
    <w:lvlOverride w:ilvl="0">
      <w:startOverride w:val="1"/>
    </w:lvlOverride>
  </w:num>
  <w:num w:numId="78" w16cid:durableId="1741318925">
    <w:abstractNumId w:val="14"/>
  </w:num>
  <w:num w:numId="79" w16cid:durableId="1337996912">
    <w:abstractNumId w:val="29"/>
    <w:lvlOverride w:ilvl="0">
      <w:startOverride w:val="1"/>
    </w:lvlOverride>
  </w:num>
  <w:num w:numId="80" w16cid:durableId="368338451">
    <w:abstractNumId w:val="29"/>
    <w:lvlOverride w:ilvl="0">
      <w:startOverride w:val="1"/>
    </w:lvlOverride>
  </w:num>
  <w:num w:numId="81" w16cid:durableId="1690987798">
    <w:abstractNumId w:val="63"/>
  </w:num>
  <w:num w:numId="82" w16cid:durableId="683173500">
    <w:abstractNumId w:val="73"/>
    <w:lvlOverride w:ilvl="0">
      <w:startOverride w:val="1"/>
    </w:lvlOverride>
  </w:num>
  <w:num w:numId="83" w16cid:durableId="37173214">
    <w:abstractNumId w:val="34"/>
  </w:num>
  <w:num w:numId="84" w16cid:durableId="1331830289">
    <w:abstractNumId w:val="60"/>
  </w:num>
  <w:num w:numId="85" w16cid:durableId="595138807">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16cid:durableId="400180647">
    <w:abstractNumId w:val="43"/>
    <w:lvlOverride w:ilvl="0">
      <w:startOverride w:val="1"/>
    </w:lvlOverride>
  </w:num>
  <w:num w:numId="87" w16cid:durableId="745807725">
    <w:abstractNumId w:val="69"/>
  </w:num>
  <w:num w:numId="88" w16cid:durableId="1522738419">
    <w:abstractNumId w:val="25"/>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DateAndTime/>
  <w:activeWritingStyle w:appName="MSWord" w:lang="en-AU"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activeWritingStyle w:appName="MSWord" w:lang="en-GB" w:vendorID="64" w:dllVersion="0" w:nlCheck="1" w:checkStyle="0"/>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51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GTR based on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e2p5expr8xpzasea9ag5xrxnztseszre50vw&quot;&gt;DIR-221 - Endnote Library - 2025-10-28&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6&lt;/item&gt;&lt;item&gt;117&lt;/item&gt;&lt;item&gt;118&lt;/item&gt;&lt;item&gt;119&lt;/item&gt;&lt;item&gt;120&lt;/item&gt;&lt;item&gt;121&lt;/item&gt;&lt;/record-ids&gt;&lt;/item&gt;&lt;/Libraries&gt;"/>
    <w:docVar w:name="REFMGR.Layout" w:val="&lt;ENLayout&gt;&lt;Style&gt;S:\CO\OGTR\EVAL\Eval Sections\Library\RefMan DBs\OGTR current.os&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OGTR DIR Reference database&lt;/item&gt;&lt;/Libraries&gt;&lt;/ENLibraries&gt;"/>
  </w:docVars>
  <w:rsids>
    <w:rsidRoot w:val="00B97849"/>
    <w:rsid w:val="0000001B"/>
    <w:rsid w:val="00000100"/>
    <w:rsid w:val="000001DE"/>
    <w:rsid w:val="00000371"/>
    <w:rsid w:val="0000081E"/>
    <w:rsid w:val="00000942"/>
    <w:rsid w:val="0000096F"/>
    <w:rsid w:val="000009A8"/>
    <w:rsid w:val="00000B3C"/>
    <w:rsid w:val="00000E5A"/>
    <w:rsid w:val="00001211"/>
    <w:rsid w:val="00001426"/>
    <w:rsid w:val="0000143A"/>
    <w:rsid w:val="00001607"/>
    <w:rsid w:val="0000162F"/>
    <w:rsid w:val="0000184B"/>
    <w:rsid w:val="000019F6"/>
    <w:rsid w:val="000019FD"/>
    <w:rsid w:val="00001A76"/>
    <w:rsid w:val="00001B6E"/>
    <w:rsid w:val="00001DC7"/>
    <w:rsid w:val="00001E21"/>
    <w:rsid w:val="000023D7"/>
    <w:rsid w:val="00002495"/>
    <w:rsid w:val="00002951"/>
    <w:rsid w:val="000029E7"/>
    <w:rsid w:val="00002C31"/>
    <w:rsid w:val="00002F4D"/>
    <w:rsid w:val="00003131"/>
    <w:rsid w:val="00003161"/>
    <w:rsid w:val="00003218"/>
    <w:rsid w:val="0000347C"/>
    <w:rsid w:val="000034AB"/>
    <w:rsid w:val="0000371A"/>
    <w:rsid w:val="00003865"/>
    <w:rsid w:val="00003B50"/>
    <w:rsid w:val="00003D79"/>
    <w:rsid w:val="00003F9E"/>
    <w:rsid w:val="0000426E"/>
    <w:rsid w:val="000042CF"/>
    <w:rsid w:val="00004359"/>
    <w:rsid w:val="0000493B"/>
    <w:rsid w:val="00004A10"/>
    <w:rsid w:val="00004AE2"/>
    <w:rsid w:val="00004C7E"/>
    <w:rsid w:val="00004F70"/>
    <w:rsid w:val="00005B7B"/>
    <w:rsid w:val="00005CB2"/>
    <w:rsid w:val="00005E7E"/>
    <w:rsid w:val="00006140"/>
    <w:rsid w:val="000065B4"/>
    <w:rsid w:val="00006979"/>
    <w:rsid w:val="00006C11"/>
    <w:rsid w:val="00006DC7"/>
    <w:rsid w:val="00006DCE"/>
    <w:rsid w:val="00006EDA"/>
    <w:rsid w:val="00007309"/>
    <w:rsid w:val="000074EE"/>
    <w:rsid w:val="000079B8"/>
    <w:rsid w:val="00007AAC"/>
    <w:rsid w:val="00007B29"/>
    <w:rsid w:val="00007B4F"/>
    <w:rsid w:val="00007BC5"/>
    <w:rsid w:val="00007DDD"/>
    <w:rsid w:val="00007F53"/>
    <w:rsid w:val="00010223"/>
    <w:rsid w:val="0001022F"/>
    <w:rsid w:val="000102AF"/>
    <w:rsid w:val="000105D8"/>
    <w:rsid w:val="0001086D"/>
    <w:rsid w:val="0001090B"/>
    <w:rsid w:val="00011037"/>
    <w:rsid w:val="00011283"/>
    <w:rsid w:val="00011573"/>
    <w:rsid w:val="000119CA"/>
    <w:rsid w:val="00011A71"/>
    <w:rsid w:val="00011CD6"/>
    <w:rsid w:val="00011D29"/>
    <w:rsid w:val="00011DE3"/>
    <w:rsid w:val="00011E9C"/>
    <w:rsid w:val="00011EE0"/>
    <w:rsid w:val="00011F0A"/>
    <w:rsid w:val="00011FB9"/>
    <w:rsid w:val="00012286"/>
    <w:rsid w:val="00012316"/>
    <w:rsid w:val="0001258D"/>
    <w:rsid w:val="00012598"/>
    <w:rsid w:val="0001281A"/>
    <w:rsid w:val="000129B0"/>
    <w:rsid w:val="000129D5"/>
    <w:rsid w:val="00012F8F"/>
    <w:rsid w:val="00012FE4"/>
    <w:rsid w:val="000131DE"/>
    <w:rsid w:val="0001323A"/>
    <w:rsid w:val="00013281"/>
    <w:rsid w:val="0001340A"/>
    <w:rsid w:val="00013710"/>
    <w:rsid w:val="000137BF"/>
    <w:rsid w:val="00013842"/>
    <w:rsid w:val="00013B8C"/>
    <w:rsid w:val="00014066"/>
    <w:rsid w:val="00014124"/>
    <w:rsid w:val="000141F0"/>
    <w:rsid w:val="00014237"/>
    <w:rsid w:val="00014296"/>
    <w:rsid w:val="00014679"/>
    <w:rsid w:val="00014CDE"/>
    <w:rsid w:val="00014DC4"/>
    <w:rsid w:val="000155CB"/>
    <w:rsid w:val="000155CD"/>
    <w:rsid w:val="000157CA"/>
    <w:rsid w:val="00015827"/>
    <w:rsid w:val="000158AC"/>
    <w:rsid w:val="000158E8"/>
    <w:rsid w:val="00015FA9"/>
    <w:rsid w:val="00016103"/>
    <w:rsid w:val="0001619B"/>
    <w:rsid w:val="00016235"/>
    <w:rsid w:val="0001676A"/>
    <w:rsid w:val="0001697F"/>
    <w:rsid w:val="00016EBE"/>
    <w:rsid w:val="000170FB"/>
    <w:rsid w:val="0001731A"/>
    <w:rsid w:val="00017384"/>
    <w:rsid w:val="0001740D"/>
    <w:rsid w:val="0001757D"/>
    <w:rsid w:val="00017815"/>
    <w:rsid w:val="00017897"/>
    <w:rsid w:val="000178D7"/>
    <w:rsid w:val="00017972"/>
    <w:rsid w:val="00017B58"/>
    <w:rsid w:val="00017CE5"/>
    <w:rsid w:val="00017F57"/>
    <w:rsid w:val="000200A0"/>
    <w:rsid w:val="000200F7"/>
    <w:rsid w:val="0002043F"/>
    <w:rsid w:val="000206A5"/>
    <w:rsid w:val="000208BF"/>
    <w:rsid w:val="00020A08"/>
    <w:rsid w:val="00020B09"/>
    <w:rsid w:val="00020F72"/>
    <w:rsid w:val="00021063"/>
    <w:rsid w:val="00021365"/>
    <w:rsid w:val="000214D4"/>
    <w:rsid w:val="0002198C"/>
    <w:rsid w:val="00021999"/>
    <w:rsid w:val="000219A6"/>
    <w:rsid w:val="000219C0"/>
    <w:rsid w:val="000219DF"/>
    <w:rsid w:val="00021A25"/>
    <w:rsid w:val="00021C32"/>
    <w:rsid w:val="00021D39"/>
    <w:rsid w:val="00022368"/>
    <w:rsid w:val="00022873"/>
    <w:rsid w:val="00022A88"/>
    <w:rsid w:val="00022D89"/>
    <w:rsid w:val="00022E25"/>
    <w:rsid w:val="00022E9F"/>
    <w:rsid w:val="00022EF8"/>
    <w:rsid w:val="00023395"/>
    <w:rsid w:val="000235C0"/>
    <w:rsid w:val="000236E0"/>
    <w:rsid w:val="0002388A"/>
    <w:rsid w:val="0002394C"/>
    <w:rsid w:val="00023AE5"/>
    <w:rsid w:val="00023B69"/>
    <w:rsid w:val="00024036"/>
    <w:rsid w:val="0002428B"/>
    <w:rsid w:val="0002429E"/>
    <w:rsid w:val="000245C7"/>
    <w:rsid w:val="00024804"/>
    <w:rsid w:val="0002482C"/>
    <w:rsid w:val="00024AAC"/>
    <w:rsid w:val="00024BF1"/>
    <w:rsid w:val="00024D40"/>
    <w:rsid w:val="00024D90"/>
    <w:rsid w:val="000253F8"/>
    <w:rsid w:val="00025567"/>
    <w:rsid w:val="000255B2"/>
    <w:rsid w:val="000257B5"/>
    <w:rsid w:val="0002583C"/>
    <w:rsid w:val="00025964"/>
    <w:rsid w:val="00025BA2"/>
    <w:rsid w:val="00025D9B"/>
    <w:rsid w:val="00025EAC"/>
    <w:rsid w:val="0002623D"/>
    <w:rsid w:val="00026372"/>
    <w:rsid w:val="00026395"/>
    <w:rsid w:val="0002649B"/>
    <w:rsid w:val="00026C9C"/>
    <w:rsid w:val="00027066"/>
    <w:rsid w:val="00027084"/>
    <w:rsid w:val="00027626"/>
    <w:rsid w:val="000278E5"/>
    <w:rsid w:val="00027953"/>
    <w:rsid w:val="00027A9E"/>
    <w:rsid w:val="00027B11"/>
    <w:rsid w:val="00027B26"/>
    <w:rsid w:val="000301FA"/>
    <w:rsid w:val="000302A6"/>
    <w:rsid w:val="0003033B"/>
    <w:rsid w:val="000306BD"/>
    <w:rsid w:val="00030709"/>
    <w:rsid w:val="00030761"/>
    <w:rsid w:val="00030903"/>
    <w:rsid w:val="0003091D"/>
    <w:rsid w:val="00030A09"/>
    <w:rsid w:val="00030D60"/>
    <w:rsid w:val="00030D83"/>
    <w:rsid w:val="00030FBE"/>
    <w:rsid w:val="00031533"/>
    <w:rsid w:val="00031590"/>
    <w:rsid w:val="00031771"/>
    <w:rsid w:val="00031D2B"/>
    <w:rsid w:val="00031D2C"/>
    <w:rsid w:val="00031D91"/>
    <w:rsid w:val="00031EE0"/>
    <w:rsid w:val="0003203F"/>
    <w:rsid w:val="00032270"/>
    <w:rsid w:val="00032364"/>
    <w:rsid w:val="00032693"/>
    <w:rsid w:val="00032731"/>
    <w:rsid w:val="00032778"/>
    <w:rsid w:val="0003277D"/>
    <w:rsid w:val="00032A1E"/>
    <w:rsid w:val="00033085"/>
    <w:rsid w:val="000334B9"/>
    <w:rsid w:val="00033515"/>
    <w:rsid w:val="00033812"/>
    <w:rsid w:val="000338EC"/>
    <w:rsid w:val="00033BF6"/>
    <w:rsid w:val="00033BFA"/>
    <w:rsid w:val="00033C44"/>
    <w:rsid w:val="00033C6E"/>
    <w:rsid w:val="000344B5"/>
    <w:rsid w:val="000347F6"/>
    <w:rsid w:val="00034829"/>
    <w:rsid w:val="0003484D"/>
    <w:rsid w:val="00034873"/>
    <w:rsid w:val="00034892"/>
    <w:rsid w:val="000348D5"/>
    <w:rsid w:val="00034EC2"/>
    <w:rsid w:val="00034F9D"/>
    <w:rsid w:val="00035110"/>
    <w:rsid w:val="000353A8"/>
    <w:rsid w:val="00035507"/>
    <w:rsid w:val="00035610"/>
    <w:rsid w:val="000358AC"/>
    <w:rsid w:val="00035C81"/>
    <w:rsid w:val="00035D3D"/>
    <w:rsid w:val="00035E62"/>
    <w:rsid w:val="00035FD8"/>
    <w:rsid w:val="000364B7"/>
    <w:rsid w:val="000366B5"/>
    <w:rsid w:val="000366C3"/>
    <w:rsid w:val="000368F8"/>
    <w:rsid w:val="00036B6A"/>
    <w:rsid w:val="00036C4D"/>
    <w:rsid w:val="00036C66"/>
    <w:rsid w:val="00036CDC"/>
    <w:rsid w:val="00036D41"/>
    <w:rsid w:val="00037190"/>
    <w:rsid w:val="00037296"/>
    <w:rsid w:val="000372AC"/>
    <w:rsid w:val="0003738D"/>
    <w:rsid w:val="000374CD"/>
    <w:rsid w:val="00037578"/>
    <w:rsid w:val="000376B0"/>
    <w:rsid w:val="000377F4"/>
    <w:rsid w:val="00037817"/>
    <w:rsid w:val="00037994"/>
    <w:rsid w:val="00037AC8"/>
    <w:rsid w:val="00037AF8"/>
    <w:rsid w:val="00040005"/>
    <w:rsid w:val="0004016C"/>
    <w:rsid w:val="0004032C"/>
    <w:rsid w:val="00040530"/>
    <w:rsid w:val="0004076D"/>
    <w:rsid w:val="00040917"/>
    <w:rsid w:val="00040A11"/>
    <w:rsid w:val="00040A7D"/>
    <w:rsid w:val="00040C42"/>
    <w:rsid w:val="00040CAB"/>
    <w:rsid w:val="00040D7B"/>
    <w:rsid w:val="00041857"/>
    <w:rsid w:val="00041A0A"/>
    <w:rsid w:val="00041A3A"/>
    <w:rsid w:val="00041AA6"/>
    <w:rsid w:val="00041ACA"/>
    <w:rsid w:val="00041ACE"/>
    <w:rsid w:val="00041CC5"/>
    <w:rsid w:val="00041F19"/>
    <w:rsid w:val="00042142"/>
    <w:rsid w:val="000422A2"/>
    <w:rsid w:val="0004230D"/>
    <w:rsid w:val="00042504"/>
    <w:rsid w:val="000425B5"/>
    <w:rsid w:val="000427A6"/>
    <w:rsid w:val="0004287A"/>
    <w:rsid w:val="0004294D"/>
    <w:rsid w:val="00042AF5"/>
    <w:rsid w:val="000430C3"/>
    <w:rsid w:val="000430F8"/>
    <w:rsid w:val="00043125"/>
    <w:rsid w:val="0004351E"/>
    <w:rsid w:val="00043644"/>
    <w:rsid w:val="00043710"/>
    <w:rsid w:val="000438E3"/>
    <w:rsid w:val="00043927"/>
    <w:rsid w:val="00043993"/>
    <w:rsid w:val="00043DE3"/>
    <w:rsid w:val="00043EE8"/>
    <w:rsid w:val="00043F2D"/>
    <w:rsid w:val="00043F45"/>
    <w:rsid w:val="00043FDC"/>
    <w:rsid w:val="000440D5"/>
    <w:rsid w:val="000441C9"/>
    <w:rsid w:val="00044296"/>
    <w:rsid w:val="000444EE"/>
    <w:rsid w:val="000445AF"/>
    <w:rsid w:val="00044649"/>
    <w:rsid w:val="0004471A"/>
    <w:rsid w:val="00044831"/>
    <w:rsid w:val="00044C27"/>
    <w:rsid w:val="00044D06"/>
    <w:rsid w:val="000450BD"/>
    <w:rsid w:val="000452CD"/>
    <w:rsid w:val="00045466"/>
    <w:rsid w:val="00045A56"/>
    <w:rsid w:val="00045F9E"/>
    <w:rsid w:val="000460E1"/>
    <w:rsid w:val="000461AA"/>
    <w:rsid w:val="000462BD"/>
    <w:rsid w:val="00046527"/>
    <w:rsid w:val="0004664F"/>
    <w:rsid w:val="00046832"/>
    <w:rsid w:val="000468C7"/>
    <w:rsid w:val="00046C1C"/>
    <w:rsid w:val="00046D08"/>
    <w:rsid w:val="00047593"/>
    <w:rsid w:val="000475F1"/>
    <w:rsid w:val="00047620"/>
    <w:rsid w:val="0004796D"/>
    <w:rsid w:val="000479FF"/>
    <w:rsid w:val="00047ABE"/>
    <w:rsid w:val="00047C8C"/>
    <w:rsid w:val="00047EC0"/>
    <w:rsid w:val="00047F39"/>
    <w:rsid w:val="000506C5"/>
    <w:rsid w:val="000508A0"/>
    <w:rsid w:val="00050E53"/>
    <w:rsid w:val="00050E68"/>
    <w:rsid w:val="00050F4F"/>
    <w:rsid w:val="0005107D"/>
    <w:rsid w:val="000511C5"/>
    <w:rsid w:val="000512C5"/>
    <w:rsid w:val="00051557"/>
    <w:rsid w:val="0005161E"/>
    <w:rsid w:val="00051680"/>
    <w:rsid w:val="000516F1"/>
    <w:rsid w:val="0005170B"/>
    <w:rsid w:val="00051758"/>
    <w:rsid w:val="00051871"/>
    <w:rsid w:val="000519E0"/>
    <w:rsid w:val="00051A01"/>
    <w:rsid w:val="00051C96"/>
    <w:rsid w:val="00051E0B"/>
    <w:rsid w:val="00051EBF"/>
    <w:rsid w:val="00051FE8"/>
    <w:rsid w:val="00052219"/>
    <w:rsid w:val="000526AF"/>
    <w:rsid w:val="00052982"/>
    <w:rsid w:val="00052D02"/>
    <w:rsid w:val="00052D24"/>
    <w:rsid w:val="00052D90"/>
    <w:rsid w:val="00052DD2"/>
    <w:rsid w:val="0005312F"/>
    <w:rsid w:val="00053362"/>
    <w:rsid w:val="000534E9"/>
    <w:rsid w:val="00053AFC"/>
    <w:rsid w:val="00053B92"/>
    <w:rsid w:val="00053BD3"/>
    <w:rsid w:val="00053CAF"/>
    <w:rsid w:val="00053D44"/>
    <w:rsid w:val="00053DD3"/>
    <w:rsid w:val="00053ED0"/>
    <w:rsid w:val="00054184"/>
    <w:rsid w:val="000541D7"/>
    <w:rsid w:val="00054591"/>
    <w:rsid w:val="00054618"/>
    <w:rsid w:val="000546F1"/>
    <w:rsid w:val="000548E6"/>
    <w:rsid w:val="000548F2"/>
    <w:rsid w:val="00054E10"/>
    <w:rsid w:val="00054F0F"/>
    <w:rsid w:val="00055066"/>
    <w:rsid w:val="0005574E"/>
    <w:rsid w:val="00055B66"/>
    <w:rsid w:val="00055C8C"/>
    <w:rsid w:val="00055E1A"/>
    <w:rsid w:val="00055E1E"/>
    <w:rsid w:val="000562CD"/>
    <w:rsid w:val="0005653F"/>
    <w:rsid w:val="0005655A"/>
    <w:rsid w:val="0005664E"/>
    <w:rsid w:val="000568CB"/>
    <w:rsid w:val="00056A93"/>
    <w:rsid w:val="00056AA6"/>
    <w:rsid w:val="00056C2A"/>
    <w:rsid w:val="00056C5D"/>
    <w:rsid w:val="00056DC9"/>
    <w:rsid w:val="00057039"/>
    <w:rsid w:val="000571F2"/>
    <w:rsid w:val="000577ED"/>
    <w:rsid w:val="000577EF"/>
    <w:rsid w:val="00057808"/>
    <w:rsid w:val="000579A1"/>
    <w:rsid w:val="00057DB5"/>
    <w:rsid w:val="00057F2C"/>
    <w:rsid w:val="000602AE"/>
    <w:rsid w:val="000607CC"/>
    <w:rsid w:val="00060824"/>
    <w:rsid w:val="000608A2"/>
    <w:rsid w:val="00060DCB"/>
    <w:rsid w:val="00060E73"/>
    <w:rsid w:val="000611C8"/>
    <w:rsid w:val="0006149A"/>
    <w:rsid w:val="000614E9"/>
    <w:rsid w:val="00061938"/>
    <w:rsid w:val="00061A01"/>
    <w:rsid w:val="00061B47"/>
    <w:rsid w:val="00061D0C"/>
    <w:rsid w:val="00061D20"/>
    <w:rsid w:val="00061E97"/>
    <w:rsid w:val="00061F4F"/>
    <w:rsid w:val="000625B8"/>
    <w:rsid w:val="0006273A"/>
    <w:rsid w:val="00062812"/>
    <w:rsid w:val="000628A1"/>
    <w:rsid w:val="0006290C"/>
    <w:rsid w:val="00062CDB"/>
    <w:rsid w:val="00062D4C"/>
    <w:rsid w:val="00062EAC"/>
    <w:rsid w:val="00063127"/>
    <w:rsid w:val="00063264"/>
    <w:rsid w:val="0006326B"/>
    <w:rsid w:val="00063492"/>
    <w:rsid w:val="00063573"/>
    <w:rsid w:val="00063867"/>
    <w:rsid w:val="00063A17"/>
    <w:rsid w:val="00063A76"/>
    <w:rsid w:val="00063B3A"/>
    <w:rsid w:val="00063E48"/>
    <w:rsid w:val="00063F6C"/>
    <w:rsid w:val="00063FE7"/>
    <w:rsid w:val="000643C7"/>
    <w:rsid w:val="000648E3"/>
    <w:rsid w:val="000649A3"/>
    <w:rsid w:val="00064A29"/>
    <w:rsid w:val="00064C45"/>
    <w:rsid w:val="00064C81"/>
    <w:rsid w:val="00064F1F"/>
    <w:rsid w:val="00065085"/>
    <w:rsid w:val="0006532A"/>
    <w:rsid w:val="0006535F"/>
    <w:rsid w:val="00065516"/>
    <w:rsid w:val="0006560B"/>
    <w:rsid w:val="00065615"/>
    <w:rsid w:val="000657F4"/>
    <w:rsid w:val="00065A5D"/>
    <w:rsid w:val="00065D28"/>
    <w:rsid w:val="000661BE"/>
    <w:rsid w:val="00066399"/>
    <w:rsid w:val="00066F0F"/>
    <w:rsid w:val="0006722E"/>
    <w:rsid w:val="0006782E"/>
    <w:rsid w:val="000679C7"/>
    <w:rsid w:val="00067AF5"/>
    <w:rsid w:val="00067B0B"/>
    <w:rsid w:val="00067B18"/>
    <w:rsid w:val="0007034F"/>
    <w:rsid w:val="000707D1"/>
    <w:rsid w:val="00070867"/>
    <w:rsid w:val="00070892"/>
    <w:rsid w:val="000708BD"/>
    <w:rsid w:val="000709AE"/>
    <w:rsid w:val="00070D95"/>
    <w:rsid w:val="00071259"/>
    <w:rsid w:val="000715F7"/>
    <w:rsid w:val="00071E0B"/>
    <w:rsid w:val="0007242A"/>
    <w:rsid w:val="0007263A"/>
    <w:rsid w:val="000729AB"/>
    <w:rsid w:val="00072A21"/>
    <w:rsid w:val="00072BBB"/>
    <w:rsid w:val="00072D6E"/>
    <w:rsid w:val="00072E01"/>
    <w:rsid w:val="00072EBD"/>
    <w:rsid w:val="000733D2"/>
    <w:rsid w:val="0007354D"/>
    <w:rsid w:val="000736B8"/>
    <w:rsid w:val="00073F28"/>
    <w:rsid w:val="000740AA"/>
    <w:rsid w:val="00074232"/>
    <w:rsid w:val="0007477B"/>
    <w:rsid w:val="000747EA"/>
    <w:rsid w:val="0007484B"/>
    <w:rsid w:val="00074A0C"/>
    <w:rsid w:val="00074A1B"/>
    <w:rsid w:val="00074D05"/>
    <w:rsid w:val="00074EB1"/>
    <w:rsid w:val="00075086"/>
    <w:rsid w:val="000752A8"/>
    <w:rsid w:val="0007542F"/>
    <w:rsid w:val="00075ADB"/>
    <w:rsid w:val="00075B8E"/>
    <w:rsid w:val="00075BB9"/>
    <w:rsid w:val="00075C02"/>
    <w:rsid w:val="00075F89"/>
    <w:rsid w:val="000762FF"/>
    <w:rsid w:val="00076327"/>
    <w:rsid w:val="000764A2"/>
    <w:rsid w:val="00076721"/>
    <w:rsid w:val="00076819"/>
    <w:rsid w:val="00076A3A"/>
    <w:rsid w:val="00076B4A"/>
    <w:rsid w:val="00076BFF"/>
    <w:rsid w:val="00076DC3"/>
    <w:rsid w:val="00077067"/>
    <w:rsid w:val="00077116"/>
    <w:rsid w:val="0007744A"/>
    <w:rsid w:val="0007751B"/>
    <w:rsid w:val="000775C8"/>
    <w:rsid w:val="00077790"/>
    <w:rsid w:val="00077911"/>
    <w:rsid w:val="000779AB"/>
    <w:rsid w:val="00077C37"/>
    <w:rsid w:val="00077CBC"/>
    <w:rsid w:val="00077DD2"/>
    <w:rsid w:val="00077F9F"/>
    <w:rsid w:val="00077FF7"/>
    <w:rsid w:val="0008056D"/>
    <w:rsid w:val="00080952"/>
    <w:rsid w:val="00080B57"/>
    <w:rsid w:val="00080E68"/>
    <w:rsid w:val="000810C8"/>
    <w:rsid w:val="0008148F"/>
    <w:rsid w:val="00081715"/>
    <w:rsid w:val="000817F6"/>
    <w:rsid w:val="00081968"/>
    <w:rsid w:val="00081AF8"/>
    <w:rsid w:val="00081AFB"/>
    <w:rsid w:val="00081C90"/>
    <w:rsid w:val="00081E7A"/>
    <w:rsid w:val="00081E8E"/>
    <w:rsid w:val="00081F26"/>
    <w:rsid w:val="00081FEA"/>
    <w:rsid w:val="00082206"/>
    <w:rsid w:val="00082417"/>
    <w:rsid w:val="0008242C"/>
    <w:rsid w:val="00082492"/>
    <w:rsid w:val="000827BE"/>
    <w:rsid w:val="000827EC"/>
    <w:rsid w:val="00082962"/>
    <w:rsid w:val="00082D7B"/>
    <w:rsid w:val="00082DA3"/>
    <w:rsid w:val="00082DC8"/>
    <w:rsid w:val="000830FF"/>
    <w:rsid w:val="00083105"/>
    <w:rsid w:val="000831E5"/>
    <w:rsid w:val="000831E7"/>
    <w:rsid w:val="00083512"/>
    <w:rsid w:val="00083BB1"/>
    <w:rsid w:val="00083C08"/>
    <w:rsid w:val="00083C7F"/>
    <w:rsid w:val="00083CBC"/>
    <w:rsid w:val="00083CF7"/>
    <w:rsid w:val="00083E46"/>
    <w:rsid w:val="00083F6A"/>
    <w:rsid w:val="00083F92"/>
    <w:rsid w:val="0008406A"/>
    <w:rsid w:val="000840A6"/>
    <w:rsid w:val="0008421C"/>
    <w:rsid w:val="0008466E"/>
    <w:rsid w:val="00084673"/>
    <w:rsid w:val="000846A8"/>
    <w:rsid w:val="000846F1"/>
    <w:rsid w:val="00084898"/>
    <w:rsid w:val="0008495F"/>
    <w:rsid w:val="0008498B"/>
    <w:rsid w:val="00084A57"/>
    <w:rsid w:val="00084C27"/>
    <w:rsid w:val="00084D32"/>
    <w:rsid w:val="00084EC0"/>
    <w:rsid w:val="00084F77"/>
    <w:rsid w:val="00084FED"/>
    <w:rsid w:val="00085156"/>
    <w:rsid w:val="0008539A"/>
    <w:rsid w:val="000853A9"/>
    <w:rsid w:val="000855EC"/>
    <w:rsid w:val="00085642"/>
    <w:rsid w:val="000857B8"/>
    <w:rsid w:val="0008580E"/>
    <w:rsid w:val="000858C1"/>
    <w:rsid w:val="00085C55"/>
    <w:rsid w:val="00085F52"/>
    <w:rsid w:val="00085FAD"/>
    <w:rsid w:val="00086065"/>
    <w:rsid w:val="0008608A"/>
    <w:rsid w:val="000860F8"/>
    <w:rsid w:val="000863C7"/>
    <w:rsid w:val="00086679"/>
    <w:rsid w:val="0008671A"/>
    <w:rsid w:val="00086A16"/>
    <w:rsid w:val="00086E71"/>
    <w:rsid w:val="00086F7C"/>
    <w:rsid w:val="00086F96"/>
    <w:rsid w:val="00087156"/>
    <w:rsid w:val="0008717F"/>
    <w:rsid w:val="00087561"/>
    <w:rsid w:val="000875C3"/>
    <w:rsid w:val="00087790"/>
    <w:rsid w:val="00087A91"/>
    <w:rsid w:val="00087D0B"/>
    <w:rsid w:val="00087DE7"/>
    <w:rsid w:val="000900F0"/>
    <w:rsid w:val="0009018F"/>
    <w:rsid w:val="0009028E"/>
    <w:rsid w:val="000904A8"/>
    <w:rsid w:val="000904E0"/>
    <w:rsid w:val="00090704"/>
    <w:rsid w:val="00090715"/>
    <w:rsid w:val="00090867"/>
    <w:rsid w:val="00090B80"/>
    <w:rsid w:val="00090CE5"/>
    <w:rsid w:val="00090EF7"/>
    <w:rsid w:val="000917AB"/>
    <w:rsid w:val="00091A09"/>
    <w:rsid w:val="00091ED1"/>
    <w:rsid w:val="00091F6B"/>
    <w:rsid w:val="00091F9C"/>
    <w:rsid w:val="000924C2"/>
    <w:rsid w:val="0009282E"/>
    <w:rsid w:val="000928C8"/>
    <w:rsid w:val="0009299A"/>
    <w:rsid w:val="00092E97"/>
    <w:rsid w:val="0009338A"/>
    <w:rsid w:val="000937DC"/>
    <w:rsid w:val="00093802"/>
    <w:rsid w:val="00093E9F"/>
    <w:rsid w:val="000942A8"/>
    <w:rsid w:val="000942C5"/>
    <w:rsid w:val="00094637"/>
    <w:rsid w:val="00094645"/>
    <w:rsid w:val="00094924"/>
    <w:rsid w:val="000949AD"/>
    <w:rsid w:val="00094AEB"/>
    <w:rsid w:val="00094BF8"/>
    <w:rsid w:val="00094D7F"/>
    <w:rsid w:val="00094F7B"/>
    <w:rsid w:val="0009526B"/>
    <w:rsid w:val="00095385"/>
    <w:rsid w:val="0009551B"/>
    <w:rsid w:val="0009563E"/>
    <w:rsid w:val="000956D2"/>
    <w:rsid w:val="000958D7"/>
    <w:rsid w:val="00095A9F"/>
    <w:rsid w:val="00095D2C"/>
    <w:rsid w:val="00095E81"/>
    <w:rsid w:val="00096181"/>
    <w:rsid w:val="00096A07"/>
    <w:rsid w:val="00096E38"/>
    <w:rsid w:val="00096FD7"/>
    <w:rsid w:val="000974B5"/>
    <w:rsid w:val="000975B1"/>
    <w:rsid w:val="00097698"/>
    <w:rsid w:val="0009781A"/>
    <w:rsid w:val="00097BA8"/>
    <w:rsid w:val="000A0081"/>
    <w:rsid w:val="000A02D5"/>
    <w:rsid w:val="000A07DF"/>
    <w:rsid w:val="000A0869"/>
    <w:rsid w:val="000A0881"/>
    <w:rsid w:val="000A0A65"/>
    <w:rsid w:val="000A0BFA"/>
    <w:rsid w:val="000A0C4A"/>
    <w:rsid w:val="000A0CE6"/>
    <w:rsid w:val="000A0F58"/>
    <w:rsid w:val="000A10BE"/>
    <w:rsid w:val="000A11A6"/>
    <w:rsid w:val="000A12EB"/>
    <w:rsid w:val="000A14CE"/>
    <w:rsid w:val="000A15EF"/>
    <w:rsid w:val="000A1602"/>
    <w:rsid w:val="000A1950"/>
    <w:rsid w:val="000A1AC2"/>
    <w:rsid w:val="000A1C7A"/>
    <w:rsid w:val="000A1DC3"/>
    <w:rsid w:val="000A1FA7"/>
    <w:rsid w:val="000A2124"/>
    <w:rsid w:val="000A2184"/>
    <w:rsid w:val="000A24B5"/>
    <w:rsid w:val="000A2731"/>
    <w:rsid w:val="000A2759"/>
    <w:rsid w:val="000A2855"/>
    <w:rsid w:val="000A2AD7"/>
    <w:rsid w:val="000A2AF4"/>
    <w:rsid w:val="000A2B71"/>
    <w:rsid w:val="000A2B9E"/>
    <w:rsid w:val="000A2DD7"/>
    <w:rsid w:val="000A2F5B"/>
    <w:rsid w:val="000A31D8"/>
    <w:rsid w:val="000A33F0"/>
    <w:rsid w:val="000A3731"/>
    <w:rsid w:val="000A38B2"/>
    <w:rsid w:val="000A3B67"/>
    <w:rsid w:val="000A3BB0"/>
    <w:rsid w:val="000A3EE4"/>
    <w:rsid w:val="000A4532"/>
    <w:rsid w:val="000A45EB"/>
    <w:rsid w:val="000A46DF"/>
    <w:rsid w:val="000A49F9"/>
    <w:rsid w:val="000A4F20"/>
    <w:rsid w:val="000A5186"/>
    <w:rsid w:val="000A53D7"/>
    <w:rsid w:val="000A5604"/>
    <w:rsid w:val="000A5D4D"/>
    <w:rsid w:val="000A60BC"/>
    <w:rsid w:val="000A63E5"/>
    <w:rsid w:val="000A657C"/>
    <w:rsid w:val="000A65B8"/>
    <w:rsid w:val="000A6641"/>
    <w:rsid w:val="000A6CA1"/>
    <w:rsid w:val="000A6FFF"/>
    <w:rsid w:val="000A7220"/>
    <w:rsid w:val="000A722A"/>
    <w:rsid w:val="000A7390"/>
    <w:rsid w:val="000A739F"/>
    <w:rsid w:val="000A75DE"/>
    <w:rsid w:val="000A75E5"/>
    <w:rsid w:val="000A7AB0"/>
    <w:rsid w:val="000A7BE5"/>
    <w:rsid w:val="000A7E8B"/>
    <w:rsid w:val="000B00F5"/>
    <w:rsid w:val="000B0545"/>
    <w:rsid w:val="000B0BBB"/>
    <w:rsid w:val="000B0C9C"/>
    <w:rsid w:val="000B0CAC"/>
    <w:rsid w:val="000B0F8B"/>
    <w:rsid w:val="000B1409"/>
    <w:rsid w:val="000B1417"/>
    <w:rsid w:val="000B17DE"/>
    <w:rsid w:val="000B1953"/>
    <w:rsid w:val="000B1C80"/>
    <w:rsid w:val="000B1E3F"/>
    <w:rsid w:val="000B1FFE"/>
    <w:rsid w:val="000B2299"/>
    <w:rsid w:val="000B22E3"/>
    <w:rsid w:val="000B2377"/>
    <w:rsid w:val="000B23A0"/>
    <w:rsid w:val="000B2991"/>
    <w:rsid w:val="000B29BF"/>
    <w:rsid w:val="000B318C"/>
    <w:rsid w:val="000B32BF"/>
    <w:rsid w:val="000B32E3"/>
    <w:rsid w:val="000B335F"/>
    <w:rsid w:val="000B3797"/>
    <w:rsid w:val="000B390A"/>
    <w:rsid w:val="000B3A0E"/>
    <w:rsid w:val="000B3A32"/>
    <w:rsid w:val="000B3B02"/>
    <w:rsid w:val="000B3DCE"/>
    <w:rsid w:val="000B3DDF"/>
    <w:rsid w:val="000B4031"/>
    <w:rsid w:val="000B45FA"/>
    <w:rsid w:val="000B4706"/>
    <w:rsid w:val="000B499E"/>
    <w:rsid w:val="000B4B02"/>
    <w:rsid w:val="000B4B08"/>
    <w:rsid w:val="000B4C08"/>
    <w:rsid w:val="000B4FAE"/>
    <w:rsid w:val="000B4FEC"/>
    <w:rsid w:val="000B5004"/>
    <w:rsid w:val="000B5306"/>
    <w:rsid w:val="000B570C"/>
    <w:rsid w:val="000B5870"/>
    <w:rsid w:val="000B5969"/>
    <w:rsid w:val="000B5C28"/>
    <w:rsid w:val="000B5DD2"/>
    <w:rsid w:val="000B6171"/>
    <w:rsid w:val="000B6233"/>
    <w:rsid w:val="000B6340"/>
    <w:rsid w:val="000B6378"/>
    <w:rsid w:val="000B6434"/>
    <w:rsid w:val="000B6460"/>
    <w:rsid w:val="000B657B"/>
    <w:rsid w:val="000B6A31"/>
    <w:rsid w:val="000B6B10"/>
    <w:rsid w:val="000B6B1C"/>
    <w:rsid w:val="000B6BF4"/>
    <w:rsid w:val="000B6CA8"/>
    <w:rsid w:val="000B7883"/>
    <w:rsid w:val="000B7E16"/>
    <w:rsid w:val="000B7F6D"/>
    <w:rsid w:val="000B7FEC"/>
    <w:rsid w:val="000B7FFE"/>
    <w:rsid w:val="000C0479"/>
    <w:rsid w:val="000C04A1"/>
    <w:rsid w:val="000C0630"/>
    <w:rsid w:val="000C0674"/>
    <w:rsid w:val="000C06DD"/>
    <w:rsid w:val="000C0747"/>
    <w:rsid w:val="000C0834"/>
    <w:rsid w:val="000C096F"/>
    <w:rsid w:val="000C097D"/>
    <w:rsid w:val="000C0AAC"/>
    <w:rsid w:val="000C0AB3"/>
    <w:rsid w:val="000C0CD4"/>
    <w:rsid w:val="000C0F26"/>
    <w:rsid w:val="000C0F7D"/>
    <w:rsid w:val="000C0F9B"/>
    <w:rsid w:val="000C0FA0"/>
    <w:rsid w:val="000C12F8"/>
    <w:rsid w:val="000C159B"/>
    <w:rsid w:val="000C19FB"/>
    <w:rsid w:val="000C2131"/>
    <w:rsid w:val="000C29B4"/>
    <w:rsid w:val="000C2A51"/>
    <w:rsid w:val="000C2AC5"/>
    <w:rsid w:val="000C2C7F"/>
    <w:rsid w:val="000C2E91"/>
    <w:rsid w:val="000C2FB5"/>
    <w:rsid w:val="000C31A2"/>
    <w:rsid w:val="000C31BF"/>
    <w:rsid w:val="000C3308"/>
    <w:rsid w:val="000C333D"/>
    <w:rsid w:val="000C33A2"/>
    <w:rsid w:val="000C3736"/>
    <w:rsid w:val="000C3974"/>
    <w:rsid w:val="000C398B"/>
    <w:rsid w:val="000C3EEC"/>
    <w:rsid w:val="000C3F08"/>
    <w:rsid w:val="000C4413"/>
    <w:rsid w:val="000C457F"/>
    <w:rsid w:val="000C4675"/>
    <w:rsid w:val="000C481C"/>
    <w:rsid w:val="000C4A55"/>
    <w:rsid w:val="000C4C1B"/>
    <w:rsid w:val="000C4C86"/>
    <w:rsid w:val="000C4CDF"/>
    <w:rsid w:val="000C4D72"/>
    <w:rsid w:val="000C4DF1"/>
    <w:rsid w:val="000C4EEA"/>
    <w:rsid w:val="000C5286"/>
    <w:rsid w:val="000C5617"/>
    <w:rsid w:val="000C59B8"/>
    <w:rsid w:val="000C5C44"/>
    <w:rsid w:val="000C5CE5"/>
    <w:rsid w:val="000C5CFD"/>
    <w:rsid w:val="000C6247"/>
    <w:rsid w:val="000C62D5"/>
    <w:rsid w:val="000C6561"/>
    <w:rsid w:val="000C6567"/>
    <w:rsid w:val="000C662A"/>
    <w:rsid w:val="000C672D"/>
    <w:rsid w:val="000C6A22"/>
    <w:rsid w:val="000C6AEC"/>
    <w:rsid w:val="000C6B7A"/>
    <w:rsid w:val="000C703A"/>
    <w:rsid w:val="000C70D1"/>
    <w:rsid w:val="000C713D"/>
    <w:rsid w:val="000C73D0"/>
    <w:rsid w:val="000C7508"/>
    <w:rsid w:val="000C7579"/>
    <w:rsid w:val="000C76D3"/>
    <w:rsid w:val="000C76ED"/>
    <w:rsid w:val="000C77D5"/>
    <w:rsid w:val="000C7B1C"/>
    <w:rsid w:val="000C7B20"/>
    <w:rsid w:val="000C7B39"/>
    <w:rsid w:val="000C7B43"/>
    <w:rsid w:val="000C7C02"/>
    <w:rsid w:val="000C7CA6"/>
    <w:rsid w:val="000C7CCC"/>
    <w:rsid w:val="000C7E74"/>
    <w:rsid w:val="000C7F62"/>
    <w:rsid w:val="000D00E0"/>
    <w:rsid w:val="000D02EF"/>
    <w:rsid w:val="000D0639"/>
    <w:rsid w:val="000D0787"/>
    <w:rsid w:val="000D07CF"/>
    <w:rsid w:val="000D07D4"/>
    <w:rsid w:val="000D0837"/>
    <w:rsid w:val="000D0850"/>
    <w:rsid w:val="000D09DB"/>
    <w:rsid w:val="000D09FF"/>
    <w:rsid w:val="000D0C40"/>
    <w:rsid w:val="000D0C88"/>
    <w:rsid w:val="000D0CF0"/>
    <w:rsid w:val="000D0DF3"/>
    <w:rsid w:val="000D0FC1"/>
    <w:rsid w:val="000D1335"/>
    <w:rsid w:val="000D1872"/>
    <w:rsid w:val="000D1965"/>
    <w:rsid w:val="000D1ABB"/>
    <w:rsid w:val="000D1BFE"/>
    <w:rsid w:val="000D1C10"/>
    <w:rsid w:val="000D1DA3"/>
    <w:rsid w:val="000D21A7"/>
    <w:rsid w:val="000D22E5"/>
    <w:rsid w:val="000D2315"/>
    <w:rsid w:val="000D23EC"/>
    <w:rsid w:val="000D2693"/>
    <w:rsid w:val="000D2884"/>
    <w:rsid w:val="000D2B9B"/>
    <w:rsid w:val="000D2ECE"/>
    <w:rsid w:val="000D2EF1"/>
    <w:rsid w:val="000D2F68"/>
    <w:rsid w:val="000D3070"/>
    <w:rsid w:val="000D3296"/>
    <w:rsid w:val="000D3912"/>
    <w:rsid w:val="000D3B39"/>
    <w:rsid w:val="000D3B40"/>
    <w:rsid w:val="000D3BE8"/>
    <w:rsid w:val="000D3C4E"/>
    <w:rsid w:val="000D3C4F"/>
    <w:rsid w:val="000D3CE7"/>
    <w:rsid w:val="000D4413"/>
    <w:rsid w:val="000D44E0"/>
    <w:rsid w:val="000D450F"/>
    <w:rsid w:val="000D4A75"/>
    <w:rsid w:val="000D4A7B"/>
    <w:rsid w:val="000D4AC1"/>
    <w:rsid w:val="000D4C22"/>
    <w:rsid w:val="000D4C39"/>
    <w:rsid w:val="000D503D"/>
    <w:rsid w:val="000D5059"/>
    <w:rsid w:val="000D50A2"/>
    <w:rsid w:val="000D56EA"/>
    <w:rsid w:val="000D59EE"/>
    <w:rsid w:val="000D5AA6"/>
    <w:rsid w:val="000D610F"/>
    <w:rsid w:val="000D6118"/>
    <w:rsid w:val="000D6247"/>
    <w:rsid w:val="000D62EB"/>
    <w:rsid w:val="000D63BD"/>
    <w:rsid w:val="000D6505"/>
    <w:rsid w:val="000D6564"/>
    <w:rsid w:val="000D67F4"/>
    <w:rsid w:val="000D696E"/>
    <w:rsid w:val="000D6DBF"/>
    <w:rsid w:val="000D6F1E"/>
    <w:rsid w:val="000D74EE"/>
    <w:rsid w:val="000D78E4"/>
    <w:rsid w:val="000D7987"/>
    <w:rsid w:val="000D7CF5"/>
    <w:rsid w:val="000D7DF0"/>
    <w:rsid w:val="000D7ED0"/>
    <w:rsid w:val="000D7FC1"/>
    <w:rsid w:val="000E0155"/>
    <w:rsid w:val="000E0199"/>
    <w:rsid w:val="000E0544"/>
    <w:rsid w:val="000E07F3"/>
    <w:rsid w:val="000E089E"/>
    <w:rsid w:val="000E09AC"/>
    <w:rsid w:val="000E0D1D"/>
    <w:rsid w:val="000E1237"/>
    <w:rsid w:val="000E139E"/>
    <w:rsid w:val="000E171E"/>
    <w:rsid w:val="000E1856"/>
    <w:rsid w:val="000E1D2A"/>
    <w:rsid w:val="000E1F8A"/>
    <w:rsid w:val="000E26A5"/>
    <w:rsid w:val="000E2775"/>
    <w:rsid w:val="000E2820"/>
    <w:rsid w:val="000E2870"/>
    <w:rsid w:val="000E28F7"/>
    <w:rsid w:val="000E2CBD"/>
    <w:rsid w:val="000E2D01"/>
    <w:rsid w:val="000E2D77"/>
    <w:rsid w:val="000E3072"/>
    <w:rsid w:val="000E32F4"/>
    <w:rsid w:val="000E35B0"/>
    <w:rsid w:val="000E36CC"/>
    <w:rsid w:val="000E3708"/>
    <w:rsid w:val="000E3BB9"/>
    <w:rsid w:val="000E3DB1"/>
    <w:rsid w:val="000E3E01"/>
    <w:rsid w:val="000E3E40"/>
    <w:rsid w:val="000E3E87"/>
    <w:rsid w:val="000E3F2B"/>
    <w:rsid w:val="000E3F92"/>
    <w:rsid w:val="000E3FEA"/>
    <w:rsid w:val="000E42FC"/>
    <w:rsid w:val="000E4907"/>
    <w:rsid w:val="000E4AEA"/>
    <w:rsid w:val="000E4F8C"/>
    <w:rsid w:val="000E5166"/>
    <w:rsid w:val="000E56D4"/>
    <w:rsid w:val="000E5CAC"/>
    <w:rsid w:val="000E5D13"/>
    <w:rsid w:val="000E5D27"/>
    <w:rsid w:val="000E5E5E"/>
    <w:rsid w:val="000E6066"/>
    <w:rsid w:val="000E611D"/>
    <w:rsid w:val="000E61F7"/>
    <w:rsid w:val="000E62AC"/>
    <w:rsid w:val="000E656B"/>
    <w:rsid w:val="000E6783"/>
    <w:rsid w:val="000E6D01"/>
    <w:rsid w:val="000E6E33"/>
    <w:rsid w:val="000E6EB0"/>
    <w:rsid w:val="000E6F53"/>
    <w:rsid w:val="000E6F72"/>
    <w:rsid w:val="000E716E"/>
    <w:rsid w:val="000E7213"/>
    <w:rsid w:val="000E7259"/>
    <w:rsid w:val="000E730A"/>
    <w:rsid w:val="000E7387"/>
    <w:rsid w:val="000E75EA"/>
    <w:rsid w:val="000E76FF"/>
    <w:rsid w:val="000E77FE"/>
    <w:rsid w:val="000E7974"/>
    <w:rsid w:val="000E7A9C"/>
    <w:rsid w:val="000E7AD3"/>
    <w:rsid w:val="000E7C44"/>
    <w:rsid w:val="000E7C56"/>
    <w:rsid w:val="000E7F23"/>
    <w:rsid w:val="000F066D"/>
    <w:rsid w:val="000F080E"/>
    <w:rsid w:val="000F09E6"/>
    <w:rsid w:val="000F0BB5"/>
    <w:rsid w:val="000F0CA0"/>
    <w:rsid w:val="000F0CC8"/>
    <w:rsid w:val="000F0F13"/>
    <w:rsid w:val="000F1089"/>
    <w:rsid w:val="000F108C"/>
    <w:rsid w:val="000F1401"/>
    <w:rsid w:val="000F16AD"/>
    <w:rsid w:val="000F16D5"/>
    <w:rsid w:val="000F1804"/>
    <w:rsid w:val="000F19F2"/>
    <w:rsid w:val="000F1BC4"/>
    <w:rsid w:val="000F1DB0"/>
    <w:rsid w:val="000F2049"/>
    <w:rsid w:val="000F20D2"/>
    <w:rsid w:val="000F2109"/>
    <w:rsid w:val="000F258B"/>
    <w:rsid w:val="000F295C"/>
    <w:rsid w:val="000F297B"/>
    <w:rsid w:val="000F29C2"/>
    <w:rsid w:val="000F2A85"/>
    <w:rsid w:val="000F2BF0"/>
    <w:rsid w:val="000F2DFA"/>
    <w:rsid w:val="000F36BB"/>
    <w:rsid w:val="000F38E6"/>
    <w:rsid w:val="000F3A97"/>
    <w:rsid w:val="000F3E00"/>
    <w:rsid w:val="000F437D"/>
    <w:rsid w:val="000F43E3"/>
    <w:rsid w:val="000F440F"/>
    <w:rsid w:val="000F460B"/>
    <w:rsid w:val="000F46A6"/>
    <w:rsid w:val="000F4A18"/>
    <w:rsid w:val="000F4EA3"/>
    <w:rsid w:val="000F5095"/>
    <w:rsid w:val="000F54FB"/>
    <w:rsid w:val="000F5911"/>
    <w:rsid w:val="000F5B75"/>
    <w:rsid w:val="000F5D01"/>
    <w:rsid w:val="000F5F56"/>
    <w:rsid w:val="000F5F63"/>
    <w:rsid w:val="000F61FE"/>
    <w:rsid w:val="000F63DE"/>
    <w:rsid w:val="000F64EC"/>
    <w:rsid w:val="000F6503"/>
    <w:rsid w:val="000F692B"/>
    <w:rsid w:val="000F6BB4"/>
    <w:rsid w:val="000F6C56"/>
    <w:rsid w:val="000F6CE3"/>
    <w:rsid w:val="000F706B"/>
    <w:rsid w:val="000F7190"/>
    <w:rsid w:val="000F71C4"/>
    <w:rsid w:val="000F7277"/>
    <w:rsid w:val="000F74A6"/>
    <w:rsid w:val="000F76BD"/>
    <w:rsid w:val="000F787A"/>
    <w:rsid w:val="000F7AEB"/>
    <w:rsid w:val="000F7DE8"/>
    <w:rsid w:val="000F7DF4"/>
    <w:rsid w:val="000F7E03"/>
    <w:rsid w:val="000F7E0A"/>
    <w:rsid w:val="001002DC"/>
    <w:rsid w:val="001003EE"/>
    <w:rsid w:val="0010079C"/>
    <w:rsid w:val="00100886"/>
    <w:rsid w:val="00100B44"/>
    <w:rsid w:val="00100DBD"/>
    <w:rsid w:val="00100FC4"/>
    <w:rsid w:val="00101035"/>
    <w:rsid w:val="0010119F"/>
    <w:rsid w:val="001012A6"/>
    <w:rsid w:val="00101457"/>
    <w:rsid w:val="001015A0"/>
    <w:rsid w:val="001016EC"/>
    <w:rsid w:val="00101861"/>
    <w:rsid w:val="0010187E"/>
    <w:rsid w:val="001019C9"/>
    <w:rsid w:val="00101A90"/>
    <w:rsid w:val="00101BF0"/>
    <w:rsid w:val="00101ED3"/>
    <w:rsid w:val="0010205E"/>
    <w:rsid w:val="00102270"/>
    <w:rsid w:val="0010245C"/>
    <w:rsid w:val="0010274E"/>
    <w:rsid w:val="00102861"/>
    <w:rsid w:val="00102898"/>
    <w:rsid w:val="00102915"/>
    <w:rsid w:val="00102A36"/>
    <w:rsid w:val="00102E48"/>
    <w:rsid w:val="001030A8"/>
    <w:rsid w:val="00103205"/>
    <w:rsid w:val="0010330C"/>
    <w:rsid w:val="0010348B"/>
    <w:rsid w:val="0010361D"/>
    <w:rsid w:val="001037F3"/>
    <w:rsid w:val="00103AA5"/>
    <w:rsid w:val="00103AAC"/>
    <w:rsid w:val="00103C49"/>
    <w:rsid w:val="00103C6F"/>
    <w:rsid w:val="00103DB4"/>
    <w:rsid w:val="00103EE7"/>
    <w:rsid w:val="00104199"/>
    <w:rsid w:val="00104292"/>
    <w:rsid w:val="0010470B"/>
    <w:rsid w:val="001047A0"/>
    <w:rsid w:val="00104816"/>
    <w:rsid w:val="00104B5B"/>
    <w:rsid w:val="00104F98"/>
    <w:rsid w:val="001051DF"/>
    <w:rsid w:val="001053C1"/>
    <w:rsid w:val="001054E5"/>
    <w:rsid w:val="001055AC"/>
    <w:rsid w:val="00105643"/>
    <w:rsid w:val="00105666"/>
    <w:rsid w:val="001058DA"/>
    <w:rsid w:val="001059D0"/>
    <w:rsid w:val="001059F1"/>
    <w:rsid w:val="00105B29"/>
    <w:rsid w:val="00105B6D"/>
    <w:rsid w:val="00105BD5"/>
    <w:rsid w:val="00106085"/>
    <w:rsid w:val="00106236"/>
    <w:rsid w:val="00106333"/>
    <w:rsid w:val="001067C9"/>
    <w:rsid w:val="001067E9"/>
    <w:rsid w:val="00106890"/>
    <w:rsid w:val="001069DE"/>
    <w:rsid w:val="00106DBD"/>
    <w:rsid w:val="00106DC8"/>
    <w:rsid w:val="00106E7E"/>
    <w:rsid w:val="00106F2B"/>
    <w:rsid w:val="00106F2C"/>
    <w:rsid w:val="00107478"/>
    <w:rsid w:val="001074BA"/>
    <w:rsid w:val="001075E0"/>
    <w:rsid w:val="00107945"/>
    <w:rsid w:val="001079D8"/>
    <w:rsid w:val="00107AEC"/>
    <w:rsid w:val="00107B9E"/>
    <w:rsid w:val="0011033C"/>
    <w:rsid w:val="001103E2"/>
    <w:rsid w:val="00110666"/>
    <w:rsid w:val="001107AD"/>
    <w:rsid w:val="00110E9E"/>
    <w:rsid w:val="00110F6D"/>
    <w:rsid w:val="0011103D"/>
    <w:rsid w:val="00111086"/>
    <w:rsid w:val="001112D0"/>
    <w:rsid w:val="0011167E"/>
    <w:rsid w:val="001116B2"/>
    <w:rsid w:val="00111931"/>
    <w:rsid w:val="00111C42"/>
    <w:rsid w:val="00111DC1"/>
    <w:rsid w:val="00111F09"/>
    <w:rsid w:val="00112076"/>
    <w:rsid w:val="00112118"/>
    <w:rsid w:val="00112195"/>
    <w:rsid w:val="001124A7"/>
    <w:rsid w:val="001127D8"/>
    <w:rsid w:val="001127F3"/>
    <w:rsid w:val="00112874"/>
    <w:rsid w:val="00112A24"/>
    <w:rsid w:val="00112D19"/>
    <w:rsid w:val="00112E8C"/>
    <w:rsid w:val="00112F2F"/>
    <w:rsid w:val="001134DF"/>
    <w:rsid w:val="00113553"/>
    <w:rsid w:val="00113941"/>
    <w:rsid w:val="00113A1E"/>
    <w:rsid w:val="00113EF2"/>
    <w:rsid w:val="00113F86"/>
    <w:rsid w:val="001140F0"/>
    <w:rsid w:val="0011425D"/>
    <w:rsid w:val="0011456E"/>
    <w:rsid w:val="0011477C"/>
    <w:rsid w:val="00114926"/>
    <w:rsid w:val="00114A2E"/>
    <w:rsid w:val="00114C51"/>
    <w:rsid w:val="00114EC8"/>
    <w:rsid w:val="001151F1"/>
    <w:rsid w:val="0011547C"/>
    <w:rsid w:val="001155DE"/>
    <w:rsid w:val="001156D4"/>
    <w:rsid w:val="001158DE"/>
    <w:rsid w:val="00115959"/>
    <w:rsid w:val="00115ABD"/>
    <w:rsid w:val="00115B62"/>
    <w:rsid w:val="00115D68"/>
    <w:rsid w:val="00115DAE"/>
    <w:rsid w:val="0011614D"/>
    <w:rsid w:val="0011638D"/>
    <w:rsid w:val="001164E8"/>
    <w:rsid w:val="00116526"/>
    <w:rsid w:val="00116629"/>
    <w:rsid w:val="00116978"/>
    <w:rsid w:val="001169B9"/>
    <w:rsid w:val="0011711E"/>
    <w:rsid w:val="0011715F"/>
    <w:rsid w:val="001171A5"/>
    <w:rsid w:val="001173E8"/>
    <w:rsid w:val="00117926"/>
    <w:rsid w:val="00117A3B"/>
    <w:rsid w:val="00117A91"/>
    <w:rsid w:val="00117F88"/>
    <w:rsid w:val="00120124"/>
    <w:rsid w:val="001201C5"/>
    <w:rsid w:val="0012029C"/>
    <w:rsid w:val="00120325"/>
    <w:rsid w:val="0012060D"/>
    <w:rsid w:val="00120834"/>
    <w:rsid w:val="00120AEA"/>
    <w:rsid w:val="00120B7E"/>
    <w:rsid w:val="00120B9A"/>
    <w:rsid w:val="00120F56"/>
    <w:rsid w:val="00121052"/>
    <w:rsid w:val="00121195"/>
    <w:rsid w:val="0012127D"/>
    <w:rsid w:val="001212EF"/>
    <w:rsid w:val="001214BC"/>
    <w:rsid w:val="00121604"/>
    <w:rsid w:val="0012183A"/>
    <w:rsid w:val="001219E1"/>
    <w:rsid w:val="00121A26"/>
    <w:rsid w:val="00121A42"/>
    <w:rsid w:val="00121A48"/>
    <w:rsid w:val="00121ADF"/>
    <w:rsid w:val="00121D07"/>
    <w:rsid w:val="00122136"/>
    <w:rsid w:val="00122168"/>
    <w:rsid w:val="001221AD"/>
    <w:rsid w:val="001226B1"/>
    <w:rsid w:val="001227DB"/>
    <w:rsid w:val="00122DEF"/>
    <w:rsid w:val="001233E7"/>
    <w:rsid w:val="001234BD"/>
    <w:rsid w:val="001235F7"/>
    <w:rsid w:val="0012382E"/>
    <w:rsid w:val="00123AC0"/>
    <w:rsid w:val="00123C95"/>
    <w:rsid w:val="00123E3B"/>
    <w:rsid w:val="00124067"/>
    <w:rsid w:val="00124910"/>
    <w:rsid w:val="00124CAB"/>
    <w:rsid w:val="00124CCF"/>
    <w:rsid w:val="00124E99"/>
    <w:rsid w:val="00125123"/>
    <w:rsid w:val="00125194"/>
    <w:rsid w:val="0012535A"/>
    <w:rsid w:val="0012559B"/>
    <w:rsid w:val="00125703"/>
    <w:rsid w:val="00125BDC"/>
    <w:rsid w:val="00125C3D"/>
    <w:rsid w:val="00125E5A"/>
    <w:rsid w:val="00125F9F"/>
    <w:rsid w:val="0012618B"/>
    <w:rsid w:val="001261E3"/>
    <w:rsid w:val="001262AB"/>
    <w:rsid w:val="001263CB"/>
    <w:rsid w:val="0012648B"/>
    <w:rsid w:val="001266B9"/>
    <w:rsid w:val="00126708"/>
    <w:rsid w:val="00127130"/>
    <w:rsid w:val="001272F6"/>
    <w:rsid w:val="00127E29"/>
    <w:rsid w:val="00130041"/>
    <w:rsid w:val="00130087"/>
    <w:rsid w:val="00130117"/>
    <w:rsid w:val="001302D4"/>
    <w:rsid w:val="00130409"/>
    <w:rsid w:val="00130B0E"/>
    <w:rsid w:val="00130B4A"/>
    <w:rsid w:val="00130DA0"/>
    <w:rsid w:val="00130E2F"/>
    <w:rsid w:val="00130E6C"/>
    <w:rsid w:val="00130ECF"/>
    <w:rsid w:val="00130F57"/>
    <w:rsid w:val="00130FFE"/>
    <w:rsid w:val="001312BF"/>
    <w:rsid w:val="00131375"/>
    <w:rsid w:val="001314F5"/>
    <w:rsid w:val="0013195C"/>
    <w:rsid w:val="00131D50"/>
    <w:rsid w:val="00131DD9"/>
    <w:rsid w:val="00131F49"/>
    <w:rsid w:val="00132231"/>
    <w:rsid w:val="001322C7"/>
    <w:rsid w:val="0013231D"/>
    <w:rsid w:val="001328CB"/>
    <w:rsid w:val="00132ECC"/>
    <w:rsid w:val="00133361"/>
    <w:rsid w:val="0013346A"/>
    <w:rsid w:val="0013374C"/>
    <w:rsid w:val="001339A0"/>
    <w:rsid w:val="00133E50"/>
    <w:rsid w:val="00133E51"/>
    <w:rsid w:val="00133FFE"/>
    <w:rsid w:val="001341E5"/>
    <w:rsid w:val="00134256"/>
    <w:rsid w:val="00134341"/>
    <w:rsid w:val="00134389"/>
    <w:rsid w:val="001345BB"/>
    <w:rsid w:val="001346F4"/>
    <w:rsid w:val="0013472C"/>
    <w:rsid w:val="00134782"/>
    <w:rsid w:val="00134A42"/>
    <w:rsid w:val="00134BE0"/>
    <w:rsid w:val="00134C21"/>
    <w:rsid w:val="00134CA5"/>
    <w:rsid w:val="00134CA8"/>
    <w:rsid w:val="00134D26"/>
    <w:rsid w:val="00134F7A"/>
    <w:rsid w:val="00135060"/>
    <w:rsid w:val="001350AF"/>
    <w:rsid w:val="001351CA"/>
    <w:rsid w:val="001353BB"/>
    <w:rsid w:val="00135465"/>
    <w:rsid w:val="00135815"/>
    <w:rsid w:val="00135884"/>
    <w:rsid w:val="0013597C"/>
    <w:rsid w:val="00135A3B"/>
    <w:rsid w:val="00136546"/>
    <w:rsid w:val="0013655E"/>
    <w:rsid w:val="00136576"/>
    <w:rsid w:val="0013684F"/>
    <w:rsid w:val="00136986"/>
    <w:rsid w:val="001369D4"/>
    <w:rsid w:val="00136A12"/>
    <w:rsid w:val="00136BE3"/>
    <w:rsid w:val="00136F40"/>
    <w:rsid w:val="00137396"/>
    <w:rsid w:val="001376A2"/>
    <w:rsid w:val="0013775C"/>
    <w:rsid w:val="00137862"/>
    <w:rsid w:val="00137939"/>
    <w:rsid w:val="00137AF2"/>
    <w:rsid w:val="00137BCD"/>
    <w:rsid w:val="00137FE0"/>
    <w:rsid w:val="001400BC"/>
    <w:rsid w:val="0014038D"/>
    <w:rsid w:val="0014092D"/>
    <w:rsid w:val="00140B38"/>
    <w:rsid w:val="00140C5D"/>
    <w:rsid w:val="0014108B"/>
    <w:rsid w:val="001412D7"/>
    <w:rsid w:val="0014135F"/>
    <w:rsid w:val="00141428"/>
    <w:rsid w:val="00141628"/>
    <w:rsid w:val="00141874"/>
    <w:rsid w:val="00141A11"/>
    <w:rsid w:val="00141C5F"/>
    <w:rsid w:val="00141DA0"/>
    <w:rsid w:val="00142158"/>
    <w:rsid w:val="001424D0"/>
    <w:rsid w:val="00142516"/>
    <w:rsid w:val="00142606"/>
    <w:rsid w:val="00142612"/>
    <w:rsid w:val="00142744"/>
    <w:rsid w:val="001427AA"/>
    <w:rsid w:val="001427EC"/>
    <w:rsid w:val="001429FA"/>
    <w:rsid w:val="00142AA0"/>
    <w:rsid w:val="00142B65"/>
    <w:rsid w:val="00142E57"/>
    <w:rsid w:val="00142F9F"/>
    <w:rsid w:val="00143053"/>
    <w:rsid w:val="001431E0"/>
    <w:rsid w:val="001436B9"/>
    <w:rsid w:val="00143A5E"/>
    <w:rsid w:val="00143AC5"/>
    <w:rsid w:val="00143E55"/>
    <w:rsid w:val="00143EA3"/>
    <w:rsid w:val="00144136"/>
    <w:rsid w:val="0014434D"/>
    <w:rsid w:val="001443B8"/>
    <w:rsid w:val="00144553"/>
    <w:rsid w:val="0014486D"/>
    <w:rsid w:val="00144892"/>
    <w:rsid w:val="001449DF"/>
    <w:rsid w:val="00144A9F"/>
    <w:rsid w:val="00144B3D"/>
    <w:rsid w:val="00144D8B"/>
    <w:rsid w:val="00144DF6"/>
    <w:rsid w:val="0014506E"/>
    <w:rsid w:val="0014511E"/>
    <w:rsid w:val="001455CA"/>
    <w:rsid w:val="001456FF"/>
    <w:rsid w:val="0014582E"/>
    <w:rsid w:val="00145836"/>
    <w:rsid w:val="001458D2"/>
    <w:rsid w:val="0014597F"/>
    <w:rsid w:val="00145CA9"/>
    <w:rsid w:val="00145D48"/>
    <w:rsid w:val="00145D85"/>
    <w:rsid w:val="001460F8"/>
    <w:rsid w:val="00146145"/>
    <w:rsid w:val="00146250"/>
    <w:rsid w:val="001464C1"/>
    <w:rsid w:val="00146635"/>
    <w:rsid w:val="00146829"/>
    <w:rsid w:val="00146A6F"/>
    <w:rsid w:val="00146C41"/>
    <w:rsid w:val="00146C53"/>
    <w:rsid w:val="00146CDF"/>
    <w:rsid w:val="00146CEB"/>
    <w:rsid w:val="00147157"/>
    <w:rsid w:val="001472A5"/>
    <w:rsid w:val="00147781"/>
    <w:rsid w:val="00147806"/>
    <w:rsid w:val="00147A11"/>
    <w:rsid w:val="00147EC0"/>
    <w:rsid w:val="00147F53"/>
    <w:rsid w:val="00147F65"/>
    <w:rsid w:val="00147F78"/>
    <w:rsid w:val="001502C7"/>
    <w:rsid w:val="0015083A"/>
    <w:rsid w:val="001509A6"/>
    <w:rsid w:val="00150B12"/>
    <w:rsid w:val="00150CF4"/>
    <w:rsid w:val="0015101C"/>
    <w:rsid w:val="001513BB"/>
    <w:rsid w:val="0015165E"/>
    <w:rsid w:val="00151885"/>
    <w:rsid w:val="00151BDE"/>
    <w:rsid w:val="00151CCC"/>
    <w:rsid w:val="00151D13"/>
    <w:rsid w:val="00151FA5"/>
    <w:rsid w:val="001520A1"/>
    <w:rsid w:val="0015210F"/>
    <w:rsid w:val="00152313"/>
    <w:rsid w:val="001523AB"/>
    <w:rsid w:val="0015255C"/>
    <w:rsid w:val="00152614"/>
    <w:rsid w:val="001526C6"/>
    <w:rsid w:val="00152B85"/>
    <w:rsid w:val="00152DEA"/>
    <w:rsid w:val="00153565"/>
    <w:rsid w:val="00153A10"/>
    <w:rsid w:val="00153AEA"/>
    <w:rsid w:val="00153B00"/>
    <w:rsid w:val="00153CC9"/>
    <w:rsid w:val="00153F09"/>
    <w:rsid w:val="00153F28"/>
    <w:rsid w:val="0015402F"/>
    <w:rsid w:val="00154113"/>
    <w:rsid w:val="00154864"/>
    <w:rsid w:val="001548C6"/>
    <w:rsid w:val="00154B2E"/>
    <w:rsid w:val="00154C89"/>
    <w:rsid w:val="00154CE3"/>
    <w:rsid w:val="00154F4A"/>
    <w:rsid w:val="00154F6E"/>
    <w:rsid w:val="00154FA3"/>
    <w:rsid w:val="0015504E"/>
    <w:rsid w:val="001550B6"/>
    <w:rsid w:val="001550CE"/>
    <w:rsid w:val="0015530C"/>
    <w:rsid w:val="001553A7"/>
    <w:rsid w:val="00155B2C"/>
    <w:rsid w:val="00155E1B"/>
    <w:rsid w:val="00155F67"/>
    <w:rsid w:val="00156137"/>
    <w:rsid w:val="0015666C"/>
    <w:rsid w:val="001568BB"/>
    <w:rsid w:val="00156B94"/>
    <w:rsid w:val="00156FB5"/>
    <w:rsid w:val="00157093"/>
    <w:rsid w:val="0015716F"/>
    <w:rsid w:val="001571C8"/>
    <w:rsid w:val="00157304"/>
    <w:rsid w:val="00157512"/>
    <w:rsid w:val="001575D5"/>
    <w:rsid w:val="001576A2"/>
    <w:rsid w:val="00157B1D"/>
    <w:rsid w:val="00157BDB"/>
    <w:rsid w:val="00157C7C"/>
    <w:rsid w:val="00157DA6"/>
    <w:rsid w:val="00157F18"/>
    <w:rsid w:val="00160076"/>
    <w:rsid w:val="00160283"/>
    <w:rsid w:val="00160364"/>
    <w:rsid w:val="001604C0"/>
    <w:rsid w:val="00160C90"/>
    <w:rsid w:val="00160E38"/>
    <w:rsid w:val="00160E53"/>
    <w:rsid w:val="00161247"/>
    <w:rsid w:val="00161542"/>
    <w:rsid w:val="001615DD"/>
    <w:rsid w:val="00161A68"/>
    <w:rsid w:val="00161B66"/>
    <w:rsid w:val="00161B67"/>
    <w:rsid w:val="001621CA"/>
    <w:rsid w:val="001621E3"/>
    <w:rsid w:val="001624FC"/>
    <w:rsid w:val="0016259E"/>
    <w:rsid w:val="001625F6"/>
    <w:rsid w:val="001626AE"/>
    <w:rsid w:val="00162AB4"/>
    <w:rsid w:val="00162B13"/>
    <w:rsid w:val="00162C2D"/>
    <w:rsid w:val="00162C86"/>
    <w:rsid w:val="00162FA8"/>
    <w:rsid w:val="0016306D"/>
    <w:rsid w:val="001630A8"/>
    <w:rsid w:val="00163378"/>
    <w:rsid w:val="0016362A"/>
    <w:rsid w:val="001637E2"/>
    <w:rsid w:val="00163B3D"/>
    <w:rsid w:val="00163B63"/>
    <w:rsid w:val="00163EB7"/>
    <w:rsid w:val="00164156"/>
    <w:rsid w:val="001642A9"/>
    <w:rsid w:val="0016431C"/>
    <w:rsid w:val="00164387"/>
    <w:rsid w:val="00164518"/>
    <w:rsid w:val="00164721"/>
    <w:rsid w:val="001647D1"/>
    <w:rsid w:val="00164878"/>
    <w:rsid w:val="001648E6"/>
    <w:rsid w:val="00164922"/>
    <w:rsid w:val="00164962"/>
    <w:rsid w:val="00164D31"/>
    <w:rsid w:val="00165014"/>
    <w:rsid w:val="0016527B"/>
    <w:rsid w:val="0016542D"/>
    <w:rsid w:val="001654D3"/>
    <w:rsid w:val="0016579B"/>
    <w:rsid w:val="001657BF"/>
    <w:rsid w:val="001658B0"/>
    <w:rsid w:val="001658C6"/>
    <w:rsid w:val="0016590F"/>
    <w:rsid w:val="00165E21"/>
    <w:rsid w:val="00165E31"/>
    <w:rsid w:val="001663D4"/>
    <w:rsid w:val="0016695E"/>
    <w:rsid w:val="00166ACE"/>
    <w:rsid w:val="00166CE4"/>
    <w:rsid w:val="00166DEA"/>
    <w:rsid w:val="00166FAB"/>
    <w:rsid w:val="001671DF"/>
    <w:rsid w:val="0016755D"/>
    <w:rsid w:val="00167609"/>
    <w:rsid w:val="0016762B"/>
    <w:rsid w:val="0016785F"/>
    <w:rsid w:val="00167C68"/>
    <w:rsid w:val="00170049"/>
    <w:rsid w:val="00170383"/>
    <w:rsid w:val="001708B9"/>
    <w:rsid w:val="00170AD3"/>
    <w:rsid w:val="00170E36"/>
    <w:rsid w:val="00170E85"/>
    <w:rsid w:val="00170F11"/>
    <w:rsid w:val="00170F62"/>
    <w:rsid w:val="001712E1"/>
    <w:rsid w:val="0017137D"/>
    <w:rsid w:val="0017166A"/>
    <w:rsid w:val="001720EC"/>
    <w:rsid w:val="00172172"/>
    <w:rsid w:val="00172254"/>
    <w:rsid w:val="00172482"/>
    <w:rsid w:val="00172580"/>
    <w:rsid w:val="00172A8A"/>
    <w:rsid w:val="00172B02"/>
    <w:rsid w:val="00172B67"/>
    <w:rsid w:val="00172C6A"/>
    <w:rsid w:val="00172D8A"/>
    <w:rsid w:val="001732BA"/>
    <w:rsid w:val="00173470"/>
    <w:rsid w:val="001735A9"/>
    <w:rsid w:val="00173E04"/>
    <w:rsid w:val="00173F27"/>
    <w:rsid w:val="00173FA4"/>
    <w:rsid w:val="0017412C"/>
    <w:rsid w:val="00174372"/>
    <w:rsid w:val="00174470"/>
    <w:rsid w:val="001746E8"/>
    <w:rsid w:val="00174905"/>
    <w:rsid w:val="00174AB9"/>
    <w:rsid w:val="00174AC1"/>
    <w:rsid w:val="00174EF5"/>
    <w:rsid w:val="00174FA1"/>
    <w:rsid w:val="00175223"/>
    <w:rsid w:val="00175229"/>
    <w:rsid w:val="00175602"/>
    <w:rsid w:val="00175776"/>
    <w:rsid w:val="0017579B"/>
    <w:rsid w:val="00175A2A"/>
    <w:rsid w:val="00175BBC"/>
    <w:rsid w:val="00175D7D"/>
    <w:rsid w:val="00175E00"/>
    <w:rsid w:val="00175E3B"/>
    <w:rsid w:val="00175E9C"/>
    <w:rsid w:val="00175EDB"/>
    <w:rsid w:val="00176483"/>
    <w:rsid w:val="001764FB"/>
    <w:rsid w:val="00176578"/>
    <w:rsid w:val="00176835"/>
    <w:rsid w:val="00176C1B"/>
    <w:rsid w:val="00176EF3"/>
    <w:rsid w:val="00176FA2"/>
    <w:rsid w:val="00177384"/>
    <w:rsid w:val="00177480"/>
    <w:rsid w:val="00177948"/>
    <w:rsid w:val="00177A63"/>
    <w:rsid w:val="00177CE0"/>
    <w:rsid w:val="00177FAC"/>
    <w:rsid w:val="00180251"/>
    <w:rsid w:val="00180364"/>
    <w:rsid w:val="00180984"/>
    <w:rsid w:val="00180A93"/>
    <w:rsid w:val="00180C50"/>
    <w:rsid w:val="00180DA2"/>
    <w:rsid w:val="00180F9D"/>
    <w:rsid w:val="00181156"/>
    <w:rsid w:val="001811AF"/>
    <w:rsid w:val="0018176A"/>
    <w:rsid w:val="001819A4"/>
    <w:rsid w:val="00181A35"/>
    <w:rsid w:val="00181A6F"/>
    <w:rsid w:val="001823C1"/>
    <w:rsid w:val="001823FA"/>
    <w:rsid w:val="0018252F"/>
    <w:rsid w:val="001825B4"/>
    <w:rsid w:val="0018276B"/>
    <w:rsid w:val="00182B4D"/>
    <w:rsid w:val="00182EAC"/>
    <w:rsid w:val="00182F40"/>
    <w:rsid w:val="00183242"/>
    <w:rsid w:val="00183356"/>
    <w:rsid w:val="001835FF"/>
    <w:rsid w:val="00183A10"/>
    <w:rsid w:val="00183C78"/>
    <w:rsid w:val="00183F7E"/>
    <w:rsid w:val="00183F81"/>
    <w:rsid w:val="0018406B"/>
    <w:rsid w:val="00184160"/>
    <w:rsid w:val="0018441A"/>
    <w:rsid w:val="00184A20"/>
    <w:rsid w:val="00184A5F"/>
    <w:rsid w:val="001850BF"/>
    <w:rsid w:val="001853E8"/>
    <w:rsid w:val="00185424"/>
    <w:rsid w:val="00185533"/>
    <w:rsid w:val="00185689"/>
    <w:rsid w:val="001857E1"/>
    <w:rsid w:val="00185C67"/>
    <w:rsid w:val="00185CD9"/>
    <w:rsid w:val="00186556"/>
    <w:rsid w:val="001865C5"/>
    <w:rsid w:val="00186816"/>
    <w:rsid w:val="0018681E"/>
    <w:rsid w:val="00186BAB"/>
    <w:rsid w:val="00186C60"/>
    <w:rsid w:val="00186D36"/>
    <w:rsid w:val="001870EC"/>
    <w:rsid w:val="00187316"/>
    <w:rsid w:val="001873EE"/>
    <w:rsid w:val="0018740A"/>
    <w:rsid w:val="0018767B"/>
    <w:rsid w:val="0018795A"/>
    <w:rsid w:val="0018797E"/>
    <w:rsid w:val="00187A7A"/>
    <w:rsid w:val="00187DBA"/>
    <w:rsid w:val="00187F25"/>
    <w:rsid w:val="00190178"/>
    <w:rsid w:val="00190309"/>
    <w:rsid w:val="001904D4"/>
    <w:rsid w:val="00190566"/>
    <w:rsid w:val="00190880"/>
    <w:rsid w:val="00190990"/>
    <w:rsid w:val="00190E25"/>
    <w:rsid w:val="00191116"/>
    <w:rsid w:val="0019127E"/>
    <w:rsid w:val="00191463"/>
    <w:rsid w:val="001916B2"/>
    <w:rsid w:val="001919E2"/>
    <w:rsid w:val="00191AD8"/>
    <w:rsid w:val="00191CF6"/>
    <w:rsid w:val="00191F60"/>
    <w:rsid w:val="00191F88"/>
    <w:rsid w:val="0019201D"/>
    <w:rsid w:val="001920CC"/>
    <w:rsid w:val="001920F7"/>
    <w:rsid w:val="0019234E"/>
    <w:rsid w:val="00192401"/>
    <w:rsid w:val="00192471"/>
    <w:rsid w:val="001926E6"/>
    <w:rsid w:val="00192C82"/>
    <w:rsid w:val="001930AB"/>
    <w:rsid w:val="001930AD"/>
    <w:rsid w:val="00193222"/>
    <w:rsid w:val="001935E6"/>
    <w:rsid w:val="00193653"/>
    <w:rsid w:val="00193788"/>
    <w:rsid w:val="00193D48"/>
    <w:rsid w:val="00193FAD"/>
    <w:rsid w:val="00193FC4"/>
    <w:rsid w:val="001941B1"/>
    <w:rsid w:val="00194236"/>
    <w:rsid w:val="00194514"/>
    <w:rsid w:val="001949AB"/>
    <w:rsid w:val="00194D3F"/>
    <w:rsid w:val="00194D89"/>
    <w:rsid w:val="00194F20"/>
    <w:rsid w:val="00195125"/>
    <w:rsid w:val="001955D8"/>
    <w:rsid w:val="0019584B"/>
    <w:rsid w:val="0019596E"/>
    <w:rsid w:val="00195A38"/>
    <w:rsid w:val="00195C8F"/>
    <w:rsid w:val="001961BB"/>
    <w:rsid w:val="001962CC"/>
    <w:rsid w:val="001963C1"/>
    <w:rsid w:val="001963E3"/>
    <w:rsid w:val="0019645E"/>
    <w:rsid w:val="00196472"/>
    <w:rsid w:val="001969A5"/>
    <w:rsid w:val="001969D9"/>
    <w:rsid w:val="00196DFC"/>
    <w:rsid w:val="00197488"/>
    <w:rsid w:val="001974C3"/>
    <w:rsid w:val="001977B5"/>
    <w:rsid w:val="001978BB"/>
    <w:rsid w:val="00197BC0"/>
    <w:rsid w:val="001A005A"/>
    <w:rsid w:val="001A0278"/>
    <w:rsid w:val="001A0373"/>
    <w:rsid w:val="001A0FF0"/>
    <w:rsid w:val="001A1383"/>
    <w:rsid w:val="001A1522"/>
    <w:rsid w:val="001A1896"/>
    <w:rsid w:val="001A1B03"/>
    <w:rsid w:val="001A1EA6"/>
    <w:rsid w:val="001A209C"/>
    <w:rsid w:val="001A2115"/>
    <w:rsid w:val="001A2321"/>
    <w:rsid w:val="001A28A3"/>
    <w:rsid w:val="001A2A98"/>
    <w:rsid w:val="001A2B43"/>
    <w:rsid w:val="001A2FB5"/>
    <w:rsid w:val="001A2FD7"/>
    <w:rsid w:val="001A2FE1"/>
    <w:rsid w:val="001A314A"/>
    <w:rsid w:val="001A3351"/>
    <w:rsid w:val="001A3788"/>
    <w:rsid w:val="001A38C8"/>
    <w:rsid w:val="001A3C85"/>
    <w:rsid w:val="001A3C9A"/>
    <w:rsid w:val="001A3CDA"/>
    <w:rsid w:val="001A3FDE"/>
    <w:rsid w:val="001A4030"/>
    <w:rsid w:val="001A42A2"/>
    <w:rsid w:val="001A438E"/>
    <w:rsid w:val="001A4398"/>
    <w:rsid w:val="001A43D7"/>
    <w:rsid w:val="001A4428"/>
    <w:rsid w:val="001A47AF"/>
    <w:rsid w:val="001A4E5C"/>
    <w:rsid w:val="001A5054"/>
    <w:rsid w:val="001A52AB"/>
    <w:rsid w:val="001A542E"/>
    <w:rsid w:val="001A5483"/>
    <w:rsid w:val="001A56DE"/>
    <w:rsid w:val="001A57DC"/>
    <w:rsid w:val="001A57E9"/>
    <w:rsid w:val="001A586E"/>
    <w:rsid w:val="001A5A49"/>
    <w:rsid w:val="001A5F6A"/>
    <w:rsid w:val="001A63A3"/>
    <w:rsid w:val="001A6634"/>
    <w:rsid w:val="001A6835"/>
    <w:rsid w:val="001A68BF"/>
    <w:rsid w:val="001A694B"/>
    <w:rsid w:val="001A6C22"/>
    <w:rsid w:val="001A6C43"/>
    <w:rsid w:val="001A6D3E"/>
    <w:rsid w:val="001A6DFB"/>
    <w:rsid w:val="001A7143"/>
    <w:rsid w:val="001A72AB"/>
    <w:rsid w:val="001A7448"/>
    <w:rsid w:val="001A750D"/>
    <w:rsid w:val="001A78E2"/>
    <w:rsid w:val="001A7B2F"/>
    <w:rsid w:val="001A7C2D"/>
    <w:rsid w:val="001A7E3E"/>
    <w:rsid w:val="001A7F86"/>
    <w:rsid w:val="001B00A6"/>
    <w:rsid w:val="001B02B3"/>
    <w:rsid w:val="001B0881"/>
    <w:rsid w:val="001B0F57"/>
    <w:rsid w:val="001B12D6"/>
    <w:rsid w:val="001B149F"/>
    <w:rsid w:val="001B159B"/>
    <w:rsid w:val="001B1622"/>
    <w:rsid w:val="001B2027"/>
    <w:rsid w:val="001B20D9"/>
    <w:rsid w:val="001B22ED"/>
    <w:rsid w:val="001B2747"/>
    <w:rsid w:val="001B29A1"/>
    <w:rsid w:val="001B2A0E"/>
    <w:rsid w:val="001B2CA3"/>
    <w:rsid w:val="001B2D02"/>
    <w:rsid w:val="001B2E91"/>
    <w:rsid w:val="001B3038"/>
    <w:rsid w:val="001B30DF"/>
    <w:rsid w:val="001B3441"/>
    <w:rsid w:val="001B3592"/>
    <w:rsid w:val="001B36DB"/>
    <w:rsid w:val="001B36DD"/>
    <w:rsid w:val="001B3999"/>
    <w:rsid w:val="001B3B45"/>
    <w:rsid w:val="001B3C27"/>
    <w:rsid w:val="001B3D5A"/>
    <w:rsid w:val="001B3DE9"/>
    <w:rsid w:val="001B3F4D"/>
    <w:rsid w:val="001B3F76"/>
    <w:rsid w:val="001B3FF6"/>
    <w:rsid w:val="001B44C7"/>
    <w:rsid w:val="001B44EF"/>
    <w:rsid w:val="001B45AB"/>
    <w:rsid w:val="001B47B1"/>
    <w:rsid w:val="001B481A"/>
    <w:rsid w:val="001B48A0"/>
    <w:rsid w:val="001B4C13"/>
    <w:rsid w:val="001B4D3E"/>
    <w:rsid w:val="001B4EC4"/>
    <w:rsid w:val="001B51D4"/>
    <w:rsid w:val="001B5429"/>
    <w:rsid w:val="001B5B80"/>
    <w:rsid w:val="001B5C4B"/>
    <w:rsid w:val="001B5D1C"/>
    <w:rsid w:val="001B6183"/>
    <w:rsid w:val="001B6497"/>
    <w:rsid w:val="001B65C0"/>
    <w:rsid w:val="001B65F1"/>
    <w:rsid w:val="001B6735"/>
    <w:rsid w:val="001B67AD"/>
    <w:rsid w:val="001B6FBE"/>
    <w:rsid w:val="001B723C"/>
    <w:rsid w:val="001B7420"/>
    <w:rsid w:val="001B745B"/>
    <w:rsid w:val="001B745F"/>
    <w:rsid w:val="001B752D"/>
    <w:rsid w:val="001B774C"/>
    <w:rsid w:val="001B783C"/>
    <w:rsid w:val="001B7EE2"/>
    <w:rsid w:val="001C02E7"/>
    <w:rsid w:val="001C040F"/>
    <w:rsid w:val="001C0699"/>
    <w:rsid w:val="001C07F9"/>
    <w:rsid w:val="001C0B7C"/>
    <w:rsid w:val="001C0C35"/>
    <w:rsid w:val="001C0D9E"/>
    <w:rsid w:val="001C107E"/>
    <w:rsid w:val="001C1089"/>
    <w:rsid w:val="001C1343"/>
    <w:rsid w:val="001C13D4"/>
    <w:rsid w:val="001C1747"/>
    <w:rsid w:val="001C1860"/>
    <w:rsid w:val="001C1962"/>
    <w:rsid w:val="001C1A07"/>
    <w:rsid w:val="001C1B28"/>
    <w:rsid w:val="001C1EC7"/>
    <w:rsid w:val="001C1F46"/>
    <w:rsid w:val="001C2007"/>
    <w:rsid w:val="001C20B5"/>
    <w:rsid w:val="001C2176"/>
    <w:rsid w:val="001C2267"/>
    <w:rsid w:val="001C242D"/>
    <w:rsid w:val="001C24E8"/>
    <w:rsid w:val="001C26D7"/>
    <w:rsid w:val="001C27C7"/>
    <w:rsid w:val="001C2A39"/>
    <w:rsid w:val="001C2B20"/>
    <w:rsid w:val="001C2D3B"/>
    <w:rsid w:val="001C3032"/>
    <w:rsid w:val="001C33AA"/>
    <w:rsid w:val="001C33D9"/>
    <w:rsid w:val="001C3703"/>
    <w:rsid w:val="001C376E"/>
    <w:rsid w:val="001C3798"/>
    <w:rsid w:val="001C3839"/>
    <w:rsid w:val="001C3C84"/>
    <w:rsid w:val="001C4114"/>
    <w:rsid w:val="001C4384"/>
    <w:rsid w:val="001C4453"/>
    <w:rsid w:val="001C4528"/>
    <w:rsid w:val="001C473A"/>
    <w:rsid w:val="001C47FB"/>
    <w:rsid w:val="001C4D20"/>
    <w:rsid w:val="001C509F"/>
    <w:rsid w:val="001C5171"/>
    <w:rsid w:val="001C546B"/>
    <w:rsid w:val="001C572E"/>
    <w:rsid w:val="001C580F"/>
    <w:rsid w:val="001C59E4"/>
    <w:rsid w:val="001C5A0D"/>
    <w:rsid w:val="001C5D0F"/>
    <w:rsid w:val="001C5D99"/>
    <w:rsid w:val="001C5DC4"/>
    <w:rsid w:val="001C60B7"/>
    <w:rsid w:val="001C65DD"/>
    <w:rsid w:val="001C666A"/>
    <w:rsid w:val="001C6892"/>
    <w:rsid w:val="001C691A"/>
    <w:rsid w:val="001C6BCB"/>
    <w:rsid w:val="001C6EF0"/>
    <w:rsid w:val="001C6FBB"/>
    <w:rsid w:val="001C746A"/>
    <w:rsid w:val="001C7887"/>
    <w:rsid w:val="001C788B"/>
    <w:rsid w:val="001C7A2E"/>
    <w:rsid w:val="001C7ABC"/>
    <w:rsid w:val="001C7D9E"/>
    <w:rsid w:val="001C7EEF"/>
    <w:rsid w:val="001D00C9"/>
    <w:rsid w:val="001D03FD"/>
    <w:rsid w:val="001D043B"/>
    <w:rsid w:val="001D0634"/>
    <w:rsid w:val="001D0C85"/>
    <w:rsid w:val="001D0D7D"/>
    <w:rsid w:val="001D0D82"/>
    <w:rsid w:val="001D1105"/>
    <w:rsid w:val="001D17E3"/>
    <w:rsid w:val="001D19A0"/>
    <w:rsid w:val="001D1DDC"/>
    <w:rsid w:val="001D1F2F"/>
    <w:rsid w:val="001D2065"/>
    <w:rsid w:val="001D23BC"/>
    <w:rsid w:val="001D23BD"/>
    <w:rsid w:val="001D24BE"/>
    <w:rsid w:val="001D2742"/>
    <w:rsid w:val="001D2B90"/>
    <w:rsid w:val="001D2D95"/>
    <w:rsid w:val="001D305C"/>
    <w:rsid w:val="001D3182"/>
    <w:rsid w:val="001D35FB"/>
    <w:rsid w:val="001D36A0"/>
    <w:rsid w:val="001D377C"/>
    <w:rsid w:val="001D37FA"/>
    <w:rsid w:val="001D3CBF"/>
    <w:rsid w:val="001D3D80"/>
    <w:rsid w:val="001D3D81"/>
    <w:rsid w:val="001D4251"/>
    <w:rsid w:val="001D4427"/>
    <w:rsid w:val="001D4436"/>
    <w:rsid w:val="001D450B"/>
    <w:rsid w:val="001D458F"/>
    <w:rsid w:val="001D4725"/>
    <w:rsid w:val="001D4B78"/>
    <w:rsid w:val="001D4C07"/>
    <w:rsid w:val="001D4C37"/>
    <w:rsid w:val="001D4CA4"/>
    <w:rsid w:val="001D4D22"/>
    <w:rsid w:val="001D4FCC"/>
    <w:rsid w:val="001D4FD4"/>
    <w:rsid w:val="001D5056"/>
    <w:rsid w:val="001D548D"/>
    <w:rsid w:val="001D5865"/>
    <w:rsid w:val="001D598A"/>
    <w:rsid w:val="001D5FD5"/>
    <w:rsid w:val="001D5FF4"/>
    <w:rsid w:val="001D606A"/>
    <w:rsid w:val="001D60AB"/>
    <w:rsid w:val="001D61F5"/>
    <w:rsid w:val="001D62F2"/>
    <w:rsid w:val="001D662B"/>
    <w:rsid w:val="001D68B7"/>
    <w:rsid w:val="001D6C54"/>
    <w:rsid w:val="001D6EA6"/>
    <w:rsid w:val="001D6ED4"/>
    <w:rsid w:val="001D6FCB"/>
    <w:rsid w:val="001D71DD"/>
    <w:rsid w:val="001D7216"/>
    <w:rsid w:val="001D725B"/>
    <w:rsid w:val="001D72E9"/>
    <w:rsid w:val="001D7584"/>
    <w:rsid w:val="001D7985"/>
    <w:rsid w:val="001D7C6B"/>
    <w:rsid w:val="001D7CFC"/>
    <w:rsid w:val="001D7D08"/>
    <w:rsid w:val="001D7DB6"/>
    <w:rsid w:val="001E008C"/>
    <w:rsid w:val="001E00C4"/>
    <w:rsid w:val="001E0141"/>
    <w:rsid w:val="001E0266"/>
    <w:rsid w:val="001E02CC"/>
    <w:rsid w:val="001E0718"/>
    <w:rsid w:val="001E0840"/>
    <w:rsid w:val="001E08E8"/>
    <w:rsid w:val="001E0D2B"/>
    <w:rsid w:val="001E0F04"/>
    <w:rsid w:val="001E13A2"/>
    <w:rsid w:val="001E15A3"/>
    <w:rsid w:val="001E15CB"/>
    <w:rsid w:val="001E1632"/>
    <w:rsid w:val="001E171F"/>
    <w:rsid w:val="001E1A09"/>
    <w:rsid w:val="001E1AD9"/>
    <w:rsid w:val="001E1E32"/>
    <w:rsid w:val="001E201B"/>
    <w:rsid w:val="001E21B5"/>
    <w:rsid w:val="001E2258"/>
    <w:rsid w:val="001E243C"/>
    <w:rsid w:val="001E28B0"/>
    <w:rsid w:val="001E2A91"/>
    <w:rsid w:val="001E2BBD"/>
    <w:rsid w:val="001E2FCB"/>
    <w:rsid w:val="001E33C2"/>
    <w:rsid w:val="001E3644"/>
    <w:rsid w:val="001E37E2"/>
    <w:rsid w:val="001E3B66"/>
    <w:rsid w:val="001E3BF3"/>
    <w:rsid w:val="001E3D2D"/>
    <w:rsid w:val="001E3D65"/>
    <w:rsid w:val="001E3D82"/>
    <w:rsid w:val="001E4021"/>
    <w:rsid w:val="001E409D"/>
    <w:rsid w:val="001E41EE"/>
    <w:rsid w:val="001E43E5"/>
    <w:rsid w:val="001E44ED"/>
    <w:rsid w:val="001E45B7"/>
    <w:rsid w:val="001E4989"/>
    <w:rsid w:val="001E4D46"/>
    <w:rsid w:val="001E4D97"/>
    <w:rsid w:val="001E5108"/>
    <w:rsid w:val="001E5134"/>
    <w:rsid w:val="001E54DB"/>
    <w:rsid w:val="001E54F9"/>
    <w:rsid w:val="001E5644"/>
    <w:rsid w:val="001E5A94"/>
    <w:rsid w:val="001E5BCB"/>
    <w:rsid w:val="001E5E9C"/>
    <w:rsid w:val="001E6006"/>
    <w:rsid w:val="001E6686"/>
    <w:rsid w:val="001E67C0"/>
    <w:rsid w:val="001E67C4"/>
    <w:rsid w:val="001E6841"/>
    <w:rsid w:val="001E68C0"/>
    <w:rsid w:val="001E6983"/>
    <w:rsid w:val="001E6B8C"/>
    <w:rsid w:val="001E6D0B"/>
    <w:rsid w:val="001E74B6"/>
    <w:rsid w:val="001E7555"/>
    <w:rsid w:val="001E7664"/>
    <w:rsid w:val="001E77A3"/>
    <w:rsid w:val="001E78FD"/>
    <w:rsid w:val="001E7B23"/>
    <w:rsid w:val="001E7D64"/>
    <w:rsid w:val="001E7DB6"/>
    <w:rsid w:val="001E7EFB"/>
    <w:rsid w:val="001E7EFE"/>
    <w:rsid w:val="001E7FB3"/>
    <w:rsid w:val="001F0062"/>
    <w:rsid w:val="001F00E5"/>
    <w:rsid w:val="001F041F"/>
    <w:rsid w:val="001F046D"/>
    <w:rsid w:val="001F048F"/>
    <w:rsid w:val="001F0911"/>
    <w:rsid w:val="001F0DAD"/>
    <w:rsid w:val="001F0DBB"/>
    <w:rsid w:val="001F0FED"/>
    <w:rsid w:val="001F11F3"/>
    <w:rsid w:val="001F1336"/>
    <w:rsid w:val="001F1640"/>
    <w:rsid w:val="001F174D"/>
    <w:rsid w:val="001F184C"/>
    <w:rsid w:val="001F1876"/>
    <w:rsid w:val="001F1C94"/>
    <w:rsid w:val="001F22D7"/>
    <w:rsid w:val="001F27F7"/>
    <w:rsid w:val="001F2C29"/>
    <w:rsid w:val="001F2CE0"/>
    <w:rsid w:val="001F2ECC"/>
    <w:rsid w:val="001F30E4"/>
    <w:rsid w:val="001F3147"/>
    <w:rsid w:val="001F349D"/>
    <w:rsid w:val="001F39B8"/>
    <w:rsid w:val="001F3AC3"/>
    <w:rsid w:val="001F3D6D"/>
    <w:rsid w:val="001F3FA1"/>
    <w:rsid w:val="001F4076"/>
    <w:rsid w:val="001F41DA"/>
    <w:rsid w:val="001F446F"/>
    <w:rsid w:val="001F4A45"/>
    <w:rsid w:val="001F4AC8"/>
    <w:rsid w:val="001F55B2"/>
    <w:rsid w:val="001F55E5"/>
    <w:rsid w:val="001F59AA"/>
    <w:rsid w:val="001F5BD3"/>
    <w:rsid w:val="001F5CE7"/>
    <w:rsid w:val="001F5E21"/>
    <w:rsid w:val="001F5F45"/>
    <w:rsid w:val="001F66DF"/>
    <w:rsid w:val="001F66FF"/>
    <w:rsid w:val="001F6729"/>
    <w:rsid w:val="001F676E"/>
    <w:rsid w:val="001F6945"/>
    <w:rsid w:val="001F6A77"/>
    <w:rsid w:val="001F6B99"/>
    <w:rsid w:val="001F6BD1"/>
    <w:rsid w:val="001F701A"/>
    <w:rsid w:val="001F72E7"/>
    <w:rsid w:val="001F76AF"/>
    <w:rsid w:val="001F7761"/>
    <w:rsid w:val="001F7A97"/>
    <w:rsid w:val="001F7C72"/>
    <w:rsid w:val="002001C6"/>
    <w:rsid w:val="00200314"/>
    <w:rsid w:val="002003D0"/>
    <w:rsid w:val="002007F5"/>
    <w:rsid w:val="00200B01"/>
    <w:rsid w:val="00200B22"/>
    <w:rsid w:val="00200D0C"/>
    <w:rsid w:val="00200EA0"/>
    <w:rsid w:val="00200EEB"/>
    <w:rsid w:val="00200F30"/>
    <w:rsid w:val="002011D2"/>
    <w:rsid w:val="002011D8"/>
    <w:rsid w:val="002014EE"/>
    <w:rsid w:val="002017A8"/>
    <w:rsid w:val="00201808"/>
    <w:rsid w:val="002019F4"/>
    <w:rsid w:val="00201B24"/>
    <w:rsid w:val="00201CBE"/>
    <w:rsid w:val="0020217B"/>
    <w:rsid w:val="0020221A"/>
    <w:rsid w:val="0020222F"/>
    <w:rsid w:val="0020234E"/>
    <w:rsid w:val="0020242A"/>
    <w:rsid w:val="002025AA"/>
    <w:rsid w:val="002026A9"/>
    <w:rsid w:val="002026C4"/>
    <w:rsid w:val="00202861"/>
    <w:rsid w:val="002028D5"/>
    <w:rsid w:val="00202A23"/>
    <w:rsid w:val="00202D6D"/>
    <w:rsid w:val="00202F84"/>
    <w:rsid w:val="002030EC"/>
    <w:rsid w:val="002031E8"/>
    <w:rsid w:val="0020346B"/>
    <w:rsid w:val="002034BC"/>
    <w:rsid w:val="0020356E"/>
    <w:rsid w:val="00203977"/>
    <w:rsid w:val="00203D1E"/>
    <w:rsid w:val="00203E27"/>
    <w:rsid w:val="00203E52"/>
    <w:rsid w:val="0020413A"/>
    <w:rsid w:val="00204367"/>
    <w:rsid w:val="002044C5"/>
    <w:rsid w:val="00204DA4"/>
    <w:rsid w:val="00205136"/>
    <w:rsid w:val="002051E4"/>
    <w:rsid w:val="0020561E"/>
    <w:rsid w:val="00205726"/>
    <w:rsid w:val="002058CC"/>
    <w:rsid w:val="00205AE3"/>
    <w:rsid w:val="00205B15"/>
    <w:rsid w:val="00205C97"/>
    <w:rsid w:val="00205C9B"/>
    <w:rsid w:val="00205F8A"/>
    <w:rsid w:val="00206229"/>
    <w:rsid w:val="00206240"/>
    <w:rsid w:val="00206244"/>
    <w:rsid w:val="00206A2B"/>
    <w:rsid w:val="00206DBF"/>
    <w:rsid w:val="002071A4"/>
    <w:rsid w:val="0020722D"/>
    <w:rsid w:val="002074FB"/>
    <w:rsid w:val="00207585"/>
    <w:rsid w:val="00207612"/>
    <w:rsid w:val="00207655"/>
    <w:rsid w:val="002079B7"/>
    <w:rsid w:val="00207A6E"/>
    <w:rsid w:val="00207D9F"/>
    <w:rsid w:val="00207F18"/>
    <w:rsid w:val="002102D5"/>
    <w:rsid w:val="002102D9"/>
    <w:rsid w:val="00210333"/>
    <w:rsid w:val="002105CD"/>
    <w:rsid w:val="00210744"/>
    <w:rsid w:val="0021083E"/>
    <w:rsid w:val="002108A0"/>
    <w:rsid w:val="002108E1"/>
    <w:rsid w:val="00210962"/>
    <w:rsid w:val="00210A12"/>
    <w:rsid w:val="00210B4A"/>
    <w:rsid w:val="00211063"/>
    <w:rsid w:val="00211120"/>
    <w:rsid w:val="0021117E"/>
    <w:rsid w:val="00211F36"/>
    <w:rsid w:val="00211F4E"/>
    <w:rsid w:val="002120A7"/>
    <w:rsid w:val="002120E8"/>
    <w:rsid w:val="00212164"/>
    <w:rsid w:val="00212436"/>
    <w:rsid w:val="002125D5"/>
    <w:rsid w:val="002125FC"/>
    <w:rsid w:val="002127F9"/>
    <w:rsid w:val="00212843"/>
    <w:rsid w:val="002128D6"/>
    <w:rsid w:val="00213061"/>
    <w:rsid w:val="002130F7"/>
    <w:rsid w:val="002131CD"/>
    <w:rsid w:val="00213350"/>
    <w:rsid w:val="002133C8"/>
    <w:rsid w:val="0021340D"/>
    <w:rsid w:val="002134C2"/>
    <w:rsid w:val="00213779"/>
    <w:rsid w:val="002139E8"/>
    <w:rsid w:val="00213ACF"/>
    <w:rsid w:val="00213E35"/>
    <w:rsid w:val="00213E7A"/>
    <w:rsid w:val="00213EAD"/>
    <w:rsid w:val="0021406E"/>
    <w:rsid w:val="00214070"/>
    <w:rsid w:val="00214162"/>
    <w:rsid w:val="00214352"/>
    <w:rsid w:val="002143CE"/>
    <w:rsid w:val="00214404"/>
    <w:rsid w:val="00214938"/>
    <w:rsid w:val="0021497D"/>
    <w:rsid w:val="00214AB0"/>
    <w:rsid w:val="00214B0C"/>
    <w:rsid w:val="0021508C"/>
    <w:rsid w:val="00215346"/>
    <w:rsid w:val="00215382"/>
    <w:rsid w:val="00215436"/>
    <w:rsid w:val="002157A2"/>
    <w:rsid w:val="002158D5"/>
    <w:rsid w:val="0021590C"/>
    <w:rsid w:val="00215929"/>
    <w:rsid w:val="00215C12"/>
    <w:rsid w:val="00215CAA"/>
    <w:rsid w:val="00215D1B"/>
    <w:rsid w:val="00215D89"/>
    <w:rsid w:val="00215EFE"/>
    <w:rsid w:val="00215F81"/>
    <w:rsid w:val="00216035"/>
    <w:rsid w:val="0021607D"/>
    <w:rsid w:val="0021623D"/>
    <w:rsid w:val="00216599"/>
    <w:rsid w:val="002165B2"/>
    <w:rsid w:val="002167C9"/>
    <w:rsid w:val="002168CE"/>
    <w:rsid w:val="00216968"/>
    <w:rsid w:val="00216A83"/>
    <w:rsid w:val="00216B1B"/>
    <w:rsid w:val="00216B58"/>
    <w:rsid w:val="002171E7"/>
    <w:rsid w:val="0021727F"/>
    <w:rsid w:val="00217526"/>
    <w:rsid w:val="00217BE8"/>
    <w:rsid w:val="00217E21"/>
    <w:rsid w:val="00217E65"/>
    <w:rsid w:val="00217F03"/>
    <w:rsid w:val="00220049"/>
    <w:rsid w:val="002200C6"/>
    <w:rsid w:val="00220171"/>
    <w:rsid w:val="002203BD"/>
    <w:rsid w:val="002204F2"/>
    <w:rsid w:val="00220664"/>
    <w:rsid w:val="002208E9"/>
    <w:rsid w:val="0022097A"/>
    <w:rsid w:val="00220A67"/>
    <w:rsid w:val="00220A9F"/>
    <w:rsid w:val="00220D6D"/>
    <w:rsid w:val="00221095"/>
    <w:rsid w:val="002212C2"/>
    <w:rsid w:val="002214CC"/>
    <w:rsid w:val="002215D3"/>
    <w:rsid w:val="00221645"/>
    <w:rsid w:val="00221756"/>
    <w:rsid w:val="00221939"/>
    <w:rsid w:val="00221E2A"/>
    <w:rsid w:val="00222039"/>
    <w:rsid w:val="002223AA"/>
    <w:rsid w:val="00222931"/>
    <w:rsid w:val="00222941"/>
    <w:rsid w:val="00223053"/>
    <w:rsid w:val="00223482"/>
    <w:rsid w:val="00223548"/>
    <w:rsid w:val="002236E9"/>
    <w:rsid w:val="00223CD9"/>
    <w:rsid w:val="00223FB5"/>
    <w:rsid w:val="002242B5"/>
    <w:rsid w:val="00224412"/>
    <w:rsid w:val="00224448"/>
    <w:rsid w:val="00224589"/>
    <w:rsid w:val="0022496F"/>
    <w:rsid w:val="00224A07"/>
    <w:rsid w:val="00224C14"/>
    <w:rsid w:val="00224DA4"/>
    <w:rsid w:val="002251D7"/>
    <w:rsid w:val="002253E2"/>
    <w:rsid w:val="002254A4"/>
    <w:rsid w:val="00225622"/>
    <w:rsid w:val="0022563D"/>
    <w:rsid w:val="002256FC"/>
    <w:rsid w:val="00225990"/>
    <w:rsid w:val="00225CC9"/>
    <w:rsid w:val="00225DE1"/>
    <w:rsid w:val="00225E97"/>
    <w:rsid w:val="00225F04"/>
    <w:rsid w:val="00226036"/>
    <w:rsid w:val="00226128"/>
    <w:rsid w:val="002261E8"/>
    <w:rsid w:val="00226315"/>
    <w:rsid w:val="0022642A"/>
    <w:rsid w:val="00226735"/>
    <w:rsid w:val="00226B8A"/>
    <w:rsid w:val="00226C07"/>
    <w:rsid w:val="00226E94"/>
    <w:rsid w:val="00227029"/>
    <w:rsid w:val="00227378"/>
    <w:rsid w:val="002273CC"/>
    <w:rsid w:val="0022755E"/>
    <w:rsid w:val="00227740"/>
    <w:rsid w:val="002278D5"/>
    <w:rsid w:val="00227EE9"/>
    <w:rsid w:val="00227F22"/>
    <w:rsid w:val="002300FD"/>
    <w:rsid w:val="00230209"/>
    <w:rsid w:val="0023056D"/>
    <w:rsid w:val="002308E2"/>
    <w:rsid w:val="00230977"/>
    <w:rsid w:val="00230B7C"/>
    <w:rsid w:val="00230E97"/>
    <w:rsid w:val="00230F2D"/>
    <w:rsid w:val="00231121"/>
    <w:rsid w:val="002311A5"/>
    <w:rsid w:val="0023172E"/>
    <w:rsid w:val="00231F1F"/>
    <w:rsid w:val="0023229C"/>
    <w:rsid w:val="002322BA"/>
    <w:rsid w:val="00232A99"/>
    <w:rsid w:val="00232ABD"/>
    <w:rsid w:val="00232CB8"/>
    <w:rsid w:val="00232F77"/>
    <w:rsid w:val="002331F2"/>
    <w:rsid w:val="0023323F"/>
    <w:rsid w:val="00233613"/>
    <w:rsid w:val="00233722"/>
    <w:rsid w:val="00233774"/>
    <w:rsid w:val="0023380D"/>
    <w:rsid w:val="0023386A"/>
    <w:rsid w:val="0023386B"/>
    <w:rsid w:val="00233BF5"/>
    <w:rsid w:val="00233C3B"/>
    <w:rsid w:val="00233DE4"/>
    <w:rsid w:val="00234215"/>
    <w:rsid w:val="0023430C"/>
    <w:rsid w:val="002349EB"/>
    <w:rsid w:val="00234BB2"/>
    <w:rsid w:val="00234DB1"/>
    <w:rsid w:val="00234E0F"/>
    <w:rsid w:val="00234EF6"/>
    <w:rsid w:val="002351F6"/>
    <w:rsid w:val="00235551"/>
    <w:rsid w:val="0023566A"/>
    <w:rsid w:val="00235C6D"/>
    <w:rsid w:val="00235D8B"/>
    <w:rsid w:val="00235E1F"/>
    <w:rsid w:val="002360AD"/>
    <w:rsid w:val="00236146"/>
    <w:rsid w:val="002361FD"/>
    <w:rsid w:val="002364BF"/>
    <w:rsid w:val="00236554"/>
    <w:rsid w:val="0023658C"/>
    <w:rsid w:val="00236617"/>
    <w:rsid w:val="00236763"/>
    <w:rsid w:val="002368C4"/>
    <w:rsid w:val="00236C90"/>
    <w:rsid w:val="002370AE"/>
    <w:rsid w:val="0023735A"/>
    <w:rsid w:val="002373C8"/>
    <w:rsid w:val="00237601"/>
    <w:rsid w:val="00237793"/>
    <w:rsid w:val="0023786E"/>
    <w:rsid w:val="00237A48"/>
    <w:rsid w:val="00237B5D"/>
    <w:rsid w:val="00237BF5"/>
    <w:rsid w:val="00237D6F"/>
    <w:rsid w:val="00237DCF"/>
    <w:rsid w:val="002408A3"/>
    <w:rsid w:val="002409FA"/>
    <w:rsid w:val="00240A9B"/>
    <w:rsid w:val="00240E85"/>
    <w:rsid w:val="00240EB1"/>
    <w:rsid w:val="00240F17"/>
    <w:rsid w:val="00241546"/>
    <w:rsid w:val="002418F0"/>
    <w:rsid w:val="00241BD6"/>
    <w:rsid w:val="00241E35"/>
    <w:rsid w:val="00241E40"/>
    <w:rsid w:val="00241E4E"/>
    <w:rsid w:val="00242345"/>
    <w:rsid w:val="00242B13"/>
    <w:rsid w:val="00242BC8"/>
    <w:rsid w:val="00242BF0"/>
    <w:rsid w:val="00242D5F"/>
    <w:rsid w:val="002435A7"/>
    <w:rsid w:val="00243631"/>
    <w:rsid w:val="002436BA"/>
    <w:rsid w:val="00243709"/>
    <w:rsid w:val="00243747"/>
    <w:rsid w:val="00243792"/>
    <w:rsid w:val="002438C9"/>
    <w:rsid w:val="0024448F"/>
    <w:rsid w:val="00244530"/>
    <w:rsid w:val="00244690"/>
    <w:rsid w:val="0024487F"/>
    <w:rsid w:val="00244924"/>
    <w:rsid w:val="00244B9E"/>
    <w:rsid w:val="00244BC8"/>
    <w:rsid w:val="00244E53"/>
    <w:rsid w:val="00244F54"/>
    <w:rsid w:val="00244FDD"/>
    <w:rsid w:val="00245721"/>
    <w:rsid w:val="00245918"/>
    <w:rsid w:val="00245B47"/>
    <w:rsid w:val="00245DC7"/>
    <w:rsid w:val="00245E39"/>
    <w:rsid w:val="00245EE6"/>
    <w:rsid w:val="00246008"/>
    <w:rsid w:val="002460A6"/>
    <w:rsid w:val="00246412"/>
    <w:rsid w:val="0024661B"/>
    <w:rsid w:val="0024668E"/>
    <w:rsid w:val="002467C7"/>
    <w:rsid w:val="00246C5F"/>
    <w:rsid w:val="00247083"/>
    <w:rsid w:val="0024759B"/>
    <w:rsid w:val="00247748"/>
    <w:rsid w:val="002477D8"/>
    <w:rsid w:val="00247A62"/>
    <w:rsid w:val="00247FE3"/>
    <w:rsid w:val="00250186"/>
    <w:rsid w:val="00250220"/>
    <w:rsid w:val="00250704"/>
    <w:rsid w:val="00250C8F"/>
    <w:rsid w:val="0025120A"/>
    <w:rsid w:val="00251463"/>
    <w:rsid w:val="00251516"/>
    <w:rsid w:val="0025168B"/>
    <w:rsid w:val="0025188C"/>
    <w:rsid w:val="00251A6F"/>
    <w:rsid w:val="00251B56"/>
    <w:rsid w:val="00251CD7"/>
    <w:rsid w:val="00252012"/>
    <w:rsid w:val="002522AD"/>
    <w:rsid w:val="002523EB"/>
    <w:rsid w:val="0025285F"/>
    <w:rsid w:val="00252915"/>
    <w:rsid w:val="002531CE"/>
    <w:rsid w:val="00253211"/>
    <w:rsid w:val="002535B5"/>
    <w:rsid w:val="002535D5"/>
    <w:rsid w:val="00253980"/>
    <w:rsid w:val="00253A56"/>
    <w:rsid w:val="00253D55"/>
    <w:rsid w:val="00253D5D"/>
    <w:rsid w:val="00253E3D"/>
    <w:rsid w:val="00254532"/>
    <w:rsid w:val="00254587"/>
    <w:rsid w:val="00254611"/>
    <w:rsid w:val="00254B4F"/>
    <w:rsid w:val="0025506B"/>
    <w:rsid w:val="002552A4"/>
    <w:rsid w:val="002552E6"/>
    <w:rsid w:val="002555DC"/>
    <w:rsid w:val="0025578E"/>
    <w:rsid w:val="00255B03"/>
    <w:rsid w:val="00255CA1"/>
    <w:rsid w:val="0025611B"/>
    <w:rsid w:val="002565CB"/>
    <w:rsid w:val="00256643"/>
    <w:rsid w:val="00256686"/>
    <w:rsid w:val="00256B29"/>
    <w:rsid w:val="00256E61"/>
    <w:rsid w:val="002570E3"/>
    <w:rsid w:val="00257751"/>
    <w:rsid w:val="002577D5"/>
    <w:rsid w:val="002579DE"/>
    <w:rsid w:val="00257F2A"/>
    <w:rsid w:val="00260074"/>
    <w:rsid w:val="00260144"/>
    <w:rsid w:val="0026021A"/>
    <w:rsid w:val="002604A0"/>
    <w:rsid w:val="002604D4"/>
    <w:rsid w:val="00260540"/>
    <w:rsid w:val="00260588"/>
    <w:rsid w:val="00260848"/>
    <w:rsid w:val="0026096A"/>
    <w:rsid w:val="00260A73"/>
    <w:rsid w:val="00260B0C"/>
    <w:rsid w:val="00260B86"/>
    <w:rsid w:val="002613F6"/>
    <w:rsid w:val="00261711"/>
    <w:rsid w:val="00261978"/>
    <w:rsid w:val="002619EB"/>
    <w:rsid w:val="00261AED"/>
    <w:rsid w:val="00261DF1"/>
    <w:rsid w:val="00261F88"/>
    <w:rsid w:val="00261F8C"/>
    <w:rsid w:val="00261FAD"/>
    <w:rsid w:val="00262044"/>
    <w:rsid w:val="002621D6"/>
    <w:rsid w:val="002622F5"/>
    <w:rsid w:val="002623F0"/>
    <w:rsid w:val="0026287E"/>
    <w:rsid w:val="00262BA9"/>
    <w:rsid w:val="00263049"/>
    <w:rsid w:val="0026324D"/>
    <w:rsid w:val="002632A5"/>
    <w:rsid w:val="00263418"/>
    <w:rsid w:val="00263671"/>
    <w:rsid w:val="00263A38"/>
    <w:rsid w:val="00263A7E"/>
    <w:rsid w:val="00263AF0"/>
    <w:rsid w:val="00263CE8"/>
    <w:rsid w:val="00263D58"/>
    <w:rsid w:val="00263DE6"/>
    <w:rsid w:val="00263EE3"/>
    <w:rsid w:val="00263F41"/>
    <w:rsid w:val="002640B8"/>
    <w:rsid w:val="00264196"/>
    <w:rsid w:val="002641A6"/>
    <w:rsid w:val="0026432A"/>
    <w:rsid w:val="002644BD"/>
    <w:rsid w:val="0026455A"/>
    <w:rsid w:val="002647EC"/>
    <w:rsid w:val="00264A59"/>
    <w:rsid w:val="00264E30"/>
    <w:rsid w:val="00264F6D"/>
    <w:rsid w:val="00265300"/>
    <w:rsid w:val="00265410"/>
    <w:rsid w:val="00265649"/>
    <w:rsid w:val="00265B64"/>
    <w:rsid w:val="00265B8F"/>
    <w:rsid w:val="00265CCF"/>
    <w:rsid w:val="00265D82"/>
    <w:rsid w:val="00265EE6"/>
    <w:rsid w:val="00266251"/>
    <w:rsid w:val="00266311"/>
    <w:rsid w:val="002666DF"/>
    <w:rsid w:val="00266757"/>
    <w:rsid w:val="00266870"/>
    <w:rsid w:val="00267006"/>
    <w:rsid w:val="0026710A"/>
    <w:rsid w:val="0026717F"/>
    <w:rsid w:val="00267241"/>
    <w:rsid w:val="002672DF"/>
    <w:rsid w:val="002673D9"/>
    <w:rsid w:val="00267710"/>
    <w:rsid w:val="00267904"/>
    <w:rsid w:val="00267D04"/>
    <w:rsid w:val="00267D7F"/>
    <w:rsid w:val="002701DE"/>
    <w:rsid w:val="0027053B"/>
    <w:rsid w:val="002705F0"/>
    <w:rsid w:val="00270A18"/>
    <w:rsid w:val="00270EE0"/>
    <w:rsid w:val="002710B7"/>
    <w:rsid w:val="00271142"/>
    <w:rsid w:val="00271465"/>
    <w:rsid w:val="00271D8C"/>
    <w:rsid w:val="00271DF6"/>
    <w:rsid w:val="00271F19"/>
    <w:rsid w:val="00272478"/>
    <w:rsid w:val="002724CD"/>
    <w:rsid w:val="00272516"/>
    <w:rsid w:val="00272786"/>
    <w:rsid w:val="002727F5"/>
    <w:rsid w:val="0027290F"/>
    <w:rsid w:val="00272A2D"/>
    <w:rsid w:val="00272ADF"/>
    <w:rsid w:val="00272B57"/>
    <w:rsid w:val="00272DC6"/>
    <w:rsid w:val="00272E0F"/>
    <w:rsid w:val="002731BC"/>
    <w:rsid w:val="002732CF"/>
    <w:rsid w:val="00273528"/>
    <w:rsid w:val="00273538"/>
    <w:rsid w:val="002738BA"/>
    <w:rsid w:val="00273CE9"/>
    <w:rsid w:val="00273EAC"/>
    <w:rsid w:val="00274099"/>
    <w:rsid w:val="0027423B"/>
    <w:rsid w:val="002744AB"/>
    <w:rsid w:val="002745B2"/>
    <w:rsid w:val="002747AD"/>
    <w:rsid w:val="00274903"/>
    <w:rsid w:val="00274D41"/>
    <w:rsid w:val="00274EDD"/>
    <w:rsid w:val="00274F1B"/>
    <w:rsid w:val="00275030"/>
    <w:rsid w:val="00275237"/>
    <w:rsid w:val="002755F3"/>
    <w:rsid w:val="00275855"/>
    <w:rsid w:val="0027586D"/>
    <w:rsid w:val="0027589F"/>
    <w:rsid w:val="00275956"/>
    <w:rsid w:val="00275C6E"/>
    <w:rsid w:val="00275D8F"/>
    <w:rsid w:val="00275DDD"/>
    <w:rsid w:val="00275E52"/>
    <w:rsid w:val="00276107"/>
    <w:rsid w:val="0027649C"/>
    <w:rsid w:val="00276526"/>
    <w:rsid w:val="00276873"/>
    <w:rsid w:val="002768F5"/>
    <w:rsid w:val="00276A5B"/>
    <w:rsid w:val="00276A90"/>
    <w:rsid w:val="00276BB4"/>
    <w:rsid w:val="00276DB0"/>
    <w:rsid w:val="0027705C"/>
    <w:rsid w:val="0027710C"/>
    <w:rsid w:val="002771EC"/>
    <w:rsid w:val="00277215"/>
    <w:rsid w:val="00277644"/>
    <w:rsid w:val="00277650"/>
    <w:rsid w:val="002778B8"/>
    <w:rsid w:val="00277C0B"/>
    <w:rsid w:val="0028001F"/>
    <w:rsid w:val="002800DE"/>
    <w:rsid w:val="00280464"/>
    <w:rsid w:val="002808B4"/>
    <w:rsid w:val="002808D7"/>
    <w:rsid w:val="00280943"/>
    <w:rsid w:val="00280AE2"/>
    <w:rsid w:val="00280F89"/>
    <w:rsid w:val="00281003"/>
    <w:rsid w:val="00281127"/>
    <w:rsid w:val="0028123B"/>
    <w:rsid w:val="0028134B"/>
    <w:rsid w:val="00281428"/>
    <w:rsid w:val="00281473"/>
    <w:rsid w:val="00281499"/>
    <w:rsid w:val="00281760"/>
    <w:rsid w:val="002819D3"/>
    <w:rsid w:val="00281A3E"/>
    <w:rsid w:val="00281B13"/>
    <w:rsid w:val="00281D6D"/>
    <w:rsid w:val="0028202C"/>
    <w:rsid w:val="00282096"/>
    <w:rsid w:val="002820AD"/>
    <w:rsid w:val="0028268C"/>
    <w:rsid w:val="002826A2"/>
    <w:rsid w:val="002828C3"/>
    <w:rsid w:val="00282A86"/>
    <w:rsid w:val="00282CAE"/>
    <w:rsid w:val="00282D8B"/>
    <w:rsid w:val="00282F8B"/>
    <w:rsid w:val="00283048"/>
    <w:rsid w:val="00283358"/>
    <w:rsid w:val="00283458"/>
    <w:rsid w:val="00283596"/>
    <w:rsid w:val="0028366F"/>
    <w:rsid w:val="002837AF"/>
    <w:rsid w:val="00283880"/>
    <w:rsid w:val="002839B8"/>
    <w:rsid w:val="002842D8"/>
    <w:rsid w:val="002845E0"/>
    <w:rsid w:val="002845F4"/>
    <w:rsid w:val="002846C7"/>
    <w:rsid w:val="002846FB"/>
    <w:rsid w:val="00284C0D"/>
    <w:rsid w:val="00284ED0"/>
    <w:rsid w:val="00285228"/>
    <w:rsid w:val="0028523B"/>
    <w:rsid w:val="0028526C"/>
    <w:rsid w:val="002852CB"/>
    <w:rsid w:val="00285553"/>
    <w:rsid w:val="0028580C"/>
    <w:rsid w:val="00285874"/>
    <w:rsid w:val="002858FD"/>
    <w:rsid w:val="002859F5"/>
    <w:rsid w:val="002861F2"/>
    <w:rsid w:val="0028634F"/>
    <w:rsid w:val="0028665E"/>
    <w:rsid w:val="00286861"/>
    <w:rsid w:val="002868DE"/>
    <w:rsid w:val="00286B54"/>
    <w:rsid w:val="00286E9F"/>
    <w:rsid w:val="0028703F"/>
    <w:rsid w:val="0028708B"/>
    <w:rsid w:val="002871F7"/>
    <w:rsid w:val="00287484"/>
    <w:rsid w:val="002874D1"/>
    <w:rsid w:val="002875F1"/>
    <w:rsid w:val="002878CC"/>
    <w:rsid w:val="00287B58"/>
    <w:rsid w:val="00287FD4"/>
    <w:rsid w:val="00290369"/>
    <w:rsid w:val="00290733"/>
    <w:rsid w:val="00290BB3"/>
    <w:rsid w:val="00290DD2"/>
    <w:rsid w:val="00290E2F"/>
    <w:rsid w:val="002911D1"/>
    <w:rsid w:val="002916B9"/>
    <w:rsid w:val="00291C44"/>
    <w:rsid w:val="00291D77"/>
    <w:rsid w:val="00291E9C"/>
    <w:rsid w:val="0029210D"/>
    <w:rsid w:val="00292188"/>
    <w:rsid w:val="002923FC"/>
    <w:rsid w:val="0029257F"/>
    <w:rsid w:val="002929C3"/>
    <w:rsid w:val="00292BF2"/>
    <w:rsid w:val="00292C7C"/>
    <w:rsid w:val="002933FD"/>
    <w:rsid w:val="0029344E"/>
    <w:rsid w:val="002936F1"/>
    <w:rsid w:val="00293759"/>
    <w:rsid w:val="00293943"/>
    <w:rsid w:val="00293957"/>
    <w:rsid w:val="00293B28"/>
    <w:rsid w:val="00293BA8"/>
    <w:rsid w:val="00293C52"/>
    <w:rsid w:val="00293D96"/>
    <w:rsid w:val="00293EB0"/>
    <w:rsid w:val="00294061"/>
    <w:rsid w:val="00294157"/>
    <w:rsid w:val="002944B7"/>
    <w:rsid w:val="00294645"/>
    <w:rsid w:val="00294881"/>
    <w:rsid w:val="0029493A"/>
    <w:rsid w:val="00294940"/>
    <w:rsid w:val="00294B4B"/>
    <w:rsid w:val="00294C94"/>
    <w:rsid w:val="00294C9A"/>
    <w:rsid w:val="00294DEC"/>
    <w:rsid w:val="00295002"/>
    <w:rsid w:val="00295313"/>
    <w:rsid w:val="00295350"/>
    <w:rsid w:val="002953E5"/>
    <w:rsid w:val="002956BC"/>
    <w:rsid w:val="00295930"/>
    <w:rsid w:val="00295ED6"/>
    <w:rsid w:val="00296264"/>
    <w:rsid w:val="00296DF4"/>
    <w:rsid w:val="00296E3D"/>
    <w:rsid w:val="0029738F"/>
    <w:rsid w:val="00297754"/>
    <w:rsid w:val="002977C9"/>
    <w:rsid w:val="00297C4B"/>
    <w:rsid w:val="00297C6E"/>
    <w:rsid w:val="00297E0C"/>
    <w:rsid w:val="002A014A"/>
    <w:rsid w:val="002A0175"/>
    <w:rsid w:val="002A0347"/>
    <w:rsid w:val="002A03C3"/>
    <w:rsid w:val="002A04D0"/>
    <w:rsid w:val="002A0560"/>
    <w:rsid w:val="002A0585"/>
    <w:rsid w:val="002A05DD"/>
    <w:rsid w:val="002A06BB"/>
    <w:rsid w:val="002A0824"/>
    <w:rsid w:val="002A0B01"/>
    <w:rsid w:val="002A0D24"/>
    <w:rsid w:val="002A0D79"/>
    <w:rsid w:val="002A0F80"/>
    <w:rsid w:val="002A13F4"/>
    <w:rsid w:val="002A19B0"/>
    <w:rsid w:val="002A223A"/>
    <w:rsid w:val="002A2688"/>
    <w:rsid w:val="002A2B20"/>
    <w:rsid w:val="002A2B51"/>
    <w:rsid w:val="002A2C05"/>
    <w:rsid w:val="002A2C1B"/>
    <w:rsid w:val="002A2D88"/>
    <w:rsid w:val="002A377B"/>
    <w:rsid w:val="002A3C11"/>
    <w:rsid w:val="002A3E30"/>
    <w:rsid w:val="002A3EDD"/>
    <w:rsid w:val="002A3FB0"/>
    <w:rsid w:val="002A42E2"/>
    <w:rsid w:val="002A4425"/>
    <w:rsid w:val="002A4548"/>
    <w:rsid w:val="002A46B0"/>
    <w:rsid w:val="002A476C"/>
    <w:rsid w:val="002A51FD"/>
    <w:rsid w:val="002A5556"/>
    <w:rsid w:val="002A57BD"/>
    <w:rsid w:val="002A590E"/>
    <w:rsid w:val="002A59B4"/>
    <w:rsid w:val="002A5A63"/>
    <w:rsid w:val="002A5B90"/>
    <w:rsid w:val="002A5F88"/>
    <w:rsid w:val="002A639F"/>
    <w:rsid w:val="002A6978"/>
    <w:rsid w:val="002A6F68"/>
    <w:rsid w:val="002A7262"/>
    <w:rsid w:val="002A75D0"/>
    <w:rsid w:val="002A7A6B"/>
    <w:rsid w:val="002A7A95"/>
    <w:rsid w:val="002A7D6A"/>
    <w:rsid w:val="002A7DF1"/>
    <w:rsid w:val="002A7EF3"/>
    <w:rsid w:val="002B0331"/>
    <w:rsid w:val="002B035C"/>
    <w:rsid w:val="002B048A"/>
    <w:rsid w:val="002B04E1"/>
    <w:rsid w:val="002B0655"/>
    <w:rsid w:val="002B07F0"/>
    <w:rsid w:val="002B0911"/>
    <w:rsid w:val="002B1011"/>
    <w:rsid w:val="002B1174"/>
    <w:rsid w:val="002B13BC"/>
    <w:rsid w:val="002B141A"/>
    <w:rsid w:val="002B1750"/>
    <w:rsid w:val="002B188B"/>
    <w:rsid w:val="002B1914"/>
    <w:rsid w:val="002B1D05"/>
    <w:rsid w:val="002B208F"/>
    <w:rsid w:val="002B2292"/>
    <w:rsid w:val="002B230C"/>
    <w:rsid w:val="002B2366"/>
    <w:rsid w:val="002B2574"/>
    <w:rsid w:val="002B2978"/>
    <w:rsid w:val="002B2994"/>
    <w:rsid w:val="002B2A7D"/>
    <w:rsid w:val="002B2EEB"/>
    <w:rsid w:val="002B3246"/>
    <w:rsid w:val="002B3270"/>
    <w:rsid w:val="002B329B"/>
    <w:rsid w:val="002B3B15"/>
    <w:rsid w:val="002B40C7"/>
    <w:rsid w:val="002B41A5"/>
    <w:rsid w:val="002B4489"/>
    <w:rsid w:val="002B45BA"/>
    <w:rsid w:val="002B4632"/>
    <w:rsid w:val="002B49A5"/>
    <w:rsid w:val="002B49E2"/>
    <w:rsid w:val="002B4D51"/>
    <w:rsid w:val="002B4F84"/>
    <w:rsid w:val="002B4FFF"/>
    <w:rsid w:val="002B5085"/>
    <w:rsid w:val="002B55B8"/>
    <w:rsid w:val="002B5675"/>
    <w:rsid w:val="002B571A"/>
    <w:rsid w:val="002B59EE"/>
    <w:rsid w:val="002B5E67"/>
    <w:rsid w:val="002B5ED5"/>
    <w:rsid w:val="002B5FA6"/>
    <w:rsid w:val="002B6153"/>
    <w:rsid w:val="002B62BB"/>
    <w:rsid w:val="002B6444"/>
    <w:rsid w:val="002B694B"/>
    <w:rsid w:val="002B6ED4"/>
    <w:rsid w:val="002B70E3"/>
    <w:rsid w:val="002B729A"/>
    <w:rsid w:val="002B748B"/>
    <w:rsid w:val="002B7717"/>
    <w:rsid w:val="002B78B6"/>
    <w:rsid w:val="002B7AFE"/>
    <w:rsid w:val="002B7C7A"/>
    <w:rsid w:val="002B7E05"/>
    <w:rsid w:val="002B7E6D"/>
    <w:rsid w:val="002B7E97"/>
    <w:rsid w:val="002C0123"/>
    <w:rsid w:val="002C0180"/>
    <w:rsid w:val="002C023A"/>
    <w:rsid w:val="002C08A9"/>
    <w:rsid w:val="002C0CF5"/>
    <w:rsid w:val="002C0F49"/>
    <w:rsid w:val="002C0F75"/>
    <w:rsid w:val="002C1293"/>
    <w:rsid w:val="002C1952"/>
    <w:rsid w:val="002C1AE6"/>
    <w:rsid w:val="002C1F94"/>
    <w:rsid w:val="002C1FBA"/>
    <w:rsid w:val="002C2222"/>
    <w:rsid w:val="002C251F"/>
    <w:rsid w:val="002C25E5"/>
    <w:rsid w:val="002C2693"/>
    <w:rsid w:val="002C2BF0"/>
    <w:rsid w:val="002C2C5C"/>
    <w:rsid w:val="002C2FAF"/>
    <w:rsid w:val="002C2FCB"/>
    <w:rsid w:val="002C31CE"/>
    <w:rsid w:val="002C3355"/>
    <w:rsid w:val="002C3428"/>
    <w:rsid w:val="002C3692"/>
    <w:rsid w:val="002C36C2"/>
    <w:rsid w:val="002C388E"/>
    <w:rsid w:val="002C3C43"/>
    <w:rsid w:val="002C3CB2"/>
    <w:rsid w:val="002C410D"/>
    <w:rsid w:val="002C4278"/>
    <w:rsid w:val="002C42B8"/>
    <w:rsid w:val="002C47BA"/>
    <w:rsid w:val="002C4E5A"/>
    <w:rsid w:val="002C4F68"/>
    <w:rsid w:val="002C4FA0"/>
    <w:rsid w:val="002C55B0"/>
    <w:rsid w:val="002C568C"/>
    <w:rsid w:val="002C56FC"/>
    <w:rsid w:val="002C5913"/>
    <w:rsid w:val="002C5C77"/>
    <w:rsid w:val="002C5E38"/>
    <w:rsid w:val="002C60B9"/>
    <w:rsid w:val="002C6598"/>
    <w:rsid w:val="002C6809"/>
    <w:rsid w:val="002C6838"/>
    <w:rsid w:val="002C7501"/>
    <w:rsid w:val="002C7672"/>
    <w:rsid w:val="002C7AA9"/>
    <w:rsid w:val="002C7E13"/>
    <w:rsid w:val="002C7E72"/>
    <w:rsid w:val="002D0110"/>
    <w:rsid w:val="002D026C"/>
    <w:rsid w:val="002D0320"/>
    <w:rsid w:val="002D04E5"/>
    <w:rsid w:val="002D083A"/>
    <w:rsid w:val="002D0841"/>
    <w:rsid w:val="002D0A3C"/>
    <w:rsid w:val="002D0DCC"/>
    <w:rsid w:val="002D117A"/>
    <w:rsid w:val="002D12E1"/>
    <w:rsid w:val="002D160A"/>
    <w:rsid w:val="002D1A2D"/>
    <w:rsid w:val="002D1CDB"/>
    <w:rsid w:val="002D1F53"/>
    <w:rsid w:val="002D201E"/>
    <w:rsid w:val="002D20A8"/>
    <w:rsid w:val="002D20C7"/>
    <w:rsid w:val="002D2303"/>
    <w:rsid w:val="002D2824"/>
    <w:rsid w:val="002D2A21"/>
    <w:rsid w:val="002D2AAF"/>
    <w:rsid w:val="002D2DC9"/>
    <w:rsid w:val="002D2FE7"/>
    <w:rsid w:val="002D33BF"/>
    <w:rsid w:val="002D355D"/>
    <w:rsid w:val="002D35F9"/>
    <w:rsid w:val="002D38C8"/>
    <w:rsid w:val="002D3A36"/>
    <w:rsid w:val="002D3BD5"/>
    <w:rsid w:val="002D3C5F"/>
    <w:rsid w:val="002D41AF"/>
    <w:rsid w:val="002D4395"/>
    <w:rsid w:val="002D48F3"/>
    <w:rsid w:val="002D49DC"/>
    <w:rsid w:val="002D4A39"/>
    <w:rsid w:val="002D4B12"/>
    <w:rsid w:val="002D50A6"/>
    <w:rsid w:val="002D515D"/>
    <w:rsid w:val="002D536E"/>
    <w:rsid w:val="002D563B"/>
    <w:rsid w:val="002D5661"/>
    <w:rsid w:val="002D5780"/>
    <w:rsid w:val="002D5895"/>
    <w:rsid w:val="002D58BE"/>
    <w:rsid w:val="002D5B14"/>
    <w:rsid w:val="002D5E63"/>
    <w:rsid w:val="002D6024"/>
    <w:rsid w:val="002D61D3"/>
    <w:rsid w:val="002D6385"/>
    <w:rsid w:val="002D646B"/>
    <w:rsid w:val="002D6477"/>
    <w:rsid w:val="002D68B9"/>
    <w:rsid w:val="002D68E0"/>
    <w:rsid w:val="002D692C"/>
    <w:rsid w:val="002D6962"/>
    <w:rsid w:val="002D6B18"/>
    <w:rsid w:val="002D6CC8"/>
    <w:rsid w:val="002D6FBF"/>
    <w:rsid w:val="002D7027"/>
    <w:rsid w:val="002D7163"/>
    <w:rsid w:val="002D74DA"/>
    <w:rsid w:val="002D7724"/>
    <w:rsid w:val="002D7762"/>
    <w:rsid w:val="002D79F0"/>
    <w:rsid w:val="002D7BAA"/>
    <w:rsid w:val="002D7BFF"/>
    <w:rsid w:val="002D7D16"/>
    <w:rsid w:val="002D7E26"/>
    <w:rsid w:val="002E0294"/>
    <w:rsid w:val="002E048B"/>
    <w:rsid w:val="002E072C"/>
    <w:rsid w:val="002E0776"/>
    <w:rsid w:val="002E0A2C"/>
    <w:rsid w:val="002E0BE3"/>
    <w:rsid w:val="002E0C44"/>
    <w:rsid w:val="002E0D9C"/>
    <w:rsid w:val="002E113A"/>
    <w:rsid w:val="002E14AA"/>
    <w:rsid w:val="002E1692"/>
    <w:rsid w:val="002E1719"/>
    <w:rsid w:val="002E189A"/>
    <w:rsid w:val="002E18C8"/>
    <w:rsid w:val="002E1B32"/>
    <w:rsid w:val="002E1E47"/>
    <w:rsid w:val="002E21B6"/>
    <w:rsid w:val="002E23B3"/>
    <w:rsid w:val="002E24FB"/>
    <w:rsid w:val="002E26F2"/>
    <w:rsid w:val="002E27F4"/>
    <w:rsid w:val="002E2AD6"/>
    <w:rsid w:val="002E2D39"/>
    <w:rsid w:val="002E2E9B"/>
    <w:rsid w:val="002E3050"/>
    <w:rsid w:val="002E3164"/>
    <w:rsid w:val="002E35C3"/>
    <w:rsid w:val="002E35DA"/>
    <w:rsid w:val="002E35F1"/>
    <w:rsid w:val="002E3915"/>
    <w:rsid w:val="002E3D01"/>
    <w:rsid w:val="002E3EA8"/>
    <w:rsid w:val="002E4151"/>
    <w:rsid w:val="002E46E8"/>
    <w:rsid w:val="002E48A8"/>
    <w:rsid w:val="002E49D3"/>
    <w:rsid w:val="002E4C95"/>
    <w:rsid w:val="002E4CD3"/>
    <w:rsid w:val="002E4DE8"/>
    <w:rsid w:val="002E4F57"/>
    <w:rsid w:val="002E513A"/>
    <w:rsid w:val="002E5186"/>
    <w:rsid w:val="002E539A"/>
    <w:rsid w:val="002E56C1"/>
    <w:rsid w:val="002E56EF"/>
    <w:rsid w:val="002E5E28"/>
    <w:rsid w:val="002E5F38"/>
    <w:rsid w:val="002E606F"/>
    <w:rsid w:val="002E60EB"/>
    <w:rsid w:val="002E63E9"/>
    <w:rsid w:val="002E65F0"/>
    <w:rsid w:val="002E6894"/>
    <w:rsid w:val="002E6B46"/>
    <w:rsid w:val="002E6C23"/>
    <w:rsid w:val="002E6C38"/>
    <w:rsid w:val="002E6DA5"/>
    <w:rsid w:val="002E719E"/>
    <w:rsid w:val="002E74F0"/>
    <w:rsid w:val="002E7589"/>
    <w:rsid w:val="002E7694"/>
    <w:rsid w:val="002E7747"/>
    <w:rsid w:val="002E7812"/>
    <w:rsid w:val="002E7944"/>
    <w:rsid w:val="002E7988"/>
    <w:rsid w:val="002E7BB5"/>
    <w:rsid w:val="002E7D7B"/>
    <w:rsid w:val="002E7F48"/>
    <w:rsid w:val="002E7FF3"/>
    <w:rsid w:val="002F006C"/>
    <w:rsid w:val="002F0258"/>
    <w:rsid w:val="002F0355"/>
    <w:rsid w:val="002F03F3"/>
    <w:rsid w:val="002F0527"/>
    <w:rsid w:val="002F0861"/>
    <w:rsid w:val="002F1224"/>
    <w:rsid w:val="002F13C5"/>
    <w:rsid w:val="002F158A"/>
    <w:rsid w:val="002F1753"/>
    <w:rsid w:val="002F19F9"/>
    <w:rsid w:val="002F1C7B"/>
    <w:rsid w:val="002F1F95"/>
    <w:rsid w:val="002F239E"/>
    <w:rsid w:val="002F26B8"/>
    <w:rsid w:val="002F2B62"/>
    <w:rsid w:val="002F3101"/>
    <w:rsid w:val="002F33C1"/>
    <w:rsid w:val="002F3796"/>
    <w:rsid w:val="002F37D9"/>
    <w:rsid w:val="002F3834"/>
    <w:rsid w:val="002F3CDD"/>
    <w:rsid w:val="002F3EDF"/>
    <w:rsid w:val="002F40F9"/>
    <w:rsid w:val="002F4102"/>
    <w:rsid w:val="002F4241"/>
    <w:rsid w:val="002F457F"/>
    <w:rsid w:val="002F48CA"/>
    <w:rsid w:val="002F48F2"/>
    <w:rsid w:val="002F4966"/>
    <w:rsid w:val="002F49CF"/>
    <w:rsid w:val="002F4DBB"/>
    <w:rsid w:val="002F50A4"/>
    <w:rsid w:val="002F516D"/>
    <w:rsid w:val="002F51A8"/>
    <w:rsid w:val="002F51E6"/>
    <w:rsid w:val="002F56AA"/>
    <w:rsid w:val="002F5E12"/>
    <w:rsid w:val="002F5E28"/>
    <w:rsid w:val="002F5EBE"/>
    <w:rsid w:val="002F6367"/>
    <w:rsid w:val="002F65EF"/>
    <w:rsid w:val="002F674B"/>
    <w:rsid w:val="002F6752"/>
    <w:rsid w:val="002F6753"/>
    <w:rsid w:val="002F6956"/>
    <w:rsid w:val="002F69F6"/>
    <w:rsid w:val="002F6C21"/>
    <w:rsid w:val="002F6DC9"/>
    <w:rsid w:val="00300110"/>
    <w:rsid w:val="003002B7"/>
    <w:rsid w:val="0030041A"/>
    <w:rsid w:val="0030087F"/>
    <w:rsid w:val="00300DE3"/>
    <w:rsid w:val="00301094"/>
    <w:rsid w:val="003012A3"/>
    <w:rsid w:val="0030130B"/>
    <w:rsid w:val="00301462"/>
    <w:rsid w:val="003014C4"/>
    <w:rsid w:val="00301599"/>
    <w:rsid w:val="003016A4"/>
    <w:rsid w:val="0030179B"/>
    <w:rsid w:val="00301905"/>
    <w:rsid w:val="00302006"/>
    <w:rsid w:val="00302341"/>
    <w:rsid w:val="0030238D"/>
    <w:rsid w:val="003024A5"/>
    <w:rsid w:val="00302BA4"/>
    <w:rsid w:val="00302CAD"/>
    <w:rsid w:val="00302D48"/>
    <w:rsid w:val="00302DFB"/>
    <w:rsid w:val="00302EDE"/>
    <w:rsid w:val="003031B1"/>
    <w:rsid w:val="0030357F"/>
    <w:rsid w:val="0030362C"/>
    <w:rsid w:val="00303CF0"/>
    <w:rsid w:val="0030401E"/>
    <w:rsid w:val="00304044"/>
    <w:rsid w:val="003044AD"/>
    <w:rsid w:val="003046B9"/>
    <w:rsid w:val="003046C9"/>
    <w:rsid w:val="0030477A"/>
    <w:rsid w:val="003047F6"/>
    <w:rsid w:val="00304A6D"/>
    <w:rsid w:val="00304BC2"/>
    <w:rsid w:val="00304BCC"/>
    <w:rsid w:val="00304D10"/>
    <w:rsid w:val="00304D25"/>
    <w:rsid w:val="00304DA4"/>
    <w:rsid w:val="0030535E"/>
    <w:rsid w:val="003055ED"/>
    <w:rsid w:val="003056DB"/>
    <w:rsid w:val="003057AD"/>
    <w:rsid w:val="003059E2"/>
    <w:rsid w:val="00305CE9"/>
    <w:rsid w:val="003060CE"/>
    <w:rsid w:val="00306132"/>
    <w:rsid w:val="0030625C"/>
    <w:rsid w:val="00306398"/>
    <w:rsid w:val="00306444"/>
    <w:rsid w:val="003065DC"/>
    <w:rsid w:val="003067B2"/>
    <w:rsid w:val="00306C73"/>
    <w:rsid w:val="00306F60"/>
    <w:rsid w:val="003070AA"/>
    <w:rsid w:val="0030711A"/>
    <w:rsid w:val="0030713E"/>
    <w:rsid w:val="003073FA"/>
    <w:rsid w:val="0030751B"/>
    <w:rsid w:val="003076A5"/>
    <w:rsid w:val="00307819"/>
    <w:rsid w:val="003079F5"/>
    <w:rsid w:val="00307A8A"/>
    <w:rsid w:val="00307AC5"/>
    <w:rsid w:val="00307B8A"/>
    <w:rsid w:val="00307D76"/>
    <w:rsid w:val="003100D1"/>
    <w:rsid w:val="00310352"/>
    <w:rsid w:val="00310471"/>
    <w:rsid w:val="00310927"/>
    <w:rsid w:val="003109B8"/>
    <w:rsid w:val="00310A4C"/>
    <w:rsid w:val="00310BE5"/>
    <w:rsid w:val="00310F11"/>
    <w:rsid w:val="00311104"/>
    <w:rsid w:val="003114D5"/>
    <w:rsid w:val="00311514"/>
    <w:rsid w:val="00311516"/>
    <w:rsid w:val="00311975"/>
    <w:rsid w:val="003119CF"/>
    <w:rsid w:val="00311A35"/>
    <w:rsid w:val="00311DFD"/>
    <w:rsid w:val="003122B4"/>
    <w:rsid w:val="0031259D"/>
    <w:rsid w:val="0031285F"/>
    <w:rsid w:val="003128EB"/>
    <w:rsid w:val="00312925"/>
    <w:rsid w:val="00312BFE"/>
    <w:rsid w:val="00312CFA"/>
    <w:rsid w:val="00312DDE"/>
    <w:rsid w:val="00312E23"/>
    <w:rsid w:val="00312FD2"/>
    <w:rsid w:val="00313038"/>
    <w:rsid w:val="003133E2"/>
    <w:rsid w:val="00313652"/>
    <w:rsid w:val="0031377B"/>
    <w:rsid w:val="00313820"/>
    <w:rsid w:val="003138D5"/>
    <w:rsid w:val="003139EF"/>
    <w:rsid w:val="00313AEC"/>
    <w:rsid w:val="00313C19"/>
    <w:rsid w:val="00313E3E"/>
    <w:rsid w:val="00313E4A"/>
    <w:rsid w:val="003144EF"/>
    <w:rsid w:val="0031496F"/>
    <w:rsid w:val="00314ACD"/>
    <w:rsid w:val="00314D76"/>
    <w:rsid w:val="0031526B"/>
    <w:rsid w:val="00315316"/>
    <w:rsid w:val="00315317"/>
    <w:rsid w:val="003153F7"/>
    <w:rsid w:val="0031555A"/>
    <w:rsid w:val="0031590B"/>
    <w:rsid w:val="003159CB"/>
    <w:rsid w:val="00315A4D"/>
    <w:rsid w:val="00315C09"/>
    <w:rsid w:val="00315C94"/>
    <w:rsid w:val="00315D23"/>
    <w:rsid w:val="00315E98"/>
    <w:rsid w:val="00316194"/>
    <w:rsid w:val="003162B8"/>
    <w:rsid w:val="00316466"/>
    <w:rsid w:val="00316524"/>
    <w:rsid w:val="003165CE"/>
    <w:rsid w:val="00316891"/>
    <w:rsid w:val="00316970"/>
    <w:rsid w:val="00316AED"/>
    <w:rsid w:val="00316B63"/>
    <w:rsid w:val="00316D76"/>
    <w:rsid w:val="00316E72"/>
    <w:rsid w:val="00316E7E"/>
    <w:rsid w:val="00316E91"/>
    <w:rsid w:val="0031740B"/>
    <w:rsid w:val="00317639"/>
    <w:rsid w:val="00317640"/>
    <w:rsid w:val="00317698"/>
    <w:rsid w:val="00317882"/>
    <w:rsid w:val="00317A41"/>
    <w:rsid w:val="00317DD7"/>
    <w:rsid w:val="00317FB9"/>
    <w:rsid w:val="0032001B"/>
    <w:rsid w:val="003204DD"/>
    <w:rsid w:val="003208BB"/>
    <w:rsid w:val="00320C8E"/>
    <w:rsid w:val="00321079"/>
    <w:rsid w:val="003210AB"/>
    <w:rsid w:val="003217AA"/>
    <w:rsid w:val="003219C0"/>
    <w:rsid w:val="00321C03"/>
    <w:rsid w:val="00321C73"/>
    <w:rsid w:val="00321D13"/>
    <w:rsid w:val="003220A5"/>
    <w:rsid w:val="003220B0"/>
    <w:rsid w:val="003223CC"/>
    <w:rsid w:val="003224CF"/>
    <w:rsid w:val="00322896"/>
    <w:rsid w:val="00322B81"/>
    <w:rsid w:val="00322C17"/>
    <w:rsid w:val="0032305D"/>
    <w:rsid w:val="00323217"/>
    <w:rsid w:val="00323477"/>
    <w:rsid w:val="0032354A"/>
    <w:rsid w:val="00323586"/>
    <w:rsid w:val="0032362A"/>
    <w:rsid w:val="00323749"/>
    <w:rsid w:val="003237A4"/>
    <w:rsid w:val="003237F6"/>
    <w:rsid w:val="00323A36"/>
    <w:rsid w:val="00323CB4"/>
    <w:rsid w:val="00323DB4"/>
    <w:rsid w:val="00324003"/>
    <w:rsid w:val="003240F0"/>
    <w:rsid w:val="003245FB"/>
    <w:rsid w:val="00324646"/>
    <w:rsid w:val="003246EF"/>
    <w:rsid w:val="00324A01"/>
    <w:rsid w:val="00324A5A"/>
    <w:rsid w:val="00324A85"/>
    <w:rsid w:val="00324C49"/>
    <w:rsid w:val="00324C6F"/>
    <w:rsid w:val="00324DD5"/>
    <w:rsid w:val="00324DF6"/>
    <w:rsid w:val="00324E2B"/>
    <w:rsid w:val="00325086"/>
    <w:rsid w:val="003251A0"/>
    <w:rsid w:val="003251DB"/>
    <w:rsid w:val="00325276"/>
    <w:rsid w:val="00325365"/>
    <w:rsid w:val="003255F2"/>
    <w:rsid w:val="0032563C"/>
    <w:rsid w:val="00325A25"/>
    <w:rsid w:val="00325B27"/>
    <w:rsid w:val="00325CCE"/>
    <w:rsid w:val="00325E30"/>
    <w:rsid w:val="00325E67"/>
    <w:rsid w:val="00326117"/>
    <w:rsid w:val="0032628B"/>
    <w:rsid w:val="00326517"/>
    <w:rsid w:val="0032652B"/>
    <w:rsid w:val="0032680E"/>
    <w:rsid w:val="003268BF"/>
    <w:rsid w:val="00326ADF"/>
    <w:rsid w:val="00326E22"/>
    <w:rsid w:val="00326F4E"/>
    <w:rsid w:val="00326F4F"/>
    <w:rsid w:val="0032709C"/>
    <w:rsid w:val="003275B2"/>
    <w:rsid w:val="003278CB"/>
    <w:rsid w:val="00327D42"/>
    <w:rsid w:val="00327E1D"/>
    <w:rsid w:val="003303FC"/>
    <w:rsid w:val="003305BB"/>
    <w:rsid w:val="00330614"/>
    <w:rsid w:val="0033071B"/>
    <w:rsid w:val="00330A72"/>
    <w:rsid w:val="00330F11"/>
    <w:rsid w:val="00331005"/>
    <w:rsid w:val="00331070"/>
    <w:rsid w:val="003311DD"/>
    <w:rsid w:val="0033146B"/>
    <w:rsid w:val="00331872"/>
    <w:rsid w:val="0033187F"/>
    <w:rsid w:val="00331897"/>
    <w:rsid w:val="00331B38"/>
    <w:rsid w:val="00331BF4"/>
    <w:rsid w:val="00331E09"/>
    <w:rsid w:val="00331ED8"/>
    <w:rsid w:val="00331FE3"/>
    <w:rsid w:val="00332F7F"/>
    <w:rsid w:val="0033336B"/>
    <w:rsid w:val="0033352F"/>
    <w:rsid w:val="00333635"/>
    <w:rsid w:val="00333CE9"/>
    <w:rsid w:val="00333DE5"/>
    <w:rsid w:val="00333E2B"/>
    <w:rsid w:val="00333E58"/>
    <w:rsid w:val="00333E9D"/>
    <w:rsid w:val="003343AB"/>
    <w:rsid w:val="003343F4"/>
    <w:rsid w:val="003347E6"/>
    <w:rsid w:val="00334CB0"/>
    <w:rsid w:val="00334E94"/>
    <w:rsid w:val="00334EB6"/>
    <w:rsid w:val="00334ED2"/>
    <w:rsid w:val="0033556D"/>
    <w:rsid w:val="003357A1"/>
    <w:rsid w:val="0033584B"/>
    <w:rsid w:val="00335ADE"/>
    <w:rsid w:val="00335BA1"/>
    <w:rsid w:val="00335C71"/>
    <w:rsid w:val="0033633C"/>
    <w:rsid w:val="003363BC"/>
    <w:rsid w:val="0033657A"/>
    <w:rsid w:val="00336817"/>
    <w:rsid w:val="00336C33"/>
    <w:rsid w:val="00336ECF"/>
    <w:rsid w:val="0033712A"/>
    <w:rsid w:val="00337246"/>
    <w:rsid w:val="003376AA"/>
    <w:rsid w:val="003376BF"/>
    <w:rsid w:val="0033779A"/>
    <w:rsid w:val="003377F2"/>
    <w:rsid w:val="003378A6"/>
    <w:rsid w:val="00337B2A"/>
    <w:rsid w:val="00337CAF"/>
    <w:rsid w:val="00337E9C"/>
    <w:rsid w:val="00337F18"/>
    <w:rsid w:val="00337F55"/>
    <w:rsid w:val="00337F90"/>
    <w:rsid w:val="003401EB"/>
    <w:rsid w:val="0034028D"/>
    <w:rsid w:val="00340921"/>
    <w:rsid w:val="00340CD0"/>
    <w:rsid w:val="00340D08"/>
    <w:rsid w:val="00340E83"/>
    <w:rsid w:val="00340EE6"/>
    <w:rsid w:val="00340F3A"/>
    <w:rsid w:val="00340FAC"/>
    <w:rsid w:val="00341389"/>
    <w:rsid w:val="003418D1"/>
    <w:rsid w:val="00341A28"/>
    <w:rsid w:val="00341B73"/>
    <w:rsid w:val="00341DFC"/>
    <w:rsid w:val="00341F90"/>
    <w:rsid w:val="0034214F"/>
    <w:rsid w:val="00342475"/>
    <w:rsid w:val="003427F9"/>
    <w:rsid w:val="003428BA"/>
    <w:rsid w:val="00342A8A"/>
    <w:rsid w:val="00342DD9"/>
    <w:rsid w:val="003430A7"/>
    <w:rsid w:val="00343284"/>
    <w:rsid w:val="00343617"/>
    <w:rsid w:val="003436BE"/>
    <w:rsid w:val="003438B2"/>
    <w:rsid w:val="003439F9"/>
    <w:rsid w:val="00343BC4"/>
    <w:rsid w:val="00343C7E"/>
    <w:rsid w:val="00343DAE"/>
    <w:rsid w:val="00343E23"/>
    <w:rsid w:val="00343EAE"/>
    <w:rsid w:val="00343F16"/>
    <w:rsid w:val="0034408B"/>
    <w:rsid w:val="00344094"/>
    <w:rsid w:val="003440EE"/>
    <w:rsid w:val="003444AA"/>
    <w:rsid w:val="00344B5C"/>
    <w:rsid w:val="00344C2F"/>
    <w:rsid w:val="00344C7D"/>
    <w:rsid w:val="00344F32"/>
    <w:rsid w:val="0034520F"/>
    <w:rsid w:val="0034528A"/>
    <w:rsid w:val="003452FB"/>
    <w:rsid w:val="003454D6"/>
    <w:rsid w:val="00345539"/>
    <w:rsid w:val="00345665"/>
    <w:rsid w:val="003459AB"/>
    <w:rsid w:val="00345DBB"/>
    <w:rsid w:val="00345F59"/>
    <w:rsid w:val="0034640B"/>
    <w:rsid w:val="00346616"/>
    <w:rsid w:val="003467EB"/>
    <w:rsid w:val="00346A2C"/>
    <w:rsid w:val="00346A5D"/>
    <w:rsid w:val="00346AE0"/>
    <w:rsid w:val="00346E56"/>
    <w:rsid w:val="003475D0"/>
    <w:rsid w:val="00347D4C"/>
    <w:rsid w:val="00347F28"/>
    <w:rsid w:val="0035033C"/>
    <w:rsid w:val="00350576"/>
    <w:rsid w:val="00350694"/>
    <w:rsid w:val="00350D9A"/>
    <w:rsid w:val="00350EC6"/>
    <w:rsid w:val="0035125A"/>
    <w:rsid w:val="003512A1"/>
    <w:rsid w:val="003515A0"/>
    <w:rsid w:val="003518E1"/>
    <w:rsid w:val="00351E32"/>
    <w:rsid w:val="00351F6B"/>
    <w:rsid w:val="00351FD6"/>
    <w:rsid w:val="00352131"/>
    <w:rsid w:val="0035226C"/>
    <w:rsid w:val="003522A6"/>
    <w:rsid w:val="00352A9B"/>
    <w:rsid w:val="00352CA4"/>
    <w:rsid w:val="00352D08"/>
    <w:rsid w:val="00352E54"/>
    <w:rsid w:val="00352E5E"/>
    <w:rsid w:val="00352F47"/>
    <w:rsid w:val="003533D0"/>
    <w:rsid w:val="003534AF"/>
    <w:rsid w:val="0035394D"/>
    <w:rsid w:val="00353E2B"/>
    <w:rsid w:val="00353F91"/>
    <w:rsid w:val="0035421E"/>
    <w:rsid w:val="00354699"/>
    <w:rsid w:val="00354986"/>
    <w:rsid w:val="00354993"/>
    <w:rsid w:val="00354C45"/>
    <w:rsid w:val="00354E0C"/>
    <w:rsid w:val="00354E1B"/>
    <w:rsid w:val="00355090"/>
    <w:rsid w:val="003552F1"/>
    <w:rsid w:val="0035534D"/>
    <w:rsid w:val="003556EB"/>
    <w:rsid w:val="00355B0B"/>
    <w:rsid w:val="00355D83"/>
    <w:rsid w:val="00355DC1"/>
    <w:rsid w:val="0035605C"/>
    <w:rsid w:val="0035612A"/>
    <w:rsid w:val="003562A5"/>
    <w:rsid w:val="00356440"/>
    <w:rsid w:val="00356BB0"/>
    <w:rsid w:val="00356BE9"/>
    <w:rsid w:val="00356CDA"/>
    <w:rsid w:val="00356D13"/>
    <w:rsid w:val="0035741F"/>
    <w:rsid w:val="00357472"/>
    <w:rsid w:val="003574EC"/>
    <w:rsid w:val="00357562"/>
    <w:rsid w:val="0035767C"/>
    <w:rsid w:val="003576B3"/>
    <w:rsid w:val="00357835"/>
    <w:rsid w:val="003578E8"/>
    <w:rsid w:val="00357AF3"/>
    <w:rsid w:val="00357C41"/>
    <w:rsid w:val="00357E5A"/>
    <w:rsid w:val="003602FB"/>
    <w:rsid w:val="00360673"/>
    <w:rsid w:val="0036083E"/>
    <w:rsid w:val="003609A1"/>
    <w:rsid w:val="00360A0D"/>
    <w:rsid w:val="00360E14"/>
    <w:rsid w:val="00360E9C"/>
    <w:rsid w:val="003610F7"/>
    <w:rsid w:val="00361360"/>
    <w:rsid w:val="00361433"/>
    <w:rsid w:val="00361681"/>
    <w:rsid w:val="003617BF"/>
    <w:rsid w:val="003619B0"/>
    <w:rsid w:val="00361A1C"/>
    <w:rsid w:val="00361F40"/>
    <w:rsid w:val="003620E3"/>
    <w:rsid w:val="003621B8"/>
    <w:rsid w:val="0036227C"/>
    <w:rsid w:val="00362358"/>
    <w:rsid w:val="00362403"/>
    <w:rsid w:val="003624CB"/>
    <w:rsid w:val="00362543"/>
    <w:rsid w:val="00362620"/>
    <w:rsid w:val="0036265D"/>
    <w:rsid w:val="00362B27"/>
    <w:rsid w:val="00362C0A"/>
    <w:rsid w:val="00362D2D"/>
    <w:rsid w:val="00362F9B"/>
    <w:rsid w:val="0036337E"/>
    <w:rsid w:val="003633D2"/>
    <w:rsid w:val="00363593"/>
    <w:rsid w:val="003639B4"/>
    <w:rsid w:val="00363CC4"/>
    <w:rsid w:val="00363CF6"/>
    <w:rsid w:val="00363D8A"/>
    <w:rsid w:val="00363E49"/>
    <w:rsid w:val="00363E86"/>
    <w:rsid w:val="00363EA3"/>
    <w:rsid w:val="00363EC5"/>
    <w:rsid w:val="00363F40"/>
    <w:rsid w:val="00363F54"/>
    <w:rsid w:val="00363FEE"/>
    <w:rsid w:val="003641C2"/>
    <w:rsid w:val="003643A8"/>
    <w:rsid w:val="0036452F"/>
    <w:rsid w:val="003647A6"/>
    <w:rsid w:val="00364877"/>
    <w:rsid w:val="003649B8"/>
    <w:rsid w:val="00364C42"/>
    <w:rsid w:val="00365076"/>
    <w:rsid w:val="00365162"/>
    <w:rsid w:val="00365212"/>
    <w:rsid w:val="003654F8"/>
    <w:rsid w:val="00365517"/>
    <w:rsid w:val="0036578A"/>
    <w:rsid w:val="00365859"/>
    <w:rsid w:val="00365CC5"/>
    <w:rsid w:val="00365CCE"/>
    <w:rsid w:val="00365DDA"/>
    <w:rsid w:val="00365E05"/>
    <w:rsid w:val="003660B9"/>
    <w:rsid w:val="00366594"/>
    <w:rsid w:val="0036660F"/>
    <w:rsid w:val="00366657"/>
    <w:rsid w:val="00366A13"/>
    <w:rsid w:val="00366C94"/>
    <w:rsid w:val="00366CEB"/>
    <w:rsid w:val="00366E2E"/>
    <w:rsid w:val="00366E64"/>
    <w:rsid w:val="003670DE"/>
    <w:rsid w:val="00367230"/>
    <w:rsid w:val="0036739D"/>
    <w:rsid w:val="003674E3"/>
    <w:rsid w:val="0036762F"/>
    <w:rsid w:val="0036788E"/>
    <w:rsid w:val="00367BB9"/>
    <w:rsid w:val="003700F3"/>
    <w:rsid w:val="003701BD"/>
    <w:rsid w:val="0037094C"/>
    <w:rsid w:val="00370C35"/>
    <w:rsid w:val="00370CA1"/>
    <w:rsid w:val="00370F5B"/>
    <w:rsid w:val="00371095"/>
    <w:rsid w:val="00371743"/>
    <w:rsid w:val="00371876"/>
    <w:rsid w:val="00371906"/>
    <w:rsid w:val="00371AA5"/>
    <w:rsid w:val="00371E3A"/>
    <w:rsid w:val="00371EAF"/>
    <w:rsid w:val="00371FE4"/>
    <w:rsid w:val="003721B0"/>
    <w:rsid w:val="003724AB"/>
    <w:rsid w:val="003726ED"/>
    <w:rsid w:val="003727CE"/>
    <w:rsid w:val="00372B89"/>
    <w:rsid w:val="00372D92"/>
    <w:rsid w:val="00372EB6"/>
    <w:rsid w:val="003730B5"/>
    <w:rsid w:val="00373181"/>
    <w:rsid w:val="003732A0"/>
    <w:rsid w:val="003735F6"/>
    <w:rsid w:val="00373AA3"/>
    <w:rsid w:val="00373B6C"/>
    <w:rsid w:val="00373C77"/>
    <w:rsid w:val="0037406D"/>
    <w:rsid w:val="00374225"/>
    <w:rsid w:val="003743AC"/>
    <w:rsid w:val="0037440A"/>
    <w:rsid w:val="003746CE"/>
    <w:rsid w:val="003746F3"/>
    <w:rsid w:val="00374A3D"/>
    <w:rsid w:val="00374B9A"/>
    <w:rsid w:val="00374CEE"/>
    <w:rsid w:val="00374F84"/>
    <w:rsid w:val="003752AA"/>
    <w:rsid w:val="00375841"/>
    <w:rsid w:val="003758B7"/>
    <w:rsid w:val="00375C8D"/>
    <w:rsid w:val="00375D02"/>
    <w:rsid w:val="00375E6A"/>
    <w:rsid w:val="00375FA7"/>
    <w:rsid w:val="00375FB3"/>
    <w:rsid w:val="003760E7"/>
    <w:rsid w:val="003761F5"/>
    <w:rsid w:val="0037631C"/>
    <w:rsid w:val="00376433"/>
    <w:rsid w:val="00376490"/>
    <w:rsid w:val="003766A8"/>
    <w:rsid w:val="00376847"/>
    <w:rsid w:val="00376928"/>
    <w:rsid w:val="00376CCA"/>
    <w:rsid w:val="00376E25"/>
    <w:rsid w:val="00376EE5"/>
    <w:rsid w:val="00376FFD"/>
    <w:rsid w:val="003770D2"/>
    <w:rsid w:val="00377106"/>
    <w:rsid w:val="0037725C"/>
    <w:rsid w:val="00377312"/>
    <w:rsid w:val="00377C07"/>
    <w:rsid w:val="00377CA9"/>
    <w:rsid w:val="00377D50"/>
    <w:rsid w:val="0038055A"/>
    <w:rsid w:val="00380646"/>
    <w:rsid w:val="00380679"/>
    <w:rsid w:val="003807B8"/>
    <w:rsid w:val="003807D2"/>
    <w:rsid w:val="00380AB2"/>
    <w:rsid w:val="00380E8F"/>
    <w:rsid w:val="00381087"/>
    <w:rsid w:val="0038117F"/>
    <w:rsid w:val="0038123E"/>
    <w:rsid w:val="00381257"/>
    <w:rsid w:val="0038186D"/>
    <w:rsid w:val="003819DE"/>
    <w:rsid w:val="00381B1D"/>
    <w:rsid w:val="00381C13"/>
    <w:rsid w:val="00382249"/>
    <w:rsid w:val="00382296"/>
    <w:rsid w:val="00382317"/>
    <w:rsid w:val="00382411"/>
    <w:rsid w:val="00382815"/>
    <w:rsid w:val="0038285F"/>
    <w:rsid w:val="0038298B"/>
    <w:rsid w:val="0038298C"/>
    <w:rsid w:val="00382C51"/>
    <w:rsid w:val="003830D9"/>
    <w:rsid w:val="00383277"/>
    <w:rsid w:val="00383380"/>
    <w:rsid w:val="003834EA"/>
    <w:rsid w:val="00383555"/>
    <w:rsid w:val="003837A3"/>
    <w:rsid w:val="00383812"/>
    <w:rsid w:val="00383827"/>
    <w:rsid w:val="00383832"/>
    <w:rsid w:val="00383908"/>
    <w:rsid w:val="00383BCC"/>
    <w:rsid w:val="00383EC8"/>
    <w:rsid w:val="00384424"/>
    <w:rsid w:val="0038449A"/>
    <w:rsid w:val="0038465E"/>
    <w:rsid w:val="003846D0"/>
    <w:rsid w:val="0038475B"/>
    <w:rsid w:val="00384D27"/>
    <w:rsid w:val="00384D2D"/>
    <w:rsid w:val="00384E0B"/>
    <w:rsid w:val="00384FAB"/>
    <w:rsid w:val="00385243"/>
    <w:rsid w:val="00385290"/>
    <w:rsid w:val="00385779"/>
    <w:rsid w:val="0038584C"/>
    <w:rsid w:val="00385AA5"/>
    <w:rsid w:val="00385E44"/>
    <w:rsid w:val="0038618A"/>
    <w:rsid w:val="003861DF"/>
    <w:rsid w:val="00386274"/>
    <w:rsid w:val="00386449"/>
    <w:rsid w:val="003864DA"/>
    <w:rsid w:val="003868B3"/>
    <w:rsid w:val="00386B7A"/>
    <w:rsid w:val="00386D0F"/>
    <w:rsid w:val="00386F37"/>
    <w:rsid w:val="00386F6A"/>
    <w:rsid w:val="00387093"/>
    <w:rsid w:val="00387110"/>
    <w:rsid w:val="0038737F"/>
    <w:rsid w:val="003873DC"/>
    <w:rsid w:val="003874D9"/>
    <w:rsid w:val="003874F2"/>
    <w:rsid w:val="003875E0"/>
    <w:rsid w:val="0038781A"/>
    <w:rsid w:val="00387986"/>
    <w:rsid w:val="00387CA0"/>
    <w:rsid w:val="00387CAD"/>
    <w:rsid w:val="00387E34"/>
    <w:rsid w:val="0039018F"/>
    <w:rsid w:val="003901CC"/>
    <w:rsid w:val="003902B1"/>
    <w:rsid w:val="003904AD"/>
    <w:rsid w:val="00390663"/>
    <w:rsid w:val="003909AE"/>
    <w:rsid w:val="00390BA0"/>
    <w:rsid w:val="00390E74"/>
    <w:rsid w:val="00390F99"/>
    <w:rsid w:val="00391104"/>
    <w:rsid w:val="00391289"/>
    <w:rsid w:val="00391375"/>
    <w:rsid w:val="003914D4"/>
    <w:rsid w:val="003915B3"/>
    <w:rsid w:val="003915FF"/>
    <w:rsid w:val="00391A2E"/>
    <w:rsid w:val="00391E13"/>
    <w:rsid w:val="00392292"/>
    <w:rsid w:val="003924B1"/>
    <w:rsid w:val="003925A2"/>
    <w:rsid w:val="00392734"/>
    <w:rsid w:val="0039275F"/>
    <w:rsid w:val="003927D2"/>
    <w:rsid w:val="00392989"/>
    <w:rsid w:val="00392BD7"/>
    <w:rsid w:val="00392D16"/>
    <w:rsid w:val="00392D6F"/>
    <w:rsid w:val="00392E96"/>
    <w:rsid w:val="003933A0"/>
    <w:rsid w:val="003934E1"/>
    <w:rsid w:val="003936DC"/>
    <w:rsid w:val="003936E6"/>
    <w:rsid w:val="003938DE"/>
    <w:rsid w:val="003939A2"/>
    <w:rsid w:val="003939E5"/>
    <w:rsid w:val="00393B57"/>
    <w:rsid w:val="00393BCE"/>
    <w:rsid w:val="00393D37"/>
    <w:rsid w:val="00393D7D"/>
    <w:rsid w:val="00393D7F"/>
    <w:rsid w:val="00393F15"/>
    <w:rsid w:val="00393FF0"/>
    <w:rsid w:val="003940B1"/>
    <w:rsid w:val="0039418B"/>
    <w:rsid w:val="003941A8"/>
    <w:rsid w:val="003943D8"/>
    <w:rsid w:val="00394435"/>
    <w:rsid w:val="0039476F"/>
    <w:rsid w:val="00394DF6"/>
    <w:rsid w:val="00394EDC"/>
    <w:rsid w:val="003950D0"/>
    <w:rsid w:val="0039516B"/>
    <w:rsid w:val="0039537A"/>
    <w:rsid w:val="00395BA9"/>
    <w:rsid w:val="0039628D"/>
    <w:rsid w:val="00396354"/>
    <w:rsid w:val="00396525"/>
    <w:rsid w:val="003967DF"/>
    <w:rsid w:val="003968C7"/>
    <w:rsid w:val="00396AEF"/>
    <w:rsid w:val="00396B0A"/>
    <w:rsid w:val="00396C0C"/>
    <w:rsid w:val="00396DF6"/>
    <w:rsid w:val="00396E52"/>
    <w:rsid w:val="00396EA9"/>
    <w:rsid w:val="00397119"/>
    <w:rsid w:val="003971BA"/>
    <w:rsid w:val="003972E8"/>
    <w:rsid w:val="0039764F"/>
    <w:rsid w:val="003977FD"/>
    <w:rsid w:val="00397A1F"/>
    <w:rsid w:val="00397BA9"/>
    <w:rsid w:val="003A02D3"/>
    <w:rsid w:val="003A0505"/>
    <w:rsid w:val="003A05A7"/>
    <w:rsid w:val="003A060C"/>
    <w:rsid w:val="003A07DD"/>
    <w:rsid w:val="003A0A19"/>
    <w:rsid w:val="003A0B49"/>
    <w:rsid w:val="003A0BAF"/>
    <w:rsid w:val="003A0D2D"/>
    <w:rsid w:val="003A0D51"/>
    <w:rsid w:val="003A0DB3"/>
    <w:rsid w:val="003A0ED1"/>
    <w:rsid w:val="003A0FAB"/>
    <w:rsid w:val="003A0FE7"/>
    <w:rsid w:val="003A1054"/>
    <w:rsid w:val="003A1105"/>
    <w:rsid w:val="003A126B"/>
    <w:rsid w:val="003A1678"/>
    <w:rsid w:val="003A16DA"/>
    <w:rsid w:val="003A1773"/>
    <w:rsid w:val="003A1944"/>
    <w:rsid w:val="003A1B8E"/>
    <w:rsid w:val="003A1D57"/>
    <w:rsid w:val="003A26AC"/>
    <w:rsid w:val="003A2B88"/>
    <w:rsid w:val="003A3015"/>
    <w:rsid w:val="003A32C8"/>
    <w:rsid w:val="003A3380"/>
    <w:rsid w:val="003A33DF"/>
    <w:rsid w:val="003A375A"/>
    <w:rsid w:val="003A3862"/>
    <w:rsid w:val="003A38DB"/>
    <w:rsid w:val="003A38E1"/>
    <w:rsid w:val="003A3AE3"/>
    <w:rsid w:val="003A3B8C"/>
    <w:rsid w:val="003A3CD1"/>
    <w:rsid w:val="003A3DA8"/>
    <w:rsid w:val="003A3DC9"/>
    <w:rsid w:val="003A3E98"/>
    <w:rsid w:val="003A4269"/>
    <w:rsid w:val="003A43C4"/>
    <w:rsid w:val="003A44D4"/>
    <w:rsid w:val="003A4555"/>
    <w:rsid w:val="003A4AE1"/>
    <w:rsid w:val="003A4AE3"/>
    <w:rsid w:val="003A4B75"/>
    <w:rsid w:val="003A4BF7"/>
    <w:rsid w:val="003A4CE3"/>
    <w:rsid w:val="003A4D99"/>
    <w:rsid w:val="003A55AE"/>
    <w:rsid w:val="003A573F"/>
    <w:rsid w:val="003A58BA"/>
    <w:rsid w:val="003A5B93"/>
    <w:rsid w:val="003A5BE6"/>
    <w:rsid w:val="003A5D48"/>
    <w:rsid w:val="003A5F35"/>
    <w:rsid w:val="003A606B"/>
    <w:rsid w:val="003A62DC"/>
    <w:rsid w:val="003A6360"/>
    <w:rsid w:val="003A63D8"/>
    <w:rsid w:val="003A6823"/>
    <w:rsid w:val="003A7125"/>
    <w:rsid w:val="003A7240"/>
    <w:rsid w:val="003A77BD"/>
    <w:rsid w:val="003A7931"/>
    <w:rsid w:val="003A7D9C"/>
    <w:rsid w:val="003A7E24"/>
    <w:rsid w:val="003A7E58"/>
    <w:rsid w:val="003A7E6F"/>
    <w:rsid w:val="003A7F5B"/>
    <w:rsid w:val="003A7FF0"/>
    <w:rsid w:val="003B032E"/>
    <w:rsid w:val="003B037A"/>
    <w:rsid w:val="003B0798"/>
    <w:rsid w:val="003B0F52"/>
    <w:rsid w:val="003B11C7"/>
    <w:rsid w:val="003B12B3"/>
    <w:rsid w:val="003B14BC"/>
    <w:rsid w:val="003B1596"/>
    <w:rsid w:val="003B1B3C"/>
    <w:rsid w:val="003B1C2B"/>
    <w:rsid w:val="003B1D84"/>
    <w:rsid w:val="003B1F6B"/>
    <w:rsid w:val="003B229D"/>
    <w:rsid w:val="003B259E"/>
    <w:rsid w:val="003B2617"/>
    <w:rsid w:val="003B293D"/>
    <w:rsid w:val="003B29A6"/>
    <w:rsid w:val="003B29F7"/>
    <w:rsid w:val="003B2BC2"/>
    <w:rsid w:val="003B2C76"/>
    <w:rsid w:val="003B2CDD"/>
    <w:rsid w:val="003B2E3B"/>
    <w:rsid w:val="003B2F6B"/>
    <w:rsid w:val="003B2FF2"/>
    <w:rsid w:val="003B3293"/>
    <w:rsid w:val="003B3468"/>
    <w:rsid w:val="003B361E"/>
    <w:rsid w:val="003B36C9"/>
    <w:rsid w:val="003B3891"/>
    <w:rsid w:val="003B3B6C"/>
    <w:rsid w:val="003B3C05"/>
    <w:rsid w:val="003B3D04"/>
    <w:rsid w:val="003B3D9C"/>
    <w:rsid w:val="003B3E20"/>
    <w:rsid w:val="003B3EB9"/>
    <w:rsid w:val="003B3F2B"/>
    <w:rsid w:val="003B4506"/>
    <w:rsid w:val="003B47FA"/>
    <w:rsid w:val="003B485F"/>
    <w:rsid w:val="003B488A"/>
    <w:rsid w:val="003B4A34"/>
    <w:rsid w:val="003B4BFA"/>
    <w:rsid w:val="003B4C95"/>
    <w:rsid w:val="003B4FA0"/>
    <w:rsid w:val="003B5034"/>
    <w:rsid w:val="003B52CA"/>
    <w:rsid w:val="003B5547"/>
    <w:rsid w:val="003B5564"/>
    <w:rsid w:val="003B56D2"/>
    <w:rsid w:val="003B5745"/>
    <w:rsid w:val="003B5841"/>
    <w:rsid w:val="003B5C6A"/>
    <w:rsid w:val="003B5EE3"/>
    <w:rsid w:val="003B609B"/>
    <w:rsid w:val="003B6597"/>
    <w:rsid w:val="003B6C72"/>
    <w:rsid w:val="003B6D38"/>
    <w:rsid w:val="003B7158"/>
    <w:rsid w:val="003B7171"/>
    <w:rsid w:val="003B7CCF"/>
    <w:rsid w:val="003C02E8"/>
    <w:rsid w:val="003C0343"/>
    <w:rsid w:val="003C0488"/>
    <w:rsid w:val="003C06D9"/>
    <w:rsid w:val="003C0A0F"/>
    <w:rsid w:val="003C0A78"/>
    <w:rsid w:val="003C106E"/>
    <w:rsid w:val="003C11F5"/>
    <w:rsid w:val="003C1852"/>
    <w:rsid w:val="003C1AE3"/>
    <w:rsid w:val="003C1DA3"/>
    <w:rsid w:val="003C1F46"/>
    <w:rsid w:val="003C212E"/>
    <w:rsid w:val="003C2453"/>
    <w:rsid w:val="003C283C"/>
    <w:rsid w:val="003C290D"/>
    <w:rsid w:val="003C29AB"/>
    <w:rsid w:val="003C2FBB"/>
    <w:rsid w:val="003C3008"/>
    <w:rsid w:val="003C303E"/>
    <w:rsid w:val="003C32E3"/>
    <w:rsid w:val="003C342E"/>
    <w:rsid w:val="003C355F"/>
    <w:rsid w:val="003C35DC"/>
    <w:rsid w:val="003C39C5"/>
    <w:rsid w:val="003C3B04"/>
    <w:rsid w:val="003C3DDA"/>
    <w:rsid w:val="003C47C3"/>
    <w:rsid w:val="003C49B4"/>
    <w:rsid w:val="003C4BF5"/>
    <w:rsid w:val="003C4C03"/>
    <w:rsid w:val="003C4C39"/>
    <w:rsid w:val="003C4E29"/>
    <w:rsid w:val="003C5208"/>
    <w:rsid w:val="003C528D"/>
    <w:rsid w:val="003C5E42"/>
    <w:rsid w:val="003C5F6F"/>
    <w:rsid w:val="003C6248"/>
    <w:rsid w:val="003C65F4"/>
    <w:rsid w:val="003C6647"/>
    <w:rsid w:val="003C6781"/>
    <w:rsid w:val="003C68D8"/>
    <w:rsid w:val="003C69BB"/>
    <w:rsid w:val="003C6BC9"/>
    <w:rsid w:val="003C7067"/>
    <w:rsid w:val="003C73CC"/>
    <w:rsid w:val="003C7734"/>
    <w:rsid w:val="003C78A5"/>
    <w:rsid w:val="003C7DFB"/>
    <w:rsid w:val="003D018E"/>
    <w:rsid w:val="003D09A3"/>
    <w:rsid w:val="003D0D44"/>
    <w:rsid w:val="003D1078"/>
    <w:rsid w:val="003D125C"/>
    <w:rsid w:val="003D1402"/>
    <w:rsid w:val="003D14B7"/>
    <w:rsid w:val="003D16B2"/>
    <w:rsid w:val="003D1E36"/>
    <w:rsid w:val="003D1E3A"/>
    <w:rsid w:val="003D1E5E"/>
    <w:rsid w:val="003D1E7D"/>
    <w:rsid w:val="003D2007"/>
    <w:rsid w:val="003D2036"/>
    <w:rsid w:val="003D231E"/>
    <w:rsid w:val="003D2359"/>
    <w:rsid w:val="003D270C"/>
    <w:rsid w:val="003D2A4B"/>
    <w:rsid w:val="003D2AE1"/>
    <w:rsid w:val="003D2AF4"/>
    <w:rsid w:val="003D2B44"/>
    <w:rsid w:val="003D2DFE"/>
    <w:rsid w:val="003D2EA8"/>
    <w:rsid w:val="003D2F88"/>
    <w:rsid w:val="003D2FED"/>
    <w:rsid w:val="003D3035"/>
    <w:rsid w:val="003D3419"/>
    <w:rsid w:val="003D34E3"/>
    <w:rsid w:val="003D356A"/>
    <w:rsid w:val="003D38EE"/>
    <w:rsid w:val="003D38F0"/>
    <w:rsid w:val="003D3A46"/>
    <w:rsid w:val="003D3B3F"/>
    <w:rsid w:val="003D3F46"/>
    <w:rsid w:val="003D4450"/>
    <w:rsid w:val="003D4576"/>
    <w:rsid w:val="003D459D"/>
    <w:rsid w:val="003D47CD"/>
    <w:rsid w:val="003D47E1"/>
    <w:rsid w:val="003D4827"/>
    <w:rsid w:val="003D49EC"/>
    <w:rsid w:val="003D4A20"/>
    <w:rsid w:val="003D4BAA"/>
    <w:rsid w:val="003D517A"/>
    <w:rsid w:val="003D52CC"/>
    <w:rsid w:val="003D5375"/>
    <w:rsid w:val="003D53C8"/>
    <w:rsid w:val="003D57DD"/>
    <w:rsid w:val="003D5E14"/>
    <w:rsid w:val="003D5EAE"/>
    <w:rsid w:val="003D5F12"/>
    <w:rsid w:val="003D6123"/>
    <w:rsid w:val="003D6158"/>
    <w:rsid w:val="003D6578"/>
    <w:rsid w:val="003D6A29"/>
    <w:rsid w:val="003D6CE6"/>
    <w:rsid w:val="003D6E35"/>
    <w:rsid w:val="003D71AF"/>
    <w:rsid w:val="003D71FB"/>
    <w:rsid w:val="003D73C1"/>
    <w:rsid w:val="003D76D2"/>
    <w:rsid w:val="003D795E"/>
    <w:rsid w:val="003D7B8A"/>
    <w:rsid w:val="003E00A5"/>
    <w:rsid w:val="003E00FC"/>
    <w:rsid w:val="003E01BC"/>
    <w:rsid w:val="003E027B"/>
    <w:rsid w:val="003E049D"/>
    <w:rsid w:val="003E05E3"/>
    <w:rsid w:val="003E0623"/>
    <w:rsid w:val="003E0BAD"/>
    <w:rsid w:val="003E0BD6"/>
    <w:rsid w:val="003E0DED"/>
    <w:rsid w:val="003E0F12"/>
    <w:rsid w:val="003E126B"/>
    <w:rsid w:val="003E141E"/>
    <w:rsid w:val="003E1502"/>
    <w:rsid w:val="003E15FD"/>
    <w:rsid w:val="003E16BF"/>
    <w:rsid w:val="003E1762"/>
    <w:rsid w:val="003E1A95"/>
    <w:rsid w:val="003E1AB7"/>
    <w:rsid w:val="003E1B4F"/>
    <w:rsid w:val="003E1BAA"/>
    <w:rsid w:val="003E1DCF"/>
    <w:rsid w:val="003E1F9E"/>
    <w:rsid w:val="003E21BD"/>
    <w:rsid w:val="003E2399"/>
    <w:rsid w:val="003E247A"/>
    <w:rsid w:val="003E25E2"/>
    <w:rsid w:val="003E262F"/>
    <w:rsid w:val="003E2C63"/>
    <w:rsid w:val="003E2C83"/>
    <w:rsid w:val="003E2DBE"/>
    <w:rsid w:val="003E3130"/>
    <w:rsid w:val="003E33A4"/>
    <w:rsid w:val="003E35AB"/>
    <w:rsid w:val="003E37E1"/>
    <w:rsid w:val="003E3A93"/>
    <w:rsid w:val="003E3D2C"/>
    <w:rsid w:val="003E3F5C"/>
    <w:rsid w:val="003E408B"/>
    <w:rsid w:val="003E4298"/>
    <w:rsid w:val="003E42F3"/>
    <w:rsid w:val="003E4572"/>
    <w:rsid w:val="003E45C2"/>
    <w:rsid w:val="003E4736"/>
    <w:rsid w:val="003E485A"/>
    <w:rsid w:val="003E49B4"/>
    <w:rsid w:val="003E4AFB"/>
    <w:rsid w:val="003E4D98"/>
    <w:rsid w:val="003E50AD"/>
    <w:rsid w:val="003E5154"/>
    <w:rsid w:val="003E532D"/>
    <w:rsid w:val="003E55D8"/>
    <w:rsid w:val="003E565D"/>
    <w:rsid w:val="003E58DE"/>
    <w:rsid w:val="003E5A76"/>
    <w:rsid w:val="003E5D8D"/>
    <w:rsid w:val="003E5DA2"/>
    <w:rsid w:val="003E5EFA"/>
    <w:rsid w:val="003E6027"/>
    <w:rsid w:val="003E6120"/>
    <w:rsid w:val="003E6487"/>
    <w:rsid w:val="003E655F"/>
    <w:rsid w:val="003E66ED"/>
    <w:rsid w:val="003E67A8"/>
    <w:rsid w:val="003E6A5F"/>
    <w:rsid w:val="003E6A6F"/>
    <w:rsid w:val="003E6B1B"/>
    <w:rsid w:val="003E6D50"/>
    <w:rsid w:val="003E6DBD"/>
    <w:rsid w:val="003E6E4B"/>
    <w:rsid w:val="003E6EB8"/>
    <w:rsid w:val="003E762D"/>
    <w:rsid w:val="003E76FB"/>
    <w:rsid w:val="003E7AB9"/>
    <w:rsid w:val="003F02B7"/>
    <w:rsid w:val="003F031E"/>
    <w:rsid w:val="003F047D"/>
    <w:rsid w:val="003F048F"/>
    <w:rsid w:val="003F0515"/>
    <w:rsid w:val="003F05B1"/>
    <w:rsid w:val="003F05F0"/>
    <w:rsid w:val="003F0791"/>
    <w:rsid w:val="003F1119"/>
    <w:rsid w:val="003F11C2"/>
    <w:rsid w:val="003F125D"/>
    <w:rsid w:val="003F182D"/>
    <w:rsid w:val="003F1890"/>
    <w:rsid w:val="003F1AB7"/>
    <w:rsid w:val="003F1BCB"/>
    <w:rsid w:val="003F1EE9"/>
    <w:rsid w:val="003F1F6B"/>
    <w:rsid w:val="003F21F7"/>
    <w:rsid w:val="003F23A7"/>
    <w:rsid w:val="003F23AB"/>
    <w:rsid w:val="003F2418"/>
    <w:rsid w:val="003F264A"/>
    <w:rsid w:val="003F29D9"/>
    <w:rsid w:val="003F2F09"/>
    <w:rsid w:val="003F319E"/>
    <w:rsid w:val="003F3333"/>
    <w:rsid w:val="003F3599"/>
    <w:rsid w:val="003F35F0"/>
    <w:rsid w:val="003F3724"/>
    <w:rsid w:val="003F3BC5"/>
    <w:rsid w:val="003F3CA8"/>
    <w:rsid w:val="003F3D46"/>
    <w:rsid w:val="003F3D86"/>
    <w:rsid w:val="003F3F18"/>
    <w:rsid w:val="003F4168"/>
    <w:rsid w:val="003F463A"/>
    <w:rsid w:val="003F4D37"/>
    <w:rsid w:val="003F4DA5"/>
    <w:rsid w:val="003F4DD3"/>
    <w:rsid w:val="003F4E79"/>
    <w:rsid w:val="003F4EDB"/>
    <w:rsid w:val="003F4FAD"/>
    <w:rsid w:val="003F5471"/>
    <w:rsid w:val="003F5971"/>
    <w:rsid w:val="003F5A35"/>
    <w:rsid w:val="003F5A55"/>
    <w:rsid w:val="003F5D4C"/>
    <w:rsid w:val="003F5DF7"/>
    <w:rsid w:val="003F6012"/>
    <w:rsid w:val="003F6085"/>
    <w:rsid w:val="003F644C"/>
    <w:rsid w:val="003F64AE"/>
    <w:rsid w:val="003F66C3"/>
    <w:rsid w:val="003F6AB7"/>
    <w:rsid w:val="003F6CB5"/>
    <w:rsid w:val="003F6D98"/>
    <w:rsid w:val="003F727C"/>
    <w:rsid w:val="003F7714"/>
    <w:rsid w:val="003F7AA8"/>
    <w:rsid w:val="003F7C32"/>
    <w:rsid w:val="003F7E4F"/>
    <w:rsid w:val="003F7E5B"/>
    <w:rsid w:val="004000E0"/>
    <w:rsid w:val="00400317"/>
    <w:rsid w:val="004003BE"/>
    <w:rsid w:val="0040049C"/>
    <w:rsid w:val="00400534"/>
    <w:rsid w:val="00400930"/>
    <w:rsid w:val="00400A52"/>
    <w:rsid w:val="00400AD6"/>
    <w:rsid w:val="00400C90"/>
    <w:rsid w:val="00400CBA"/>
    <w:rsid w:val="00401147"/>
    <w:rsid w:val="004012E0"/>
    <w:rsid w:val="004014D8"/>
    <w:rsid w:val="00401716"/>
    <w:rsid w:val="00401955"/>
    <w:rsid w:val="00401A79"/>
    <w:rsid w:val="00401B0F"/>
    <w:rsid w:val="00401B17"/>
    <w:rsid w:val="00401EF0"/>
    <w:rsid w:val="004021F0"/>
    <w:rsid w:val="00402234"/>
    <w:rsid w:val="004023F4"/>
    <w:rsid w:val="00402531"/>
    <w:rsid w:val="004026C4"/>
    <w:rsid w:val="00402A72"/>
    <w:rsid w:val="00402B47"/>
    <w:rsid w:val="00402BEE"/>
    <w:rsid w:val="00402F97"/>
    <w:rsid w:val="004030C6"/>
    <w:rsid w:val="004031D9"/>
    <w:rsid w:val="004032A2"/>
    <w:rsid w:val="004035AA"/>
    <w:rsid w:val="00403766"/>
    <w:rsid w:val="004037A0"/>
    <w:rsid w:val="0040391D"/>
    <w:rsid w:val="00403F30"/>
    <w:rsid w:val="0040400D"/>
    <w:rsid w:val="004041A0"/>
    <w:rsid w:val="004043BC"/>
    <w:rsid w:val="0040456D"/>
    <w:rsid w:val="0040457B"/>
    <w:rsid w:val="00404871"/>
    <w:rsid w:val="004049A1"/>
    <w:rsid w:val="00404BF4"/>
    <w:rsid w:val="004051ED"/>
    <w:rsid w:val="004052EB"/>
    <w:rsid w:val="00405492"/>
    <w:rsid w:val="00405625"/>
    <w:rsid w:val="00405794"/>
    <w:rsid w:val="0040591E"/>
    <w:rsid w:val="004059EC"/>
    <w:rsid w:val="00405C98"/>
    <w:rsid w:val="00405D9A"/>
    <w:rsid w:val="00405DEA"/>
    <w:rsid w:val="00405ECF"/>
    <w:rsid w:val="00405FB9"/>
    <w:rsid w:val="004060F2"/>
    <w:rsid w:val="0040635E"/>
    <w:rsid w:val="00406382"/>
    <w:rsid w:val="00406482"/>
    <w:rsid w:val="00406792"/>
    <w:rsid w:val="0040694E"/>
    <w:rsid w:val="004069D1"/>
    <w:rsid w:val="00406C47"/>
    <w:rsid w:val="00406DF1"/>
    <w:rsid w:val="00406E1A"/>
    <w:rsid w:val="00407075"/>
    <w:rsid w:val="004070D7"/>
    <w:rsid w:val="00407118"/>
    <w:rsid w:val="004071A7"/>
    <w:rsid w:val="004072AA"/>
    <w:rsid w:val="0040730C"/>
    <w:rsid w:val="004073A6"/>
    <w:rsid w:val="0040743B"/>
    <w:rsid w:val="004075C5"/>
    <w:rsid w:val="00407709"/>
    <w:rsid w:val="0040778C"/>
    <w:rsid w:val="004077A1"/>
    <w:rsid w:val="00407A50"/>
    <w:rsid w:val="00407D19"/>
    <w:rsid w:val="00407D57"/>
    <w:rsid w:val="0041016C"/>
    <w:rsid w:val="00410181"/>
    <w:rsid w:val="004103AE"/>
    <w:rsid w:val="0041044D"/>
    <w:rsid w:val="0041099B"/>
    <w:rsid w:val="00410A67"/>
    <w:rsid w:val="00410D28"/>
    <w:rsid w:val="004110BC"/>
    <w:rsid w:val="00411139"/>
    <w:rsid w:val="0041114C"/>
    <w:rsid w:val="0041128E"/>
    <w:rsid w:val="0041153D"/>
    <w:rsid w:val="004115B9"/>
    <w:rsid w:val="0041163F"/>
    <w:rsid w:val="0041166F"/>
    <w:rsid w:val="004116D2"/>
    <w:rsid w:val="004119F1"/>
    <w:rsid w:val="00411B27"/>
    <w:rsid w:val="00411BF8"/>
    <w:rsid w:val="00411C22"/>
    <w:rsid w:val="00411DDA"/>
    <w:rsid w:val="00411E9E"/>
    <w:rsid w:val="004123BF"/>
    <w:rsid w:val="004126ED"/>
    <w:rsid w:val="00412C27"/>
    <w:rsid w:val="00412C71"/>
    <w:rsid w:val="00412F41"/>
    <w:rsid w:val="004130C7"/>
    <w:rsid w:val="00413457"/>
    <w:rsid w:val="00413826"/>
    <w:rsid w:val="00413971"/>
    <w:rsid w:val="00413AA4"/>
    <w:rsid w:val="00413AA8"/>
    <w:rsid w:val="00413F85"/>
    <w:rsid w:val="00414125"/>
    <w:rsid w:val="00414235"/>
    <w:rsid w:val="0041449C"/>
    <w:rsid w:val="00414546"/>
    <w:rsid w:val="004146BB"/>
    <w:rsid w:val="00414853"/>
    <w:rsid w:val="0041491E"/>
    <w:rsid w:val="00414A42"/>
    <w:rsid w:val="00414AF9"/>
    <w:rsid w:val="00414B51"/>
    <w:rsid w:val="00414EA7"/>
    <w:rsid w:val="00415170"/>
    <w:rsid w:val="00415211"/>
    <w:rsid w:val="004154F2"/>
    <w:rsid w:val="00415523"/>
    <w:rsid w:val="004155F4"/>
    <w:rsid w:val="004156F1"/>
    <w:rsid w:val="00415700"/>
    <w:rsid w:val="004158FB"/>
    <w:rsid w:val="00415F7E"/>
    <w:rsid w:val="00415FAD"/>
    <w:rsid w:val="00415FD4"/>
    <w:rsid w:val="00416137"/>
    <w:rsid w:val="0041616A"/>
    <w:rsid w:val="00416531"/>
    <w:rsid w:val="00416598"/>
    <w:rsid w:val="004165BA"/>
    <w:rsid w:val="0041660C"/>
    <w:rsid w:val="0041670E"/>
    <w:rsid w:val="00416E57"/>
    <w:rsid w:val="00416ED5"/>
    <w:rsid w:val="00416F9C"/>
    <w:rsid w:val="00417091"/>
    <w:rsid w:val="0041752C"/>
    <w:rsid w:val="00417532"/>
    <w:rsid w:val="00417697"/>
    <w:rsid w:val="0041776C"/>
    <w:rsid w:val="0041777B"/>
    <w:rsid w:val="00417827"/>
    <w:rsid w:val="00417B97"/>
    <w:rsid w:val="00417BB6"/>
    <w:rsid w:val="00417BE5"/>
    <w:rsid w:val="00417FB2"/>
    <w:rsid w:val="00420205"/>
    <w:rsid w:val="0042046F"/>
    <w:rsid w:val="00420B81"/>
    <w:rsid w:val="00420C7D"/>
    <w:rsid w:val="00420EBB"/>
    <w:rsid w:val="00420ECB"/>
    <w:rsid w:val="00420F70"/>
    <w:rsid w:val="00421068"/>
    <w:rsid w:val="004218B8"/>
    <w:rsid w:val="00421B37"/>
    <w:rsid w:val="00421B3B"/>
    <w:rsid w:val="00421CB6"/>
    <w:rsid w:val="00421D33"/>
    <w:rsid w:val="00421EA0"/>
    <w:rsid w:val="0042202B"/>
    <w:rsid w:val="004220CE"/>
    <w:rsid w:val="004220D2"/>
    <w:rsid w:val="004224E0"/>
    <w:rsid w:val="004224EB"/>
    <w:rsid w:val="00422897"/>
    <w:rsid w:val="004228EF"/>
    <w:rsid w:val="00422A21"/>
    <w:rsid w:val="00422CD2"/>
    <w:rsid w:val="004230E2"/>
    <w:rsid w:val="0042345B"/>
    <w:rsid w:val="00423483"/>
    <w:rsid w:val="00423567"/>
    <w:rsid w:val="00423627"/>
    <w:rsid w:val="004238B9"/>
    <w:rsid w:val="00423AD1"/>
    <w:rsid w:val="00423C0D"/>
    <w:rsid w:val="00423C2D"/>
    <w:rsid w:val="00423CD8"/>
    <w:rsid w:val="00423E31"/>
    <w:rsid w:val="00423F89"/>
    <w:rsid w:val="0042405C"/>
    <w:rsid w:val="0042430E"/>
    <w:rsid w:val="0042441C"/>
    <w:rsid w:val="004247CE"/>
    <w:rsid w:val="00424828"/>
    <w:rsid w:val="00424924"/>
    <w:rsid w:val="004249E7"/>
    <w:rsid w:val="00424CE6"/>
    <w:rsid w:val="00424F10"/>
    <w:rsid w:val="00425330"/>
    <w:rsid w:val="0042538D"/>
    <w:rsid w:val="00425595"/>
    <w:rsid w:val="00425C51"/>
    <w:rsid w:val="00425D4D"/>
    <w:rsid w:val="00425DA7"/>
    <w:rsid w:val="00425EE2"/>
    <w:rsid w:val="00426017"/>
    <w:rsid w:val="004260F9"/>
    <w:rsid w:val="0042625D"/>
    <w:rsid w:val="0042629F"/>
    <w:rsid w:val="00426387"/>
    <w:rsid w:val="0042643C"/>
    <w:rsid w:val="00426648"/>
    <w:rsid w:val="00426674"/>
    <w:rsid w:val="0042684D"/>
    <w:rsid w:val="004268B6"/>
    <w:rsid w:val="00426AE5"/>
    <w:rsid w:val="00426C31"/>
    <w:rsid w:val="00426D25"/>
    <w:rsid w:val="00427073"/>
    <w:rsid w:val="0042710A"/>
    <w:rsid w:val="004275FE"/>
    <w:rsid w:val="0042767B"/>
    <w:rsid w:val="004276E9"/>
    <w:rsid w:val="004279E0"/>
    <w:rsid w:val="00427B17"/>
    <w:rsid w:val="00427B21"/>
    <w:rsid w:val="00427BE3"/>
    <w:rsid w:val="00430316"/>
    <w:rsid w:val="00430462"/>
    <w:rsid w:val="004305A1"/>
    <w:rsid w:val="00430658"/>
    <w:rsid w:val="00430776"/>
    <w:rsid w:val="004307BD"/>
    <w:rsid w:val="0043084B"/>
    <w:rsid w:val="00430AD3"/>
    <w:rsid w:val="00430D1F"/>
    <w:rsid w:val="0043110D"/>
    <w:rsid w:val="0043111B"/>
    <w:rsid w:val="00431243"/>
    <w:rsid w:val="004314B0"/>
    <w:rsid w:val="0043155F"/>
    <w:rsid w:val="00431D21"/>
    <w:rsid w:val="00431D8D"/>
    <w:rsid w:val="004321DB"/>
    <w:rsid w:val="004321E2"/>
    <w:rsid w:val="00432208"/>
    <w:rsid w:val="0043223F"/>
    <w:rsid w:val="004322BF"/>
    <w:rsid w:val="004322EF"/>
    <w:rsid w:val="004323A3"/>
    <w:rsid w:val="00432484"/>
    <w:rsid w:val="00432A05"/>
    <w:rsid w:val="00432B62"/>
    <w:rsid w:val="00432E61"/>
    <w:rsid w:val="00432EF2"/>
    <w:rsid w:val="00432FC5"/>
    <w:rsid w:val="00433165"/>
    <w:rsid w:val="004332B3"/>
    <w:rsid w:val="00433456"/>
    <w:rsid w:val="00433580"/>
    <w:rsid w:val="004336A0"/>
    <w:rsid w:val="00433935"/>
    <w:rsid w:val="0043398C"/>
    <w:rsid w:val="00433EEB"/>
    <w:rsid w:val="004340E3"/>
    <w:rsid w:val="00434246"/>
    <w:rsid w:val="0043428A"/>
    <w:rsid w:val="00434357"/>
    <w:rsid w:val="00434452"/>
    <w:rsid w:val="00434574"/>
    <w:rsid w:val="004346C3"/>
    <w:rsid w:val="00434745"/>
    <w:rsid w:val="00434896"/>
    <w:rsid w:val="00434A4F"/>
    <w:rsid w:val="00434ABD"/>
    <w:rsid w:val="00434AC4"/>
    <w:rsid w:val="00434CD9"/>
    <w:rsid w:val="00434D19"/>
    <w:rsid w:val="00435362"/>
    <w:rsid w:val="004354C0"/>
    <w:rsid w:val="0043575E"/>
    <w:rsid w:val="0043576E"/>
    <w:rsid w:val="0043577F"/>
    <w:rsid w:val="00435DD5"/>
    <w:rsid w:val="004362A6"/>
    <w:rsid w:val="004362AF"/>
    <w:rsid w:val="00436480"/>
    <w:rsid w:val="00436536"/>
    <w:rsid w:val="004365F2"/>
    <w:rsid w:val="00436A77"/>
    <w:rsid w:val="00436ACE"/>
    <w:rsid w:val="00436E30"/>
    <w:rsid w:val="00436F01"/>
    <w:rsid w:val="00437046"/>
    <w:rsid w:val="0043714F"/>
    <w:rsid w:val="004371B7"/>
    <w:rsid w:val="00437524"/>
    <w:rsid w:val="00437A3E"/>
    <w:rsid w:val="00437B2B"/>
    <w:rsid w:val="00437B3B"/>
    <w:rsid w:val="00440376"/>
    <w:rsid w:val="00440462"/>
    <w:rsid w:val="00440470"/>
    <w:rsid w:val="00440581"/>
    <w:rsid w:val="004406FC"/>
    <w:rsid w:val="00440854"/>
    <w:rsid w:val="00440884"/>
    <w:rsid w:val="00440CC4"/>
    <w:rsid w:val="00440EC4"/>
    <w:rsid w:val="00441138"/>
    <w:rsid w:val="004411D4"/>
    <w:rsid w:val="0044122F"/>
    <w:rsid w:val="00441498"/>
    <w:rsid w:val="004415C0"/>
    <w:rsid w:val="004416D5"/>
    <w:rsid w:val="00441B7C"/>
    <w:rsid w:val="00441DD8"/>
    <w:rsid w:val="0044207E"/>
    <w:rsid w:val="004420F4"/>
    <w:rsid w:val="004424B5"/>
    <w:rsid w:val="00442778"/>
    <w:rsid w:val="004428B6"/>
    <w:rsid w:val="00442F39"/>
    <w:rsid w:val="00443237"/>
    <w:rsid w:val="004436A4"/>
    <w:rsid w:val="004436AB"/>
    <w:rsid w:val="004436AD"/>
    <w:rsid w:val="00443727"/>
    <w:rsid w:val="00443A4F"/>
    <w:rsid w:val="00443BDF"/>
    <w:rsid w:val="00443D23"/>
    <w:rsid w:val="00443D60"/>
    <w:rsid w:val="00443D66"/>
    <w:rsid w:val="00443F5D"/>
    <w:rsid w:val="00443F96"/>
    <w:rsid w:val="00444021"/>
    <w:rsid w:val="004440BA"/>
    <w:rsid w:val="004441DE"/>
    <w:rsid w:val="00444973"/>
    <w:rsid w:val="00444CEA"/>
    <w:rsid w:val="00444F5C"/>
    <w:rsid w:val="0044513F"/>
    <w:rsid w:val="004453F4"/>
    <w:rsid w:val="00445645"/>
    <w:rsid w:val="0044568F"/>
    <w:rsid w:val="00445895"/>
    <w:rsid w:val="004458F1"/>
    <w:rsid w:val="00445B3B"/>
    <w:rsid w:val="00445FC0"/>
    <w:rsid w:val="004460BB"/>
    <w:rsid w:val="00446207"/>
    <w:rsid w:val="004462CE"/>
    <w:rsid w:val="0044635E"/>
    <w:rsid w:val="00446815"/>
    <w:rsid w:val="0044683B"/>
    <w:rsid w:val="00446848"/>
    <w:rsid w:val="00446934"/>
    <w:rsid w:val="00446EF4"/>
    <w:rsid w:val="00447045"/>
    <w:rsid w:val="004472D5"/>
    <w:rsid w:val="00447B21"/>
    <w:rsid w:val="00447B43"/>
    <w:rsid w:val="00447D99"/>
    <w:rsid w:val="00450078"/>
    <w:rsid w:val="004505F5"/>
    <w:rsid w:val="004507C9"/>
    <w:rsid w:val="004507EA"/>
    <w:rsid w:val="00450934"/>
    <w:rsid w:val="00450BED"/>
    <w:rsid w:val="00450F56"/>
    <w:rsid w:val="004510AF"/>
    <w:rsid w:val="00451142"/>
    <w:rsid w:val="004515B3"/>
    <w:rsid w:val="0045169F"/>
    <w:rsid w:val="004516CF"/>
    <w:rsid w:val="00451B81"/>
    <w:rsid w:val="00451C4E"/>
    <w:rsid w:val="00451D24"/>
    <w:rsid w:val="00451E49"/>
    <w:rsid w:val="00451EBE"/>
    <w:rsid w:val="00451F6E"/>
    <w:rsid w:val="00452574"/>
    <w:rsid w:val="004525A6"/>
    <w:rsid w:val="0045273B"/>
    <w:rsid w:val="004529C3"/>
    <w:rsid w:val="00452BE8"/>
    <w:rsid w:val="00452C35"/>
    <w:rsid w:val="00452C55"/>
    <w:rsid w:val="004531D5"/>
    <w:rsid w:val="00453CE0"/>
    <w:rsid w:val="00453E0F"/>
    <w:rsid w:val="00453E41"/>
    <w:rsid w:val="00453E70"/>
    <w:rsid w:val="00453F67"/>
    <w:rsid w:val="00454505"/>
    <w:rsid w:val="0045497F"/>
    <w:rsid w:val="004549D8"/>
    <w:rsid w:val="004557B9"/>
    <w:rsid w:val="00455A96"/>
    <w:rsid w:val="00455DEC"/>
    <w:rsid w:val="00455F5C"/>
    <w:rsid w:val="0045620F"/>
    <w:rsid w:val="00456302"/>
    <w:rsid w:val="00456305"/>
    <w:rsid w:val="004563DD"/>
    <w:rsid w:val="00456665"/>
    <w:rsid w:val="00456945"/>
    <w:rsid w:val="00456A56"/>
    <w:rsid w:val="00456BC3"/>
    <w:rsid w:val="00456DEF"/>
    <w:rsid w:val="00456FA7"/>
    <w:rsid w:val="0045701C"/>
    <w:rsid w:val="00457332"/>
    <w:rsid w:val="004573A4"/>
    <w:rsid w:val="004573B6"/>
    <w:rsid w:val="00457421"/>
    <w:rsid w:val="0045775F"/>
    <w:rsid w:val="0045778E"/>
    <w:rsid w:val="004578C7"/>
    <w:rsid w:val="00457963"/>
    <w:rsid w:val="004579DA"/>
    <w:rsid w:val="00457AB5"/>
    <w:rsid w:val="00457B53"/>
    <w:rsid w:val="00457BE3"/>
    <w:rsid w:val="00457C30"/>
    <w:rsid w:val="00457D11"/>
    <w:rsid w:val="00457EA6"/>
    <w:rsid w:val="00457F06"/>
    <w:rsid w:val="00460055"/>
    <w:rsid w:val="0046025E"/>
    <w:rsid w:val="0046076D"/>
    <w:rsid w:val="004608D6"/>
    <w:rsid w:val="00460E18"/>
    <w:rsid w:val="00460F45"/>
    <w:rsid w:val="004615C8"/>
    <w:rsid w:val="0046161E"/>
    <w:rsid w:val="004618E2"/>
    <w:rsid w:val="00461901"/>
    <w:rsid w:val="00461927"/>
    <w:rsid w:val="0046196F"/>
    <w:rsid w:val="004619F4"/>
    <w:rsid w:val="00461CEA"/>
    <w:rsid w:val="00461EBA"/>
    <w:rsid w:val="004621CF"/>
    <w:rsid w:val="004622EA"/>
    <w:rsid w:val="00462394"/>
    <w:rsid w:val="00462722"/>
    <w:rsid w:val="00462C29"/>
    <w:rsid w:val="00462D68"/>
    <w:rsid w:val="00462F1A"/>
    <w:rsid w:val="00462F85"/>
    <w:rsid w:val="004630E8"/>
    <w:rsid w:val="004632CC"/>
    <w:rsid w:val="004635B2"/>
    <w:rsid w:val="00463712"/>
    <w:rsid w:val="004637A4"/>
    <w:rsid w:val="004637DA"/>
    <w:rsid w:val="00463865"/>
    <w:rsid w:val="00463911"/>
    <w:rsid w:val="00463A1E"/>
    <w:rsid w:val="00463AEA"/>
    <w:rsid w:val="00463B58"/>
    <w:rsid w:val="00463DED"/>
    <w:rsid w:val="00464139"/>
    <w:rsid w:val="00464257"/>
    <w:rsid w:val="0046477D"/>
    <w:rsid w:val="004648B9"/>
    <w:rsid w:val="004648DC"/>
    <w:rsid w:val="004648E4"/>
    <w:rsid w:val="004649B0"/>
    <w:rsid w:val="00464BA5"/>
    <w:rsid w:val="004652D6"/>
    <w:rsid w:val="004654E1"/>
    <w:rsid w:val="0046560C"/>
    <w:rsid w:val="00465837"/>
    <w:rsid w:val="00465A8B"/>
    <w:rsid w:val="00465B6B"/>
    <w:rsid w:val="00465BB7"/>
    <w:rsid w:val="004666AA"/>
    <w:rsid w:val="0046687A"/>
    <w:rsid w:val="00466A55"/>
    <w:rsid w:val="00466BF0"/>
    <w:rsid w:val="00466E0D"/>
    <w:rsid w:val="0046714B"/>
    <w:rsid w:val="00467159"/>
    <w:rsid w:val="00467276"/>
    <w:rsid w:val="004672E2"/>
    <w:rsid w:val="004673DF"/>
    <w:rsid w:val="004675F8"/>
    <w:rsid w:val="00467610"/>
    <w:rsid w:val="00467616"/>
    <w:rsid w:val="00467660"/>
    <w:rsid w:val="00467C90"/>
    <w:rsid w:val="00467E32"/>
    <w:rsid w:val="0047011A"/>
    <w:rsid w:val="0047027A"/>
    <w:rsid w:val="004702F2"/>
    <w:rsid w:val="00470672"/>
    <w:rsid w:val="0047088C"/>
    <w:rsid w:val="00470B91"/>
    <w:rsid w:val="00470BE9"/>
    <w:rsid w:val="00470DF4"/>
    <w:rsid w:val="00470ECD"/>
    <w:rsid w:val="004710FC"/>
    <w:rsid w:val="004713CF"/>
    <w:rsid w:val="004713EE"/>
    <w:rsid w:val="004713F4"/>
    <w:rsid w:val="004714C6"/>
    <w:rsid w:val="00471538"/>
    <w:rsid w:val="00471738"/>
    <w:rsid w:val="004718FA"/>
    <w:rsid w:val="00471974"/>
    <w:rsid w:val="00471A29"/>
    <w:rsid w:val="00471B12"/>
    <w:rsid w:val="00471E29"/>
    <w:rsid w:val="00472456"/>
    <w:rsid w:val="00472964"/>
    <w:rsid w:val="00472A1E"/>
    <w:rsid w:val="00472A51"/>
    <w:rsid w:val="00472CC2"/>
    <w:rsid w:val="00472E93"/>
    <w:rsid w:val="00472FEE"/>
    <w:rsid w:val="00473621"/>
    <w:rsid w:val="004737E9"/>
    <w:rsid w:val="004738F1"/>
    <w:rsid w:val="004739EC"/>
    <w:rsid w:val="00474284"/>
    <w:rsid w:val="004742B2"/>
    <w:rsid w:val="00474335"/>
    <w:rsid w:val="0047434D"/>
    <w:rsid w:val="004744E1"/>
    <w:rsid w:val="004745C1"/>
    <w:rsid w:val="00474933"/>
    <w:rsid w:val="00474A29"/>
    <w:rsid w:val="00474A86"/>
    <w:rsid w:val="00474C9A"/>
    <w:rsid w:val="00474CD0"/>
    <w:rsid w:val="0047524B"/>
    <w:rsid w:val="004752B9"/>
    <w:rsid w:val="004752DE"/>
    <w:rsid w:val="00475746"/>
    <w:rsid w:val="00475D42"/>
    <w:rsid w:val="00475F99"/>
    <w:rsid w:val="0047604C"/>
    <w:rsid w:val="00476153"/>
    <w:rsid w:val="0047616E"/>
    <w:rsid w:val="00476275"/>
    <w:rsid w:val="004764B4"/>
    <w:rsid w:val="00476579"/>
    <w:rsid w:val="00476754"/>
    <w:rsid w:val="00476762"/>
    <w:rsid w:val="004767D4"/>
    <w:rsid w:val="00476A69"/>
    <w:rsid w:val="00476C44"/>
    <w:rsid w:val="00476C53"/>
    <w:rsid w:val="00476CB3"/>
    <w:rsid w:val="00476CDC"/>
    <w:rsid w:val="00477290"/>
    <w:rsid w:val="00477333"/>
    <w:rsid w:val="00477392"/>
    <w:rsid w:val="00477581"/>
    <w:rsid w:val="004778BF"/>
    <w:rsid w:val="004778C9"/>
    <w:rsid w:val="00477A55"/>
    <w:rsid w:val="00477C02"/>
    <w:rsid w:val="00477D2B"/>
    <w:rsid w:val="00477E1A"/>
    <w:rsid w:val="004800D6"/>
    <w:rsid w:val="00480134"/>
    <w:rsid w:val="00480194"/>
    <w:rsid w:val="004804DB"/>
    <w:rsid w:val="004805C5"/>
    <w:rsid w:val="0048062C"/>
    <w:rsid w:val="00480C0C"/>
    <w:rsid w:val="00480CDA"/>
    <w:rsid w:val="00480EAD"/>
    <w:rsid w:val="004810C1"/>
    <w:rsid w:val="00481256"/>
    <w:rsid w:val="00481361"/>
    <w:rsid w:val="00481477"/>
    <w:rsid w:val="0048156E"/>
    <w:rsid w:val="004815C9"/>
    <w:rsid w:val="00481868"/>
    <w:rsid w:val="00481BED"/>
    <w:rsid w:val="00481E9C"/>
    <w:rsid w:val="00481EEF"/>
    <w:rsid w:val="0048208F"/>
    <w:rsid w:val="0048215B"/>
    <w:rsid w:val="00482201"/>
    <w:rsid w:val="00482286"/>
    <w:rsid w:val="00482355"/>
    <w:rsid w:val="0048260E"/>
    <w:rsid w:val="004829FC"/>
    <w:rsid w:val="00482A0A"/>
    <w:rsid w:val="00482A6B"/>
    <w:rsid w:val="00482B18"/>
    <w:rsid w:val="00482C4F"/>
    <w:rsid w:val="00482C5A"/>
    <w:rsid w:val="004831DB"/>
    <w:rsid w:val="0048324E"/>
    <w:rsid w:val="0048341A"/>
    <w:rsid w:val="00483583"/>
    <w:rsid w:val="00483608"/>
    <w:rsid w:val="0048368F"/>
    <w:rsid w:val="00483C14"/>
    <w:rsid w:val="00483C67"/>
    <w:rsid w:val="00483E10"/>
    <w:rsid w:val="004840D1"/>
    <w:rsid w:val="0048435F"/>
    <w:rsid w:val="00485322"/>
    <w:rsid w:val="00485480"/>
    <w:rsid w:val="004854A7"/>
    <w:rsid w:val="00485680"/>
    <w:rsid w:val="004859C6"/>
    <w:rsid w:val="00485B13"/>
    <w:rsid w:val="00485C7E"/>
    <w:rsid w:val="00485FBA"/>
    <w:rsid w:val="00485FDA"/>
    <w:rsid w:val="0048606F"/>
    <w:rsid w:val="0048641D"/>
    <w:rsid w:val="0048661E"/>
    <w:rsid w:val="00486682"/>
    <w:rsid w:val="004868A3"/>
    <w:rsid w:val="00486BCC"/>
    <w:rsid w:val="00486E43"/>
    <w:rsid w:val="00486F4F"/>
    <w:rsid w:val="004872AB"/>
    <w:rsid w:val="00487363"/>
    <w:rsid w:val="0048745C"/>
    <w:rsid w:val="00487529"/>
    <w:rsid w:val="00487E27"/>
    <w:rsid w:val="00487F0D"/>
    <w:rsid w:val="00490048"/>
    <w:rsid w:val="00490536"/>
    <w:rsid w:val="00490711"/>
    <w:rsid w:val="0049078A"/>
    <w:rsid w:val="00490C76"/>
    <w:rsid w:val="00490DB1"/>
    <w:rsid w:val="00490DF7"/>
    <w:rsid w:val="00490E89"/>
    <w:rsid w:val="00490F7F"/>
    <w:rsid w:val="004910AD"/>
    <w:rsid w:val="0049126A"/>
    <w:rsid w:val="00491373"/>
    <w:rsid w:val="00491451"/>
    <w:rsid w:val="004914AB"/>
    <w:rsid w:val="00491804"/>
    <w:rsid w:val="004919EF"/>
    <w:rsid w:val="00491A81"/>
    <w:rsid w:val="00491B70"/>
    <w:rsid w:val="00491C56"/>
    <w:rsid w:val="00491EE0"/>
    <w:rsid w:val="00491F3D"/>
    <w:rsid w:val="00491FC5"/>
    <w:rsid w:val="00491FD7"/>
    <w:rsid w:val="004920FA"/>
    <w:rsid w:val="00492380"/>
    <w:rsid w:val="004925A2"/>
    <w:rsid w:val="00492BC7"/>
    <w:rsid w:val="00492BF3"/>
    <w:rsid w:val="00492D77"/>
    <w:rsid w:val="00492DE3"/>
    <w:rsid w:val="00492E4B"/>
    <w:rsid w:val="00492E83"/>
    <w:rsid w:val="00492FAD"/>
    <w:rsid w:val="00492FC3"/>
    <w:rsid w:val="00493037"/>
    <w:rsid w:val="0049306A"/>
    <w:rsid w:val="004930A5"/>
    <w:rsid w:val="004936E0"/>
    <w:rsid w:val="00493739"/>
    <w:rsid w:val="004938B1"/>
    <w:rsid w:val="00493983"/>
    <w:rsid w:val="00493ACD"/>
    <w:rsid w:val="00493D28"/>
    <w:rsid w:val="00493FAE"/>
    <w:rsid w:val="00494054"/>
    <w:rsid w:val="00494142"/>
    <w:rsid w:val="004943E2"/>
    <w:rsid w:val="00494433"/>
    <w:rsid w:val="0049443A"/>
    <w:rsid w:val="00494DFF"/>
    <w:rsid w:val="00494E5D"/>
    <w:rsid w:val="004951CB"/>
    <w:rsid w:val="00495247"/>
    <w:rsid w:val="0049556A"/>
    <w:rsid w:val="00495719"/>
    <w:rsid w:val="0049583A"/>
    <w:rsid w:val="00495868"/>
    <w:rsid w:val="00495A69"/>
    <w:rsid w:val="00495AD9"/>
    <w:rsid w:val="00496538"/>
    <w:rsid w:val="00496716"/>
    <w:rsid w:val="00496760"/>
    <w:rsid w:val="00496789"/>
    <w:rsid w:val="0049690E"/>
    <w:rsid w:val="00496952"/>
    <w:rsid w:val="00496C71"/>
    <w:rsid w:val="004970D0"/>
    <w:rsid w:val="0049743D"/>
    <w:rsid w:val="004976E3"/>
    <w:rsid w:val="00497762"/>
    <w:rsid w:val="00497793"/>
    <w:rsid w:val="0049781D"/>
    <w:rsid w:val="004979B1"/>
    <w:rsid w:val="00497A84"/>
    <w:rsid w:val="00497D38"/>
    <w:rsid w:val="004A0598"/>
    <w:rsid w:val="004A060F"/>
    <w:rsid w:val="004A0733"/>
    <w:rsid w:val="004A0B96"/>
    <w:rsid w:val="004A0C17"/>
    <w:rsid w:val="004A1258"/>
    <w:rsid w:val="004A1373"/>
    <w:rsid w:val="004A1B08"/>
    <w:rsid w:val="004A1BAF"/>
    <w:rsid w:val="004A1D15"/>
    <w:rsid w:val="004A1EA5"/>
    <w:rsid w:val="004A1EB7"/>
    <w:rsid w:val="004A207A"/>
    <w:rsid w:val="004A227C"/>
    <w:rsid w:val="004A2370"/>
    <w:rsid w:val="004A265C"/>
    <w:rsid w:val="004A3067"/>
    <w:rsid w:val="004A3497"/>
    <w:rsid w:val="004A34B4"/>
    <w:rsid w:val="004A3915"/>
    <w:rsid w:val="004A3B54"/>
    <w:rsid w:val="004A3DA5"/>
    <w:rsid w:val="004A403A"/>
    <w:rsid w:val="004A40C3"/>
    <w:rsid w:val="004A4110"/>
    <w:rsid w:val="004A4370"/>
    <w:rsid w:val="004A47CE"/>
    <w:rsid w:val="004A4870"/>
    <w:rsid w:val="004A4957"/>
    <w:rsid w:val="004A4AF1"/>
    <w:rsid w:val="004A4C6A"/>
    <w:rsid w:val="004A509B"/>
    <w:rsid w:val="004A5391"/>
    <w:rsid w:val="004A544E"/>
    <w:rsid w:val="004A5527"/>
    <w:rsid w:val="004A5649"/>
    <w:rsid w:val="004A567D"/>
    <w:rsid w:val="004A5734"/>
    <w:rsid w:val="004A5900"/>
    <w:rsid w:val="004A59C7"/>
    <w:rsid w:val="004A5AE8"/>
    <w:rsid w:val="004A61E5"/>
    <w:rsid w:val="004A6484"/>
    <w:rsid w:val="004A685A"/>
    <w:rsid w:val="004A6992"/>
    <w:rsid w:val="004A6A24"/>
    <w:rsid w:val="004A6A6D"/>
    <w:rsid w:val="004A6AA0"/>
    <w:rsid w:val="004A6D4B"/>
    <w:rsid w:val="004A715E"/>
    <w:rsid w:val="004A7870"/>
    <w:rsid w:val="004A7AA6"/>
    <w:rsid w:val="004A7B3A"/>
    <w:rsid w:val="004A7E1C"/>
    <w:rsid w:val="004A7E86"/>
    <w:rsid w:val="004A7E97"/>
    <w:rsid w:val="004B00E3"/>
    <w:rsid w:val="004B0400"/>
    <w:rsid w:val="004B0B1A"/>
    <w:rsid w:val="004B0BA1"/>
    <w:rsid w:val="004B0C74"/>
    <w:rsid w:val="004B0C7E"/>
    <w:rsid w:val="004B0F95"/>
    <w:rsid w:val="004B13C5"/>
    <w:rsid w:val="004B143C"/>
    <w:rsid w:val="004B1445"/>
    <w:rsid w:val="004B1451"/>
    <w:rsid w:val="004B1488"/>
    <w:rsid w:val="004B14D3"/>
    <w:rsid w:val="004B16F4"/>
    <w:rsid w:val="004B18DA"/>
    <w:rsid w:val="004B1974"/>
    <w:rsid w:val="004B206F"/>
    <w:rsid w:val="004B20AB"/>
    <w:rsid w:val="004B21E7"/>
    <w:rsid w:val="004B222F"/>
    <w:rsid w:val="004B23F6"/>
    <w:rsid w:val="004B24BC"/>
    <w:rsid w:val="004B2675"/>
    <w:rsid w:val="004B292F"/>
    <w:rsid w:val="004B2B63"/>
    <w:rsid w:val="004B2C6C"/>
    <w:rsid w:val="004B2D2B"/>
    <w:rsid w:val="004B2F02"/>
    <w:rsid w:val="004B2F50"/>
    <w:rsid w:val="004B304A"/>
    <w:rsid w:val="004B31BF"/>
    <w:rsid w:val="004B32AB"/>
    <w:rsid w:val="004B32EB"/>
    <w:rsid w:val="004B35D5"/>
    <w:rsid w:val="004B3613"/>
    <w:rsid w:val="004B376F"/>
    <w:rsid w:val="004B3772"/>
    <w:rsid w:val="004B37B1"/>
    <w:rsid w:val="004B38D6"/>
    <w:rsid w:val="004B3B4A"/>
    <w:rsid w:val="004B3B65"/>
    <w:rsid w:val="004B3DB7"/>
    <w:rsid w:val="004B40C5"/>
    <w:rsid w:val="004B40C7"/>
    <w:rsid w:val="004B4351"/>
    <w:rsid w:val="004B4412"/>
    <w:rsid w:val="004B442C"/>
    <w:rsid w:val="004B4569"/>
    <w:rsid w:val="004B45CC"/>
    <w:rsid w:val="004B4655"/>
    <w:rsid w:val="004B47D2"/>
    <w:rsid w:val="004B480F"/>
    <w:rsid w:val="004B49D4"/>
    <w:rsid w:val="004B4B88"/>
    <w:rsid w:val="004B4D40"/>
    <w:rsid w:val="004B4E60"/>
    <w:rsid w:val="004B50AE"/>
    <w:rsid w:val="004B5AB9"/>
    <w:rsid w:val="004B6362"/>
    <w:rsid w:val="004B6605"/>
    <w:rsid w:val="004B66AE"/>
    <w:rsid w:val="004B696E"/>
    <w:rsid w:val="004B699C"/>
    <w:rsid w:val="004B69B7"/>
    <w:rsid w:val="004B6A67"/>
    <w:rsid w:val="004B6B68"/>
    <w:rsid w:val="004B6D3C"/>
    <w:rsid w:val="004B6D43"/>
    <w:rsid w:val="004B6DA5"/>
    <w:rsid w:val="004B7151"/>
    <w:rsid w:val="004B7365"/>
    <w:rsid w:val="004B73E9"/>
    <w:rsid w:val="004B7432"/>
    <w:rsid w:val="004B759B"/>
    <w:rsid w:val="004B75B0"/>
    <w:rsid w:val="004B7735"/>
    <w:rsid w:val="004B77B2"/>
    <w:rsid w:val="004B79E7"/>
    <w:rsid w:val="004B7C12"/>
    <w:rsid w:val="004B7C3F"/>
    <w:rsid w:val="004B7DDD"/>
    <w:rsid w:val="004B7FC5"/>
    <w:rsid w:val="004C02B6"/>
    <w:rsid w:val="004C0482"/>
    <w:rsid w:val="004C06C3"/>
    <w:rsid w:val="004C0731"/>
    <w:rsid w:val="004C07AB"/>
    <w:rsid w:val="004C090F"/>
    <w:rsid w:val="004C0A3D"/>
    <w:rsid w:val="004C0BD4"/>
    <w:rsid w:val="004C0BEC"/>
    <w:rsid w:val="004C0D27"/>
    <w:rsid w:val="004C17A6"/>
    <w:rsid w:val="004C18A7"/>
    <w:rsid w:val="004C1957"/>
    <w:rsid w:val="004C213D"/>
    <w:rsid w:val="004C223A"/>
    <w:rsid w:val="004C2465"/>
    <w:rsid w:val="004C249C"/>
    <w:rsid w:val="004C28B0"/>
    <w:rsid w:val="004C2ACA"/>
    <w:rsid w:val="004C2D40"/>
    <w:rsid w:val="004C2F87"/>
    <w:rsid w:val="004C3958"/>
    <w:rsid w:val="004C3973"/>
    <w:rsid w:val="004C3A0F"/>
    <w:rsid w:val="004C3EE4"/>
    <w:rsid w:val="004C3FB6"/>
    <w:rsid w:val="004C41DE"/>
    <w:rsid w:val="004C4536"/>
    <w:rsid w:val="004C460F"/>
    <w:rsid w:val="004C462B"/>
    <w:rsid w:val="004C47E2"/>
    <w:rsid w:val="004C48E3"/>
    <w:rsid w:val="004C497A"/>
    <w:rsid w:val="004C498F"/>
    <w:rsid w:val="004C4A97"/>
    <w:rsid w:val="004C4C50"/>
    <w:rsid w:val="004C4FF6"/>
    <w:rsid w:val="004C500D"/>
    <w:rsid w:val="004C5110"/>
    <w:rsid w:val="004C52BE"/>
    <w:rsid w:val="004C52EE"/>
    <w:rsid w:val="004C531E"/>
    <w:rsid w:val="004C5492"/>
    <w:rsid w:val="004C549D"/>
    <w:rsid w:val="004C5513"/>
    <w:rsid w:val="004C556A"/>
    <w:rsid w:val="004C5582"/>
    <w:rsid w:val="004C583A"/>
    <w:rsid w:val="004C585C"/>
    <w:rsid w:val="004C5A12"/>
    <w:rsid w:val="004C5AC3"/>
    <w:rsid w:val="004C5E44"/>
    <w:rsid w:val="004C64AE"/>
    <w:rsid w:val="004C6549"/>
    <w:rsid w:val="004C655F"/>
    <w:rsid w:val="004C6837"/>
    <w:rsid w:val="004C68B0"/>
    <w:rsid w:val="004C6942"/>
    <w:rsid w:val="004C6A96"/>
    <w:rsid w:val="004C6B04"/>
    <w:rsid w:val="004C6D89"/>
    <w:rsid w:val="004C6DC6"/>
    <w:rsid w:val="004C719A"/>
    <w:rsid w:val="004C7276"/>
    <w:rsid w:val="004C75C9"/>
    <w:rsid w:val="004C7B8B"/>
    <w:rsid w:val="004D04BD"/>
    <w:rsid w:val="004D0549"/>
    <w:rsid w:val="004D06C6"/>
    <w:rsid w:val="004D07C4"/>
    <w:rsid w:val="004D09CE"/>
    <w:rsid w:val="004D0A0D"/>
    <w:rsid w:val="004D0A94"/>
    <w:rsid w:val="004D0B1B"/>
    <w:rsid w:val="004D0BCA"/>
    <w:rsid w:val="004D0BDD"/>
    <w:rsid w:val="004D0CE9"/>
    <w:rsid w:val="004D0DDA"/>
    <w:rsid w:val="004D1318"/>
    <w:rsid w:val="004D1642"/>
    <w:rsid w:val="004D16FE"/>
    <w:rsid w:val="004D1A7E"/>
    <w:rsid w:val="004D1D5A"/>
    <w:rsid w:val="004D1E03"/>
    <w:rsid w:val="004D1F27"/>
    <w:rsid w:val="004D2162"/>
    <w:rsid w:val="004D24D8"/>
    <w:rsid w:val="004D26ED"/>
    <w:rsid w:val="004D274C"/>
    <w:rsid w:val="004D29DB"/>
    <w:rsid w:val="004D2EFE"/>
    <w:rsid w:val="004D3154"/>
    <w:rsid w:val="004D31DF"/>
    <w:rsid w:val="004D329B"/>
    <w:rsid w:val="004D375B"/>
    <w:rsid w:val="004D38C3"/>
    <w:rsid w:val="004D38D0"/>
    <w:rsid w:val="004D39D5"/>
    <w:rsid w:val="004D3FA9"/>
    <w:rsid w:val="004D3FAE"/>
    <w:rsid w:val="004D414F"/>
    <w:rsid w:val="004D4164"/>
    <w:rsid w:val="004D41EF"/>
    <w:rsid w:val="004D427F"/>
    <w:rsid w:val="004D4396"/>
    <w:rsid w:val="004D45A2"/>
    <w:rsid w:val="004D45D3"/>
    <w:rsid w:val="004D465E"/>
    <w:rsid w:val="004D4C8A"/>
    <w:rsid w:val="004D4D1E"/>
    <w:rsid w:val="004D5108"/>
    <w:rsid w:val="004D520A"/>
    <w:rsid w:val="004D56EC"/>
    <w:rsid w:val="004D5776"/>
    <w:rsid w:val="004D57D0"/>
    <w:rsid w:val="004D57D5"/>
    <w:rsid w:val="004D5CDE"/>
    <w:rsid w:val="004D5E4F"/>
    <w:rsid w:val="004D5EA4"/>
    <w:rsid w:val="004D606B"/>
    <w:rsid w:val="004D6212"/>
    <w:rsid w:val="004D6267"/>
    <w:rsid w:val="004D63A4"/>
    <w:rsid w:val="004D63EC"/>
    <w:rsid w:val="004D65FA"/>
    <w:rsid w:val="004D69CB"/>
    <w:rsid w:val="004D6B0C"/>
    <w:rsid w:val="004D6BBC"/>
    <w:rsid w:val="004D6BEF"/>
    <w:rsid w:val="004D6D52"/>
    <w:rsid w:val="004D6E7F"/>
    <w:rsid w:val="004D6F30"/>
    <w:rsid w:val="004D6F9B"/>
    <w:rsid w:val="004D7646"/>
    <w:rsid w:val="004D7854"/>
    <w:rsid w:val="004D7963"/>
    <w:rsid w:val="004E01EA"/>
    <w:rsid w:val="004E04CC"/>
    <w:rsid w:val="004E0527"/>
    <w:rsid w:val="004E0573"/>
    <w:rsid w:val="004E0753"/>
    <w:rsid w:val="004E0A17"/>
    <w:rsid w:val="004E0AA4"/>
    <w:rsid w:val="004E0ABD"/>
    <w:rsid w:val="004E0C00"/>
    <w:rsid w:val="004E0D01"/>
    <w:rsid w:val="004E10DB"/>
    <w:rsid w:val="004E116A"/>
    <w:rsid w:val="004E140F"/>
    <w:rsid w:val="004E146C"/>
    <w:rsid w:val="004E1566"/>
    <w:rsid w:val="004E15A3"/>
    <w:rsid w:val="004E17B4"/>
    <w:rsid w:val="004E1A18"/>
    <w:rsid w:val="004E1A4D"/>
    <w:rsid w:val="004E1B3B"/>
    <w:rsid w:val="004E1BE5"/>
    <w:rsid w:val="004E208A"/>
    <w:rsid w:val="004E20C9"/>
    <w:rsid w:val="004E219F"/>
    <w:rsid w:val="004E23E1"/>
    <w:rsid w:val="004E240F"/>
    <w:rsid w:val="004E248C"/>
    <w:rsid w:val="004E25B3"/>
    <w:rsid w:val="004E2682"/>
    <w:rsid w:val="004E271E"/>
    <w:rsid w:val="004E2799"/>
    <w:rsid w:val="004E2ED0"/>
    <w:rsid w:val="004E2FE5"/>
    <w:rsid w:val="004E3292"/>
    <w:rsid w:val="004E33A8"/>
    <w:rsid w:val="004E354F"/>
    <w:rsid w:val="004E356A"/>
    <w:rsid w:val="004E3ACA"/>
    <w:rsid w:val="004E3D58"/>
    <w:rsid w:val="004E3F01"/>
    <w:rsid w:val="004E3F1F"/>
    <w:rsid w:val="004E408E"/>
    <w:rsid w:val="004E41B1"/>
    <w:rsid w:val="004E4378"/>
    <w:rsid w:val="004E44E2"/>
    <w:rsid w:val="004E4517"/>
    <w:rsid w:val="004E45C8"/>
    <w:rsid w:val="004E4B24"/>
    <w:rsid w:val="004E4B6C"/>
    <w:rsid w:val="004E4C80"/>
    <w:rsid w:val="004E5410"/>
    <w:rsid w:val="004E55DF"/>
    <w:rsid w:val="004E55E3"/>
    <w:rsid w:val="004E57B3"/>
    <w:rsid w:val="004E5AAA"/>
    <w:rsid w:val="004E5B1B"/>
    <w:rsid w:val="004E5C70"/>
    <w:rsid w:val="004E5E30"/>
    <w:rsid w:val="004E620D"/>
    <w:rsid w:val="004E6335"/>
    <w:rsid w:val="004E6514"/>
    <w:rsid w:val="004E6518"/>
    <w:rsid w:val="004E675C"/>
    <w:rsid w:val="004E6A06"/>
    <w:rsid w:val="004E6B06"/>
    <w:rsid w:val="004E70F5"/>
    <w:rsid w:val="004E727D"/>
    <w:rsid w:val="004E73EC"/>
    <w:rsid w:val="004E74C9"/>
    <w:rsid w:val="004E77CE"/>
    <w:rsid w:val="004E7AEA"/>
    <w:rsid w:val="004E7E3F"/>
    <w:rsid w:val="004F054D"/>
    <w:rsid w:val="004F05DE"/>
    <w:rsid w:val="004F07A2"/>
    <w:rsid w:val="004F0B1C"/>
    <w:rsid w:val="004F1453"/>
    <w:rsid w:val="004F14E1"/>
    <w:rsid w:val="004F17C8"/>
    <w:rsid w:val="004F1B26"/>
    <w:rsid w:val="004F1BF3"/>
    <w:rsid w:val="004F1C22"/>
    <w:rsid w:val="004F1D45"/>
    <w:rsid w:val="004F1E40"/>
    <w:rsid w:val="004F23BD"/>
    <w:rsid w:val="004F23E3"/>
    <w:rsid w:val="004F25E8"/>
    <w:rsid w:val="004F27B2"/>
    <w:rsid w:val="004F2A09"/>
    <w:rsid w:val="004F2D6A"/>
    <w:rsid w:val="004F3098"/>
    <w:rsid w:val="004F30A7"/>
    <w:rsid w:val="004F3449"/>
    <w:rsid w:val="004F3982"/>
    <w:rsid w:val="004F398D"/>
    <w:rsid w:val="004F39A9"/>
    <w:rsid w:val="004F40F4"/>
    <w:rsid w:val="004F423C"/>
    <w:rsid w:val="004F44B8"/>
    <w:rsid w:val="004F45D8"/>
    <w:rsid w:val="004F4984"/>
    <w:rsid w:val="004F49DE"/>
    <w:rsid w:val="004F4A93"/>
    <w:rsid w:val="004F4AAB"/>
    <w:rsid w:val="004F4C61"/>
    <w:rsid w:val="004F4D01"/>
    <w:rsid w:val="004F50BD"/>
    <w:rsid w:val="004F5115"/>
    <w:rsid w:val="004F52EB"/>
    <w:rsid w:val="004F5521"/>
    <w:rsid w:val="004F5659"/>
    <w:rsid w:val="004F565D"/>
    <w:rsid w:val="004F5750"/>
    <w:rsid w:val="004F5925"/>
    <w:rsid w:val="004F5BF0"/>
    <w:rsid w:val="004F5D0D"/>
    <w:rsid w:val="004F5F99"/>
    <w:rsid w:val="004F615E"/>
    <w:rsid w:val="004F61A4"/>
    <w:rsid w:val="004F6232"/>
    <w:rsid w:val="004F66D3"/>
    <w:rsid w:val="004F689F"/>
    <w:rsid w:val="004F6B46"/>
    <w:rsid w:val="004F6E24"/>
    <w:rsid w:val="004F7037"/>
    <w:rsid w:val="004F713F"/>
    <w:rsid w:val="004F723F"/>
    <w:rsid w:val="004F77AC"/>
    <w:rsid w:val="004F797D"/>
    <w:rsid w:val="004F7B1B"/>
    <w:rsid w:val="004F7C78"/>
    <w:rsid w:val="004F7D24"/>
    <w:rsid w:val="005001D4"/>
    <w:rsid w:val="005001F0"/>
    <w:rsid w:val="005004DD"/>
    <w:rsid w:val="005004EA"/>
    <w:rsid w:val="00500511"/>
    <w:rsid w:val="00500967"/>
    <w:rsid w:val="00500AD3"/>
    <w:rsid w:val="00500D01"/>
    <w:rsid w:val="00500DA1"/>
    <w:rsid w:val="00500DD9"/>
    <w:rsid w:val="0050101F"/>
    <w:rsid w:val="00501147"/>
    <w:rsid w:val="00501656"/>
    <w:rsid w:val="005017FE"/>
    <w:rsid w:val="00501880"/>
    <w:rsid w:val="00501D4A"/>
    <w:rsid w:val="00501D64"/>
    <w:rsid w:val="00501DF1"/>
    <w:rsid w:val="00501F3E"/>
    <w:rsid w:val="00502017"/>
    <w:rsid w:val="00502188"/>
    <w:rsid w:val="005022C6"/>
    <w:rsid w:val="0050231E"/>
    <w:rsid w:val="005024CA"/>
    <w:rsid w:val="00502587"/>
    <w:rsid w:val="005027A3"/>
    <w:rsid w:val="0050280F"/>
    <w:rsid w:val="00502B14"/>
    <w:rsid w:val="005031C3"/>
    <w:rsid w:val="00503288"/>
    <w:rsid w:val="00503578"/>
    <w:rsid w:val="005038D1"/>
    <w:rsid w:val="00503B21"/>
    <w:rsid w:val="00503E3C"/>
    <w:rsid w:val="00503FB2"/>
    <w:rsid w:val="00504054"/>
    <w:rsid w:val="00504345"/>
    <w:rsid w:val="005043A0"/>
    <w:rsid w:val="0050440D"/>
    <w:rsid w:val="005044B2"/>
    <w:rsid w:val="0050458C"/>
    <w:rsid w:val="0050461D"/>
    <w:rsid w:val="0050497F"/>
    <w:rsid w:val="00504A30"/>
    <w:rsid w:val="00504C6D"/>
    <w:rsid w:val="00504CC8"/>
    <w:rsid w:val="005051BE"/>
    <w:rsid w:val="005058EA"/>
    <w:rsid w:val="0050597E"/>
    <w:rsid w:val="00505A60"/>
    <w:rsid w:val="00505CA1"/>
    <w:rsid w:val="00505D86"/>
    <w:rsid w:val="00506337"/>
    <w:rsid w:val="00506498"/>
    <w:rsid w:val="00506609"/>
    <w:rsid w:val="00506C70"/>
    <w:rsid w:val="0050703C"/>
    <w:rsid w:val="005072C7"/>
    <w:rsid w:val="005074BB"/>
    <w:rsid w:val="0050779F"/>
    <w:rsid w:val="00507835"/>
    <w:rsid w:val="005078EF"/>
    <w:rsid w:val="00507B92"/>
    <w:rsid w:val="00507E9A"/>
    <w:rsid w:val="005100C0"/>
    <w:rsid w:val="0051026B"/>
    <w:rsid w:val="005103AB"/>
    <w:rsid w:val="00510413"/>
    <w:rsid w:val="00510957"/>
    <w:rsid w:val="00510FB5"/>
    <w:rsid w:val="00511450"/>
    <w:rsid w:val="00511474"/>
    <w:rsid w:val="005114C6"/>
    <w:rsid w:val="00511513"/>
    <w:rsid w:val="005116A1"/>
    <w:rsid w:val="005116DE"/>
    <w:rsid w:val="0051184A"/>
    <w:rsid w:val="005119D9"/>
    <w:rsid w:val="00511BBC"/>
    <w:rsid w:val="00511DCF"/>
    <w:rsid w:val="00511DE2"/>
    <w:rsid w:val="00511ED6"/>
    <w:rsid w:val="00511F8F"/>
    <w:rsid w:val="00511F92"/>
    <w:rsid w:val="00511FCF"/>
    <w:rsid w:val="00512066"/>
    <w:rsid w:val="005124B2"/>
    <w:rsid w:val="005124F4"/>
    <w:rsid w:val="00512890"/>
    <w:rsid w:val="00512D1D"/>
    <w:rsid w:val="0051347E"/>
    <w:rsid w:val="005138FB"/>
    <w:rsid w:val="0051394D"/>
    <w:rsid w:val="00513AB8"/>
    <w:rsid w:val="00513C1B"/>
    <w:rsid w:val="00513C1F"/>
    <w:rsid w:val="00513E7E"/>
    <w:rsid w:val="00513F33"/>
    <w:rsid w:val="00514050"/>
    <w:rsid w:val="005144CB"/>
    <w:rsid w:val="00514965"/>
    <w:rsid w:val="00514A48"/>
    <w:rsid w:val="00514CAC"/>
    <w:rsid w:val="00514D42"/>
    <w:rsid w:val="00514D6B"/>
    <w:rsid w:val="00515138"/>
    <w:rsid w:val="005153A1"/>
    <w:rsid w:val="0051545A"/>
    <w:rsid w:val="00515C8F"/>
    <w:rsid w:val="00515EFC"/>
    <w:rsid w:val="00516028"/>
    <w:rsid w:val="005160A2"/>
    <w:rsid w:val="00516501"/>
    <w:rsid w:val="005165D9"/>
    <w:rsid w:val="00516641"/>
    <w:rsid w:val="0051678D"/>
    <w:rsid w:val="0051693A"/>
    <w:rsid w:val="005169D9"/>
    <w:rsid w:val="00516B7A"/>
    <w:rsid w:val="00516D05"/>
    <w:rsid w:val="00516E2E"/>
    <w:rsid w:val="00516F0D"/>
    <w:rsid w:val="00517044"/>
    <w:rsid w:val="005174EB"/>
    <w:rsid w:val="0051752E"/>
    <w:rsid w:val="00517B18"/>
    <w:rsid w:val="00517C37"/>
    <w:rsid w:val="00517D2A"/>
    <w:rsid w:val="00517D4D"/>
    <w:rsid w:val="00517E4C"/>
    <w:rsid w:val="0052007C"/>
    <w:rsid w:val="005202A9"/>
    <w:rsid w:val="00520380"/>
    <w:rsid w:val="005206CA"/>
    <w:rsid w:val="00520B30"/>
    <w:rsid w:val="00520DAE"/>
    <w:rsid w:val="00520F69"/>
    <w:rsid w:val="00521400"/>
    <w:rsid w:val="0052171F"/>
    <w:rsid w:val="00521AF6"/>
    <w:rsid w:val="00521B33"/>
    <w:rsid w:val="00521B90"/>
    <w:rsid w:val="00521EFD"/>
    <w:rsid w:val="00522289"/>
    <w:rsid w:val="00522322"/>
    <w:rsid w:val="00522403"/>
    <w:rsid w:val="0052250E"/>
    <w:rsid w:val="005225C1"/>
    <w:rsid w:val="00522924"/>
    <w:rsid w:val="00522A65"/>
    <w:rsid w:val="00522B61"/>
    <w:rsid w:val="00522C94"/>
    <w:rsid w:val="00522CDC"/>
    <w:rsid w:val="0052302E"/>
    <w:rsid w:val="0052332F"/>
    <w:rsid w:val="005233FA"/>
    <w:rsid w:val="00523467"/>
    <w:rsid w:val="00523527"/>
    <w:rsid w:val="0052367E"/>
    <w:rsid w:val="00523ACD"/>
    <w:rsid w:val="00523C98"/>
    <w:rsid w:val="00523EF2"/>
    <w:rsid w:val="00523F23"/>
    <w:rsid w:val="00523F90"/>
    <w:rsid w:val="00524011"/>
    <w:rsid w:val="0052407A"/>
    <w:rsid w:val="0052408E"/>
    <w:rsid w:val="005243B8"/>
    <w:rsid w:val="005245F1"/>
    <w:rsid w:val="00524B49"/>
    <w:rsid w:val="00524E4B"/>
    <w:rsid w:val="00525014"/>
    <w:rsid w:val="0052516D"/>
    <w:rsid w:val="00525287"/>
    <w:rsid w:val="00525297"/>
    <w:rsid w:val="00525727"/>
    <w:rsid w:val="005257E8"/>
    <w:rsid w:val="00525B07"/>
    <w:rsid w:val="0052608F"/>
    <w:rsid w:val="00526454"/>
    <w:rsid w:val="0052652B"/>
    <w:rsid w:val="0052662B"/>
    <w:rsid w:val="00526B08"/>
    <w:rsid w:val="00526BAF"/>
    <w:rsid w:val="0052718D"/>
    <w:rsid w:val="00527204"/>
    <w:rsid w:val="00527224"/>
    <w:rsid w:val="00527662"/>
    <w:rsid w:val="005276A6"/>
    <w:rsid w:val="005276E3"/>
    <w:rsid w:val="0052779A"/>
    <w:rsid w:val="005277EC"/>
    <w:rsid w:val="0052781F"/>
    <w:rsid w:val="005279CA"/>
    <w:rsid w:val="00527AA6"/>
    <w:rsid w:val="00527D25"/>
    <w:rsid w:val="005300B4"/>
    <w:rsid w:val="005300D2"/>
    <w:rsid w:val="005304C0"/>
    <w:rsid w:val="00530916"/>
    <w:rsid w:val="00530A14"/>
    <w:rsid w:val="00530B1A"/>
    <w:rsid w:val="00530B57"/>
    <w:rsid w:val="00530C3A"/>
    <w:rsid w:val="00530D1E"/>
    <w:rsid w:val="00530D95"/>
    <w:rsid w:val="0053100C"/>
    <w:rsid w:val="005310EE"/>
    <w:rsid w:val="0053121E"/>
    <w:rsid w:val="0053123D"/>
    <w:rsid w:val="005312EC"/>
    <w:rsid w:val="00531418"/>
    <w:rsid w:val="00531479"/>
    <w:rsid w:val="005314CF"/>
    <w:rsid w:val="0053175A"/>
    <w:rsid w:val="0053183C"/>
    <w:rsid w:val="00531FD0"/>
    <w:rsid w:val="0053234C"/>
    <w:rsid w:val="005326BA"/>
    <w:rsid w:val="005326D4"/>
    <w:rsid w:val="005326DB"/>
    <w:rsid w:val="00532A0C"/>
    <w:rsid w:val="00532E5D"/>
    <w:rsid w:val="00533128"/>
    <w:rsid w:val="0053348B"/>
    <w:rsid w:val="00533543"/>
    <w:rsid w:val="00533756"/>
    <w:rsid w:val="00533924"/>
    <w:rsid w:val="00533B91"/>
    <w:rsid w:val="00533C56"/>
    <w:rsid w:val="00533CD9"/>
    <w:rsid w:val="00533CE4"/>
    <w:rsid w:val="00533D29"/>
    <w:rsid w:val="00533D84"/>
    <w:rsid w:val="00533DE3"/>
    <w:rsid w:val="005341EA"/>
    <w:rsid w:val="005342AB"/>
    <w:rsid w:val="00534480"/>
    <w:rsid w:val="00534529"/>
    <w:rsid w:val="0053463D"/>
    <w:rsid w:val="005346DB"/>
    <w:rsid w:val="0053488F"/>
    <w:rsid w:val="00534A43"/>
    <w:rsid w:val="00534FDA"/>
    <w:rsid w:val="005352DF"/>
    <w:rsid w:val="005355D9"/>
    <w:rsid w:val="0053569E"/>
    <w:rsid w:val="00535787"/>
    <w:rsid w:val="00535A44"/>
    <w:rsid w:val="00535BDC"/>
    <w:rsid w:val="00535E00"/>
    <w:rsid w:val="00535EE4"/>
    <w:rsid w:val="00535FDC"/>
    <w:rsid w:val="005363E9"/>
    <w:rsid w:val="0053645B"/>
    <w:rsid w:val="0053659F"/>
    <w:rsid w:val="00536651"/>
    <w:rsid w:val="00536690"/>
    <w:rsid w:val="00536881"/>
    <w:rsid w:val="005368B1"/>
    <w:rsid w:val="00536998"/>
    <w:rsid w:val="00536B65"/>
    <w:rsid w:val="00536B92"/>
    <w:rsid w:val="00536F01"/>
    <w:rsid w:val="00536FC4"/>
    <w:rsid w:val="005371EB"/>
    <w:rsid w:val="00537233"/>
    <w:rsid w:val="0053746D"/>
    <w:rsid w:val="0053766E"/>
    <w:rsid w:val="005376B2"/>
    <w:rsid w:val="00537703"/>
    <w:rsid w:val="00537782"/>
    <w:rsid w:val="005379B8"/>
    <w:rsid w:val="005379F7"/>
    <w:rsid w:val="00537A81"/>
    <w:rsid w:val="00537DA6"/>
    <w:rsid w:val="005400D7"/>
    <w:rsid w:val="00540330"/>
    <w:rsid w:val="005404B9"/>
    <w:rsid w:val="005406CA"/>
    <w:rsid w:val="00540B37"/>
    <w:rsid w:val="00540CC8"/>
    <w:rsid w:val="00540FFA"/>
    <w:rsid w:val="005410ED"/>
    <w:rsid w:val="005412B9"/>
    <w:rsid w:val="005412FA"/>
    <w:rsid w:val="005413B6"/>
    <w:rsid w:val="005413F0"/>
    <w:rsid w:val="005415C4"/>
    <w:rsid w:val="00541788"/>
    <w:rsid w:val="0054180A"/>
    <w:rsid w:val="005418C7"/>
    <w:rsid w:val="00541920"/>
    <w:rsid w:val="00541A4F"/>
    <w:rsid w:val="00541B9E"/>
    <w:rsid w:val="00541D73"/>
    <w:rsid w:val="00541DD2"/>
    <w:rsid w:val="0054202C"/>
    <w:rsid w:val="005420C8"/>
    <w:rsid w:val="0054218F"/>
    <w:rsid w:val="0054251B"/>
    <w:rsid w:val="00542556"/>
    <w:rsid w:val="005428FF"/>
    <w:rsid w:val="00542B59"/>
    <w:rsid w:val="00542D53"/>
    <w:rsid w:val="00543256"/>
    <w:rsid w:val="00543649"/>
    <w:rsid w:val="0054380D"/>
    <w:rsid w:val="00543A8F"/>
    <w:rsid w:val="00543D32"/>
    <w:rsid w:val="00543DC8"/>
    <w:rsid w:val="00543ECF"/>
    <w:rsid w:val="00543F49"/>
    <w:rsid w:val="00544129"/>
    <w:rsid w:val="00544210"/>
    <w:rsid w:val="00544348"/>
    <w:rsid w:val="00544405"/>
    <w:rsid w:val="005445C4"/>
    <w:rsid w:val="00544658"/>
    <w:rsid w:val="00544679"/>
    <w:rsid w:val="00544ADE"/>
    <w:rsid w:val="005451AE"/>
    <w:rsid w:val="005451D8"/>
    <w:rsid w:val="0054559C"/>
    <w:rsid w:val="00545877"/>
    <w:rsid w:val="005459E1"/>
    <w:rsid w:val="00545BDE"/>
    <w:rsid w:val="00545D61"/>
    <w:rsid w:val="00545E1E"/>
    <w:rsid w:val="005462BA"/>
    <w:rsid w:val="005464E2"/>
    <w:rsid w:val="00546723"/>
    <w:rsid w:val="005469B5"/>
    <w:rsid w:val="00546A3F"/>
    <w:rsid w:val="00546BE0"/>
    <w:rsid w:val="00546CE2"/>
    <w:rsid w:val="00546ED8"/>
    <w:rsid w:val="00546F83"/>
    <w:rsid w:val="00547037"/>
    <w:rsid w:val="00547169"/>
    <w:rsid w:val="00547241"/>
    <w:rsid w:val="00547306"/>
    <w:rsid w:val="00547379"/>
    <w:rsid w:val="00547534"/>
    <w:rsid w:val="005479F6"/>
    <w:rsid w:val="005500AC"/>
    <w:rsid w:val="0055047D"/>
    <w:rsid w:val="0055055B"/>
    <w:rsid w:val="0055063F"/>
    <w:rsid w:val="0055090E"/>
    <w:rsid w:val="00550925"/>
    <w:rsid w:val="00550D42"/>
    <w:rsid w:val="00550FEB"/>
    <w:rsid w:val="005510B8"/>
    <w:rsid w:val="0055119B"/>
    <w:rsid w:val="005512D1"/>
    <w:rsid w:val="005513BA"/>
    <w:rsid w:val="005518C5"/>
    <w:rsid w:val="00551A43"/>
    <w:rsid w:val="00551C9F"/>
    <w:rsid w:val="00551E3F"/>
    <w:rsid w:val="00551FF8"/>
    <w:rsid w:val="005521EE"/>
    <w:rsid w:val="0055242E"/>
    <w:rsid w:val="005526B0"/>
    <w:rsid w:val="0055273B"/>
    <w:rsid w:val="005529EB"/>
    <w:rsid w:val="00552C0C"/>
    <w:rsid w:val="00552C54"/>
    <w:rsid w:val="00552D17"/>
    <w:rsid w:val="00552FB6"/>
    <w:rsid w:val="00553076"/>
    <w:rsid w:val="005531B6"/>
    <w:rsid w:val="00553321"/>
    <w:rsid w:val="005534CB"/>
    <w:rsid w:val="00553903"/>
    <w:rsid w:val="00553930"/>
    <w:rsid w:val="00553E1D"/>
    <w:rsid w:val="00553EB5"/>
    <w:rsid w:val="00553ED3"/>
    <w:rsid w:val="00553F5B"/>
    <w:rsid w:val="00554096"/>
    <w:rsid w:val="0055420C"/>
    <w:rsid w:val="00554508"/>
    <w:rsid w:val="0055450B"/>
    <w:rsid w:val="00554756"/>
    <w:rsid w:val="00554A1C"/>
    <w:rsid w:val="00554B45"/>
    <w:rsid w:val="00554C46"/>
    <w:rsid w:val="00554C96"/>
    <w:rsid w:val="005552AC"/>
    <w:rsid w:val="00555353"/>
    <w:rsid w:val="005553AB"/>
    <w:rsid w:val="005554BB"/>
    <w:rsid w:val="00555611"/>
    <w:rsid w:val="00555624"/>
    <w:rsid w:val="00555797"/>
    <w:rsid w:val="00555847"/>
    <w:rsid w:val="00555A0C"/>
    <w:rsid w:val="00555A80"/>
    <w:rsid w:val="00555AC6"/>
    <w:rsid w:val="00555B99"/>
    <w:rsid w:val="00555BC9"/>
    <w:rsid w:val="00556B5F"/>
    <w:rsid w:val="00556D77"/>
    <w:rsid w:val="00556E1F"/>
    <w:rsid w:val="00556F50"/>
    <w:rsid w:val="0055719C"/>
    <w:rsid w:val="005571FF"/>
    <w:rsid w:val="00557546"/>
    <w:rsid w:val="00557620"/>
    <w:rsid w:val="00557654"/>
    <w:rsid w:val="0056073B"/>
    <w:rsid w:val="00560985"/>
    <w:rsid w:val="00560A17"/>
    <w:rsid w:val="00560BDC"/>
    <w:rsid w:val="00560D91"/>
    <w:rsid w:val="00560E36"/>
    <w:rsid w:val="00560F99"/>
    <w:rsid w:val="00560FA3"/>
    <w:rsid w:val="00561144"/>
    <w:rsid w:val="005611C4"/>
    <w:rsid w:val="005613DB"/>
    <w:rsid w:val="0056151F"/>
    <w:rsid w:val="005616EE"/>
    <w:rsid w:val="005617A9"/>
    <w:rsid w:val="00561C58"/>
    <w:rsid w:val="00561D58"/>
    <w:rsid w:val="00561DCD"/>
    <w:rsid w:val="00561E59"/>
    <w:rsid w:val="00561F50"/>
    <w:rsid w:val="0056208F"/>
    <w:rsid w:val="0056217D"/>
    <w:rsid w:val="0056251D"/>
    <w:rsid w:val="00562708"/>
    <w:rsid w:val="00562C1A"/>
    <w:rsid w:val="00562D2B"/>
    <w:rsid w:val="0056321E"/>
    <w:rsid w:val="0056349A"/>
    <w:rsid w:val="005634F8"/>
    <w:rsid w:val="00563572"/>
    <w:rsid w:val="00563C1B"/>
    <w:rsid w:val="00563E3E"/>
    <w:rsid w:val="00563EAE"/>
    <w:rsid w:val="00563F9F"/>
    <w:rsid w:val="00564172"/>
    <w:rsid w:val="00564189"/>
    <w:rsid w:val="005641DB"/>
    <w:rsid w:val="00564289"/>
    <w:rsid w:val="0056448E"/>
    <w:rsid w:val="00564B79"/>
    <w:rsid w:val="00564D28"/>
    <w:rsid w:val="00564D85"/>
    <w:rsid w:val="00564E83"/>
    <w:rsid w:val="005651FD"/>
    <w:rsid w:val="00565369"/>
    <w:rsid w:val="005654A5"/>
    <w:rsid w:val="0056588E"/>
    <w:rsid w:val="0056590B"/>
    <w:rsid w:val="00565F7A"/>
    <w:rsid w:val="0056600F"/>
    <w:rsid w:val="0056617E"/>
    <w:rsid w:val="005663E4"/>
    <w:rsid w:val="0056672E"/>
    <w:rsid w:val="0056690E"/>
    <w:rsid w:val="00566A0A"/>
    <w:rsid w:val="005670E0"/>
    <w:rsid w:val="00567623"/>
    <w:rsid w:val="005677BD"/>
    <w:rsid w:val="00567881"/>
    <w:rsid w:val="00567CDF"/>
    <w:rsid w:val="00567F3B"/>
    <w:rsid w:val="00567F9A"/>
    <w:rsid w:val="00567FF0"/>
    <w:rsid w:val="0057012A"/>
    <w:rsid w:val="005704F1"/>
    <w:rsid w:val="005704F6"/>
    <w:rsid w:val="0057079B"/>
    <w:rsid w:val="00570A85"/>
    <w:rsid w:val="00570E62"/>
    <w:rsid w:val="00571099"/>
    <w:rsid w:val="00571142"/>
    <w:rsid w:val="00571232"/>
    <w:rsid w:val="00571726"/>
    <w:rsid w:val="00571890"/>
    <w:rsid w:val="005718CF"/>
    <w:rsid w:val="00571DE0"/>
    <w:rsid w:val="00571FE9"/>
    <w:rsid w:val="00572389"/>
    <w:rsid w:val="005723EA"/>
    <w:rsid w:val="005724EB"/>
    <w:rsid w:val="00572511"/>
    <w:rsid w:val="005725E6"/>
    <w:rsid w:val="00572A3E"/>
    <w:rsid w:val="00572A4A"/>
    <w:rsid w:val="00572C99"/>
    <w:rsid w:val="00572E42"/>
    <w:rsid w:val="00572ED1"/>
    <w:rsid w:val="00573115"/>
    <w:rsid w:val="00573209"/>
    <w:rsid w:val="005732F5"/>
    <w:rsid w:val="00573D48"/>
    <w:rsid w:val="00573EFE"/>
    <w:rsid w:val="00573F2B"/>
    <w:rsid w:val="00574372"/>
    <w:rsid w:val="00574390"/>
    <w:rsid w:val="005743BA"/>
    <w:rsid w:val="0057443F"/>
    <w:rsid w:val="00574690"/>
    <w:rsid w:val="00574847"/>
    <w:rsid w:val="00574A6C"/>
    <w:rsid w:val="00574F18"/>
    <w:rsid w:val="00575195"/>
    <w:rsid w:val="0057524B"/>
    <w:rsid w:val="00575374"/>
    <w:rsid w:val="00575464"/>
    <w:rsid w:val="005754E4"/>
    <w:rsid w:val="00575729"/>
    <w:rsid w:val="0057578C"/>
    <w:rsid w:val="00575A99"/>
    <w:rsid w:val="00575C17"/>
    <w:rsid w:val="0057602E"/>
    <w:rsid w:val="0057611F"/>
    <w:rsid w:val="0057612F"/>
    <w:rsid w:val="00576240"/>
    <w:rsid w:val="00576344"/>
    <w:rsid w:val="00576545"/>
    <w:rsid w:val="0057656B"/>
    <w:rsid w:val="0057663F"/>
    <w:rsid w:val="0057668D"/>
    <w:rsid w:val="00576696"/>
    <w:rsid w:val="00576726"/>
    <w:rsid w:val="00576852"/>
    <w:rsid w:val="00576945"/>
    <w:rsid w:val="00576A5D"/>
    <w:rsid w:val="00576C06"/>
    <w:rsid w:val="00576DF7"/>
    <w:rsid w:val="0057703D"/>
    <w:rsid w:val="00577156"/>
    <w:rsid w:val="0057720C"/>
    <w:rsid w:val="00577C43"/>
    <w:rsid w:val="005800A9"/>
    <w:rsid w:val="005800EB"/>
    <w:rsid w:val="00580151"/>
    <w:rsid w:val="0058042C"/>
    <w:rsid w:val="005804E5"/>
    <w:rsid w:val="00580516"/>
    <w:rsid w:val="00580655"/>
    <w:rsid w:val="00580665"/>
    <w:rsid w:val="00580835"/>
    <w:rsid w:val="00580901"/>
    <w:rsid w:val="005809D0"/>
    <w:rsid w:val="00580FAD"/>
    <w:rsid w:val="005810EC"/>
    <w:rsid w:val="005811F4"/>
    <w:rsid w:val="0058125F"/>
    <w:rsid w:val="005812E6"/>
    <w:rsid w:val="00581311"/>
    <w:rsid w:val="00581480"/>
    <w:rsid w:val="005814D4"/>
    <w:rsid w:val="0058163C"/>
    <w:rsid w:val="00581714"/>
    <w:rsid w:val="005819E1"/>
    <w:rsid w:val="00581A4E"/>
    <w:rsid w:val="00581B89"/>
    <w:rsid w:val="00581C40"/>
    <w:rsid w:val="00581CB7"/>
    <w:rsid w:val="00581E7D"/>
    <w:rsid w:val="00581F1E"/>
    <w:rsid w:val="00581F73"/>
    <w:rsid w:val="00582001"/>
    <w:rsid w:val="00582218"/>
    <w:rsid w:val="00582460"/>
    <w:rsid w:val="00582606"/>
    <w:rsid w:val="00582623"/>
    <w:rsid w:val="00582693"/>
    <w:rsid w:val="00582A16"/>
    <w:rsid w:val="00582B98"/>
    <w:rsid w:val="00582D64"/>
    <w:rsid w:val="00583222"/>
    <w:rsid w:val="00583315"/>
    <w:rsid w:val="00583677"/>
    <w:rsid w:val="005837BB"/>
    <w:rsid w:val="005837F8"/>
    <w:rsid w:val="005839AC"/>
    <w:rsid w:val="00583D76"/>
    <w:rsid w:val="00583F68"/>
    <w:rsid w:val="00583FAB"/>
    <w:rsid w:val="00584437"/>
    <w:rsid w:val="00584548"/>
    <w:rsid w:val="00584B1E"/>
    <w:rsid w:val="00584E28"/>
    <w:rsid w:val="00584F0E"/>
    <w:rsid w:val="00585073"/>
    <w:rsid w:val="00585AA9"/>
    <w:rsid w:val="00585AC1"/>
    <w:rsid w:val="00585CB4"/>
    <w:rsid w:val="00585DAF"/>
    <w:rsid w:val="00585DE6"/>
    <w:rsid w:val="00585E37"/>
    <w:rsid w:val="00585F8D"/>
    <w:rsid w:val="005863E3"/>
    <w:rsid w:val="005864C1"/>
    <w:rsid w:val="00586570"/>
    <w:rsid w:val="0058666F"/>
    <w:rsid w:val="00586934"/>
    <w:rsid w:val="00586A79"/>
    <w:rsid w:val="00586C79"/>
    <w:rsid w:val="0058751E"/>
    <w:rsid w:val="0058779C"/>
    <w:rsid w:val="00587B68"/>
    <w:rsid w:val="00587ED3"/>
    <w:rsid w:val="0059000A"/>
    <w:rsid w:val="00590522"/>
    <w:rsid w:val="00590BD0"/>
    <w:rsid w:val="00590CB3"/>
    <w:rsid w:val="00590CD0"/>
    <w:rsid w:val="00590CF6"/>
    <w:rsid w:val="00590E34"/>
    <w:rsid w:val="00590EBE"/>
    <w:rsid w:val="00591133"/>
    <w:rsid w:val="0059129D"/>
    <w:rsid w:val="0059134F"/>
    <w:rsid w:val="0059139F"/>
    <w:rsid w:val="005914E2"/>
    <w:rsid w:val="0059196E"/>
    <w:rsid w:val="00591DA2"/>
    <w:rsid w:val="00591F67"/>
    <w:rsid w:val="00592349"/>
    <w:rsid w:val="005923B0"/>
    <w:rsid w:val="005923E5"/>
    <w:rsid w:val="00592615"/>
    <w:rsid w:val="00592880"/>
    <w:rsid w:val="00592A9D"/>
    <w:rsid w:val="00592BCF"/>
    <w:rsid w:val="00592EEA"/>
    <w:rsid w:val="00593187"/>
    <w:rsid w:val="005931CD"/>
    <w:rsid w:val="00593513"/>
    <w:rsid w:val="0059361B"/>
    <w:rsid w:val="00593821"/>
    <w:rsid w:val="005938A1"/>
    <w:rsid w:val="00593C0B"/>
    <w:rsid w:val="00593D01"/>
    <w:rsid w:val="00593D92"/>
    <w:rsid w:val="00594131"/>
    <w:rsid w:val="005943DC"/>
    <w:rsid w:val="0059469D"/>
    <w:rsid w:val="00594822"/>
    <w:rsid w:val="005949F3"/>
    <w:rsid w:val="00594AA3"/>
    <w:rsid w:val="00594C9D"/>
    <w:rsid w:val="00594EC7"/>
    <w:rsid w:val="00594F57"/>
    <w:rsid w:val="0059509B"/>
    <w:rsid w:val="005953FA"/>
    <w:rsid w:val="00595B25"/>
    <w:rsid w:val="00595FDC"/>
    <w:rsid w:val="005960F6"/>
    <w:rsid w:val="005965CD"/>
    <w:rsid w:val="005967D3"/>
    <w:rsid w:val="005969F9"/>
    <w:rsid w:val="00596A51"/>
    <w:rsid w:val="00596BF6"/>
    <w:rsid w:val="00596D22"/>
    <w:rsid w:val="00596D2F"/>
    <w:rsid w:val="00596D47"/>
    <w:rsid w:val="00596FCD"/>
    <w:rsid w:val="00597387"/>
    <w:rsid w:val="00597486"/>
    <w:rsid w:val="00597536"/>
    <w:rsid w:val="005976ED"/>
    <w:rsid w:val="005977B5"/>
    <w:rsid w:val="00597879"/>
    <w:rsid w:val="00597DDF"/>
    <w:rsid w:val="005A0118"/>
    <w:rsid w:val="005A01ED"/>
    <w:rsid w:val="005A038C"/>
    <w:rsid w:val="005A0542"/>
    <w:rsid w:val="005A0753"/>
    <w:rsid w:val="005A0A38"/>
    <w:rsid w:val="005A0D74"/>
    <w:rsid w:val="005A0FA1"/>
    <w:rsid w:val="005A12D1"/>
    <w:rsid w:val="005A15AC"/>
    <w:rsid w:val="005A16B3"/>
    <w:rsid w:val="005A1B91"/>
    <w:rsid w:val="005A1D13"/>
    <w:rsid w:val="005A1E7D"/>
    <w:rsid w:val="005A1F33"/>
    <w:rsid w:val="005A2159"/>
    <w:rsid w:val="005A2427"/>
    <w:rsid w:val="005A2537"/>
    <w:rsid w:val="005A2A1D"/>
    <w:rsid w:val="005A2AC4"/>
    <w:rsid w:val="005A2AC5"/>
    <w:rsid w:val="005A2DB6"/>
    <w:rsid w:val="005A2E7E"/>
    <w:rsid w:val="005A3203"/>
    <w:rsid w:val="005A363F"/>
    <w:rsid w:val="005A38A7"/>
    <w:rsid w:val="005A39F7"/>
    <w:rsid w:val="005A3ABA"/>
    <w:rsid w:val="005A3CCF"/>
    <w:rsid w:val="005A3E53"/>
    <w:rsid w:val="005A3E8F"/>
    <w:rsid w:val="005A3F33"/>
    <w:rsid w:val="005A44B8"/>
    <w:rsid w:val="005A48D9"/>
    <w:rsid w:val="005A492D"/>
    <w:rsid w:val="005A4A7E"/>
    <w:rsid w:val="005A4AC3"/>
    <w:rsid w:val="005A4C7A"/>
    <w:rsid w:val="005A4D84"/>
    <w:rsid w:val="005A4DBD"/>
    <w:rsid w:val="005A4F7C"/>
    <w:rsid w:val="005A533A"/>
    <w:rsid w:val="005A5527"/>
    <w:rsid w:val="005A5633"/>
    <w:rsid w:val="005A567D"/>
    <w:rsid w:val="005A593D"/>
    <w:rsid w:val="005A5B41"/>
    <w:rsid w:val="005A5D30"/>
    <w:rsid w:val="005A5E4A"/>
    <w:rsid w:val="005A6033"/>
    <w:rsid w:val="005A60C5"/>
    <w:rsid w:val="005A645F"/>
    <w:rsid w:val="005A649C"/>
    <w:rsid w:val="005A65F2"/>
    <w:rsid w:val="005A6602"/>
    <w:rsid w:val="005A69A6"/>
    <w:rsid w:val="005A69F2"/>
    <w:rsid w:val="005A69F9"/>
    <w:rsid w:val="005A6DDE"/>
    <w:rsid w:val="005A7155"/>
    <w:rsid w:val="005A7549"/>
    <w:rsid w:val="005A7662"/>
    <w:rsid w:val="005A768E"/>
    <w:rsid w:val="005A76E0"/>
    <w:rsid w:val="005A7745"/>
    <w:rsid w:val="005A7B9D"/>
    <w:rsid w:val="005A7BE9"/>
    <w:rsid w:val="005A7D21"/>
    <w:rsid w:val="005A7E3D"/>
    <w:rsid w:val="005B0765"/>
    <w:rsid w:val="005B088F"/>
    <w:rsid w:val="005B08D8"/>
    <w:rsid w:val="005B0D3F"/>
    <w:rsid w:val="005B0E8B"/>
    <w:rsid w:val="005B1244"/>
    <w:rsid w:val="005B1539"/>
    <w:rsid w:val="005B1834"/>
    <w:rsid w:val="005B1A77"/>
    <w:rsid w:val="005B1DB6"/>
    <w:rsid w:val="005B1EFC"/>
    <w:rsid w:val="005B1FC5"/>
    <w:rsid w:val="005B2010"/>
    <w:rsid w:val="005B2583"/>
    <w:rsid w:val="005B2BC9"/>
    <w:rsid w:val="005B2D47"/>
    <w:rsid w:val="005B2EA6"/>
    <w:rsid w:val="005B310C"/>
    <w:rsid w:val="005B31B5"/>
    <w:rsid w:val="005B31D5"/>
    <w:rsid w:val="005B3534"/>
    <w:rsid w:val="005B367B"/>
    <w:rsid w:val="005B3766"/>
    <w:rsid w:val="005B3816"/>
    <w:rsid w:val="005B3952"/>
    <w:rsid w:val="005B3A49"/>
    <w:rsid w:val="005B3C2F"/>
    <w:rsid w:val="005B3C63"/>
    <w:rsid w:val="005B3E04"/>
    <w:rsid w:val="005B400D"/>
    <w:rsid w:val="005B4057"/>
    <w:rsid w:val="005B410D"/>
    <w:rsid w:val="005B41B9"/>
    <w:rsid w:val="005B4341"/>
    <w:rsid w:val="005B441F"/>
    <w:rsid w:val="005B4664"/>
    <w:rsid w:val="005B46F7"/>
    <w:rsid w:val="005B4D4C"/>
    <w:rsid w:val="005B4F05"/>
    <w:rsid w:val="005B509C"/>
    <w:rsid w:val="005B5136"/>
    <w:rsid w:val="005B5188"/>
    <w:rsid w:val="005B5282"/>
    <w:rsid w:val="005B53F3"/>
    <w:rsid w:val="005B551F"/>
    <w:rsid w:val="005B562E"/>
    <w:rsid w:val="005B56E4"/>
    <w:rsid w:val="005B5814"/>
    <w:rsid w:val="005B5874"/>
    <w:rsid w:val="005B5886"/>
    <w:rsid w:val="005B5A23"/>
    <w:rsid w:val="005B5D5A"/>
    <w:rsid w:val="005B5DCD"/>
    <w:rsid w:val="005B6048"/>
    <w:rsid w:val="005B620A"/>
    <w:rsid w:val="005B6268"/>
    <w:rsid w:val="005B63AA"/>
    <w:rsid w:val="005B6663"/>
    <w:rsid w:val="005B679B"/>
    <w:rsid w:val="005B6B38"/>
    <w:rsid w:val="005B6B72"/>
    <w:rsid w:val="005B6C6B"/>
    <w:rsid w:val="005B6E59"/>
    <w:rsid w:val="005B7145"/>
    <w:rsid w:val="005B728A"/>
    <w:rsid w:val="005B754F"/>
    <w:rsid w:val="005B75DC"/>
    <w:rsid w:val="005B76AA"/>
    <w:rsid w:val="005B770C"/>
    <w:rsid w:val="005B7749"/>
    <w:rsid w:val="005B7774"/>
    <w:rsid w:val="005B78AC"/>
    <w:rsid w:val="005B7A9E"/>
    <w:rsid w:val="005B7AE4"/>
    <w:rsid w:val="005B7C4C"/>
    <w:rsid w:val="005B7D35"/>
    <w:rsid w:val="005B7DF6"/>
    <w:rsid w:val="005B7E76"/>
    <w:rsid w:val="005B7F5B"/>
    <w:rsid w:val="005C048B"/>
    <w:rsid w:val="005C093A"/>
    <w:rsid w:val="005C0B82"/>
    <w:rsid w:val="005C0C95"/>
    <w:rsid w:val="005C0D24"/>
    <w:rsid w:val="005C0DC7"/>
    <w:rsid w:val="005C0F7A"/>
    <w:rsid w:val="005C10E4"/>
    <w:rsid w:val="005C10F0"/>
    <w:rsid w:val="005C1180"/>
    <w:rsid w:val="005C12B9"/>
    <w:rsid w:val="005C1698"/>
    <w:rsid w:val="005C19D6"/>
    <w:rsid w:val="005C1ABC"/>
    <w:rsid w:val="005C1AD9"/>
    <w:rsid w:val="005C1E7C"/>
    <w:rsid w:val="005C202D"/>
    <w:rsid w:val="005C2079"/>
    <w:rsid w:val="005C2B17"/>
    <w:rsid w:val="005C2CDC"/>
    <w:rsid w:val="005C3118"/>
    <w:rsid w:val="005C33B4"/>
    <w:rsid w:val="005C3478"/>
    <w:rsid w:val="005C352C"/>
    <w:rsid w:val="005C36B2"/>
    <w:rsid w:val="005C38B7"/>
    <w:rsid w:val="005C3A7C"/>
    <w:rsid w:val="005C3B40"/>
    <w:rsid w:val="005C3BAF"/>
    <w:rsid w:val="005C3D73"/>
    <w:rsid w:val="005C3FAF"/>
    <w:rsid w:val="005C400F"/>
    <w:rsid w:val="005C4064"/>
    <w:rsid w:val="005C4217"/>
    <w:rsid w:val="005C44C6"/>
    <w:rsid w:val="005C4645"/>
    <w:rsid w:val="005C4BED"/>
    <w:rsid w:val="005C4E29"/>
    <w:rsid w:val="005C504F"/>
    <w:rsid w:val="005C561D"/>
    <w:rsid w:val="005C5652"/>
    <w:rsid w:val="005C56F7"/>
    <w:rsid w:val="005C5875"/>
    <w:rsid w:val="005C5897"/>
    <w:rsid w:val="005C5D5A"/>
    <w:rsid w:val="005C5DBE"/>
    <w:rsid w:val="005C5F26"/>
    <w:rsid w:val="005C5F51"/>
    <w:rsid w:val="005C64DD"/>
    <w:rsid w:val="005C67D5"/>
    <w:rsid w:val="005C6824"/>
    <w:rsid w:val="005C6CAA"/>
    <w:rsid w:val="005C6DD9"/>
    <w:rsid w:val="005C6F06"/>
    <w:rsid w:val="005C7170"/>
    <w:rsid w:val="005C7214"/>
    <w:rsid w:val="005C7386"/>
    <w:rsid w:val="005C7695"/>
    <w:rsid w:val="005C76C6"/>
    <w:rsid w:val="005C78F5"/>
    <w:rsid w:val="005C7909"/>
    <w:rsid w:val="005C7942"/>
    <w:rsid w:val="005C7987"/>
    <w:rsid w:val="005C7C7C"/>
    <w:rsid w:val="005C7E12"/>
    <w:rsid w:val="005D0027"/>
    <w:rsid w:val="005D0348"/>
    <w:rsid w:val="005D036B"/>
    <w:rsid w:val="005D06A0"/>
    <w:rsid w:val="005D0933"/>
    <w:rsid w:val="005D0CA5"/>
    <w:rsid w:val="005D0F93"/>
    <w:rsid w:val="005D1021"/>
    <w:rsid w:val="005D1158"/>
    <w:rsid w:val="005D132C"/>
    <w:rsid w:val="005D146C"/>
    <w:rsid w:val="005D14DF"/>
    <w:rsid w:val="005D1509"/>
    <w:rsid w:val="005D182B"/>
    <w:rsid w:val="005D1919"/>
    <w:rsid w:val="005D1C89"/>
    <w:rsid w:val="005D1D4E"/>
    <w:rsid w:val="005D1D56"/>
    <w:rsid w:val="005D1ED8"/>
    <w:rsid w:val="005D211A"/>
    <w:rsid w:val="005D226E"/>
    <w:rsid w:val="005D238F"/>
    <w:rsid w:val="005D24AB"/>
    <w:rsid w:val="005D25C3"/>
    <w:rsid w:val="005D25E0"/>
    <w:rsid w:val="005D26EF"/>
    <w:rsid w:val="005D2B1F"/>
    <w:rsid w:val="005D2DD9"/>
    <w:rsid w:val="005D2E35"/>
    <w:rsid w:val="005D2E4F"/>
    <w:rsid w:val="005D2F13"/>
    <w:rsid w:val="005D2FE3"/>
    <w:rsid w:val="005D3380"/>
    <w:rsid w:val="005D34F3"/>
    <w:rsid w:val="005D35E4"/>
    <w:rsid w:val="005D35F0"/>
    <w:rsid w:val="005D362E"/>
    <w:rsid w:val="005D378C"/>
    <w:rsid w:val="005D39FC"/>
    <w:rsid w:val="005D3A68"/>
    <w:rsid w:val="005D3A74"/>
    <w:rsid w:val="005D3B30"/>
    <w:rsid w:val="005D3B74"/>
    <w:rsid w:val="005D3C83"/>
    <w:rsid w:val="005D4280"/>
    <w:rsid w:val="005D4665"/>
    <w:rsid w:val="005D46BF"/>
    <w:rsid w:val="005D4737"/>
    <w:rsid w:val="005D48BE"/>
    <w:rsid w:val="005D492B"/>
    <w:rsid w:val="005D4A37"/>
    <w:rsid w:val="005D4C4E"/>
    <w:rsid w:val="005D4E44"/>
    <w:rsid w:val="005D4F6D"/>
    <w:rsid w:val="005D5041"/>
    <w:rsid w:val="005D50BA"/>
    <w:rsid w:val="005D50F6"/>
    <w:rsid w:val="005D5581"/>
    <w:rsid w:val="005D5944"/>
    <w:rsid w:val="005D5BD8"/>
    <w:rsid w:val="005D5FA1"/>
    <w:rsid w:val="005D6400"/>
    <w:rsid w:val="005D6522"/>
    <w:rsid w:val="005D6562"/>
    <w:rsid w:val="005D65EE"/>
    <w:rsid w:val="005D6629"/>
    <w:rsid w:val="005D673E"/>
    <w:rsid w:val="005D6782"/>
    <w:rsid w:val="005D6921"/>
    <w:rsid w:val="005D694C"/>
    <w:rsid w:val="005D6AF1"/>
    <w:rsid w:val="005D744E"/>
    <w:rsid w:val="005D74F5"/>
    <w:rsid w:val="005D767B"/>
    <w:rsid w:val="005D7795"/>
    <w:rsid w:val="005D7A89"/>
    <w:rsid w:val="005D7C1A"/>
    <w:rsid w:val="005D7D30"/>
    <w:rsid w:val="005D7E72"/>
    <w:rsid w:val="005D7ED9"/>
    <w:rsid w:val="005E006C"/>
    <w:rsid w:val="005E0092"/>
    <w:rsid w:val="005E01B0"/>
    <w:rsid w:val="005E03F7"/>
    <w:rsid w:val="005E04D9"/>
    <w:rsid w:val="005E05EF"/>
    <w:rsid w:val="005E074B"/>
    <w:rsid w:val="005E07F2"/>
    <w:rsid w:val="005E097D"/>
    <w:rsid w:val="005E09D6"/>
    <w:rsid w:val="005E09FC"/>
    <w:rsid w:val="005E0C53"/>
    <w:rsid w:val="005E0E91"/>
    <w:rsid w:val="005E11B8"/>
    <w:rsid w:val="005E1767"/>
    <w:rsid w:val="005E192D"/>
    <w:rsid w:val="005E19E3"/>
    <w:rsid w:val="005E1A32"/>
    <w:rsid w:val="005E1B51"/>
    <w:rsid w:val="005E1C1A"/>
    <w:rsid w:val="005E1C7C"/>
    <w:rsid w:val="005E1DE6"/>
    <w:rsid w:val="005E1E00"/>
    <w:rsid w:val="005E1E52"/>
    <w:rsid w:val="005E1EC4"/>
    <w:rsid w:val="005E21FD"/>
    <w:rsid w:val="005E22EE"/>
    <w:rsid w:val="005E2376"/>
    <w:rsid w:val="005E2438"/>
    <w:rsid w:val="005E280D"/>
    <w:rsid w:val="005E292C"/>
    <w:rsid w:val="005E2AAD"/>
    <w:rsid w:val="005E2C83"/>
    <w:rsid w:val="005E2C86"/>
    <w:rsid w:val="005E2EE6"/>
    <w:rsid w:val="005E2F3C"/>
    <w:rsid w:val="005E3459"/>
    <w:rsid w:val="005E349F"/>
    <w:rsid w:val="005E3B8D"/>
    <w:rsid w:val="005E3C71"/>
    <w:rsid w:val="005E3D8E"/>
    <w:rsid w:val="005E4096"/>
    <w:rsid w:val="005E41F0"/>
    <w:rsid w:val="005E46CE"/>
    <w:rsid w:val="005E4746"/>
    <w:rsid w:val="005E478B"/>
    <w:rsid w:val="005E4ADA"/>
    <w:rsid w:val="005E4CCA"/>
    <w:rsid w:val="005E4EC8"/>
    <w:rsid w:val="005E4F2B"/>
    <w:rsid w:val="005E504D"/>
    <w:rsid w:val="005E54DE"/>
    <w:rsid w:val="005E5818"/>
    <w:rsid w:val="005E5AB3"/>
    <w:rsid w:val="005E5ACC"/>
    <w:rsid w:val="005E628F"/>
    <w:rsid w:val="005E62DF"/>
    <w:rsid w:val="005E6709"/>
    <w:rsid w:val="005E69FB"/>
    <w:rsid w:val="005E6D28"/>
    <w:rsid w:val="005E6E59"/>
    <w:rsid w:val="005E6EDB"/>
    <w:rsid w:val="005E6F7F"/>
    <w:rsid w:val="005E7018"/>
    <w:rsid w:val="005E7162"/>
    <w:rsid w:val="005E72D5"/>
    <w:rsid w:val="005E75CF"/>
    <w:rsid w:val="005E7851"/>
    <w:rsid w:val="005E78D0"/>
    <w:rsid w:val="005E794F"/>
    <w:rsid w:val="005E7D07"/>
    <w:rsid w:val="005E7E68"/>
    <w:rsid w:val="005E7F3F"/>
    <w:rsid w:val="005F0030"/>
    <w:rsid w:val="005F019E"/>
    <w:rsid w:val="005F02C0"/>
    <w:rsid w:val="005F073B"/>
    <w:rsid w:val="005F0803"/>
    <w:rsid w:val="005F0838"/>
    <w:rsid w:val="005F0A9E"/>
    <w:rsid w:val="005F0CE0"/>
    <w:rsid w:val="005F0DB7"/>
    <w:rsid w:val="005F0E13"/>
    <w:rsid w:val="005F131A"/>
    <w:rsid w:val="005F142F"/>
    <w:rsid w:val="005F15A8"/>
    <w:rsid w:val="005F16DD"/>
    <w:rsid w:val="005F182D"/>
    <w:rsid w:val="005F1C0A"/>
    <w:rsid w:val="005F1D6B"/>
    <w:rsid w:val="005F1FA3"/>
    <w:rsid w:val="005F212E"/>
    <w:rsid w:val="005F236E"/>
    <w:rsid w:val="005F24BA"/>
    <w:rsid w:val="005F24BB"/>
    <w:rsid w:val="005F2595"/>
    <w:rsid w:val="005F269F"/>
    <w:rsid w:val="005F280E"/>
    <w:rsid w:val="005F28B7"/>
    <w:rsid w:val="005F2AE5"/>
    <w:rsid w:val="005F2C26"/>
    <w:rsid w:val="005F33FF"/>
    <w:rsid w:val="005F3518"/>
    <w:rsid w:val="005F35A8"/>
    <w:rsid w:val="005F377D"/>
    <w:rsid w:val="005F397D"/>
    <w:rsid w:val="005F3A22"/>
    <w:rsid w:val="005F3DF9"/>
    <w:rsid w:val="005F3E87"/>
    <w:rsid w:val="005F4396"/>
    <w:rsid w:val="005F43D0"/>
    <w:rsid w:val="005F47B4"/>
    <w:rsid w:val="005F48C5"/>
    <w:rsid w:val="005F48D3"/>
    <w:rsid w:val="005F4911"/>
    <w:rsid w:val="005F49C3"/>
    <w:rsid w:val="005F4A88"/>
    <w:rsid w:val="005F4CB8"/>
    <w:rsid w:val="005F52D6"/>
    <w:rsid w:val="005F53CF"/>
    <w:rsid w:val="005F54D9"/>
    <w:rsid w:val="005F5550"/>
    <w:rsid w:val="005F555F"/>
    <w:rsid w:val="005F558E"/>
    <w:rsid w:val="005F5865"/>
    <w:rsid w:val="005F58F1"/>
    <w:rsid w:val="005F591C"/>
    <w:rsid w:val="005F5C3F"/>
    <w:rsid w:val="005F5EC0"/>
    <w:rsid w:val="005F5EE1"/>
    <w:rsid w:val="005F609D"/>
    <w:rsid w:val="005F6184"/>
    <w:rsid w:val="005F646D"/>
    <w:rsid w:val="005F6947"/>
    <w:rsid w:val="005F6D1F"/>
    <w:rsid w:val="005F6D66"/>
    <w:rsid w:val="005F6E70"/>
    <w:rsid w:val="005F6E84"/>
    <w:rsid w:val="005F6FDC"/>
    <w:rsid w:val="005F70DA"/>
    <w:rsid w:val="005F7262"/>
    <w:rsid w:val="005F737B"/>
    <w:rsid w:val="005F75D8"/>
    <w:rsid w:val="005F75F5"/>
    <w:rsid w:val="005F7823"/>
    <w:rsid w:val="005F7888"/>
    <w:rsid w:val="005F7B50"/>
    <w:rsid w:val="00600300"/>
    <w:rsid w:val="00600304"/>
    <w:rsid w:val="006005A8"/>
    <w:rsid w:val="00600B13"/>
    <w:rsid w:val="00600C29"/>
    <w:rsid w:val="00600CCA"/>
    <w:rsid w:val="00600DCB"/>
    <w:rsid w:val="00600F74"/>
    <w:rsid w:val="00601098"/>
    <w:rsid w:val="006010C3"/>
    <w:rsid w:val="006010D4"/>
    <w:rsid w:val="00601126"/>
    <w:rsid w:val="0060132F"/>
    <w:rsid w:val="00601900"/>
    <w:rsid w:val="00601C41"/>
    <w:rsid w:val="00601E05"/>
    <w:rsid w:val="00601F2E"/>
    <w:rsid w:val="00601FF0"/>
    <w:rsid w:val="006022B4"/>
    <w:rsid w:val="0060249D"/>
    <w:rsid w:val="00602AC0"/>
    <w:rsid w:val="00602C38"/>
    <w:rsid w:val="00602DFF"/>
    <w:rsid w:val="00602F41"/>
    <w:rsid w:val="00603617"/>
    <w:rsid w:val="00603E58"/>
    <w:rsid w:val="006043F7"/>
    <w:rsid w:val="006046E2"/>
    <w:rsid w:val="00604832"/>
    <w:rsid w:val="006048D8"/>
    <w:rsid w:val="00604C0C"/>
    <w:rsid w:val="00604F30"/>
    <w:rsid w:val="00605120"/>
    <w:rsid w:val="006051B7"/>
    <w:rsid w:val="00605248"/>
    <w:rsid w:val="0060536C"/>
    <w:rsid w:val="00605C02"/>
    <w:rsid w:val="00605CA2"/>
    <w:rsid w:val="00605E3D"/>
    <w:rsid w:val="00605EDA"/>
    <w:rsid w:val="006061B9"/>
    <w:rsid w:val="006063ED"/>
    <w:rsid w:val="006063F4"/>
    <w:rsid w:val="0060653F"/>
    <w:rsid w:val="00606738"/>
    <w:rsid w:val="006067FF"/>
    <w:rsid w:val="00606B94"/>
    <w:rsid w:val="00606D9E"/>
    <w:rsid w:val="00607020"/>
    <w:rsid w:val="006071FB"/>
    <w:rsid w:val="0060755E"/>
    <w:rsid w:val="00607875"/>
    <w:rsid w:val="006078F8"/>
    <w:rsid w:val="00607A6C"/>
    <w:rsid w:val="00607E13"/>
    <w:rsid w:val="006100D5"/>
    <w:rsid w:val="00610405"/>
    <w:rsid w:val="00610AAD"/>
    <w:rsid w:val="00610B28"/>
    <w:rsid w:val="00610BCA"/>
    <w:rsid w:val="00610D3C"/>
    <w:rsid w:val="00610E7D"/>
    <w:rsid w:val="00611118"/>
    <w:rsid w:val="0061118F"/>
    <w:rsid w:val="00611244"/>
    <w:rsid w:val="0061125C"/>
    <w:rsid w:val="0061139E"/>
    <w:rsid w:val="0061145C"/>
    <w:rsid w:val="00611489"/>
    <w:rsid w:val="006116C5"/>
    <w:rsid w:val="00611776"/>
    <w:rsid w:val="00611A47"/>
    <w:rsid w:val="00611AA5"/>
    <w:rsid w:val="00611B07"/>
    <w:rsid w:val="00611B57"/>
    <w:rsid w:val="00611F27"/>
    <w:rsid w:val="00611FBF"/>
    <w:rsid w:val="0061205C"/>
    <w:rsid w:val="006121CA"/>
    <w:rsid w:val="00612239"/>
    <w:rsid w:val="00612385"/>
    <w:rsid w:val="006127A7"/>
    <w:rsid w:val="00612B62"/>
    <w:rsid w:val="00613314"/>
    <w:rsid w:val="00613400"/>
    <w:rsid w:val="006134C3"/>
    <w:rsid w:val="00613579"/>
    <w:rsid w:val="00613B58"/>
    <w:rsid w:val="0061458B"/>
    <w:rsid w:val="00614906"/>
    <w:rsid w:val="006149C1"/>
    <w:rsid w:val="00615183"/>
    <w:rsid w:val="00615216"/>
    <w:rsid w:val="006154E3"/>
    <w:rsid w:val="006154E9"/>
    <w:rsid w:val="0061575F"/>
    <w:rsid w:val="00615A6F"/>
    <w:rsid w:val="006161C5"/>
    <w:rsid w:val="006162EE"/>
    <w:rsid w:val="006168D5"/>
    <w:rsid w:val="00616B16"/>
    <w:rsid w:val="00616BF0"/>
    <w:rsid w:val="00616D5C"/>
    <w:rsid w:val="00616D6C"/>
    <w:rsid w:val="00616D8E"/>
    <w:rsid w:val="00616EC9"/>
    <w:rsid w:val="00616EE6"/>
    <w:rsid w:val="00616F86"/>
    <w:rsid w:val="006170CC"/>
    <w:rsid w:val="0061723B"/>
    <w:rsid w:val="00617574"/>
    <w:rsid w:val="006178EB"/>
    <w:rsid w:val="00617A16"/>
    <w:rsid w:val="00617AB6"/>
    <w:rsid w:val="00617AB9"/>
    <w:rsid w:val="00617BCC"/>
    <w:rsid w:val="006200F8"/>
    <w:rsid w:val="00620249"/>
    <w:rsid w:val="0062029B"/>
    <w:rsid w:val="00620347"/>
    <w:rsid w:val="0062057C"/>
    <w:rsid w:val="00620A8F"/>
    <w:rsid w:val="00620D3C"/>
    <w:rsid w:val="00620E0C"/>
    <w:rsid w:val="00621253"/>
    <w:rsid w:val="006213E5"/>
    <w:rsid w:val="006213EE"/>
    <w:rsid w:val="0062169B"/>
    <w:rsid w:val="00621822"/>
    <w:rsid w:val="00621CE0"/>
    <w:rsid w:val="00621E63"/>
    <w:rsid w:val="00621EF6"/>
    <w:rsid w:val="00621F41"/>
    <w:rsid w:val="0062203B"/>
    <w:rsid w:val="00622060"/>
    <w:rsid w:val="006220D1"/>
    <w:rsid w:val="006222EA"/>
    <w:rsid w:val="006223FD"/>
    <w:rsid w:val="0062240B"/>
    <w:rsid w:val="00622662"/>
    <w:rsid w:val="006226A3"/>
    <w:rsid w:val="0062289D"/>
    <w:rsid w:val="00622D80"/>
    <w:rsid w:val="00622D89"/>
    <w:rsid w:val="00622E63"/>
    <w:rsid w:val="00622EC8"/>
    <w:rsid w:val="0062311A"/>
    <w:rsid w:val="00623434"/>
    <w:rsid w:val="0062397A"/>
    <w:rsid w:val="00623F0C"/>
    <w:rsid w:val="00623F18"/>
    <w:rsid w:val="006241AB"/>
    <w:rsid w:val="00624225"/>
    <w:rsid w:val="00624272"/>
    <w:rsid w:val="006242D5"/>
    <w:rsid w:val="0062467F"/>
    <w:rsid w:val="00624716"/>
    <w:rsid w:val="006247D5"/>
    <w:rsid w:val="006249AB"/>
    <w:rsid w:val="00624BBE"/>
    <w:rsid w:val="00624C71"/>
    <w:rsid w:val="00624D4F"/>
    <w:rsid w:val="00624E5E"/>
    <w:rsid w:val="0062517C"/>
    <w:rsid w:val="00625430"/>
    <w:rsid w:val="006259E2"/>
    <w:rsid w:val="006259E7"/>
    <w:rsid w:val="006261D5"/>
    <w:rsid w:val="0062640D"/>
    <w:rsid w:val="006264AE"/>
    <w:rsid w:val="006267BE"/>
    <w:rsid w:val="00626B73"/>
    <w:rsid w:val="00626CC3"/>
    <w:rsid w:val="00626E91"/>
    <w:rsid w:val="0062700D"/>
    <w:rsid w:val="00627281"/>
    <w:rsid w:val="006273C5"/>
    <w:rsid w:val="006275BD"/>
    <w:rsid w:val="006275FB"/>
    <w:rsid w:val="00627774"/>
    <w:rsid w:val="0062778B"/>
    <w:rsid w:val="006277DA"/>
    <w:rsid w:val="0062790C"/>
    <w:rsid w:val="006279A7"/>
    <w:rsid w:val="00627A89"/>
    <w:rsid w:val="00627C3D"/>
    <w:rsid w:val="00627E9E"/>
    <w:rsid w:val="00627EA3"/>
    <w:rsid w:val="00627F08"/>
    <w:rsid w:val="00630320"/>
    <w:rsid w:val="0063034E"/>
    <w:rsid w:val="006305F0"/>
    <w:rsid w:val="006307BD"/>
    <w:rsid w:val="00630905"/>
    <w:rsid w:val="00630C40"/>
    <w:rsid w:val="00630CC5"/>
    <w:rsid w:val="00630E3E"/>
    <w:rsid w:val="00630FA9"/>
    <w:rsid w:val="0063119A"/>
    <w:rsid w:val="0063121F"/>
    <w:rsid w:val="00631481"/>
    <w:rsid w:val="0063149C"/>
    <w:rsid w:val="006314CF"/>
    <w:rsid w:val="00631661"/>
    <w:rsid w:val="006317E0"/>
    <w:rsid w:val="006317FA"/>
    <w:rsid w:val="0063188F"/>
    <w:rsid w:val="00631CBE"/>
    <w:rsid w:val="00631EA8"/>
    <w:rsid w:val="00631FF9"/>
    <w:rsid w:val="006320D4"/>
    <w:rsid w:val="0063225B"/>
    <w:rsid w:val="0063233C"/>
    <w:rsid w:val="006324F9"/>
    <w:rsid w:val="00632521"/>
    <w:rsid w:val="00632B50"/>
    <w:rsid w:val="00632B90"/>
    <w:rsid w:val="00632E99"/>
    <w:rsid w:val="00632F26"/>
    <w:rsid w:val="00632F95"/>
    <w:rsid w:val="00633178"/>
    <w:rsid w:val="006333D9"/>
    <w:rsid w:val="00633438"/>
    <w:rsid w:val="00633912"/>
    <w:rsid w:val="00633A7C"/>
    <w:rsid w:val="00633EA3"/>
    <w:rsid w:val="00634029"/>
    <w:rsid w:val="0063448D"/>
    <w:rsid w:val="0063448F"/>
    <w:rsid w:val="00634729"/>
    <w:rsid w:val="00634BDF"/>
    <w:rsid w:val="00634C1B"/>
    <w:rsid w:val="00634C31"/>
    <w:rsid w:val="0063511B"/>
    <w:rsid w:val="006354FA"/>
    <w:rsid w:val="0063562D"/>
    <w:rsid w:val="00635B32"/>
    <w:rsid w:val="00635E6B"/>
    <w:rsid w:val="0063629C"/>
    <w:rsid w:val="006363AE"/>
    <w:rsid w:val="00636403"/>
    <w:rsid w:val="00636653"/>
    <w:rsid w:val="006366EF"/>
    <w:rsid w:val="00636712"/>
    <w:rsid w:val="00636A39"/>
    <w:rsid w:val="00636BE2"/>
    <w:rsid w:val="00637212"/>
    <w:rsid w:val="006372FF"/>
    <w:rsid w:val="006373DB"/>
    <w:rsid w:val="0063745E"/>
    <w:rsid w:val="0063753C"/>
    <w:rsid w:val="00637A35"/>
    <w:rsid w:val="00637C87"/>
    <w:rsid w:val="00637C8A"/>
    <w:rsid w:val="00637E74"/>
    <w:rsid w:val="00637F15"/>
    <w:rsid w:val="00640292"/>
    <w:rsid w:val="006402D8"/>
    <w:rsid w:val="0064032B"/>
    <w:rsid w:val="00640465"/>
    <w:rsid w:val="00640AE1"/>
    <w:rsid w:val="00641324"/>
    <w:rsid w:val="0064134F"/>
    <w:rsid w:val="0064154E"/>
    <w:rsid w:val="00641A01"/>
    <w:rsid w:val="00641C7C"/>
    <w:rsid w:val="00641D8C"/>
    <w:rsid w:val="00641D8F"/>
    <w:rsid w:val="00642002"/>
    <w:rsid w:val="00642361"/>
    <w:rsid w:val="00642470"/>
    <w:rsid w:val="0064256C"/>
    <w:rsid w:val="00642675"/>
    <w:rsid w:val="00642AC6"/>
    <w:rsid w:val="00642B32"/>
    <w:rsid w:val="00643006"/>
    <w:rsid w:val="0064327A"/>
    <w:rsid w:val="00643377"/>
    <w:rsid w:val="00643846"/>
    <w:rsid w:val="00643A61"/>
    <w:rsid w:val="00644385"/>
    <w:rsid w:val="00644452"/>
    <w:rsid w:val="00644506"/>
    <w:rsid w:val="006446B0"/>
    <w:rsid w:val="006448FB"/>
    <w:rsid w:val="00644AAD"/>
    <w:rsid w:val="00644BDC"/>
    <w:rsid w:val="0064512B"/>
    <w:rsid w:val="006451FE"/>
    <w:rsid w:val="00645200"/>
    <w:rsid w:val="006455B4"/>
    <w:rsid w:val="00645620"/>
    <w:rsid w:val="00645A8C"/>
    <w:rsid w:val="00645E4F"/>
    <w:rsid w:val="00645EB5"/>
    <w:rsid w:val="00645FD0"/>
    <w:rsid w:val="006460DA"/>
    <w:rsid w:val="00646618"/>
    <w:rsid w:val="00646742"/>
    <w:rsid w:val="006467C0"/>
    <w:rsid w:val="00646A25"/>
    <w:rsid w:val="00646C37"/>
    <w:rsid w:val="00646C54"/>
    <w:rsid w:val="006472A2"/>
    <w:rsid w:val="0064757C"/>
    <w:rsid w:val="00647C7F"/>
    <w:rsid w:val="00647D68"/>
    <w:rsid w:val="00647E50"/>
    <w:rsid w:val="00647F4C"/>
    <w:rsid w:val="00650276"/>
    <w:rsid w:val="00650334"/>
    <w:rsid w:val="006504A4"/>
    <w:rsid w:val="00650B43"/>
    <w:rsid w:val="00650B54"/>
    <w:rsid w:val="00650F7C"/>
    <w:rsid w:val="00651412"/>
    <w:rsid w:val="00651599"/>
    <w:rsid w:val="00651909"/>
    <w:rsid w:val="00651B08"/>
    <w:rsid w:val="00652216"/>
    <w:rsid w:val="0065233D"/>
    <w:rsid w:val="00652366"/>
    <w:rsid w:val="006523D4"/>
    <w:rsid w:val="00652489"/>
    <w:rsid w:val="0065249A"/>
    <w:rsid w:val="006527AF"/>
    <w:rsid w:val="006527D0"/>
    <w:rsid w:val="00652C9B"/>
    <w:rsid w:val="00652D61"/>
    <w:rsid w:val="00653027"/>
    <w:rsid w:val="00653203"/>
    <w:rsid w:val="006532AB"/>
    <w:rsid w:val="0065340A"/>
    <w:rsid w:val="0065340B"/>
    <w:rsid w:val="0065358A"/>
    <w:rsid w:val="00653661"/>
    <w:rsid w:val="006537C6"/>
    <w:rsid w:val="00653A90"/>
    <w:rsid w:val="00653A97"/>
    <w:rsid w:val="00653C0C"/>
    <w:rsid w:val="00653C1D"/>
    <w:rsid w:val="00653C4C"/>
    <w:rsid w:val="00653CCE"/>
    <w:rsid w:val="00653DAF"/>
    <w:rsid w:val="00653E87"/>
    <w:rsid w:val="00653F7F"/>
    <w:rsid w:val="00654034"/>
    <w:rsid w:val="0065419D"/>
    <w:rsid w:val="006545AD"/>
    <w:rsid w:val="0065481D"/>
    <w:rsid w:val="006549BE"/>
    <w:rsid w:val="00654F4A"/>
    <w:rsid w:val="00654F5A"/>
    <w:rsid w:val="00654F6F"/>
    <w:rsid w:val="00654FEA"/>
    <w:rsid w:val="0065509F"/>
    <w:rsid w:val="006551CE"/>
    <w:rsid w:val="0065528C"/>
    <w:rsid w:val="0065557D"/>
    <w:rsid w:val="00655692"/>
    <w:rsid w:val="006556D9"/>
    <w:rsid w:val="00655897"/>
    <w:rsid w:val="00655AC6"/>
    <w:rsid w:val="00655BF6"/>
    <w:rsid w:val="00655C2D"/>
    <w:rsid w:val="00655D1D"/>
    <w:rsid w:val="0065601D"/>
    <w:rsid w:val="00656808"/>
    <w:rsid w:val="006568F3"/>
    <w:rsid w:val="006569F1"/>
    <w:rsid w:val="00656B97"/>
    <w:rsid w:val="00656CD5"/>
    <w:rsid w:val="00656CEF"/>
    <w:rsid w:val="00656D02"/>
    <w:rsid w:val="00656D89"/>
    <w:rsid w:val="00656D8A"/>
    <w:rsid w:val="00656E3D"/>
    <w:rsid w:val="00657505"/>
    <w:rsid w:val="006576FF"/>
    <w:rsid w:val="006579D0"/>
    <w:rsid w:val="00657A3D"/>
    <w:rsid w:val="00657A40"/>
    <w:rsid w:val="00657AF1"/>
    <w:rsid w:val="00657B76"/>
    <w:rsid w:val="00657B9B"/>
    <w:rsid w:val="00657C26"/>
    <w:rsid w:val="00657DA0"/>
    <w:rsid w:val="00657FF7"/>
    <w:rsid w:val="006600A6"/>
    <w:rsid w:val="00660149"/>
    <w:rsid w:val="00660298"/>
    <w:rsid w:val="006603D9"/>
    <w:rsid w:val="006604CD"/>
    <w:rsid w:val="0066072A"/>
    <w:rsid w:val="0066084D"/>
    <w:rsid w:val="00660B4F"/>
    <w:rsid w:val="00660D4B"/>
    <w:rsid w:val="00660E6A"/>
    <w:rsid w:val="006611E6"/>
    <w:rsid w:val="00661211"/>
    <w:rsid w:val="006616E6"/>
    <w:rsid w:val="00661781"/>
    <w:rsid w:val="00661827"/>
    <w:rsid w:val="0066184D"/>
    <w:rsid w:val="006618B0"/>
    <w:rsid w:val="0066190D"/>
    <w:rsid w:val="00661AD3"/>
    <w:rsid w:val="00661D52"/>
    <w:rsid w:val="0066206E"/>
    <w:rsid w:val="006620D3"/>
    <w:rsid w:val="006623B3"/>
    <w:rsid w:val="0066244D"/>
    <w:rsid w:val="0066251F"/>
    <w:rsid w:val="006626A1"/>
    <w:rsid w:val="00662955"/>
    <w:rsid w:val="00662978"/>
    <w:rsid w:val="00662A99"/>
    <w:rsid w:val="00662A9B"/>
    <w:rsid w:val="00662D46"/>
    <w:rsid w:val="00662D5F"/>
    <w:rsid w:val="00662DD7"/>
    <w:rsid w:val="00663034"/>
    <w:rsid w:val="00663043"/>
    <w:rsid w:val="0066307C"/>
    <w:rsid w:val="00663091"/>
    <w:rsid w:val="006630CF"/>
    <w:rsid w:val="00663346"/>
    <w:rsid w:val="006634E5"/>
    <w:rsid w:val="006634FD"/>
    <w:rsid w:val="006636BA"/>
    <w:rsid w:val="006637EC"/>
    <w:rsid w:val="0066381D"/>
    <w:rsid w:val="0066388C"/>
    <w:rsid w:val="006639E8"/>
    <w:rsid w:val="00663A45"/>
    <w:rsid w:val="00663DDC"/>
    <w:rsid w:val="00663E44"/>
    <w:rsid w:val="00663F0D"/>
    <w:rsid w:val="006640E7"/>
    <w:rsid w:val="006641C9"/>
    <w:rsid w:val="00664285"/>
    <w:rsid w:val="00664601"/>
    <w:rsid w:val="0066476A"/>
    <w:rsid w:val="00664784"/>
    <w:rsid w:val="006649BB"/>
    <w:rsid w:val="00664C18"/>
    <w:rsid w:val="00664C20"/>
    <w:rsid w:val="00664D93"/>
    <w:rsid w:val="00664DB0"/>
    <w:rsid w:val="00664EA3"/>
    <w:rsid w:val="00664F67"/>
    <w:rsid w:val="00665924"/>
    <w:rsid w:val="00665948"/>
    <w:rsid w:val="006659F8"/>
    <w:rsid w:val="00665D1D"/>
    <w:rsid w:val="00665DDE"/>
    <w:rsid w:val="00665F4C"/>
    <w:rsid w:val="00666F8A"/>
    <w:rsid w:val="00667064"/>
    <w:rsid w:val="0066718C"/>
    <w:rsid w:val="00667228"/>
    <w:rsid w:val="00667373"/>
    <w:rsid w:val="00667828"/>
    <w:rsid w:val="0066792E"/>
    <w:rsid w:val="00667D82"/>
    <w:rsid w:val="006700A2"/>
    <w:rsid w:val="00670498"/>
    <w:rsid w:val="00670756"/>
    <w:rsid w:val="00670A61"/>
    <w:rsid w:val="00670DEB"/>
    <w:rsid w:val="006711C7"/>
    <w:rsid w:val="006712D6"/>
    <w:rsid w:val="00671365"/>
    <w:rsid w:val="00671456"/>
    <w:rsid w:val="006714A0"/>
    <w:rsid w:val="006718BC"/>
    <w:rsid w:val="00671913"/>
    <w:rsid w:val="00672183"/>
    <w:rsid w:val="006723B2"/>
    <w:rsid w:val="006723E1"/>
    <w:rsid w:val="006724B1"/>
    <w:rsid w:val="006726DE"/>
    <w:rsid w:val="00672D8C"/>
    <w:rsid w:val="006730D2"/>
    <w:rsid w:val="00673233"/>
    <w:rsid w:val="00673301"/>
    <w:rsid w:val="00673633"/>
    <w:rsid w:val="006736C6"/>
    <w:rsid w:val="00673A1E"/>
    <w:rsid w:val="00673A49"/>
    <w:rsid w:val="00673C30"/>
    <w:rsid w:val="00673FD0"/>
    <w:rsid w:val="00674041"/>
    <w:rsid w:val="006746DC"/>
    <w:rsid w:val="006746EC"/>
    <w:rsid w:val="0067470A"/>
    <w:rsid w:val="0067472A"/>
    <w:rsid w:val="0067473E"/>
    <w:rsid w:val="0067479A"/>
    <w:rsid w:val="0067489A"/>
    <w:rsid w:val="006749AF"/>
    <w:rsid w:val="006749ED"/>
    <w:rsid w:val="00674ACA"/>
    <w:rsid w:val="00674D28"/>
    <w:rsid w:val="00674DBA"/>
    <w:rsid w:val="00674E4E"/>
    <w:rsid w:val="00674EBA"/>
    <w:rsid w:val="0067513E"/>
    <w:rsid w:val="006752FF"/>
    <w:rsid w:val="00675596"/>
    <w:rsid w:val="006755C6"/>
    <w:rsid w:val="0067571F"/>
    <w:rsid w:val="0067585F"/>
    <w:rsid w:val="00675FBE"/>
    <w:rsid w:val="00675FC7"/>
    <w:rsid w:val="006761F2"/>
    <w:rsid w:val="006764FF"/>
    <w:rsid w:val="00676532"/>
    <w:rsid w:val="0067675B"/>
    <w:rsid w:val="00676879"/>
    <w:rsid w:val="0067694B"/>
    <w:rsid w:val="00676B13"/>
    <w:rsid w:val="00676C95"/>
    <w:rsid w:val="00676CBA"/>
    <w:rsid w:val="00676F99"/>
    <w:rsid w:val="0067701B"/>
    <w:rsid w:val="00677058"/>
    <w:rsid w:val="00677087"/>
    <w:rsid w:val="0067738C"/>
    <w:rsid w:val="006777D7"/>
    <w:rsid w:val="00677CF9"/>
    <w:rsid w:val="00677DE6"/>
    <w:rsid w:val="00677DED"/>
    <w:rsid w:val="00677EE8"/>
    <w:rsid w:val="00680006"/>
    <w:rsid w:val="006801A6"/>
    <w:rsid w:val="0068081F"/>
    <w:rsid w:val="00680A5F"/>
    <w:rsid w:val="00680D10"/>
    <w:rsid w:val="00680D67"/>
    <w:rsid w:val="00680F5C"/>
    <w:rsid w:val="0068118C"/>
    <w:rsid w:val="006811C7"/>
    <w:rsid w:val="0068149B"/>
    <w:rsid w:val="006815F3"/>
    <w:rsid w:val="0068170B"/>
    <w:rsid w:val="00681784"/>
    <w:rsid w:val="00681C80"/>
    <w:rsid w:val="00681DB3"/>
    <w:rsid w:val="00682190"/>
    <w:rsid w:val="006821D9"/>
    <w:rsid w:val="006821E7"/>
    <w:rsid w:val="006822AF"/>
    <w:rsid w:val="006828F4"/>
    <w:rsid w:val="00682D4A"/>
    <w:rsid w:val="00683151"/>
    <w:rsid w:val="0068315D"/>
    <w:rsid w:val="00683171"/>
    <w:rsid w:val="006831A7"/>
    <w:rsid w:val="006831CB"/>
    <w:rsid w:val="0068380B"/>
    <w:rsid w:val="0068392B"/>
    <w:rsid w:val="00683E2D"/>
    <w:rsid w:val="006840FB"/>
    <w:rsid w:val="0068423E"/>
    <w:rsid w:val="00684272"/>
    <w:rsid w:val="006844E4"/>
    <w:rsid w:val="0068450E"/>
    <w:rsid w:val="0068466D"/>
    <w:rsid w:val="00684916"/>
    <w:rsid w:val="00684A92"/>
    <w:rsid w:val="00684D3C"/>
    <w:rsid w:val="00684E52"/>
    <w:rsid w:val="006852D6"/>
    <w:rsid w:val="006852F5"/>
    <w:rsid w:val="006853C2"/>
    <w:rsid w:val="006853F2"/>
    <w:rsid w:val="006853F4"/>
    <w:rsid w:val="00685503"/>
    <w:rsid w:val="00685888"/>
    <w:rsid w:val="006858E9"/>
    <w:rsid w:val="00685B3B"/>
    <w:rsid w:val="00685BB0"/>
    <w:rsid w:val="00685C6D"/>
    <w:rsid w:val="006863C7"/>
    <w:rsid w:val="0068644D"/>
    <w:rsid w:val="00686476"/>
    <w:rsid w:val="0068647C"/>
    <w:rsid w:val="00686671"/>
    <w:rsid w:val="00686795"/>
    <w:rsid w:val="00686897"/>
    <w:rsid w:val="0068694D"/>
    <w:rsid w:val="006869D4"/>
    <w:rsid w:val="00686ACA"/>
    <w:rsid w:val="00686C48"/>
    <w:rsid w:val="00686D94"/>
    <w:rsid w:val="00686E20"/>
    <w:rsid w:val="00686FDB"/>
    <w:rsid w:val="00687221"/>
    <w:rsid w:val="006873AC"/>
    <w:rsid w:val="0068778C"/>
    <w:rsid w:val="0068793D"/>
    <w:rsid w:val="00687AB5"/>
    <w:rsid w:val="00687B97"/>
    <w:rsid w:val="00687C19"/>
    <w:rsid w:val="00687ED6"/>
    <w:rsid w:val="00690484"/>
    <w:rsid w:val="006905ED"/>
    <w:rsid w:val="006906E4"/>
    <w:rsid w:val="006907BD"/>
    <w:rsid w:val="00690B03"/>
    <w:rsid w:val="00690CB4"/>
    <w:rsid w:val="00690E22"/>
    <w:rsid w:val="006916B6"/>
    <w:rsid w:val="00691856"/>
    <w:rsid w:val="006918C0"/>
    <w:rsid w:val="0069194B"/>
    <w:rsid w:val="00691A2C"/>
    <w:rsid w:val="00691BD4"/>
    <w:rsid w:val="00691C15"/>
    <w:rsid w:val="00691D6D"/>
    <w:rsid w:val="00691EC1"/>
    <w:rsid w:val="00691F84"/>
    <w:rsid w:val="0069205D"/>
    <w:rsid w:val="00692470"/>
    <w:rsid w:val="00692476"/>
    <w:rsid w:val="00692597"/>
    <w:rsid w:val="006925A0"/>
    <w:rsid w:val="006926CF"/>
    <w:rsid w:val="00692803"/>
    <w:rsid w:val="00692A49"/>
    <w:rsid w:val="00692A59"/>
    <w:rsid w:val="00692BC9"/>
    <w:rsid w:val="00692D2A"/>
    <w:rsid w:val="00693361"/>
    <w:rsid w:val="00693401"/>
    <w:rsid w:val="00693520"/>
    <w:rsid w:val="00693608"/>
    <w:rsid w:val="00693C2E"/>
    <w:rsid w:val="00693C5F"/>
    <w:rsid w:val="00693D5B"/>
    <w:rsid w:val="00693E20"/>
    <w:rsid w:val="00693F47"/>
    <w:rsid w:val="00693F6D"/>
    <w:rsid w:val="0069409C"/>
    <w:rsid w:val="006943A7"/>
    <w:rsid w:val="006944D7"/>
    <w:rsid w:val="006947F6"/>
    <w:rsid w:val="00694944"/>
    <w:rsid w:val="00694B2B"/>
    <w:rsid w:val="00694B8C"/>
    <w:rsid w:val="00694BC7"/>
    <w:rsid w:val="00694C21"/>
    <w:rsid w:val="00694D25"/>
    <w:rsid w:val="00694F7F"/>
    <w:rsid w:val="00695327"/>
    <w:rsid w:val="00695363"/>
    <w:rsid w:val="00695411"/>
    <w:rsid w:val="00695524"/>
    <w:rsid w:val="00695A55"/>
    <w:rsid w:val="00695C27"/>
    <w:rsid w:val="0069608A"/>
    <w:rsid w:val="00696153"/>
    <w:rsid w:val="00696222"/>
    <w:rsid w:val="00696274"/>
    <w:rsid w:val="0069633B"/>
    <w:rsid w:val="0069638E"/>
    <w:rsid w:val="006968F1"/>
    <w:rsid w:val="00696909"/>
    <w:rsid w:val="006969B5"/>
    <w:rsid w:val="00696BE4"/>
    <w:rsid w:val="00696C18"/>
    <w:rsid w:val="00696C1F"/>
    <w:rsid w:val="00696C8A"/>
    <w:rsid w:val="00696CCC"/>
    <w:rsid w:val="00696F17"/>
    <w:rsid w:val="00696FE5"/>
    <w:rsid w:val="006970BF"/>
    <w:rsid w:val="00697A1F"/>
    <w:rsid w:val="00697EC0"/>
    <w:rsid w:val="00697FE0"/>
    <w:rsid w:val="006A0077"/>
    <w:rsid w:val="006A0221"/>
    <w:rsid w:val="006A0354"/>
    <w:rsid w:val="006A04B4"/>
    <w:rsid w:val="006A0673"/>
    <w:rsid w:val="006A08DB"/>
    <w:rsid w:val="006A0AAF"/>
    <w:rsid w:val="006A0AE3"/>
    <w:rsid w:val="006A0B3E"/>
    <w:rsid w:val="006A0C60"/>
    <w:rsid w:val="006A0D95"/>
    <w:rsid w:val="006A0E98"/>
    <w:rsid w:val="006A0F36"/>
    <w:rsid w:val="006A0FC9"/>
    <w:rsid w:val="006A0FFA"/>
    <w:rsid w:val="006A1285"/>
    <w:rsid w:val="006A1485"/>
    <w:rsid w:val="006A1622"/>
    <w:rsid w:val="006A164D"/>
    <w:rsid w:val="006A1843"/>
    <w:rsid w:val="006A1927"/>
    <w:rsid w:val="006A1C07"/>
    <w:rsid w:val="006A1CAB"/>
    <w:rsid w:val="006A1DAA"/>
    <w:rsid w:val="006A1E2C"/>
    <w:rsid w:val="006A1EB4"/>
    <w:rsid w:val="006A1EB5"/>
    <w:rsid w:val="006A26B8"/>
    <w:rsid w:val="006A2C58"/>
    <w:rsid w:val="006A328D"/>
    <w:rsid w:val="006A3376"/>
    <w:rsid w:val="006A366E"/>
    <w:rsid w:val="006A379D"/>
    <w:rsid w:val="006A38CC"/>
    <w:rsid w:val="006A38F2"/>
    <w:rsid w:val="006A39BB"/>
    <w:rsid w:val="006A40F6"/>
    <w:rsid w:val="006A425F"/>
    <w:rsid w:val="006A451C"/>
    <w:rsid w:val="006A4BCD"/>
    <w:rsid w:val="006A4CA6"/>
    <w:rsid w:val="006A4CFE"/>
    <w:rsid w:val="006A4FAB"/>
    <w:rsid w:val="006A4FC4"/>
    <w:rsid w:val="006A533F"/>
    <w:rsid w:val="006A54DB"/>
    <w:rsid w:val="006A590C"/>
    <w:rsid w:val="006A5D21"/>
    <w:rsid w:val="006A5EF4"/>
    <w:rsid w:val="006A5F0E"/>
    <w:rsid w:val="006A611B"/>
    <w:rsid w:val="006A658B"/>
    <w:rsid w:val="006A6906"/>
    <w:rsid w:val="006A694C"/>
    <w:rsid w:val="006A6A0D"/>
    <w:rsid w:val="006A6A96"/>
    <w:rsid w:val="006A6C42"/>
    <w:rsid w:val="006A710E"/>
    <w:rsid w:val="006A71EE"/>
    <w:rsid w:val="006A7349"/>
    <w:rsid w:val="006A7371"/>
    <w:rsid w:val="006A748E"/>
    <w:rsid w:val="006A7796"/>
    <w:rsid w:val="006A7C21"/>
    <w:rsid w:val="006A7CE8"/>
    <w:rsid w:val="006A7E19"/>
    <w:rsid w:val="006A7F82"/>
    <w:rsid w:val="006B03A5"/>
    <w:rsid w:val="006B03DD"/>
    <w:rsid w:val="006B04D8"/>
    <w:rsid w:val="006B055E"/>
    <w:rsid w:val="006B05DC"/>
    <w:rsid w:val="006B0638"/>
    <w:rsid w:val="006B07BF"/>
    <w:rsid w:val="006B0D06"/>
    <w:rsid w:val="006B0EF4"/>
    <w:rsid w:val="006B10BF"/>
    <w:rsid w:val="006B1176"/>
    <w:rsid w:val="006B13DE"/>
    <w:rsid w:val="006B1483"/>
    <w:rsid w:val="006B15B7"/>
    <w:rsid w:val="006B19DF"/>
    <w:rsid w:val="006B1DE8"/>
    <w:rsid w:val="006B2195"/>
    <w:rsid w:val="006B2311"/>
    <w:rsid w:val="006B2772"/>
    <w:rsid w:val="006B2817"/>
    <w:rsid w:val="006B2843"/>
    <w:rsid w:val="006B28AC"/>
    <w:rsid w:val="006B2AE0"/>
    <w:rsid w:val="006B2D6E"/>
    <w:rsid w:val="006B3107"/>
    <w:rsid w:val="006B3117"/>
    <w:rsid w:val="006B360B"/>
    <w:rsid w:val="006B3B57"/>
    <w:rsid w:val="006B3BA6"/>
    <w:rsid w:val="006B3BDC"/>
    <w:rsid w:val="006B4213"/>
    <w:rsid w:val="006B45D3"/>
    <w:rsid w:val="006B4609"/>
    <w:rsid w:val="006B4AED"/>
    <w:rsid w:val="006B4B24"/>
    <w:rsid w:val="006B500D"/>
    <w:rsid w:val="006B5115"/>
    <w:rsid w:val="006B5254"/>
    <w:rsid w:val="006B5285"/>
    <w:rsid w:val="006B52A6"/>
    <w:rsid w:val="006B52CE"/>
    <w:rsid w:val="006B5A3C"/>
    <w:rsid w:val="006B5A76"/>
    <w:rsid w:val="006B5B5B"/>
    <w:rsid w:val="006B5BDA"/>
    <w:rsid w:val="006B5DC9"/>
    <w:rsid w:val="006B5E5E"/>
    <w:rsid w:val="006B6116"/>
    <w:rsid w:val="006B620C"/>
    <w:rsid w:val="006B6660"/>
    <w:rsid w:val="006B6759"/>
    <w:rsid w:val="006B6932"/>
    <w:rsid w:val="006B693C"/>
    <w:rsid w:val="006B6A50"/>
    <w:rsid w:val="006B6D81"/>
    <w:rsid w:val="006B7104"/>
    <w:rsid w:val="006B7179"/>
    <w:rsid w:val="006B735C"/>
    <w:rsid w:val="006B74A9"/>
    <w:rsid w:val="006C0263"/>
    <w:rsid w:val="006C040E"/>
    <w:rsid w:val="006C043E"/>
    <w:rsid w:val="006C09CC"/>
    <w:rsid w:val="006C0A08"/>
    <w:rsid w:val="006C0A19"/>
    <w:rsid w:val="006C0A62"/>
    <w:rsid w:val="006C0AD9"/>
    <w:rsid w:val="006C0B6A"/>
    <w:rsid w:val="006C1257"/>
    <w:rsid w:val="006C12DA"/>
    <w:rsid w:val="006C1559"/>
    <w:rsid w:val="006C1783"/>
    <w:rsid w:val="006C1999"/>
    <w:rsid w:val="006C1A0E"/>
    <w:rsid w:val="006C1A74"/>
    <w:rsid w:val="006C1B8C"/>
    <w:rsid w:val="006C1B8E"/>
    <w:rsid w:val="006C1DAE"/>
    <w:rsid w:val="006C1E07"/>
    <w:rsid w:val="006C1EEC"/>
    <w:rsid w:val="006C2013"/>
    <w:rsid w:val="006C2025"/>
    <w:rsid w:val="006C2026"/>
    <w:rsid w:val="006C26EA"/>
    <w:rsid w:val="006C2B4B"/>
    <w:rsid w:val="006C2C7A"/>
    <w:rsid w:val="006C2DD6"/>
    <w:rsid w:val="006C2F31"/>
    <w:rsid w:val="006C3045"/>
    <w:rsid w:val="006C3466"/>
    <w:rsid w:val="006C36F7"/>
    <w:rsid w:val="006C3803"/>
    <w:rsid w:val="006C38A6"/>
    <w:rsid w:val="006C3AA2"/>
    <w:rsid w:val="006C3C0C"/>
    <w:rsid w:val="006C3FB8"/>
    <w:rsid w:val="006C45BC"/>
    <w:rsid w:val="006C464A"/>
    <w:rsid w:val="006C46DA"/>
    <w:rsid w:val="006C4E38"/>
    <w:rsid w:val="006C5363"/>
    <w:rsid w:val="006C587E"/>
    <w:rsid w:val="006C59F6"/>
    <w:rsid w:val="006C5E77"/>
    <w:rsid w:val="006C5F23"/>
    <w:rsid w:val="006C60F6"/>
    <w:rsid w:val="006C6787"/>
    <w:rsid w:val="006C696F"/>
    <w:rsid w:val="006C6A3B"/>
    <w:rsid w:val="006C6B28"/>
    <w:rsid w:val="006C6FBB"/>
    <w:rsid w:val="006C708A"/>
    <w:rsid w:val="006C7102"/>
    <w:rsid w:val="006C7202"/>
    <w:rsid w:val="006C79E1"/>
    <w:rsid w:val="006C7BCE"/>
    <w:rsid w:val="006D0366"/>
    <w:rsid w:val="006D0559"/>
    <w:rsid w:val="006D06B6"/>
    <w:rsid w:val="006D06FB"/>
    <w:rsid w:val="006D081D"/>
    <w:rsid w:val="006D09C1"/>
    <w:rsid w:val="006D0A3C"/>
    <w:rsid w:val="006D0C25"/>
    <w:rsid w:val="006D0CB2"/>
    <w:rsid w:val="006D0D1B"/>
    <w:rsid w:val="006D10B5"/>
    <w:rsid w:val="006D11AD"/>
    <w:rsid w:val="006D19B0"/>
    <w:rsid w:val="006D1AA3"/>
    <w:rsid w:val="006D1CD2"/>
    <w:rsid w:val="006D1D72"/>
    <w:rsid w:val="006D1E92"/>
    <w:rsid w:val="006D206B"/>
    <w:rsid w:val="006D2125"/>
    <w:rsid w:val="006D26C1"/>
    <w:rsid w:val="006D28F6"/>
    <w:rsid w:val="006D2A73"/>
    <w:rsid w:val="006D30D2"/>
    <w:rsid w:val="006D337C"/>
    <w:rsid w:val="006D33C7"/>
    <w:rsid w:val="006D33E7"/>
    <w:rsid w:val="006D36E8"/>
    <w:rsid w:val="006D3759"/>
    <w:rsid w:val="006D378D"/>
    <w:rsid w:val="006D37DC"/>
    <w:rsid w:val="006D3806"/>
    <w:rsid w:val="006D3A96"/>
    <w:rsid w:val="006D3DE4"/>
    <w:rsid w:val="006D40B7"/>
    <w:rsid w:val="006D417C"/>
    <w:rsid w:val="006D479B"/>
    <w:rsid w:val="006D4950"/>
    <w:rsid w:val="006D497C"/>
    <w:rsid w:val="006D4EE6"/>
    <w:rsid w:val="006D4FF0"/>
    <w:rsid w:val="006D51E9"/>
    <w:rsid w:val="006D54ED"/>
    <w:rsid w:val="006D5666"/>
    <w:rsid w:val="006D5743"/>
    <w:rsid w:val="006D5770"/>
    <w:rsid w:val="006D5819"/>
    <w:rsid w:val="006D59A3"/>
    <w:rsid w:val="006D5B72"/>
    <w:rsid w:val="006D5D7B"/>
    <w:rsid w:val="006D5E1A"/>
    <w:rsid w:val="006D5FF7"/>
    <w:rsid w:val="006D6415"/>
    <w:rsid w:val="006D6522"/>
    <w:rsid w:val="006D66E6"/>
    <w:rsid w:val="006D6D04"/>
    <w:rsid w:val="006D6E49"/>
    <w:rsid w:val="006D6EFF"/>
    <w:rsid w:val="006D6F6D"/>
    <w:rsid w:val="006D7131"/>
    <w:rsid w:val="006D7288"/>
    <w:rsid w:val="006D736C"/>
    <w:rsid w:val="006D7786"/>
    <w:rsid w:val="006D7ABD"/>
    <w:rsid w:val="006D7B66"/>
    <w:rsid w:val="006E018D"/>
    <w:rsid w:val="006E01BD"/>
    <w:rsid w:val="006E0294"/>
    <w:rsid w:val="006E0608"/>
    <w:rsid w:val="006E0737"/>
    <w:rsid w:val="006E0748"/>
    <w:rsid w:val="006E07A2"/>
    <w:rsid w:val="006E08C4"/>
    <w:rsid w:val="006E0982"/>
    <w:rsid w:val="006E10AE"/>
    <w:rsid w:val="006E1353"/>
    <w:rsid w:val="006E163B"/>
    <w:rsid w:val="006E1943"/>
    <w:rsid w:val="006E1D0F"/>
    <w:rsid w:val="006E1F93"/>
    <w:rsid w:val="006E23DB"/>
    <w:rsid w:val="006E25F7"/>
    <w:rsid w:val="006E27E0"/>
    <w:rsid w:val="006E2B49"/>
    <w:rsid w:val="006E2BF8"/>
    <w:rsid w:val="006E2C3F"/>
    <w:rsid w:val="006E2F9A"/>
    <w:rsid w:val="006E3141"/>
    <w:rsid w:val="006E31CD"/>
    <w:rsid w:val="006E327B"/>
    <w:rsid w:val="006E3620"/>
    <w:rsid w:val="006E365F"/>
    <w:rsid w:val="006E3A2D"/>
    <w:rsid w:val="006E3EBD"/>
    <w:rsid w:val="006E4429"/>
    <w:rsid w:val="006E4497"/>
    <w:rsid w:val="006E46B0"/>
    <w:rsid w:val="006E47C3"/>
    <w:rsid w:val="006E4969"/>
    <w:rsid w:val="006E4A6C"/>
    <w:rsid w:val="006E4DA1"/>
    <w:rsid w:val="006E5617"/>
    <w:rsid w:val="006E5689"/>
    <w:rsid w:val="006E587D"/>
    <w:rsid w:val="006E5CDA"/>
    <w:rsid w:val="006E6402"/>
    <w:rsid w:val="006E672D"/>
    <w:rsid w:val="006E68CE"/>
    <w:rsid w:val="006E69DC"/>
    <w:rsid w:val="006E6A71"/>
    <w:rsid w:val="006E6BC2"/>
    <w:rsid w:val="006E6D66"/>
    <w:rsid w:val="006E6F15"/>
    <w:rsid w:val="006E7122"/>
    <w:rsid w:val="006E7444"/>
    <w:rsid w:val="006E7613"/>
    <w:rsid w:val="006F001C"/>
    <w:rsid w:val="006F0028"/>
    <w:rsid w:val="006F0361"/>
    <w:rsid w:val="006F04DE"/>
    <w:rsid w:val="006F0537"/>
    <w:rsid w:val="006F05F5"/>
    <w:rsid w:val="006F067B"/>
    <w:rsid w:val="006F0682"/>
    <w:rsid w:val="006F0867"/>
    <w:rsid w:val="006F08C2"/>
    <w:rsid w:val="006F0C7D"/>
    <w:rsid w:val="006F1129"/>
    <w:rsid w:val="006F11AB"/>
    <w:rsid w:val="006F12DE"/>
    <w:rsid w:val="006F148A"/>
    <w:rsid w:val="006F1786"/>
    <w:rsid w:val="006F17DA"/>
    <w:rsid w:val="006F1844"/>
    <w:rsid w:val="006F1DA6"/>
    <w:rsid w:val="006F1E79"/>
    <w:rsid w:val="006F1FF3"/>
    <w:rsid w:val="006F202B"/>
    <w:rsid w:val="006F2184"/>
    <w:rsid w:val="006F2666"/>
    <w:rsid w:val="006F2759"/>
    <w:rsid w:val="006F27AE"/>
    <w:rsid w:val="006F28F1"/>
    <w:rsid w:val="006F2AEB"/>
    <w:rsid w:val="006F2B1E"/>
    <w:rsid w:val="006F30E7"/>
    <w:rsid w:val="006F34E6"/>
    <w:rsid w:val="006F3629"/>
    <w:rsid w:val="006F3823"/>
    <w:rsid w:val="006F39CD"/>
    <w:rsid w:val="006F3D72"/>
    <w:rsid w:val="006F4134"/>
    <w:rsid w:val="006F4232"/>
    <w:rsid w:val="006F4750"/>
    <w:rsid w:val="006F4A15"/>
    <w:rsid w:val="006F4BDE"/>
    <w:rsid w:val="006F4C34"/>
    <w:rsid w:val="006F4C95"/>
    <w:rsid w:val="006F4CBD"/>
    <w:rsid w:val="006F4DB9"/>
    <w:rsid w:val="006F4E93"/>
    <w:rsid w:val="006F4EC6"/>
    <w:rsid w:val="006F4F02"/>
    <w:rsid w:val="006F4F14"/>
    <w:rsid w:val="006F56A3"/>
    <w:rsid w:val="006F5D0C"/>
    <w:rsid w:val="006F5E40"/>
    <w:rsid w:val="006F5EA8"/>
    <w:rsid w:val="006F5ED4"/>
    <w:rsid w:val="006F5F78"/>
    <w:rsid w:val="006F6188"/>
    <w:rsid w:val="006F6224"/>
    <w:rsid w:val="006F655B"/>
    <w:rsid w:val="006F668C"/>
    <w:rsid w:val="006F67B1"/>
    <w:rsid w:val="006F68EB"/>
    <w:rsid w:val="006F6D1E"/>
    <w:rsid w:val="006F6DB5"/>
    <w:rsid w:val="006F6F9A"/>
    <w:rsid w:val="006F7297"/>
    <w:rsid w:val="006F72AC"/>
    <w:rsid w:val="006F7412"/>
    <w:rsid w:val="006F76B7"/>
    <w:rsid w:val="006F7778"/>
    <w:rsid w:val="006F779D"/>
    <w:rsid w:val="006F7C0F"/>
    <w:rsid w:val="006F7D4E"/>
    <w:rsid w:val="006F7FAB"/>
    <w:rsid w:val="00700166"/>
    <w:rsid w:val="0070029A"/>
    <w:rsid w:val="0070060B"/>
    <w:rsid w:val="00700688"/>
    <w:rsid w:val="00700A24"/>
    <w:rsid w:val="00700B59"/>
    <w:rsid w:val="00700C6A"/>
    <w:rsid w:val="00700CB6"/>
    <w:rsid w:val="007010AE"/>
    <w:rsid w:val="00701138"/>
    <w:rsid w:val="00701C7B"/>
    <w:rsid w:val="00701CC0"/>
    <w:rsid w:val="00702299"/>
    <w:rsid w:val="007022C7"/>
    <w:rsid w:val="007022DE"/>
    <w:rsid w:val="00702398"/>
    <w:rsid w:val="0070267D"/>
    <w:rsid w:val="007029FC"/>
    <w:rsid w:val="00702FA3"/>
    <w:rsid w:val="00703292"/>
    <w:rsid w:val="007032F0"/>
    <w:rsid w:val="00703716"/>
    <w:rsid w:val="00703827"/>
    <w:rsid w:val="00703A3D"/>
    <w:rsid w:val="00703B7D"/>
    <w:rsid w:val="00703C65"/>
    <w:rsid w:val="00703FCD"/>
    <w:rsid w:val="00704222"/>
    <w:rsid w:val="007045A5"/>
    <w:rsid w:val="00704961"/>
    <w:rsid w:val="00704C43"/>
    <w:rsid w:val="00704C57"/>
    <w:rsid w:val="00704DF9"/>
    <w:rsid w:val="0070543C"/>
    <w:rsid w:val="00705735"/>
    <w:rsid w:val="00705A64"/>
    <w:rsid w:val="00705B29"/>
    <w:rsid w:val="00705C88"/>
    <w:rsid w:val="00706070"/>
    <w:rsid w:val="00706160"/>
    <w:rsid w:val="007063A3"/>
    <w:rsid w:val="00706729"/>
    <w:rsid w:val="007067F0"/>
    <w:rsid w:val="007068A1"/>
    <w:rsid w:val="007069B7"/>
    <w:rsid w:val="00706C9E"/>
    <w:rsid w:val="00706CAB"/>
    <w:rsid w:val="007072FA"/>
    <w:rsid w:val="00707346"/>
    <w:rsid w:val="00707818"/>
    <w:rsid w:val="0070785D"/>
    <w:rsid w:val="007079E2"/>
    <w:rsid w:val="00707CFB"/>
    <w:rsid w:val="007100A1"/>
    <w:rsid w:val="0071018C"/>
    <w:rsid w:val="0071029C"/>
    <w:rsid w:val="007102B5"/>
    <w:rsid w:val="007106A1"/>
    <w:rsid w:val="007108FD"/>
    <w:rsid w:val="007109CD"/>
    <w:rsid w:val="00710A6F"/>
    <w:rsid w:val="00710A7F"/>
    <w:rsid w:val="00710E7C"/>
    <w:rsid w:val="00710E87"/>
    <w:rsid w:val="00711190"/>
    <w:rsid w:val="007111BF"/>
    <w:rsid w:val="00711324"/>
    <w:rsid w:val="00711BA5"/>
    <w:rsid w:val="00711C5B"/>
    <w:rsid w:val="00711DEC"/>
    <w:rsid w:val="00712235"/>
    <w:rsid w:val="00712506"/>
    <w:rsid w:val="0071251C"/>
    <w:rsid w:val="00712548"/>
    <w:rsid w:val="007125C3"/>
    <w:rsid w:val="007127C3"/>
    <w:rsid w:val="00712952"/>
    <w:rsid w:val="00712955"/>
    <w:rsid w:val="0071295C"/>
    <w:rsid w:val="00712A54"/>
    <w:rsid w:val="00712D31"/>
    <w:rsid w:val="00712F1F"/>
    <w:rsid w:val="00713106"/>
    <w:rsid w:val="00713341"/>
    <w:rsid w:val="007135C4"/>
    <w:rsid w:val="00713CBC"/>
    <w:rsid w:val="00713DEC"/>
    <w:rsid w:val="00713DF1"/>
    <w:rsid w:val="00714056"/>
    <w:rsid w:val="007140DD"/>
    <w:rsid w:val="0071446A"/>
    <w:rsid w:val="007145D0"/>
    <w:rsid w:val="007146DA"/>
    <w:rsid w:val="00714A00"/>
    <w:rsid w:val="00714A01"/>
    <w:rsid w:val="00714B80"/>
    <w:rsid w:val="00715010"/>
    <w:rsid w:val="0071508D"/>
    <w:rsid w:val="007151CB"/>
    <w:rsid w:val="007151FD"/>
    <w:rsid w:val="0071523A"/>
    <w:rsid w:val="007153E8"/>
    <w:rsid w:val="00715CC6"/>
    <w:rsid w:val="00715D60"/>
    <w:rsid w:val="00715D6B"/>
    <w:rsid w:val="00715E91"/>
    <w:rsid w:val="00716162"/>
    <w:rsid w:val="007162B6"/>
    <w:rsid w:val="00716317"/>
    <w:rsid w:val="0071631C"/>
    <w:rsid w:val="00716603"/>
    <w:rsid w:val="0071693B"/>
    <w:rsid w:val="007169E4"/>
    <w:rsid w:val="00716EA8"/>
    <w:rsid w:val="00716F77"/>
    <w:rsid w:val="0071796E"/>
    <w:rsid w:val="00717AB7"/>
    <w:rsid w:val="007200D4"/>
    <w:rsid w:val="00720661"/>
    <w:rsid w:val="0072079C"/>
    <w:rsid w:val="007207E8"/>
    <w:rsid w:val="007208EA"/>
    <w:rsid w:val="00720AFE"/>
    <w:rsid w:val="00720F8D"/>
    <w:rsid w:val="007214A7"/>
    <w:rsid w:val="007219E6"/>
    <w:rsid w:val="00721D3F"/>
    <w:rsid w:val="00721DEC"/>
    <w:rsid w:val="00721DF1"/>
    <w:rsid w:val="0072204E"/>
    <w:rsid w:val="00722433"/>
    <w:rsid w:val="00722546"/>
    <w:rsid w:val="0072258F"/>
    <w:rsid w:val="007225A7"/>
    <w:rsid w:val="00722B47"/>
    <w:rsid w:val="00722B70"/>
    <w:rsid w:val="00722C64"/>
    <w:rsid w:val="00722DD5"/>
    <w:rsid w:val="00722EEE"/>
    <w:rsid w:val="00723150"/>
    <w:rsid w:val="00723187"/>
    <w:rsid w:val="00723292"/>
    <w:rsid w:val="00723363"/>
    <w:rsid w:val="00723418"/>
    <w:rsid w:val="00723446"/>
    <w:rsid w:val="00723453"/>
    <w:rsid w:val="007237DB"/>
    <w:rsid w:val="007238B3"/>
    <w:rsid w:val="007239C9"/>
    <w:rsid w:val="00723B2A"/>
    <w:rsid w:val="00723C1F"/>
    <w:rsid w:val="00723EEE"/>
    <w:rsid w:val="00724183"/>
    <w:rsid w:val="0072438A"/>
    <w:rsid w:val="007243F1"/>
    <w:rsid w:val="00724492"/>
    <w:rsid w:val="0072450A"/>
    <w:rsid w:val="0072466C"/>
    <w:rsid w:val="00724C4F"/>
    <w:rsid w:val="00725095"/>
    <w:rsid w:val="00725252"/>
    <w:rsid w:val="0072537A"/>
    <w:rsid w:val="00725566"/>
    <w:rsid w:val="00725670"/>
    <w:rsid w:val="00725810"/>
    <w:rsid w:val="0072590C"/>
    <w:rsid w:val="0072599E"/>
    <w:rsid w:val="00725C6F"/>
    <w:rsid w:val="00725E79"/>
    <w:rsid w:val="00726061"/>
    <w:rsid w:val="007260FE"/>
    <w:rsid w:val="0072643E"/>
    <w:rsid w:val="00726456"/>
    <w:rsid w:val="007264F7"/>
    <w:rsid w:val="0072656E"/>
    <w:rsid w:val="00726755"/>
    <w:rsid w:val="007268A0"/>
    <w:rsid w:val="007269E0"/>
    <w:rsid w:val="00726A65"/>
    <w:rsid w:val="00726BE3"/>
    <w:rsid w:val="00726DA0"/>
    <w:rsid w:val="00726E8C"/>
    <w:rsid w:val="007272E1"/>
    <w:rsid w:val="00727623"/>
    <w:rsid w:val="007276B6"/>
    <w:rsid w:val="00727794"/>
    <w:rsid w:val="0072792B"/>
    <w:rsid w:val="00727A61"/>
    <w:rsid w:val="00727A66"/>
    <w:rsid w:val="00727B0B"/>
    <w:rsid w:val="00727B2D"/>
    <w:rsid w:val="00727C58"/>
    <w:rsid w:val="00727C99"/>
    <w:rsid w:val="00727DC4"/>
    <w:rsid w:val="00727EE0"/>
    <w:rsid w:val="00727F6C"/>
    <w:rsid w:val="00730326"/>
    <w:rsid w:val="00730725"/>
    <w:rsid w:val="007307C4"/>
    <w:rsid w:val="0073089A"/>
    <w:rsid w:val="00730B42"/>
    <w:rsid w:val="00730B5B"/>
    <w:rsid w:val="00730D9C"/>
    <w:rsid w:val="00730ED7"/>
    <w:rsid w:val="007311D1"/>
    <w:rsid w:val="0073151F"/>
    <w:rsid w:val="00731554"/>
    <w:rsid w:val="00731619"/>
    <w:rsid w:val="007317C2"/>
    <w:rsid w:val="007319F1"/>
    <w:rsid w:val="00731CE5"/>
    <w:rsid w:val="0073203B"/>
    <w:rsid w:val="0073234F"/>
    <w:rsid w:val="0073242F"/>
    <w:rsid w:val="00732550"/>
    <w:rsid w:val="007326F5"/>
    <w:rsid w:val="0073285B"/>
    <w:rsid w:val="0073294D"/>
    <w:rsid w:val="00732A5E"/>
    <w:rsid w:val="00732D70"/>
    <w:rsid w:val="00732F00"/>
    <w:rsid w:val="00733078"/>
    <w:rsid w:val="00733458"/>
    <w:rsid w:val="00733505"/>
    <w:rsid w:val="007335E0"/>
    <w:rsid w:val="0073375D"/>
    <w:rsid w:val="00733768"/>
    <w:rsid w:val="00733A30"/>
    <w:rsid w:val="00733AB8"/>
    <w:rsid w:val="00733D70"/>
    <w:rsid w:val="00733FF0"/>
    <w:rsid w:val="00734098"/>
    <w:rsid w:val="00734140"/>
    <w:rsid w:val="00734199"/>
    <w:rsid w:val="0073439E"/>
    <w:rsid w:val="0073442F"/>
    <w:rsid w:val="007344D4"/>
    <w:rsid w:val="0073462F"/>
    <w:rsid w:val="0073473E"/>
    <w:rsid w:val="007348D5"/>
    <w:rsid w:val="00734A89"/>
    <w:rsid w:val="00734B36"/>
    <w:rsid w:val="00734C0E"/>
    <w:rsid w:val="00734C4E"/>
    <w:rsid w:val="00734FBC"/>
    <w:rsid w:val="00735003"/>
    <w:rsid w:val="007351FC"/>
    <w:rsid w:val="007355DA"/>
    <w:rsid w:val="0073569E"/>
    <w:rsid w:val="00735856"/>
    <w:rsid w:val="00735906"/>
    <w:rsid w:val="0073599C"/>
    <w:rsid w:val="00735BCF"/>
    <w:rsid w:val="00735EE5"/>
    <w:rsid w:val="007360AD"/>
    <w:rsid w:val="00736347"/>
    <w:rsid w:val="0073669C"/>
    <w:rsid w:val="00736CBC"/>
    <w:rsid w:val="00736D54"/>
    <w:rsid w:val="00736DCD"/>
    <w:rsid w:val="00736E72"/>
    <w:rsid w:val="00736E97"/>
    <w:rsid w:val="007370D8"/>
    <w:rsid w:val="007371BF"/>
    <w:rsid w:val="00737841"/>
    <w:rsid w:val="0073788D"/>
    <w:rsid w:val="00737A59"/>
    <w:rsid w:val="00737C9B"/>
    <w:rsid w:val="00737DCD"/>
    <w:rsid w:val="00737F42"/>
    <w:rsid w:val="0074000E"/>
    <w:rsid w:val="007400CF"/>
    <w:rsid w:val="007401B7"/>
    <w:rsid w:val="00740591"/>
    <w:rsid w:val="00740734"/>
    <w:rsid w:val="0074077C"/>
    <w:rsid w:val="00740A79"/>
    <w:rsid w:val="00740ABD"/>
    <w:rsid w:val="00740BF6"/>
    <w:rsid w:val="00740FF2"/>
    <w:rsid w:val="007410AC"/>
    <w:rsid w:val="00741279"/>
    <w:rsid w:val="00741312"/>
    <w:rsid w:val="0074134E"/>
    <w:rsid w:val="007413A1"/>
    <w:rsid w:val="00741591"/>
    <w:rsid w:val="00741717"/>
    <w:rsid w:val="007418DC"/>
    <w:rsid w:val="007419D2"/>
    <w:rsid w:val="00741B48"/>
    <w:rsid w:val="00741C0F"/>
    <w:rsid w:val="00741C8D"/>
    <w:rsid w:val="00741DAF"/>
    <w:rsid w:val="00741EF6"/>
    <w:rsid w:val="007421AA"/>
    <w:rsid w:val="00742777"/>
    <w:rsid w:val="007427D9"/>
    <w:rsid w:val="00742A65"/>
    <w:rsid w:val="00742F2F"/>
    <w:rsid w:val="0074307F"/>
    <w:rsid w:val="0074311A"/>
    <w:rsid w:val="007431A8"/>
    <w:rsid w:val="00743476"/>
    <w:rsid w:val="0074351B"/>
    <w:rsid w:val="00743592"/>
    <w:rsid w:val="007436C5"/>
    <w:rsid w:val="0074378E"/>
    <w:rsid w:val="00743DD9"/>
    <w:rsid w:val="00743E54"/>
    <w:rsid w:val="007440A1"/>
    <w:rsid w:val="007444BA"/>
    <w:rsid w:val="0074450A"/>
    <w:rsid w:val="0074453A"/>
    <w:rsid w:val="00744679"/>
    <w:rsid w:val="00744956"/>
    <w:rsid w:val="00744A5D"/>
    <w:rsid w:val="00744AE9"/>
    <w:rsid w:val="0074522B"/>
    <w:rsid w:val="00745861"/>
    <w:rsid w:val="0074595E"/>
    <w:rsid w:val="0074599F"/>
    <w:rsid w:val="00745AC6"/>
    <w:rsid w:val="00745CA3"/>
    <w:rsid w:val="00745F4C"/>
    <w:rsid w:val="00745FBD"/>
    <w:rsid w:val="00745FEC"/>
    <w:rsid w:val="007465CD"/>
    <w:rsid w:val="0074662C"/>
    <w:rsid w:val="00746A18"/>
    <w:rsid w:val="00746A8C"/>
    <w:rsid w:val="00746B45"/>
    <w:rsid w:val="00746B8E"/>
    <w:rsid w:val="00747028"/>
    <w:rsid w:val="0074723E"/>
    <w:rsid w:val="00747265"/>
    <w:rsid w:val="0074743F"/>
    <w:rsid w:val="00747A87"/>
    <w:rsid w:val="00747D53"/>
    <w:rsid w:val="00750000"/>
    <w:rsid w:val="007500F1"/>
    <w:rsid w:val="0075015A"/>
    <w:rsid w:val="007502E8"/>
    <w:rsid w:val="007507C5"/>
    <w:rsid w:val="00750C94"/>
    <w:rsid w:val="00751129"/>
    <w:rsid w:val="00751344"/>
    <w:rsid w:val="0075158D"/>
    <w:rsid w:val="007515CD"/>
    <w:rsid w:val="00751993"/>
    <w:rsid w:val="00751C85"/>
    <w:rsid w:val="00751F66"/>
    <w:rsid w:val="00751F97"/>
    <w:rsid w:val="00752099"/>
    <w:rsid w:val="0075220F"/>
    <w:rsid w:val="0075222E"/>
    <w:rsid w:val="00752391"/>
    <w:rsid w:val="00752452"/>
    <w:rsid w:val="007525DB"/>
    <w:rsid w:val="007526D7"/>
    <w:rsid w:val="007527E6"/>
    <w:rsid w:val="00752973"/>
    <w:rsid w:val="00752CE1"/>
    <w:rsid w:val="00752D51"/>
    <w:rsid w:val="00752E35"/>
    <w:rsid w:val="00752EB9"/>
    <w:rsid w:val="00752F82"/>
    <w:rsid w:val="00753022"/>
    <w:rsid w:val="007534A5"/>
    <w:rsid w:val="007535DE"/>
    <w:rsid w:val="007537FE"/>
    <w:rsid w:val="00753C4F"/>
    <w:rsid w:val="00753F1C"/>
    <w:rsid w:val="00754047"/>
    <w:rsid w:val="00754176"/>
    <w:rsid w:val="00754675"/>
    <w:rsid w:val="00754955"/>
    <w:rsid w:val="00754964"/>
    <w:rsid w:val="00754BD9"/>
    <w:rsid w:val="00754F07"/>
    <w:rsid w:val="00754F8D"/>
    <w:rsid w:val="0075514A"/>
    <w:rsid w:val="00755449"/>
    <w:rsid w:val="0075546E"/>
    <w:rsid w:val="007559F3"/>
    <w:rsid w:val="00755A57"/>
    <w:rsid w:val="00755BB5"/>
    <w:rsid w:val="00755CE1"/>
    <w:rsid w:val="00755E6D"/>
    <w:rsid w:val="0075604E"/>
    <w:rsid w:val="00756559"/>
    <w:rsid w:val="007565B5"/>
    <w:rsid w:val="007567A8"/>
    <w:rsid w:val="00756911"/>
    <w:rsid w:val="00756937"/>
    <w:rsid w:val="00756A12"/>
    <w:rsid w:val="00756BFC"/>
    <w:rsid w:val="00756C6B"/>
    <w:rsid w:val="00757121"/>
    <w:rsid w:val="0075720E"/>
    <w:rsid w:val="007574C6"/>
    <w:rsid w:val="007574CC"/>
    <w:rsid w:val="007578F4"/>
    <w:rsid w:val="00757AD8"/>
    <w:rsid w:val="0076013E"/>
    <w:rsid w:val="00760313"/>
    <w:rsid w:val="007603FC"/>
    <w:rsid w:val="0076059A"/>
    <w:rsid w:val="00760817"/>
    <w:rsid w:val="007608FB"/>
    <w:rsid w:val="007610C7"/>
    <w:rsid w:val="00761724"/>
    <w:rsid w:val="00761C6D"/>
    <w:rsid w:val="00761D09"/>
    <w:rsid w:val="00761D7E"/>
    <w:rsid w:val="00762401"/>
    <w:rsid w:val="0076274F"/>
    <w:rsid w:val="00762A4F"/>
    <w:rsid w:val="00762D0E"/>
    <w:rsid w:val="00762ECB"/>
    <w:rsid w:val="00763707"/>
    <w:rsid w:val="0076374F"/>
    <w:rsid w:val="00763925"/>
    <w:rsid w:val="00763AAF"/>
    <w:rsid w:val="00763CDC"/>
    <w:rsid w:val="00763D63"/>
    <w:rsid w:val="00763DA5"/>
    <w:rsid w:val="00763F75"/>
    <w:rsid w:val="00763FA2"/>
    <w:rsid w:val="0076402C"/>
    <w:rsid w:val="00764053"/>
    <w:rsid w:val="007640E5"/>
    <w:rsid w:val="00764397"/>
    <w:rsid w:val="0076466A"/>
    <w:rsid w:val="007647EC"/>
    <w:rsid w:val="007648E6"/>
    <w:rsid w:val="00764A92"/>
    <w:rsid w:val="00764AE2"/>
    <w:rsid w:val="00764B31"/>
    <w:rsid w:val="00764CA2"/>
    <w:rsid w:val="00764DD9"/>
    <w:rsid w:val="00765237"/>
    <w:rsid w:val="0076557D"/>
    <w:rsid w:val="0076571C"/>
    <w:rsid w:val="007658F8"/>
    <w:rsid w:val="00765AC7"/>
    <w:rsid w:val="00765B46"/>
    <w:rsid w:val="00765D8D"/>
    <w:rsid w:val="00765F0D"/>
    <w:rsid w:val="00766A73"/>
    <w:rsid w:val="00766B37"/>
    <w:rsid w:val="00766DB2"/>
    <w:rsid w:val="00766E24"/>
    <w:rsid w:val="007673D1"/>
    <w:rsid w:val="007674B6"/>
    <w:rsid w:val="00767955"/>
    <w:rsid w:val="00767ADD"/>
    <w:rsid w:val="0077010B"/>
    <w:rsid w:val="00770269"/>
    <w:rsid w:val="0077031B"/>
    <w:rsid w:val="00770804"/>
    <w:rsid w:val="00770874"/>
    <w:rsid w:val="00770906"/>
    <w:rsid w:val="00770931"/>
    <w:rsid w:val="00770A1E"/>
    <w:rsid w:val="00770AA9"/>
    <w:rsid w:val="00770D0B"/>
    <w:rsid w:val="00770DF3"/>
    <w:rsid w:val="00770F82"/>
    <w:rsid w:val="0077101F"/>
    <w:rsid w:val="007713FA"/>
    <w:rsid w:val="00771518"/>
    <w:rsid w:val="00771748"/>
    <w:rsid w:val="007719AF"/>
    <w:rsid w:val="00771AC3"/>
    <w:rsid w:val="00771B6C"/>
    <w:rsid w:val="00771B8C"/>
    <w:rsid w:val="00771C01"/>
    <w:rsid w:val="00771C35"/>
    <w:rsid w:val="00771C98"/>
    <w:rsid w:val="00771C99"/>
    <w:rsid w:val="00771D63"/>
    <w:rsid w:val="00771E0E"/>
    <w:rsid w:val="00772096"/>
    <w:rsid w:val="00772572"/>
    <w:rsid w:val="007725FA"/>
    <w:rsid w:val="00772689"/>
    <w:rsid w:val="007727A0"/>
    <w:rsid w:val="00772869"/>
    <w:rsid w:val="00772943"/>
    <w:rsid w:val="00772B83"/>
    <w:rsid w:val="00772EC0"/>
    <w:rsid w:val="00773470"/>
    <w:rsid w:val="007735B0"/>
    <w:rsid w:val="0077363E"/>
    <w:rsid w:val="007737AB"/>
    <w:rsid w:val="007739B7"/>
    <w:rsid w:val="00773B88"/>
    <w:rsid w:val="00773D86"/>
    <w:rsid w:val="00773DC6"/>
    <w:rsid w:val="00773F63"/>
    <w:rsid w:val="00774015"/>
    <w:rsid w:val="00774235"/>
    <w:rsid w:val="0077423E"/>
    <w:rsid w:val="007745A0"/>
    <w:rsid w:val="00774752"/>
    <w:rsid w:val="0077476E"/>
    <w:rsid w:val="0077488B"/>
    <w:rsid w:val="00774A0D"/>
    <w:rsid w:val="00774E13"/>
    <w:rsid w:val="0077509F"/>
    <w:rsid w:val="007751D7"/>
    <w:rsid w:val="0077539B"/>
    <w:rsid w:val="00775868"/>
    <w:rsid w:val="00775BAA"/>
    <w:rsid w:val="00775E65"/>
    <w:rsid w:val="00775E70"/>
    <w:rsid w:val="007764A1"/>
    <w:rsid w:val="007764D7"/>
    <w:rsid w:val="00776827"/>
    <w:rsid w:val="00776B02"/>
    <w:rsid w:val="00776BB2"/>
    <w:rsid w:val="00776C14"/>
    <w:rsid w:val="00776F9A"/>
    <w:rsid w:val="00777164"/>
    <w:rsid w:val="007772A5"/>
    <w:rsid w:val="007773C1"/>
    <w:rsid w:val="0077740F"/>
    <w:rsid w:val="0077756A"/>
    <w:rsid w:val="00777665"/>
    <w:rsid w:val="0077780E"/>
    <w:rsid w:val="00777F34"/>
    <w:rsid w:val="00780058"/>
    <w:rsid w:val="0078008D"/>
    <w:rsid w:val="007800DF"/>
    <w:rsid w:val="0078016A"/>
    <w:rsid w:val="0078029E"/>
    <w:rsid w:val="007808FC"/>
    <w:rsid w:val="00780A75"/>
    <w:rsid w:val="00780A94"/>
    <w:rsid w:val="00780B9E"/>
    <w:rsid w:val="00780DCB"/>
    <w:rsid w:val="007810B4"/>
    <w:rsid w:val="007810B6"/>
    <w:rsid w:val="00781280"/>
    <w:rsid w:val="0078131B"/>
    <w:rsid w:val="00781512"/>
    <w:rsid w:val="00781A40"/>
    <w:rsid w:val="00781B8F"/>
    <w:rsid w:val="00781D9F"/>
    <w:rsid w:val="00781EA2"/>
    <w:rsid w:val="00781FDE"/>
    <w:rsid w:val="007820D6"/>
    <w:rsid w:val="00782184"/>
    <w:rsid w:val="00782474"/>
    <w:rsid w:val="0078258B"/>
    <w:rsid w:val="007828D3"/>
    <w:rsid w:val="0078293F"/>
    <w:rsid w:val="00782A08"/>
    <w:rsid w:val="00782B7D"/>
    <w:rsid w:val="00782E29"/>
    <w:rsid w:val="0078323B"/>
    <w:rsid w:val="00783749"/>
    <w:rsid w:val="007838CF"/>
    <w:rsid w:val="00783921"/>
    <w:rsid w:val="00783A96"/>
    <w:rsid w:val="00783AB6"/>
    <w:rsid w:val="00783BD4"/>
    <w:rsid w:val="00783C1A"/>
    <w:rsid w:val="00783C71"/>
    <w:rsid w:val="00783C8A"/>
    <w:rsid w:val="00783CF2"/>
    <w:rsid w:val="007842F2"/>
    <w:rsid w:val="00784484"/>
    <w:rsid w:val="0078450B"/>
    <w:rsid w:val="0078451C"/>
    <w:rsid w:val="00784558"/>
    <w:rsid w:val="007846CE"/>
    <w:rsid w:val="007847AB"/>
    <w:rsid w:val="00784A73"/>
    <w:rsid w:val="00784BB5"/>
    <w:rsid w:val="00785200"/>
    <w:rsid w:val="0078526D"/>
    <w:rsid w:val="007853B7"/>
    <w:rsid w:val="0078556A"/>
    <w:rsid w:val="00785667"/>
    <w:rsid w:val="00785759"/>
    <w:rsid w:val="00785887"/>
    <w:rsid w:val="00785BD8"/>
    <w:rsid w:val="00785E9A"/>
    <w:rsid w:val="007866E8"/>
    <w:rsid w:val="007866F5"/>
    <w:rsid w:val="0078670A"/>
    <w:rsid w:val="00786B3C"/>
    <w:rsid w:val="00786D50"/>
    <w:rsid w:val="0078711F"/>
    <w:rsid w:val="0078753F"/>
    <w:rsid w:val="0078765A"/>
    <w:rsid w:val="00787668"/>
    <w:rsid w:val="007876AF"/>
    <w:rsid w:val="0078774E"/>
    <w:rsid w:val="00787F56"/>
    <w:rsid w:val="0079010B"/>
    <w:rsid w:val="0079020A"/>
    <w:rsid w:val="00790697"/>
    <w:rsid w:val="0079070C"/>
    <w:rsid w:val="00790B6F"/>
    <w:rsid w:val="00790EDC"/>
    <w:rsid w:val="007910A7"/>
    <w:rsid w:val="00791808"/>
    <w:rsid w:val="00791D71"/>
    <w:rsid w:val="00791E90"/>
    <w:rsid w:val="00791E91"/>
    <w:rsid w:val="00791F67"/>
    <w:rsid w:val="00791F6E"/>
    <w:rsid w:val="00792020"/>
    <w:rsid w:val="007920FA"/>
    <w:rsid w:val="00792105"/>
    <w:rsid w:val="00792311"/>
    <w:rsid w:val="00792491"/>
    <w:rsid w:val="0079298C"/>
    <w:rsid w:val="007929CB"/>
    <w:rsid w:val="00792EC0"/>
    <w:rsid w:val="00792FAA"/>
    <w:rsid w:val="007930DB"/>
    <w:rsid w:val="00793135"/>
    <w:rsid w:val="0079313F"/>
    <w:rsid w:val="007932C1"/>
    <w:rsid w:val="007936A6"/>
    <w:rsid w:val="007936BD"/>
    <w:rsid w:val="0079380F"/>
    <w:rsid w:val="00793871"/>
    <w:rsid w:val="007939AE"/>
    <w:rsid w:val="00793B03"/>
    <w:rsid w:val="00793CB3"/>
    <w:rsid w:val="00793E2E"/>
    <w:rsid w:val="0079405F"/>
    <w:rsid w:val="007941BA"/>
    <w:rsid w:val="007941F1"/>
    <w:rsid w:val="00794516"/>
    <w:rsid w:val="007945AE"/>
    <w:rsid w:val="007948FB"/>
    <w:rsid w:val="0079495F"/>
    <w:rsid w:val="00794C3E"/>
    <w:rsid w:val="00794DAC"/>
    <w:rsid w:val="00794E10"/>
    <w:rsid w:val="00795001"/>
    <w:rsid w:val="0079561E"/>
    <w:rsid w:val="00795946"/>
    <w:rsid w:val="00795AC6"/>
    <w:rsid w:val="00795D3B"/>
    <w:rsid w:val="00795DA6"/>
    <w:rsid w:val="00795F9B"/>
    <w:rsid w:val="00796A71"/>
    <w:rsid w:val="00796AB1"/>
    <w:rsid w:val="00796E65"/>
    <w:rsid w:val="00797030"/>
    <w:rsid w:val="00797051"/>
    <w:rsid w:val="007970BD"/>
    <w:rsid w:val="00797484"/>
    <w:rsid w:val="00797CAB"/>
    <w:rsid w:val="00797DF9"/>
    <w:rsid w:val="007A0106"/>
    <w:rsid w:val="007A014B"/>
    <w:rsid w:val="007A04C4"/>
    <w:rsid w:val="007A0568"/>
    <w:rsid w:val="007A068A"/>
    <w:rsid w:val="007A0752"/>
    <w:rsid w:val="007A07B0"/>
    <w:rsid w:val="007A0888"/>
    <w:rsid w:val="007A096D"/>
    <w:rsid w:val="007A0B3A"/>
    <w:rsid w:val="007A0D5E"/>
    <w:rsid w:val="007A0F73"/>
    <w:rsid w:val="007A0FC8"/>
    <w:rsid w:val="007A1078"/>
    <w:rsid w:val="007A127F"/>
    <w:rsid w:val="007A1329"/>
    <w:rsid w:val="007A18C2"/>
    <w:rsid w:val="007A1A40"/>
    <w:rsid w:val="007A1B85"/>
    <w:rsid w:val="007A1C67"/>
    <w:rsid w:val="007A1D01"/>
    <w:rsid w:val="007A1D34"/>
    <w:rsid w:val="007A1D54"/>
    <w:rsid w:val="007A2060"/>
    <w:rsid w:val="007A217F"/>
    <w:rsid w:val="007A21E6"/>
    <w:rsid w:val="007A238B"/>
    <w:rsid w:val="007A24C8"/>
    <w:rsid w:val="007A2740"/>
    <w:rsid w:val="007A28FF"/>
    <w:rsid w:val="007A2924"/>
    <w:rsid w:val="007A29DB"/>
    <w:rsid w:val="007A3016"/>
    <w:rsid w:val="007A3037"/>
    <w:rsid w:val="007A30A9"/>
    <w:rsid w:val="007A3132"/>
    <w:rsid w:val="007A31F6"/>
    <w:rsid w:val="007A3318"/>
    <w:rsid w:val="007A3403"/>
    <w:rsid w:val="007A34A3"/>
    <w:rsid w:val="007A3854"/>
    <w:rsid w:val="007A3886"/>
    <w:rsid w:val="007A3A54"/>
    <w:rsid w:val="007A3A57"/>
    <w:rsid w:val="007A3ADD"/>
    <w:rsid w:val="007A3B13"/>
    <w:rsid w:val="007A3C64"/>
    <w:rsid w:val="007A3D6E"/>
    <w:rsid w:val="007A3FFF"/>
    <w:rsid w:val="007A419C"/>
    <w:rsid w:val="007A42AF"/>
    <w:rsid w:val="007A4934"/>
    <w:rsid w:val="007A49B2"/>
    <w:rsid w:val="007A4B5F"/>
    <w:rsid w:val="007A4DE9"/>
    <w:rsid w:val="007A4F01"/>
    <w:rsid w:val="007A4FFD"/>
    <w:rsid w:val="007A50A6"/>
    <w:rsid w:val="007A56F4"/>
    <w:rsid w:val="007A57EF"/>
    <w:rsid w:val="007A5AE5"/>
    <w:rsid w:val="007A5BC6"/>
    <w:rsid w:val="007A5D8D"/>
    <w:rsid w:val="007A60FC"/>
    <w:rsid w:val="007A67B1"/>
    <w:rsid w:val="007A6F19"/>
    <w:rsid w:val="007A6F41"/>
    <w:rsid w:val="007A78C5"/>
    <w:rsid w:val="007A7D6B"/>
    <w:rsid w:val="007A7DA0"/>
    <w:rsid w:val="007A7F9B"/>
    <w:rsid w:val="007B00B6"/>
    <w:rsid w:val="007B04AA"/>
    <w:rsid w:val="007B0593"/>
    <w:rsid w:val="007B0DFC"/>
    <w:rsid w:val="007B10F0"/>
    <w:rsid w:val="007B125D"/>
    <w:rsid w:val="007B15C5"/>
    <w:rsid w:val="007B1640"/>
    <w:rsid w:val="007B19DE"/>
    <w:rsid w:val="007B1B82"/>
    <w:rsid w:val="007B1D37"/>
    <w:rsid w:val="007B1E51"/>
    <w:rsid w:val="007B22D8"/>
    <w:rsid w:val="007B23A1"/>
    <w:rsid w:val="007B28A8"/>
    <w:rsid w:val="007B2B3F"/>
    <w:rsid w:val="007B2ECF"/>
    <w:rsid w:val="007B2FEE"/>
    <w:rsid w:val="007B3185"/>
    <w:rsid w:val="007B32FD"/>
    <w:rsid w:val="007B34BA"/>
    <w:rsid w:val="007B34D0"/>
    <w:rsid w:val="007B3833"/>
    <w:rsid w:val="007B391C"/>
    <w:rsid w:val="007B396A"/>
    <w:rsid w:val="007B3995"/>
    <w:rsid w:val="007B3A8E"/>
    <w:rsid w:val="007B3CBF"/>
    <w:rsid w:val="007B4159"/>
    <w:rsid w:val="007B41CD"/>
    <w:rsid w:val="007B4211"/>
    <w:rsid w:val="007B431E"/>
    <w:rsid w:val="007B43C5"/>
    <w:rsid w:val="007B44B7"/>
    <w:rsid w:val="007B479E"/>
    <w:rsid w:val="007B5020"/>
    <w:rsid w:val="007B5116"/>
    <w:rsid w:val="007B5356"/>
    <w:rsid w:val="007B57EA"/>
    <w:rsid w:val="007B5A70"/>
    <w:rsid w:val="007B5E68"/>
    <w:rsid w:val="007B644C"/>
    <w:rsid w:val="007B648F"/>
    <w:rsid w:val="007B6705"/>
    <w:rsid w:val="007B6826"/>
    <w:rsid w:val="007B6894"/>
    <w:rsid w:val="007B6917"/>
    <w:rsid w:val="007B6926"/>
    <w:rsid w:val="007B6A0C"/>
    <w:rsid w:val="007B6CC9"/>
    <w:rsid w:val="007B6D4D"/>
    <w:rsid w:val="007B6FDA"/>
    <w:rsid w:val="007B7431"/>
    <w:rsid w:val="007B75FA"/>
    <w:rsid w:val="007B76AA"/>
    <w:rsid w:val="007B7823"/>
    <w:rsid w:val="007B785D"/>
    <w:rsid w:val="007B78E8"/>
    <w:rsid w:val="007B7A55"/>
    <w:rsid w:val="007B7B66"/>
    <w:rsid w:val="007B7D58"/>
    <w:rsid w:val="007B7E41"/>
    <w:rsid w:val="007C019C"/>
    <w:rsid w:val="007C0285"/>
    <w:rsid w:val="007C02CB"/>
    <w:rsid w:val="007C0652"/>
    <w:rsid w:val="007C0830"/>
    <w:rsid w:val="007C09ED"/>
    <w:rsid w:val="007C1371"/>
    <w:rsid w:val="007C14CC"/>
    <w:rsid w:val="007C18F6"/>
    <w:rsid w:val="007C19B4"/>
    <w:rsid w:val="007C1A33"/>
    <w:rsid w:val="007C1DAC"/>
    <w:rsid w:val="007C1ECF"/>
    <w:rsid w:val="007C2331"/>
    <w:rsid w:val="007C281E"/>
    <w:rsid w:val="007C2838"/>
    <w:rsid w:val="007C2987"/>
    <w:rsid w:val="007C2E41"/>
    <w:rsid w:val="007C2E88"/>
    <w:rsid w:val="007C3518"/>
    <w:rsid w:val="007C37A7"/>
    <w:rsid w:val="007C3A12"/>
    <w:rsid w:val="007C3C1F"/>
    <w:rsid w:val="007C3C2F"/>
    <w:rsid w:val="007C3D03"/>
    <w:rsid w:val="007C3D10"/>
    <w:rsid w:val="007C4117"/>
    <w:rsid w:val="007C43BC"/>
    <w:rsid w:val="007C4447"/>
    <w:rsid w:val="007C47F8"/>
    <w:rsid w:val="007C4884"/>
    <w:rsid w:val="007C4914"/>
    <w:rsid w:val="007C4B81"/>
    <w:rsid w:val="007C4BF4"/>
    <w:rsid w:val="007C4C78"/>
    <w:rsid w:val="007C4C84"/>
    <w:rsid w:val="007C4ED3"/>
    <w:rsid w:val="007C51C2"/>
    <w:rsid w:val="007C54B6"/>
    <w:rsid w:val="007C5645"/>
    <w:rsid w:val="007C58D8"/>
    <w:rsid w:val="007C5BD7"/>
    <w:rsid w:val="007C5C59"/>
    <w:rsid w:val="007C60C7"/>
    <w:rsid w:val="007C6148"/>
    <w:rsid w:val="007C618F"/>
    <w:rsid w:val="007C6307"/>
    <w:rsid w:val="007C6336"/>
    <w:rsid w:val="007C6A23"/>
    <w:rsid w:val="007C6BDF"/>
    <w:rsid w:val="007C6BEA"/>
    <w:rsid w:val="007C6F14"/>
    <w:rsid w:val="007C718F"/>
    <w:rsid w:val="007C7992"/>
    <w:rsid w:val="007C7F6C"/>
    <w:rsid w:val="007D011E"/>
    <w:rsid w:val="007D01DC"/>
    <w:rsid w:val="007D03A1"/>
    <w:rsid w:val="007D066C"/>
    <w:rsid w:val="007D0766"/>
    <w:rsid w:val="007D0A8B"/>
    <w:rsid w:val="007D0C4D"/>
    <w:rsid w:val="007D0E89"/>
    <w:rsid w:val="007D102E"/>
    <w:rsid w:val="007D1179"/>
    <w:rsid w:val="007D1365"/>
    <w:rsid w:val="007D14D6"/>
    <w:rsid w:val="007D17FA"/>
    <w:rsid w:val="007D1FFF"/>
    <w:rsid w:val="007D2180"/>
    <w:rsid w:val="007D23BC"/>
    <w:rsid w:val="007D283C"/>
    <w:rsid w:val="007D28BF"/>
    <w:rsid w:val="007D2996"/>
    <w:rsid w:val="007D29C7"/>
    <w:rsid w:val="007D2A19"/>
    <w:rsid w:val="007D2A48"/>
    <w:rsid w:val="007D3133"/>
    <w:rsid w:val="007D3360"/>
    <w:rsid w:val="007D336C"/>
    <w:rsid w:val="007D33C6"/>
    <w:rsid w:val="007D33E1"/>
    <w:rsid w:val="007D34A0"/>
    <w:rsid w:val="007D34EC"/>
    <w:rsid w:val="007D3564"/>
    <w:rsid w:val="007D37D0"/>
    <w:rsid w:val="007D3A13"/>
    <w:rsid w:val="007D3BCB"/>
    <w:rsid w:val="007D3D2F"/>
    <w:rsid w:val="007D3D77"/>
    <w:rsid w:val="007D3F56"/>
    <w:rsid w:val="007D408E"/>
    <w:rsid w:val="007D43F9"/>
    <w:rsid w:val="007D465A"/>
    <w:rsid w:val="007D4DD3"/>
    <w:rsid w:val="007D4DFD"/>
    <w:rsid w:val="007D4E85"/>
    <w:rsid w:val="007D4EEE"/>
    <w:rsid w:val="007D4F76"/>
    <w:rsid w:val="007D51DD"/>
    <w:rsid w:val="007D5B59"/>
    <w:rsid w:val="007D5C46"/>
    <w:rsid w:val="007D5F31"/>
    <w:rsid w:val="007D5F82"/>
    <w:rsid w:val="007D6003"/>
    <w:rsid w:val="007D6059"/>
    <w:rsid w:val="007D61DF"/>
    <w:rsid w:val="007D6242"/>
    <w:rsid w:val="007D67A5"/>
    <w:rsid w:val="007D68E5"/>
    <w:rsid w:val="007D6988"/>
    <w:rsid w:val="007D6BA4"/>
    <w:rsid w:val="007D6C5F"/>
    <w:rsid w:val="007D6CA4"/>
    <w:rsid w:val="007D709D"/>
    <w:rsid w:val="007D71EC"/>
    <w:rsid w:val="007D72B3"/>
    <w:rsid w:val="007D73A1"/>
    <w:rsid w:val="007D7578"/>
    <w:rsid w:val="007D75ED"/>
    <w:rsid w:val="007D7636"/>
    <w:rsid w:val="007D7826"/>
    <w:rsid w:val="007D7A38"/>
    <w:rsid w:val="007D7AE0"/>
    <w:rsid w:val="007D7ED5"/>
    <w:rsid w:val="007D7F40"/>
    <w:rsid w:val="007E00E3"/>
    <w:rsid w:val="007E03AE"/>
    <w:rsid w:val="007E0538"/>
    <w:rsid w:val="007E07A3"/>
    <w:rsid w:val="007E09C3"/>
    <w:rsid w:val="007E0AD5"/>
    <w:rsid w:val="007E0F29"/>
    <w:rsid w:val="007E11D4"/>
    <w:rsid w:val="007E1463"/>
    <w:rsid w:val="007E179A"/>
    <w:rsid w:val="007E18C7"/>
    <w:rsid w:val="007E1B14"/>
    <w:rsid w:val="007E1B4E"/>
    <w:rsid w:val="007E1EE0"/>
    <w:rsid w:val="007E20CB"/>
    <w:rsid w:val="007E2122"/>
    <w:rsid w:val="007E217F"/>
    <w:rsid w:val="007E2247"/>
    <w:rsid w:val="007E2273"/>
    <w:rsid w:val="007E2389"/>
    <w:rsid w:val="007E2654"/>
    <w:rsid w:val="007E2988"/>
    <w:rsid w:val="007E2A20"/>
    <w:rsid w:val="007E2AEF"/>
    <w:rsid w:val="007E2B97"/>
    <w:rsid w:val="007E2C10"/>
    <w:rsid w:val="007E2F9E"/>
    <w:rsid w:val="007E32D5"/>
    <w:rsid w:val="007E32EF"/>
    <w:rsid w:val="007E331B"/>
    <w:rsid w:val="007E3569"/>
    <w:rsid w:val="007E3573"/>
    <w:rsid w:val="007E35C5"/>
    <w:rsid w:val="007E3920"/>
    <w:rsid w:val="007E3921"/>
    <w:rsid w:val="007E3ADD"/>
    <w:rsid w:val="007E3AE2"/>
    <w:rsid w:val="007E3AE5"/>
    <w:rsid w:val="007E3BB4"/>
    <w:rsid w:val="007E3C05"/>
    <w:rsid w:val="007E3D0C"/>
    <w:rsid w:val="007E3DC7"/>
    <w:rsid w:val="007E42AB"/>
    <w:rsid w:val="007E45E4"/>
    <w:rsid w:val="007E4677"/>
    <w:rsid w:val="007E4AA7"/>
    <w:rsid w:val="007E4C94"/>
    <w:rsid w:val="007E4C95"/>
    <w:rsid w:val="007E4CCC"/>
    <w:rsid w:val="007E4FE7"/>
    <w:rsid w:val="007E50F5"/>
    <w:rsid w:val="007E55CF"/>
    <w:rsid w:val="007E5847"/>
    <w:rsid w:val="007E5949"/>
    <w:rsid w:val="007E5B56"/>
    <w:rsid w:val="007E5CBC"/>
    <w:rsid w:val="007E5CD5"/>
    <w:rsid w:val="007E5D85"/>
    <w:rsid w:val="007E5EC7"/>
    <w:rsid w:val="007E6106"/>
    <w:rsid w:val="007E64A5"/>
    <w:rsid w:val="007E6567"/>
    <w:rsid w:val="007E659E"/>
    <w:rsid w:val="007E66C7"/>
    <w:rsid w:val="007E66FC"/>
    <w:rsid w:val="007E6C36"/>
    <w:rsid w:val="007E6CA0"/>
    <w:rsid w:val="007E6ECC"/>
    <w:rsid w:val="007E6ED6"/>
    <w:rsid w:val="007E6F0E"/>
    <w:rsid w:val="007E6FF9"/>
    <w:rsid w:val="007E7343"/>
    <w:rsid w:val="007E779A"/>
    <w:rsid w:val="007E779C"/>
    <w:rsid w:val="007E78DF"/>
    <w:rsid w:val="007E7A5E"/>
    <w:rsid w:val="007E7B59"/>
    <w:rsid w:val="007E7D83"/>
    <w:rsid w:val="007F02AB"/>
    <w:rsid w:val="007F0394"/>
    <w:rsid w:val="007F04ED"/>
    <w:rsid w:val="007F0C23"/>
    <w:rsid w:val="007F0D2F"/>
    <w:rsid w:val="007F0FC7"/>
    <w:rsid w:val="007F100A"/>
    <w:rsid w:val="007F1450"/>
    <w:rsid w:val="007F1587"/>
    <w:rsid w:val="007F1984"/>
    <w:rsid w:val="007F19DA"/>
    <w:rsid w:val="007F1B06"/>
    <w:rsid w:val="007F1C37"/>
    <w:rsid w:val="007F1CEB"/>
    <w:rsid w:val="007F20EA"/>
    <w:rsid w:val="007F2190"/>
    <w:rsid w:val="007F2269"/>
    <w:rsid w:val="007F2447"/>
    <w:rsid w:val="007F26CB"/>
    <w:rsid w:val="007F287A"/>
    <w:rsid w:val="007F28D3"/>
    <w:rsid w:val="007F2902"/>
    <w:rsid w:val="007F2E4A"/>
    <w:rsid w:val="007F3213"/>
    <w:rsid w:val="007F345F"/>
    <w:rsid w:val="007F35C4"/>
    <w:rsid w:val="007F3720"/>
    <w:rsid w:val="007F3906"/>
    <w:rsid w:val="007F3917"/>
    <w:rsid w:val="007F3B22"/>
    <w:rsid w:val="007F3CF8"/>
    <w:rsid w:val="007F3F44"/>
    <w:rsid w:val="007F4287"/>
    <w:rsid w:val="007F44CE"/>
    <w:rsid w:val="007F49F1"/>
    <w:rsid w:val="007F4A7E"/>
    <w:rsid w:val="007F4DE2"/>
    <w:rsid w:val="007F4EB8"/>
    <w:rsid w:val="007F4F83"/>
    <w:rsid w:val="007F5164"/>
    <w:rsid w:val="007F52B7"/>
    <w:rsid w:val="007F53F0"/>
    <w:rsid w:val="007F549E"/>
    <w:rsid w:val="007F57EE"/>
    <w:rsid w:val="007F5EF5"/>
    <w:rsid w:val="007F5EF6"/>
    <w:rsid w:val="007F6114"/>
    <w:rsid w:val="007F616D"/>
    <w:rsid w:val="007F61F6"/>
    <w:rsid w:val="007F629D"/>
    <w:rsid w:val="007F62C2"/>
    <w:rsid w:val="007F67B8"/>
    <w:rsid w:val="007F6910"/>
    <w:rsid w:val="007F6B19"/>
    <w:rsid w:val="007F6E5B"/>
    <w:rsid w:val="007F73B3"/>
    <w:rsid w:val="007F74F8"/>
    <w:rsid w:val="007F750F"/>
    <w:rsid w:val="007F7701"/>
    <w:rsid w:val="007F7ABE"/>
    <w:rsid w:val="007F7B90"/>
    <w:rsid w:val="007F7CAB"/>
    <w:rsid w:val="007F7F0B"/>
    <w:rsid w:val="00800248"/>
    <w:rsid w:val="008007AD"/>
    <w:rsid w:val="00800971"/>
    <w:rsid w:val="00800A66"/>
    <w:rsid w:val="00800DCE"/>
    <w:rsid w:val="00800E35"/>
    <w:rsid w:val="0080104E"/>
    <w:rsid w:val="00801057"/>
    <w:rsid w:val="00801209"/>
    <w:rsid w:val="00801352"/>
    <w:rsid w:val="008017DF"/>
    <w:rsid w:val="00801BB8"/>
    <w:rsid w:val="00801D17"/>
    <w:rsid w:val="008021B3"/>
    <w:rsid w:val="00802394"/>
    <w:rsid w:val="00802398"/>
    <w:rsid w:val="00802591"/>
    <w:rsid w:val="00802738"/>
    <w:rsid w:val="00802A96"/>
    <w:rsid w:val="00802AE9"/>
    <w:rsid w:val="00802B93"/>
    <w:rsid w:val="00802BEF"/>
    <w:rsid w:val="00802D99"/>
    <w:rsid w:val="00802FA7"/>
    <w:rsid w:val="0080335A"/>
    <w:rsid w:val="00803A14"/>
    <w:rsid w:val="00803C6D"/>
    <w:rsid w:val="00803CB2"/>
    <w:rsid w:val="00803EAA"/>
    <w:rsid w:val="0080482A"/>
    <w:rsid w:val="00804938"/>
    <w:rsid w:val="00804D32"/>
    <w:rsid w:val="00804D91"/>
    <w:rsid w:val="00804F6D"/>
    <w:rsid w:val="008053B0"/>
    <w:rsid w:val="008055DC"/>
    <w:rsid w:val="008057FB"/>
    <w:rsid w:val="00805903"/>
    <w:rsid w:val="00805970"/>
    <w:rsid w:val="00805A6E"/>
    <w:rsid w:val="00805AC3"/>
    <w:rsid w:val="00805BE7"/>
    <w:rsid w:val="00805D33"/>
    <w:rsid w:val="00805F9C"/>
    <w:rsid w:val="0080604E"/>
    <w:rsid w:val="0080618C"/>
    <w:rsid w:val="00806235"/>
    <w:rsid w:val="00806319"/>
    <w:rsid w:val="008063A8"/>
    <w:rsid w:val="008065B5"/>
    <w:rsid w:val="008067DB"/>
    <w:rsid w:val="00806898"/>
    <w:rsid w:val="0080694C"/>
    <w:rsid w:val="0080696F"/>
    <w:rsid w:val="008069B9"/>
    <w:rsid w:val="008069F9"/>
    <w:rsid w:val="00806D24"/>
    <w:rsid w:val="0080715F"/>
    <w:rsid w:val="00807251"/>
    <w:rsid w:val="00807276"/>
    <w:rsid w:val="008073CF"/>
    <w:rsid w:val="00807682"/>
    <w:rsid w:val="008079EF"/>
    <w:rsid w:val="00807AA8"/>
    <w:rsid w:val="00807AE1"/>
    <w:rsid w:val="00807ED5"/>
    <w:rsid w:val="00807EFC"/>
    <w:rsid w:val="00810600"/>
    <w:rsid w:val="008108FD"/>
    <w:rsid w:val="00810CDB"/>
    <w:rsid w:val="00810FA1"/>
    <w:rsid w:val="00810FE7"/>
    <w:rsid w:val="008110F7"/>
    <w:rsid w:val="00811626"/>
    <w:rsid w:val="00811AA7"/>
    <w:rsid w:val="00811BC2"/>
    <w:rsid w:val="00811FFE"/>
    <w:rsid w:val="0081200F"/>
    <w:rsid w:val="008120AE"/>
    <w:rsid w:val="00812316"/>
    <w:rsid w:val="00812530"/>
    <w:rsid w:val="0081267C"/>
    <w:rsid w:val="00812A39"/>
    <w:rsid w:val="00812A98"/>
    <w:rsid w:val="00812B71"/>
    <w:rsid w:val="00812DDB"/>
    <w:rsid w:val="008130BD"/>
    <w:rsid w:val="00813245"/>
    <w:rsid w:val="008132E3"/>
    <w:rsid w:val="008133E2"/>
    <w:rsid w:val="008136E8"/>
    <w:rsid w:val="00813718"/>
    <w:rsid w:val="00813780"/>
    <w:rsid w:val="00813796"/>
    <w:rsid w:val="00813915"/>
    <w:rsid w:val="00813AE0"/>
    <w:rsid w:val="00813E79"/>
    <w:rsid w:val="00813F9F"/>
    <w:rsid w:val="008142D6"/>
    <w:rsid w:val="008143D2"/>
    <w:rsid w:val="008144CE"/>
    <w:rsid w:val="00814982"/>
    <w:rsid w:val="00814A10"/>
    <w:rsid w:val="00814C0D"/>
    <w:rsid w:val="00814D10"/>
    <w:rsid w:val="00814EC2"/>
    <w:rsid w:val="00815054"/>
    <w:rsid w:val="0081515E"/>
    <w:rsid w:val="00815173"/>
    <w:rsid w:val="0081536A"/>
    <w:rsid w:val="00815A39"/>
    <w:rsid w:val="00815DA9"/>
    <w:rsid w:val="00815F4B"/>
    <w:rsid w:val="00815FEC"/>
    <w:rsid w:val="0081614D"/>
    <w:rsid w:val="0081677C"/>
    <w:rsid w:val="008167DE"/>
    <w:rsid w:val="008168AE"/>
    <w:rsid w:val="0081696C"/>
    <w:rsid w:val="00816C22"/>
    <w:rsid w:val="00816EEF"/>
    <w:rsid w:val="00816F39"/>
    <w:rsid w:val="0081704D"/>
    <w:rsid w:val="008170B6"/>
    <w:rsid w:val="008171E1"/>
    <w:rsid w:val="00817483"/>
    <w:rsid w:val="00817754"/>
    <w:rsid w:val="008178A7"/>
    <w:rsid w:val="008179C5"/>
    <w:rsid w:val="008179FB"/>
    <w:rsid w:val="00817AC6"/>
    <w:rsid w:val="0082001F"/>
    <w:rsid w:val="008200B2"/>
    <w:rsid w:val="0082043E"/>
    <w:rsid w:val="00820531"/>
    <w:rsid w:val="008205EE"/>
    <w:rsid w:val="008207D1"/>
    <w:rsid w:val="00820A6A"/>
    <w:rsid w:val="00820C7F"/>
    <w:rsid w:val="008210B6"/>
    <w:rsid w:val="008210F0"/>
    <w:rsid w:val="00821358"/>
    <w:rsid w:val="00821469"/>
    <w:rsid w:val="008214BE"/>
    <w:rsid w:val="008217C3"/>
    <w:rsid w:val="008217DE"/>
    <w:rsid w:val="00821893"/>
    <w:rsid w:val="00821BD3"/>
    <w:rsid w:val="00821FD5"/>
    <w:rsid w:val="0082201F"/>
    <w:rsid w:val="0082206C"/>
    <w:rsid w:val="008220DD"/>
    <w:rsid w:val="00822333"/>
    <w:rsid w:val="0082239C"/>
    <w:rsid w:val="008227D3"/>
    <w:rsid w:val="008227DB"/>
    <w:rsid w:val="00822BC0"/>
    <w:rsid w:val="00822C40"/>
    <w:rsid w:val="00822CE3"/>
    <w:rsid w:val="00822EA7"/>
    <w:rsid w:val="00823018"/>
    <w:rsid w:val="008234C1"/>
    <w:rsid w:val="008235DD"/>
    <w:rsid w:val="00823862"/>
    <w:rsid w:val="00823B0B"/>
    <w:rsid w:val="00824012"/>
    <w:rsid w:val="00824265"/>
    <w:rsid w:val="0082426F"/>
    <w:rsid w:val="008243F3"/>
    <w:rsid w:val="00824557"/>
    <w:rsid w:val="0082459A"/>
    <w:rsid w:val="0082459B"/>
    <w:rsid w:val="00824706"/>
    <w:rsid w:val="0082473C"/>
    <w:rsid w:val="00824AE1"/>
    <w:rsid w:val="00824E7A"/>
    <w:rsid w:val="00824F28"/>
    <w:rsid w:val="00824F2A"/>
    <w:rsid w:val="00825224"/>
    <w:rsid w:val="0082534B"/>
    <w:rsid w:val="0082575F"/>
    <w:rsid w:val="00825836"/>
    <w:rsid w:val="0082584A"/>
    <w:rsid w:val="00825BC7"/>
    <w:rsid w:val="00825D88"/>
    <w:rsid w:val="00825E64"/>
    <w:rsid w:val="00825E85"/>
    <w:rsid w:val="0082604C"/>
    <w:rsid w:val="008263F6"/>
    <w:rsid w:val="00826682"/>
    <w:rsid w:val="00826A47"/>
    <w:rsid w:val="00826A99"/>
    <w:rsid w:val="00826E41"/>
    <w:rsid w:val="00826FED"/>
    <w:rsid w:val="008272DD"/>
    <w:rsid w:val="00827A7E"/>
    <w:rsid w:val="00827E94"/>
    <w:rsid w:val="008302D7"/>
    <w:rsid w:val="0083040A"/>
    <w:rsid w:val="008307DB"/>
    <w:rsid w:val="00830A3E"/>
    <w:rsid w:val="00830D6F"/>
    <w:rsid w:val="0083102D"/>
    <w:rsid w:val="0083103A"/>
    <w:rsid w:val="00831706"/>
    <w:rsid w:val="008317FF"/>
    <w:rsid w:val="008319E2"/>
    <w:rsid w:val="00831B47"/>
    <w:rsid w:val="00831E42"/>
    <w:rsid w:val="00831ED4"/>
    <w:rsid w:val="0083244A"/>
    <w:rsid w:val="008324A9"/>
    <w:rsid w:val="0083266E"/>
    <w:rsid w:val="00832AD1"/>
    <w:rsid w:val="00832D67"/>
    <w:rsid w:val="00833006"/>
    <w:rsid w:val="0083309F"/>
    <w:rsid w:val="008330F0"/>
    <w:rsid w:val="00833127"/>
    <w:rsid w:val="008337FE"/>
    <w:rsid w:val="00833A21"/>
    <w:rsid w:val="00833BEC"/>
    <w:rsid w:val="00833DB2"/>
    <w:rsid w:val="00834030"/>
    <w:rsid w:val="00834176"/>
    <w:rsid w:val="008341CC"/>
    <w:rsid w:val="00834663"/>
    <w:rsid w:val="00834681"/>
    <w:rsid w:val="008349E3"/>
    <w:rsid w:val="00834C87"/>
    <w:rsid w:val="00834F8B"/>
    <w:rsid w:val="00834F9F"/>
    <w:rsid w:val="008350E4"/>
    <w:rsid w:val="00835328"/>
    <w:rsid w:val="0083535B"/>
    <w:rsid w:val="00835486"/>
    <w:rsid w:val="0083582D"/>
    <w:rsid w:val="008358C5"/>
    <w:rsid w:val="008359CB"/>
    <w:rsid w:val="00835A30"/>
    <w:rsid w:val="00835D9C"/>
    <w:rsid w:val="00835E54"/>
    <w:rsid w:val="00835E73"/>
    <w:rsid w:val="00835F4E"/>
    <w:rsid w:val="008366A5"/>
    <w:rsid w:val="0083684F"/>
    <w:rsid w:val="0083690C"/>
    <w:rsid w:val="00836C70"/>
    <w:rsid w:val="00836CFB"/>
    <w:rsid w:val="00836F28"/>
    <w:rsid w:val="0083705C"/>
    <w:rsid w:val="00837167"/>
    <w:rsid w:val="00837637"/>
    <w:rsid w:val="0083772D"/>
    <w:rsid w:val="008377C1"/>
    <w:rsid w:val="0083787E"/>
    <w:rsid w:val="00837BF2"/>
    <w:rsid w:val="00837D39"/>
    <w:rsid w:val="008400C6"/>
    <w:rsid w:val="008405C8"/>
    <w:rsid w:val="008405F9"/>
    <w:rsid w:val="008406EF"/>
    <w:rsid w:val="00840C5D"/>
    <w:rsid w:val="00840F3E"/>
    <w:rsid w:val="00841198"/>
    <w:rsid w:val="00841317"/>
    <w:rsid w:val="008413DA"/>
    <w:rsid w:val="0084141A"/>
    <w:rsid w:val="0084146D"/>
    <w:rsid w:val="00841690"/>
    <w:rsid w:val="008416AF"/>
    <w:rsid w:val="008416EA"/>
    <w:rsid w:val="00841815"/>
    <w:rsid w:val="008418BC"/>
    <w:rsid w:val="008419A3"/>
    <w:rsid w:val="00841AA2"/>
    <w:rsid w:val="00841B23"/>
    <w:rsid w:val="00841BC7"/>
    <w:rsid w:val="00841C52"/>
    <w:rsid w:val="00842202"/>
    <w:rsid w:val="0084223F"/>
    <w:rsid w:val="00842638"/>
    <w:rsid w:val="00842917"/>
    <w:rsid w:val="00842A7C"/>
    <w:rsid w:val="00842C12"/>
    <w:rsid w:val="00842ECB"/>
    <w:rsid w:val="008430B1"/>
    <w:rsid w:val="008433BE"/>
    <w:rsid w:val="008435B9"/>
    <w:rsid w:val="008437E5"/>
    <w:rsid w:val="008437F3"/>
    <w:rsid w:val="00843917"/>
    <w:rsid w:val="00843AAF"/>
    <w:rsid w:val="00843D3A"/>
    <w:rsid w:val="00843D7F"/>
    <w:rsid w:val="00844251"/>
    <w:rsid w:val="0084433C"/>
    <w:rsid w:val="008445FC"/>
    <w:rsid w:val="00844677"/>
    <w:rsid w:val="008446C1"/>
    <w:rsid w:val="00844777"/>
    <w:rsid w:val="008449CE"/>
    <w:rsid w:val="00844A34"/>
    <w:rsid w:val="00844B46"/>
    <w:rsid w:val="00845085"/>
    <w:rsid w:val="0084517F"/>
    <w:rsid w:val="008452F2"/>
    <w:rsid w:val="008453EB"/>
    <w:rsid w:val="008453F1"/>
    <w:rsid w:val="00845611"/>
    <w:rsid w:val="008456F5"/>
    <w:rsid w:val="0084570A"/>
    <w:rsid w:val="00845B44"/>
    <w:rsid w:val="00845B5D"/>
    <w:rsid w:val="00845DC8"/>
    <w:rsid w:val="0084646D"/>
    <w:rsid w:val="008465EB"/>
    <w:rsid w:val="00846752"/>
    <w:rsid w:val="0084682A"/>
    <w:rsid w:val="00846A19"/>
    <w:rsid w:val="0084718D"/>
    <w:rsid w:val="00847280"/>
    <w:rsid w:val="00847476"/>
    <w:rsid w:val="00847754"/>
    <w:rsid w:val="00847C73"/>
    <w:rsid w:val="00847D91"/>
    <w:rsid w:val="0085015D"/>
    <w:rsid w:val="008501F1"/>
    <w:rsid w:val="00850548"/>
    <w:rsid w:val="00850721"/>
    <w:rsid w:val="0085072D"/>
    <w:rsid w:val="008507B2"/>
    <w:rsid w:val="008508E0"/>
    <w:rsid w:val="00850926"/>
    <w:rsid w:val="00850A38"/>
    <w:rsid w:val="00850BCC"/>
    <w:rsid w:val="00850C8A"/>
    <w:rsid w:val="00850E27"/>
    <w:rsid w:val="00850E41"/>
    <w:rsid w:val="00850E9B"/>
    <w:rsid w:val="00851319"/>
    <w:rsid w:val="008514F2"/>
    <w:rsid w:val="0085167F"/>
    <w:rsid w:val="00851C74"/>
    <w:rsid w:val="00851E1F"/>
    <w:rsid w:val="00852329"/>
    <w:rsid w:val="00852380"/>
    <w:rsid w:val="00852418"/>
    <w:rsid w:val="00852609"/>
    <w:rsid w:val="00852876"/>
    <w:rsid w:val="00852A92"/>
    <w:rsid w:val="00852C3D"/>
    <w:rsid w:val="00852C89"/>
    <w:rsid w:val="00852CB2"/>
    <w:rsid w:val="00853444"/>
    <w:rsid w:val="008534C5"/>
    <w:rsid w:val="008535BD"/>
    <w:rsid w:val="0085384F"/>
    <w:rsid w:val="00853DC8"/>
    <w:rsid w:val="00853DE2"/>
    <w:rsid w:val="00853E92"/>
    <w:rsid w:val="00854004"/>
    <w:rsid w:val="008541D5"/>
    <w:rsid w:val="00854540"/>
    <w:rsid w:val="0085463C"/>
    <w:rsid w:val="008548BB"/>
    <w:rsid w:val="00854A24"/>
    <w:rsid w:val="00854BE9"/>
    <w:rsid w:val="00854E6D"/>
    <w:rsid w:val="00854F06"/>
    <w:rsid w:val="00854FF8"/>
    <w:rsid w:val="00855335"/>
    <w:rsid w:val="0085566E"/>
    <w:rsid w:val="0085598D"/>
    <w:rsid w:val="00855C20"/>
    <w:rsid w:val="00855DE6"/>
    <w:rsid w:val="00855E77"/>
    <w:rsid w:val="00856119"/>
    <w:rsid w:val="008562CD"/>
    <w:rsid w:val="00856A50"/>
    <w:rsid w:val="00856A80"/>
    <w:rsid w:val="00856CCA"/>
    <w:rsid w:val="00856DBF"/>
    <w:rsid w:val="00856E39"/>
    <w:rsid w:val="0085706B"/>
    <w:rsid w:val="008576D4"/>
    <w:rsid w:val="00857720"/>
    <w:rsid w:val="00857E53"/>
    <w:rsid w:val="00857FAF"/>
    <w:rsid w:val="00860481"/>
    <w:rsid w:val="0086076F"/>
    <w:rsid w:val="0086086E"/>
    <w:rsid w:val="00860DA0"/>
    <w:rsid w:val="00860E10"/>
    <w:rsid w:val="0086117E"/>
    <w:rsid w:val="00861338"/>
    <w:rsid w:val="0086136A"/>
    <w:rsid w:val="00861491"/>
    <w:rsid w:val="00861522"/>
    <w:rsid w:val="00861562"/>
    <w:rsid w:val="0086180E"/>
    <w:rsid w:val="00861CD9"/>
    <w:rsid w:val="00862013"/>
    <w:rsid w:val="00862310"/>
    <w:rsid w:val="0086280D"/>
    <w:rsid w:val="00862D83"/>
    <w:rsid w:val="00863123"/>
    <w:rsid w:val="0086347B"/>
    <w:rsid w:val="00863779"/>
    <w:rsid w:val="008640D3"/>
    <w:rsid w:val="00864114"/>
    <w:rsid w:val="0086413D"/>
    <w:rsid w:val="00864665"/>
    <w:rsid w:val="008646B2"/>
    <w:rsid w:val="008647F0"/>
    <w:rsid w:val="0086486F"/>
    <w:rsid w:val="008648E0"/>
    <w:rsid w:val="00864A67"/>
    <w:rsid w:val="0086506C"/>
    <w:rsid w:val="00865206"/>
    <w:rsid w:val="008656AC"/>
    <w:rsid w:val="008658CE"/>
    <w:rsid w:val="00865AC4"/>
    <w:rsid w:val="00865AFD"/>
    <w:rsid w:val="008668A9"/>
    <w:rsid w:val="008668EE"/>
    <w:rsid w:val="00866985"/>
    <w:rsid w:val="00866A97"/>
    <w:rsid w:val="00866AE2"/>
    <w:rsid w:val="00866C4E"/>
    <w:rsid w:val="00866C9E"/>
    <w:rsid w:val="00866CDB"/>
    <w:rsid w:val="00866CE1"/>
    <w:rsid w:val="00866E54"/>
    <w:rsid w:val="00866F65"/>
    <w:rsid w:val="00866F79"/>
    <w:rsid w:val="0086713D"/>
    <w:rsid w:val="0086724E"/>
    <w:rsid w:val="0086729F"/>
    <w:rsid w:val="0086736E"/>
    <w:rsid w:val="008674C2"/>
    <w:rsid w:val="0086764F"/>
    <w:rsid w:val="0086787F"/>
    <w:rsid w:val="008678A9"/>
    <w:rsid w:val="0086798E"/>
    <w:rsid w:val="00867D37"/>
    <w:rsid w:val="00867F44"/>
    <w:rsid w:val="00867F75"/>
    <w:rsid w:val="0087004D"/>
    <w:rsid w:val="008700D2"/>
    <w:rsid w:val="00870702"/>
    <w:rsid w:val="00870A20"/>
    <w:rsid w:val="00870BEB"/>
    <w:rsid w:val="00870CF5"/>
    <w:rsid w:val="00870E19"/>
    <w:rsid w:val="00870E8D"/>
    <w:rsid w:val="0087169D"/>
    <w:rsid w:val="00871AE7"/>
    <w:rsid w:val="00871C0A"/>
    <w:rsid w:val="00871D4A"/>
    <w:rsid w:val="00871E1C"/>
    <w:rsid w:val="00871E65"/>
    <w:rsid w:val="008721BB"/>
    <w:rsid w:val="00872319"/>
    <w:rsid w:val="00872525"/>
    <w:rsid w:val="00872680"/>
    <w:rsid w:val="00872795"/>
    <w:rsid w:val="00872B34"/>
    <w:rsid w:val="00872B7D"/>
    <w:rsid w:val="00872C26"/>
    <w:rsid w:val="00872D76"/>
    <w:rsid w:val="00872FE1"/>
    <w:rsid w:val="008730A7"/>
    <w:rsid w:val="00873208"/>
    <w:rsid w:val="0087326A"/>
    <w:rsid w:val="00873447"/>
    <w:rsid w:val="008734D4"/>
    <w:rsid w:val="008735D3"/>
    <w:rsid w:val="008736DF"/>
    <w:rsid w:val="0087374B"/>
    <w:rsid w:val="00873D95"/>
    <w:rsid w:val="00873F36"/>
    <w:rsid w:val="008740E2"/>
    <w:rsid w:val="00874106"/>
    <w:rsid w:val="00874261"/>
    <w:rsid w:val="00874281"/>
    <w:rsid w:val="008743AE"/>
    <w:rsid w:val="00874552"/>
    <w:rsid w:val="00874658"/>
    <w:rsid w:val="00874677"/>
    <w:rsid w:val="0087472D"/>
    <w:rsid w:val="00874855"/>
    <w:rsid w:val="008749A4"/>
    <w:rsid w:val="00874A7E"/>
    <w:rsid w:val="00874CCE"/>
    <w:rsid w:val="00874E8A"/>
    <w:rsid w:val="00874EC2"/>
    <w:rsid w:val="00875091"/>
    <w:rsid w:val="008750ED"/>
    <w:rsid w:val="00875327"/>
    <w:rsid w:val="0087559D"/>
    <w:rsid w:val="00875D10"/>
    <w:rsid w:val="00875D18"/>
    <w:rsid w:val="00875E49"/>
    <w:rsid w:val="00875EAF"/>
    <w:rsid w:val="0087612B"/>
    <w:rsid w:val="008764DE"/>
    <w:rsid w:val="00876596"/>
    <w:rsid w:val="00876658"/>
    <w:rsid w:val="00876738"/>
    <w:rsid w:val="008767F0"/>
    <w:rsid w:val="00876CA8"/>
    <w:rsid w:val="00876E6B"/>
    <w:rsid w:val="00876EF8"/>
    <w:rsid w:val="00876FB6"/>
    <w:rsid w:val="0087712A"/>
    <w:rsid w:val="00877704"/>
    <w:rsid w:val="00877863"/>
    <w:rsid w:val="00877D86"/>
    <w:rsid w:val="00877F7B"/>
    <w:rsid w:val="008803A6"/>
    <w:rsid w:val="008804A7"/>
    <w:rsid w:val="008804D1"/>
    <w:rsid w:val="00880539"/>
    <w:rsid w:val="00880617"/>
    <w:rsid w:val="00880678"/>
    <w:rsid w:val="008807F6"/>
    <w:rsid w:val="00880A96"/>
    <w:rsid w:val="00880A99"/>
    <w:rsid w:val="00880DD7"/>
    <w:rsid w:val="00881227"/>
    <w:rsid w:val="00881354"/>
    <w:rsid w:val="00881437"/>
    <w:rsid w:val="0088182F"/>
    <w:rsid w:val="00881923"/>
    <w:rsid w:val="008819D2"/>
    <w:rsid w:val="00881A2D"/>
    <w:rsid w:val="00881A58"/>
    <w:rsid w:val="008820B6"/>
    <w:rsid w:val="0088232F"/>
    <w:rsid w:val="0088247D"/>
    <w:rsid w:val="0088252F"/>
    <w:rsid w:val="00882599"/>
    <w:rsid w:val="008826DD"/>
    <w:rsid w:val="0088278E"/>
    <w:rsid w:val="0088285D"/>
    <w:rsid w:val="00882B0A"/>
    <w:rsid w:val="00882D3D"/>
    <w:rsid w:val="00882F4D"/>
    <w:rsid w:val="00882F64"/>
    <w:rsid w:val="00882FD0"/>
    <w:rsid w:val="0088329E"/>
    <w:rsid w:val="008832D2"/>
    <w:rsid w:val="008832DF"/>
    <w:rsid w:val="008833B4"/>
    <w:rsid w:val="008833FB"/>
    <w:rsid w:val="0088365A"/>
    <w:rsid w:val="00883750"/>
    <w:rsid w:val="008838C2"/>
    <w:rsid w:val="008838EC"/>
    <w:rsid w:val="00883A6B"/>
    <w:rsid w:val="00883D65"/>
    <w:rsid w:val="00883DEA"/>
    <w:rsid w:val="0088405D"/>
    <w:rsid w:val="00884584"/>
    <w:rsid w:val="00884AB0"/>
    <w:rsid w:val="00884BC5"/>
    <w:rsid w:val="00884E68"/>
    <w:rsid w:val="00884EC3"/>
    <w:rsid w:val="008850B6"/>
    <w:rsid w:val="0088536A"/>
    <w:rsid w:val="008853F3"/>
    <w:rsid w:val="008854F6"/>
    <w:rsid w:val="00885964"/>
    <w:rsid w:val="00885C2A"/>
    <w:rsid w:val="00886325"/>
    <w:rsid w:val="0088643E"/>
    <w:rsid w:val="008864EA"/>
    <w:rsid w:val="0088662D"/>
    <w:rsid w:val="008868F0"/>
    <w:rsid w:val="00886CBC"/>
    <w:rsid w:val="00886E40"/>
    <w:rsid w:val="00886F1D"/>
    <w:rsid w:val="00886FD3"/>
    <w:rsid w:val="008870D5"/>
    <w:rsid w:val="00887891"/>
    <w:rsid w:val="00887AC4"/>
    <w:rsid w:val="00887AC7"/>
    <w:rsid w:val="00887B3E"/>
    <w:rsid w:val="00887F53"/>
    <w:rsid w:val="00887F7F"/>
    <w:rsid w:val="0089007D"/>
    <w:rsid w:val="00890A7D"/>
    <w:rsid w:val="00890AC3"/>
    <w:rsid w:val="00890C89"/>
    <w:rsid w:val="00890EC9"/>
    <w:rsid w:val="00891167"/>
    <w:rsid w:val="00891545"/>
    <w:rsid w:val="00891784"/>
    <w:rsid w:val="00891799"/>
    <w:rsid w:val="00891987"/>
    <w:rsid w:val="00891DFC"/>
    <w:rsid w:val="0089239C"/>
    <w:rsid w:val="00892807"/>
    <w:rsid w:val="00892894"/>
    <w:rsid w:val="00892957"/>
    <w:rsid w:val="00892AF0"/>
    <w:rsid w:val="00892CBF"/>
    <w:rsid w:val="00892D48"/>
    <w:rsid w:val="00892DF2"/>
    <w:rsid w:val="00892E4A"/>
    <w:rsid w:val="00893385"/>
    <w:rsid w:val="008934A2"/>
    <w:rsid w:val="0089354A"/>
    <w:rsid w:val="0089356B"/>
    <w:rsid w:val="00893996"/>
    <w:rsid w:val="008939A0"/>
    <w:rsid w:val="00893A0C"/>
    <w:rsid w:val="00893A3E"/>
    <w:rsid w:val="00893BA2"/>
    <w:rsid w:val="00893FA4"/>
    <w:rsid w:val="00893FFD"/>
    <w:rsid w:val="008943C5"/>
    <w:rsid w:val="008946BD"/>
    <w:rsid w:val="008947EF"/>
    <w:rsid w:val="008948B6"/>
    <w:rsid w:val="00894D66"/>
    <w:rsid w:val="00894E45"/>
    <w:rsid w:val="00894ECD"/>
    <w:rsid w:val="00894FB6"/>
    <w:rsid w:val="00895094"/>
    <w:rsid w:val="0089517D"/>
    <w:rsid w:val="00895258"/>
    <w:rsid w:val="008953B5"/>
    <w:rsid w:val="00895858"/>
    <w:rsid w:val="00895A2E"/>
    <w:rsid w:val="00895B31"/>
    <w:rsid w:val="00895B5D"/>
    <w:rsid w:val="00895C14"/>
    <w:rsid w:val="00895C2A"/>
    <w:rsid w:val="00895FDC"/>
    <w:rsid w:val="008960E3"/>
    <w:rsid w:val="0089652E"/>
    <w:rsid w:val="0089656F"/>
    <w:rsid w:val="008965D0"/>
    <w:rsid w:val="008966F2"/>
    <w:rsid w:val="00896763"/>
    <w:rsid w:val="00896985"/>
    <w:rsid w:val="00896A35"/>
    <w:rsid w:val="00896AC4"/>
    <w:rsid w:val="00896B61"/>
    <w:rsid w:val="00896BFD"/>
    <w:rsid w:val="00896C2B"/>
    <w:rsid w:val="00896CF6"/>
    <w:rsid w:val="00896F5C"/>
    <w:rsid w:val="00897428"/>
    <w:rsid w:val="008974F8"/>
    <w:rsid w:val="00897535"/>
    <w:rsid w:val="0089777B"/>
    <w:rsid w:val="00897904"/>
    <w:rsid w:val="0089798B"/>
    <w:rsid w:val="00897A07"/>
    <w:rsid w:val="00897A3E"/>
    <w:rsid w:val="00897D74"/>
    <w:rsid w:val="00897E4E"/>
    <w:rsid w:val="008A000E"/>
    <w:rsid w:val="008A0080"/>
    <w:rsid w:val="008A00BF"/>
    <w:rsid w:val="008A0213"/>
    <w:rsid w:val="008A03F5"/>
    <w:rsid w:val="008A0475"/>
    <w:rsid w:val="008A06C1"/>
    <w:rsid w:val="008A091C"/>
    <w:rsid w:val="008A0B4F"/>
    <w:rsid w:val="008A0C1B"/>
    <w:rsid w:val="008A0E3A"/>
    <w:rsid w:val="008A170C"/>
    <w:rsid w:val="008A1893"/>
    <w:rsid w:val="008A18B8"/>
    <w:rsid w:val="008A1BEF"/>
    <w:rsid w:val="008A1D10"/>
    <w:rsid w:val="008A2130"/>
    <w:rsid w:val="008A21AC"/>
    <w:rsid w:val="008A2550"/>
    <w:rsid w:val="008A25E6"/>
    <w:rsid w:val="008A2631"/>
    <w:rsid w:val="008A27D0"/>
    <w:rsid w:val="008A27E1"/>
    <w:rsid w:val="008A29BA"/>
    <w:rsid w:val="008A305F"/>
    <w:rsid w:val="008A3267"/>
    <w:rsid w:val="008A3270"/>
    <w:rsid w:val="008A333D"/>
    <w:rsid w:val="008A33B4"/>
    <w:rsid w:val="008A3460"/>
    <w:rsid w:val="008A35B8"/>
    <w:rsid w:val="008A36FF"/>
    <w:rsid w:val="008A3869"/>
    <w:rsid w:val="008A39E3"/>
    <w:rsid w:val="008A3EF5"/>
    <w:rsid w:val="008A4040"/>
    <w:rsid w:val="008A438F"/>
    <w:rsid w:val="008A43FE"/>
    <w:rsid w:val="008A4530"/>
    <w:rsid w:val="008A48B4"/>
    <w:rsid w:val="008A4BEA"/>
    <w:rsid w:val="008A4D95"/>
    <w:rsid w:val="008A4DFF"/>
    <w:rsid w:val="008A4E8E"/>
    <w:rsid w:val="008A4F24"/>
    <w:rsid w:val="008A515A"/>
    <w:rsid w:val="008A5252"/>
    <w:rsid w:val="008A527C"/>
    <w:rsid w:val="008A52E1"/>
    <w:rsid w:val="008A5353"/>
    <w:rsid w:val="008A54E0"/>
    <w:rsid w:val="008A56B6"/>
    <w:rsid w:val="008A573E"/>
    <w:rsid w:val="008A5885"/>
    <w:rsid w:val="008A5A4E"/>
    <w:rsid w:val="008A5AB3"/>
    <w:rsid w:val="008A6652"/>
    <w:rsid w:val="008A678E"/>
    <w:rsid w:val="008A68E3"/>
    <w:rsid w:val="008A6A42"/>
    <w:rsid w:val="008A6B68"/>
    <w:rsid w:val="008A6D1A"/>
    <w:rsid w:val="008A7536"/>
    <w:rsid w:val="008A77B8"/>
    <w:rsid w:val="008A7B57"/>
    <w:rsid w:val="008A7EC9"/>
    <w:rsid w:val="008B0122"/>
    <w:rsid w:val="008B0255"/>
    <w:rsid w:val="008B0375"/>
    <w:rsid w:val="008B05B1"/>
    <w:rsid w:val="008B09B6"/>
    <w:rsid w:val="008B0BD1"/>
    <w:rsid w:val="008B1351"/>
    <w:rsid w:val="008B140D"/>
    <w:rsid w:val="008B1707"/>
    <w:rsid w:val="008B1ABF"/>
    <w:rsid w:val="008B1AF6"/>
    <w:rsid w:val="008B1F23"/>
    <w:rsid w:val="008B21CF"/>
    <w:rsid w:val="008B2539"/>
    <w:rsid w:val="008B25EA"/>
    <w:rsid w:val="008B2967"/>
    <w:rsid w:val="008B2B99"/>
    <w:rsid w:val="008B2C63"/>
    <w:rsid w:val="008B2CD6"/>
    <w:rsid w:val="008B2F09"/>
    <w:rsid w:val="008B323C"/>
    <w:rsid w:val="008B325C"/>
    <w:rsid w:val="008B346A"/>
    <w:rsid w:val="008B37BF"/>
    <w:rsid w:val="008B39FE"/>
    <w:rsid w:val="008B3E4A"/>
    <w:rsid w:val="008B407C"/>
    <w:rsid w:val="008B407E"/>
    <w:rsid w:val="008B424F"/>
    <w:rsid w:val="008B4440"/>
    <w:rsid w:val="008B45AF"/>
    <w:rsid w:val="008B485D"/>
    <w:rsid w:val="008B5B85"/>
    <w:rsid w:val="008B5E65"/>
    <w:rsid w:val="008B5E99"/>
    <w:rsid w:val="008B6644"/>
    <w:rsid w:val="008B6754"/>
    <w:rsid w:val="008B6962"/>
    <w:rsid w:val="008B6A81"/>
    <w:rsid w:val="008B6B5E"/>
    <w:rsid w:val="008B6CE3"/>
    <w:rsid w:val="008B6CFE"/>
    <w:rsid w:val="008B7269"/>
    <w:rsid w:val="008B73CA"/>
    <w:rsid w:val="008B751C"/>
    <w:rsid w:val="008B75E1"/>
    <w:rsid w:val="008B769D"/>
    <w:rsid w:val="008B76CC"/>
    <w:rsid w:val="008B7753"/>
    <w:rsid w:val="008B780E"/>
    <w:rsid w:val="008C00FC"/>
    <w:rsid w:val="008C05C4"/>
    <w:rsid w:val="008C062F"/>
    <w:rsid w:val="008C0875"/>
    <w:rsid w:val="008C0876"/>
    <w:rsid w:val="008C08BE"/>
    <w:rsid w:val="008C0A4E"/>
    <w:rsid w:val="008C0A5F"/>
    <w:rsid w:val="008C0C91"/>
    <w:rsid w:val="008C0DBA"/>
    <w:rsid w:val="008C0EF0"/>
    <w:rsid w:val="008C1373"/>
    <w:rsid w:val="008C1430"/>
    <w:rsid w:val="008C14C1"/>
    <w:rsid w:val="008C19C0"/>
    <w:rsid w:val="008C1BBF"/>
    <w:rsid w:val="008C1C08"/>
    <w:rsid w:val="008C1D4B"/>
    <w:rsid w:val="008C1D78"/>
    <w:rsid w:val="008C218D"/>
    <w:rsid w:val="008C258E"/>
    <w:rsid w:val="008C29EC"/>
    <w:rsid w:val="008C29FE"/>
    <w:rsid w:val="008C2CAA"/>
    <w:rsid w:val="008C2F9F"/>
    <w:rsid w:val="008C32C7"/>
    <w:rsid w:val="008C32F7"/>
    <w:rsid w:val="008C348A"/>
    <w:rsid w:val="008C3524"/>
    <w:rsid w:val="008C37EF"/>
    <w:rsid w:val="008C39E1"/>
    <w:rsid w:val="008C3BDC"/>
    <w:rsid w:val="008C3EA8"/>
    <w:rsid w:val="008C42C7"/>
    <w:rsid w:val="008C4894"/>
    <w:rsid w:val="008C48F1"/>
    <w:rsid w:val="008C4920"/>
    <w:rsid w:val="008C4B6F"/>
    <w:rsid w:val="008C52C7"/>
    <w:rsid w:val="008C53FD"/>
    <w:rsid w:val="008C5408"/>
    <w:rsid w:val="008C54EB"/>
    <w:rsid w:val="008C5D0A"/>
    <w:rsid w:val="008C5F9C"/>
    <w:rsid w:val="008C602B"/>
    <w:rsid w:val="008C617A"/>
    <w:rsid w:val="008C6281"/>
    <w:rsid w:val="008C63BB"/>
    <w:rsid w:val="008C6420"/>
    <w:rsid w:val="008C64FA"/>
    <w:rsid w:val="008C667D"/>
    <w:rsid w:val="008C673A"/>
    <w:rsid w:val="008C6AF0"/>
    <w:rsid w:val="008C6D43"/>
    <w:rsid w:val="008C70CC"/>
    <w:rsid w:val="008C7247"/>
    <w:rsid w:val="008C72B8"/>
    <w:rsid w:val="008C7379"/>
    <w:rsid w:val="008C7424"/>
    <w:rsid w:val="008C74BE"/>
    <w:rsid w:val="008C75CD"/>
    <w:rsid w:val="008C75CE"/>
    <w:rsid w:val="008C784F"/>
    <w:rsid w:val="008C78BC"/>
    <w:rsid w:val="008C7ABE"/>
    <w:rsid w:val="008C7D04"/>
    <w:rsid w:val="008C7DF5"/>
    <w:rsid w:val="008C7F8D"/>
    <w:rsid w:val="008C7FB2"/>
    <w:rsid w:val="008D00D6"/>
    <w:rsid w:val="008D028C"/>
    <w:rsid w:val="008D0439"/>
    <w:rsid w:val="008D0731"/>
    <w:rsid w:val="008D07A6"/>
    <w:rsid w:val="008D07EF"/>
    <w:rsid w:val="008D0B8D"/>
    <w:rsid w:val="008D0D53"/>
    <w:rsid w:val="008D0FA6"/>
    <w:rsid w:val="008D1375"/>
    <w:rsid w:val="008D147F"/>
    <w:rsid w:val="008D1484"/>
    <w:rsid w:val="008D1499"/>
    <w:rsid w:val="008D1661"/>
    <w:rsid w:val="008D175E"/>
    <w:rsid w:val="008D1A5A"/>
    <w:rsid w:val="008D1B8F"/>
    <w:rsid w:val="008D1F52"/>
    <w:rsid w:val="008D20B1"/>
    <w:rsid w:val="008D2267"/>
    <w:rsid w:val="008D2847"/>
    <w:rsid w:val="008D2882"/>
    <w:rsid w:val="008D2884"/>
    <w:rsid w:val="008D2965"/>
    <w:rsid w:val="008D299D"/>
    <w:rsid w:val="008D2A84"/>
    <w:rsid w:val="008D2B04"/>
    <w:rsid w:val="008D2E61"/>
    <w:rsid w:val="008D3293"/>
    <w:rsid w:val="008D349A"/>
    <w:rsid w:val="008D366F"/>
    <w:rsid w:val="008D38DD"/>
    <w:rsid w:val="008D3910"/>
    <w:rsid w:val="008D3978"/>
    <w:rsid w:val="008D399F"/>
    <w:rsid w:val="008D3A18"/>
    <w:rsid w:val="008D3C32"/>
    <w:rsid w:val="008D3D47"/>
    <w:rsid w:val="008D3F3C"/>
    <w:rsid w:val="008D3FA9"/>
    <w:rsid w:val="008D4413"/>
    <w:rsid w:val="008D443E"/>
    <w:rsid w:val="008D4532"/>
    <w:rsid w:val="008D46B3"/>
    <w:rsid w:val="008D47B8"/>
    <w:rsid w:val="008D49CA"/>
    <w:rsid w:val="008D4AAF"/>
    <w:rsid w:val="008D4D3F"/>
    <w:rsid w:val="008D4E3C"/>
    <w:rsid w:val="008D512D"/>
    <w:rsid w:val="008D5179"/>
    <w:rsid w:val="008D52DB"/>
    <w:rsid w:val="008D55BE"/>
    <w:rsid w:val="008D58D3"/>
    <w:rsid w:val="008D59FC"/>
    <w:rsid w:val="008D5AA5"/>
    <w:rsid w:val="008D5B4E"/>
    <w:rsid w:val="008D5DDC"/>
    <w:rsid w:val="008D5E9E"/>
    <w:rsid w:val="008D60A5"/>
    <w:rsid w:val="008D60FD"/>
    <w:rsid w:val="008D618B"/>
    <w:rsid w:val="008D61C1"/>
    <w:rsid w:val="008D6AD1"/>
    <w:rsid w:val="008D6B3B"/>
    <w:rsid w:val="008D6CE2"/>
    <w:rsid w:val="008D6CFF"/>
    <w:rsid w:val="008D6F54"/>
    <w:rsid w:val="008D712D"/>
    <w:rsid w:val="008D744B"/>
    <w:rsid w:val="008D75BB"/>
    <w:rsid w:val="008D78FA"/>
    <w:rsid w:val="008D7BBE"/>
    <w:rsid w:val="008D7C6F"/>
    <w:rsid w:val="008E0433"/>
    <w:rsid w:val="008E0487"/>
    <w:rsid w:val="008E05E2"/>
    <w:rsid w:val="008E0B5B"/>
    <w:rsid w:val="008E0CF5"/>
    <w:rsid w:val="008E0EF9"/>
    <w:rsid w:val="008E10A7"/>
    <w:rsid w:val="008E15D8"/>
    <w:rsid w:val="008E15F7"/>
    <w:rsid w:val="008E199A"/>
    <w:rsid w:val="008E1BE5"/>
    <w:rsid w:val="008E1D72"/>
    <w:rsid w:val="008E1D77"/>
    <w:rsid w:val="008E1DC9"/>
    <w:rsid w:val="008E1EA3"/>
    <w:rsid w:val="008E1FE0"/>
    <w:rsid w:val="008E227D"/>
    <w:rsid w:val="008E23CF"/>
    <w:rsid w:val="008E2435"/>
    <w:rsid w:val="008E2493"/>
    <w:rsid w:val="008E25C1"/>
    <w:rsid w:val="008E2988"/>
    <w:rsid w:val="008E2AB4"/>
    <w:rsid w:val="008E2AC4"/>
    <w:rsid w:val="008E2C37"/>
    <w:rsid w:val="008E2C9C"/>
    <w:rsid w:val="008E2F2F"/>
    <w:rsid w:val="008E2F30"/>
    <w:rsid w:val="008E319A"/>
    <w:rsid w:val="008E330B"/>
    <w:rsid w:val="008E3D02"/>
    <w:rsid w:val="008E4063"/>
    <w:rsid w:val="008E40D5"/>
    <w:rsid w:val="008E44EF"/>
    <w:rsid w:val="008E478D"/>
    <w:rsid w:val="008E49B1"/>
    <w:rsid w:val="008E49FC"/>
    <w:rsid w:val="008E4D8B"/>
    <w:rsid w:val="008E5015"/>
    <w:rsid w:val="008E52CD"/>
    <w:rsid w:val="008E579B"/>
    <w:rsid w:val="008E57DC"/>
    <w:rsid w:val="008E5A7E"/>
    <w:rsid w:val="008E5BDA"/>
    <w:rsid w:val="008E5E12"/>
    <w:rsid w:val="008E613F"/>
    <w:rsid w:val="008E637C"/>
    <w:rsid w:val="008E6473"/>
    <w:rsid w:val="008E64A9"/>
    <w:rsid w:val="008E665C"/>
    <w:rsid w:val="008E6692"/>
    <w:rsid w:val="008E6B75"/>
    <w:rsid w:val="008E6D0E"/>
    <w:rsid w:val="008E7080"/>
    <w:rsid w:val="008E7153"/>
    <w:rsid w:val="008E73E6"/>
    <w:rsid w:val="008E75EB"/>
    <w:rsid w:val="008E762A"/>
    <w:rsid w:val="008E790A"/>
    <w:rsid w:val="008E7D24"/>
    <w:rsid w:val="008E7E70"/>
    <w:rsid w:val="008F0313"/>
    <w:rsid w:val="008F0455"/>
    <w:rsid w:val="008F0590"/>
    <w:rsid w:val="008F066B"/>
    <w:rsid w:val="008F0ACE"/>
    <w:rsid w:val="008F0B6D"/>
    <w:rsid w:val="008F1011"/>
    <w:rsid w:val="008F1223"/>
    <w:rsid w:val="008F1367"/>
    <w:rsid w:val="008F1574"/>
    <w:rsid w:val="008F1841"/>
    <w:rsid w:val="008F1A24"/>
    <w:rsid w:val="008F1B9C"/>
    <w:rsid w:val="008F1D77"/>
    <w:rsid w:val="008F1E62"/>
    <w:rsid w:val="008F1F79"/>
    <w:rsid w:val="008F2255"/>
    <w:rsid w:val="008F2296"/>
    <w:rsid w:val="008F23D8"/>
    <w:rsid w:val="008F2528"/>
    <w:rsid w:val="008F29ED"/>
    <w:rsid w:val="008F2AF0"/>
    <w:rsid w:val="008F2EAC"/>
    <w:rsid w:val="008F2EE7"/>
    <w:rsid w:val="008F30D9"/>
    <w:rsid w:val="008F30EE"/>
    <w:rsid w:val="008F3656"/>
    <w:rsid w:val="008F3BBA"/>
    <w:rsid w:val="008F4224"/>
    <w:rsid w:val="008F448C"/>
    <w:rsid w:val="008F4722"/>
    <w:rsid w:val="008F48D3"/>
    <w:rsid w:val="008F4922"/>
    <w:rsid w:val="008F4A90"/>
    <w:rsid w:val="008F4B14"/>
    <w:rsid w:val="008F4B16"/>
    <w:rsid w:val="008F4C00"/>
    <w:rsid w:val="008F4CA0"/>
    <w:rsid w:val="008F4DE1"/>
    <w:rsid w:val="008F4F8C"/>
    <w:rsid w:val="008F5647"/>
    <w:rsid w:val="008F57EB"/>
    <w:rsid w:val="008F58D9"/>
    <w:rsid w:val="008F59B5"/>
    <w:rsid w:val="008F5A15"/>
    <w:rsid w:val="008F5A91"/>
    <w:rsid w:val="008F5B4C"/>
    <w:rsid w:val="008F5B67"/>
    <w:rsid w:val="008F5F84"/>
    <w:rsid w:val="008F63BB"/>
    <w:rsid w:val="008F63FF"/>
    <w:rsid w:val="008F64D1"/>
    <w:rsid w:val="008F650F"/>
    <w:rsid w:val="008F66C3"/>
    <w:rsid w:val="008F67E9"/>
    <w:rsid w:val="008F6A6C"/>
    <w:rsid w:val="008F6AEB"/>
    <w:rsid w:val="008F6AF2"/>
    <w:rsid w:val="008F6F4D"/>
    <w:rsid w:val="008F704C"/>
    <w:rsid w:val="008F70A1"/>
    <w:rsid w:val="008F70AD"/>
    <w:rsid w:val="008F7239"/>
    <w:rsid w:val="008F72B5"/>
    <w:rsid w:val="008F74EA"/>
    <w:rsid w:val="008F76F9"/>
    <w:rsid w:val="008F7833"/>
    <w:rsid w:val="008F783E"/>
    <w:rsid w:val="008F78EE"/>
    <w:rsid w:val="008F7A8B"/>
    <w:rsid w:val="008F7B73"/>
    <w:rsid w:val="008F7C85"/>
    <w:rsid w:val="008F7CAE"/>
    <w:rsid w:val="008F7D00"/>
    <w:rsid w:val="008F7D16"/>
    <w:rsid w:val="008F7D64"/>
    <w:rsid w:val="00900118"/>
    <w:rsid w:val="0090014E"/>
    <w:rsid w:val="009002A3"/>
    <w:rsid w:val="00900704"/>
    <w:rsid w:val="00900713"/>
    <w:rsid w:val="0090086D"/>
    <w:rsid w:val="0090090A"/>
    <w:rsid w:val="00900962"/>
    <w:rsid w:val="009009E3"/>
    <w:rsid w:val="00901588"/>
    <w:rsid w:val="009016C0"/>
    <w:rsid w:val="009016D3"/>
    <w:rsid w:val="009016D5"/>
    <w:rsid w:val="0090170C"/>
    <w:rsid w:val="009018EF"/>
    <w:rsid w:val="00901975"/>
    <w:rsid w:val="009019FF"/>
    <w:rsid w:val="00901A66"/>
    <w:rsid w:val="00901BE5"/>
    <w:rsid w:val="00901FBB"/>
    <w:rsid w:val="00902403"/>
    <w:rsid w:val="00902409"/>
    <w:rsid w:val="00902B68"/>
    <w:rsid w:val="00902DCD"/>
    <w:rsid w:val="00902EAB"/>
    <w:rsid w:val="009033F3"/>
    <w:rsid w:val="00903457"/>
    <w:rsid w:val="00903552"/>
    <w:rsid w:val="009035AE"/>
    <w:rsid w:val="00903855"/>
    <w:rsid w:val="00903882"/>
    <w:rsid w:val="0090403F"/>
    <w:rsid w:val="00904198"/>
    <w:rsid w:val="009047FD"/>
    <w:rsid w:val="009048DB"/>
    <w:rsid w:val="009049AD"/>
    <w:rsid w:val="00904AF1"/>
    <w:rsid w:val="00904CA1"/>
    <w:rsid w:val="00904CCD"/>
    <w:rsid w:val="00904E27"/>
    <w:rsid w:val="00904EA1"/>
    <w:rsid w:val="00904F21"/>
    <w:rsid w:val="00905006"/>
    <w:rsid w:val="009055BE"/>
    <w:rsid w:val="009055CB"/>
    <w:rsid w:val="00905693"/>
    <w:rsid w:val="009056E6"/>
    <w:rsid w:val="00905988"/>
    <w:rsid w:val="00905A5D"/>
    <w:rsid w:val="00905B1C"/>
    <w:rsid w:val="00905B81"/>
    <w:rsid w:val="00905BF9"/>
    <w:rsid w:val="00905D34"/>
    <w:rsid w:val="00905ED4"/>
    <w:rsid w:val="00906122"/>
    <w:rsid w:val="00906251"/>
    <w:rsid w:val="009067C3"/>
    <w:rsid w:val="00906B01"/>
    <w:rsid w:val="00906DFB"/>
    <w:rsid w:val="0090707C"/>
    <w:rsid w:val="00907137"/>
    <w:rsid w:val="00907175"/>
    <w:rsid w:val="00907522"/>
    <w:rsid w:val="009075D4"/>
    <w:rsid w:val="0090765C"/>
    <w:rsid w:val="009078DA"/>
    <w:rsid w:val="00907D17"/>
    <w:rsid w:val="00907DDF"/>
    <w:rsid w:val="00910039"/>
    <w:rsid w:val="009101DF"/>
    <w:rsid w:val="0091032E"/>
    <w:rsid w:val="00910369"/>
    <w:rsid w:val="00910797"/>
    <w:rsid w:val="00910904"/>
    <w:rsid w:val="00910928"/>
    <w:rsid w:val="00910AA8"/>
    <w:rsid w:val="0091164D"/>
    <w:rsid w:val="00911B71"/>
    <w:rsid w:val="00911C77"/>
    <w:rsid w:val="00911C93"/>
    <w:rsid w:val="00911E16"/>
    <w:rsid w:val="009121BD"/>
    <w:rsid w:val="00912278"/>
    <w:rsid w:val="00912368"/>
    <w:rsid w:val="009124E9"/>
    <w:rsid w:val="00912695"/>
    <w:rsid w:val="00912849"/>
    <w:rsid w:val="00912890"/>
    <w:rsid w:val="0091295F"/>
    <w:rsid w:val="00912A6F"/>
    <w:rsid w:val="00912BBC"/>
    <w:rsid w:val="00912DEE"/>
    <w:rsid w:val="00912F53"/>
    <w:rsid w:val="00912FAA"/>
    <w:rsid w:val="009130F6"/>
    <w:rsid w:val="00913A59"/>
    <w:rsid w:val="00913AE9"/>
    <w:rsid w:val="00913AF1"/>
    <w:rsid w:val="00913C68"/>
    <w:rsid w:val="00913F00"/>
    <w:rsid w:val="00914080"/>
    <w:rsid w:val="00914081"/>
    <w:rsid w:val="009141C2"/>
    <w:rsid w:val="009141F0"/>
    <w:rsid w:val="009142E5"/>
    <w:rsid w:val="00914391"/>
    <w:rsid w:val="009145E8"/>
    <w:rsid w:val="0091472A"/>
    <w:rsid w:val="00914954"/>
    <w:rsid w:val="00914B89"/>
    <w:rsid w:val="00914BE6"/>
    <w:rsid w:val="00914C92"/>
    <w:rsid w:val="00914E5C"/>
    <w:rsid w:val="00915014"/>
    <w:rsid w:val="009152A1"/>
    <w:rsid w:val="009152E7"/>
    <w:rsid w:val="00915395"/>
    <w:rsid w:val="009157BF"/>
    <w:rsid w:val="0091580D"/>
    <w:rsid w:val="0091594D"/>
    <w:rsid w:val="00915A88"/>
    <w:rsid w:val="00916062"/>
    <w:rsid w:val="009160C6"/>
    <w:rsid w:val="00916222"/>
    <w:rsid w:val="0091650F"/>
    <w:rsid w:val="00916809"/>
    <w:rsid w:val="00916D2F"/>
    <w:rsid w:val="00917129"/>
    <w:rsid w:val="00917362"/>
    <w:rsid w:val="009174EF"/>
    <w:rsid w:val="009177D4"/>
    <w:rsid w:val="0091788C"/>
    <w:rsid w:val="00917942"/>
    <w:rsid w:val="009179B4"/>
    <w:rsid w:val="00917D8D"/>
    <w:rsid w:val="00917F58"/>
    <w:rsid w:val="0092009F"/>
    <w:rsid w:val="009200B9"/>
    <w:rsid w:val="00920133"/>
    <w:rsid w:val="009202E4"/>
    <w:rsid w:val="009203E7"/>
    <w:rsid w:val="00920685"/>
    <w:rsid w:val="00920688"/>
    <w:rsid w:val="0092082A"/>
    <w:rsid w:val="009208DF"/>
    <w:rsid w:val="00920A8A"/>
    <w:rsid w:val="00920C1C"/>
    <w:rsid w:val="00920D1C"/>
    <w:rsid w:val="00920ED1"/>
    <w:rsid w:val="00920FBC"/>
    <w:rsid w:val="00921020"/>
    <w:rsid w:val="009217AD"/>
    <w:rsid w:val="00921879"/>
    <w:rsid w:val="00921948"/>
    <w:rsid w:val="00921BE8"/>
    <w:rsid w:val="00921BE9"/>
    <w:rsid w:val="00921C4E"/>
    <w:rsid w:val="00921DAC"/>
    <w:rsid w:val="00921F0C"/>
    <w:rsid w:val="00921F25"/>
    <w:rsid w:val="00921FE3"/>
    <w:rsid w:val="00921FF2"/>
    <w:rsid w:val="00922012"/>
    <w:rsid w:val="00922013"/>
    <w:rsid w:val="009220F7"/>
    <w:rsid w:val="00922357"/>
    <w:rsid w:val="009225F3"/>
    <w:rsid w:val="00922829"/>
    <w:rsid w:val="00922F34"/>
    <w:rsid w:val="00923017"/>
    <w:rsid w:val="00923187"/>
    <w:rsid w:val="009231A1"/>
    <w:rsid w:val="009231CF"/>
    <w:rsid w:val="009232BC"/>
    <w:rsid w:val="00923321"/>
    <w:rsid w:val="00923424"/>
    <w:rsid w:val="00923534"/>
    <w:rsid w:val="00923A3D"/>
    <w:rsid w:val="00923A83"/>
    <w:rsid w:val="00923E46"/>
    <w:rsid w:val="009240BB"/>
    <w:rsid w:val="0092427E"/>
    <w:rsid w:val="00924539"/>
    <w:rsid w:val="009245B8"/>
    <w:rsid w:val="00924905"/>
    <w:rsid w:val="0092496A"/>
    <w:rsid w:val="00924A9E"/>
    <w:rsid w:val="00924F5D"/>
    <w:rsid w:val="00924F86"/>
    <w:rsid w:val="0092512A"/>
    <w:rsid w:val="00925157"/>
    <w:rsid w:val="00925286"/>
    <w:rsid w:val="00925292"/>
    <w:rsid w:val="00925338"/>
    <w:rsid w:val="00925628"/>
    <w:rsid w:val="0092572F"/>
    <w:rsid w:val="009257DA"/>
    <w:rsid w:val="00925E2F"/>
    <w:rsid w:val="00925F18"/>
    <w:rsid w:val="009262AB"/>
    <w:rsid w:val="00926346"/>
    <w:rsid w:val="009264BF"/>
    <w:rsid w:val="00926776"/>
    <w:rsid w:val="00926D8A"/>
    <w:rsid w:val="00927213"/>
    <w:rsid w:val="00927270"/>
    <w:rsid w:val="0092734F"/>
    <w:rsid w:val="0092739A"/>
    <w:rsid w:val="00927404"/>
    <w:rsid w:val="009274D2"/>
    <w:rsid w:val="0092796C"/>
    <w:rsid w:val="00927E30"/>
    <w:rsid w:val="00927FF1"/>
    <w:rsid w:val="009300B4"/>
    <w:rsid w:val="00930243"/>
    <w:rsid w:val="00930D61"/>
    <w:rsid w:val="00930DC1"/>
    <w:rsid w:val="00930E7F"/>
    <w:rsid w:val="00930FF2"/>
    <w:rsid w:val="00931032"/>
    <w:rsid w:val="00931054"/>
    <w:rsid w:val="0093143B"/>
    <w:rsid w:val="00931520"/>
    <w:rsid w:val="00931579"/>
    <w:rsid w:val="009316E9"/>
    <w:rsid w:val="00931A34"/>
    <w:rsid w:val="00931BCD"/>
    <w:rsid w:val="00931DBE"/>
    <w:rsid w:val="00931E1D"/>
    <w:rsid w:val="00931ED2"/>
    <w:rsid w:val="0093200C"/>
    <w:rsid w:val="00932116"/>
    <w:rsid w:val="0093268B"/>
    <w:rsid w:val="00932824"/>
    <w:rsid w:val="00932906"/>
    <w:rsid w:val="00932AF2"/>
    <w:rsid w:val="00932BFD"/>
    <w:rsid w:val="00932D0A"/>
    <w:rsid w:val="00932DDE"/>
    <w:rsid w:val="00933488"/>
    <w:rsid w:val="0093353D"/>
    <w:rsid w:val="00933579"/>
    <w:rsid w:val="00933711"/>
    <w:rsid w:val="009339C4"/>
    <w:rsid w:val="00933EEF"/>
    <w:rsid w:val="00933EF7"/>
    <w:rsid w:val="00933FB6"/>
    <w:rsid w:val="00933FD2"/>
    <w:rsid w:val="009340EE"/>
    <w:rsid w:val="00934174"/>
    <w:rsid w:val="009345DE"/>
    <w:rsid w:val="00934722"/>
    <w:rsid w:val="009347F7"/>
    <w:rsid w:val="0093487E"/>
    <w:rsid w:val="00934A32"/>
    <w:rsid w:val="00934B8F"/>
    <w:rsid w:val="00934D92"/>
    <w:rsid w:val="009358CF"/>
    <w:rsid w:val="00935C1F"/>
    <w:rsid w:val="00935EE5"/>
    <w:rsid w:val="00936006"/>
    <w:rsid w:val="00936013"/>
    <w:rsid w:val="009367A7"/>
    <w:rsid w:val="009369E1"/>
    <w:rsid w:val="00936B07"/>
    <w:rsid w:val="00936BAF"/>
    <w:rsid w:val="00936F5C"/>
    <w:rsid w:val="00936F7D"/>
    <w:rsid w:val="00937257"/>
    <w:rsid w:val="00937487"/>
    <w:rsid w:val="009378C5"/>
    <w:rsid w:val="0093799F"/>
    <w:rsid w:val="009379E9"/>
    <w:rsid w:val="00937C43"/>
    <w:rsid w:val="00937FD8"/>
    <w:rsid w:val="00940144"/>
    <w:rsid w:val="00940159"/>
    <w:rsid w:val="0094016C"/>
    <w:rsid w:val="0094022B"/>
    <w:rsid w:val="0094034F"/>
    <w:rsid w:val="00940790"/>
    <w:rsid w:val="00940918"/>
    <w:rsid w:val="009410BC"/>
    <w:rsid w:val="009411F7"/>
    <w:rsid w:val="00941273"/>
    <w:rsid w:val="009412C6"/>
    <w:rsid w:val="00941471"/>
    <w:rsid w:val="00941749"/>
    <w:rsid w:val="00941F47"/>
    <w:rsid w:val="00942097"/>
    <w:rsid w:val="0094219C"/>
    <w:rsid w:val="009424E6"/>
    <w:rsid w:val="00942860"/>
    <w:rsid w:val="00942CA1"/>
    <w:rsid w:val="00942EA1"/>
    <w:rsid w:val="00942F88"/>
    <w:rsid w:val="0094359D"/>
    <w:rsid w:val="00943AC0"/>
    <w:rsid w:val="00943C40"/>
    <w:rsid w:val="00943D21"/>
    <w:rsid w:val="00943F13"/>
    <w:rsid w:val="00943F1F"/>
    <w:rsid w:val="00944020"/>
    <w:rsid w:val="00944043"/>
    <w:rsid w:val="009441D4"/>
    <w:rsid w:val="009442A0"/>
    <w:rsid w:val="009444C1"/>
    <w:rsid w:val="0094470E"/>
    <w:rsid w:val="00944857"/>
    <w:rsid w:val="009448B0"/>
    <w:rsid w:val="00944B3A"/>
    <w:rsid w:val="00944C0C"/>
    <w:rsid w:val="00944CB6"/>
    <w:rsid w:val="00944D83"/>
    <w:rsid w:val="00944DDA"/>
    <w:rsid w:val="00944FAD"/>
    <w:rsid w:val="0094538D"/>
    <w:rsid w:val="0094557E"/>
    <w:rsid w:val="00945B8F"/>
    <w:rsid w:val="00945EAD"/>
    <w:rsid w:val="009460B2"/>
    <w:rsid w:val="00946AFB"/>
    <w:rsid w:val="00946EFE"/>
    <w:rsid w:val="00946F31"/>
    <w:rsid w:val="0094709C"/>
    <w:rsid w:val="0094721B"/>
    <w:rsid w:val="009472B7"/>
    <w:rsid w:val="00947B2D"/>
    <w:rsid w:val="009501C0"/>
    <w:rsid w:val="00950218"/>
    <w:rsid w:val="0095032A"/>
    <w:rsid w:val="00950394"/>
    <w:rsid w:val="009505B4"/>
    <w:rsid w:val="0095089A"/>
    <w:rsid w:val="0095093A"/>
    <w:rsid w:val="009509F3"/>
    <w:rsid w:val="00950A77"/>
    <w:rsid w:val="00950AEE"/>
    <w:rsid w:val="00950C6C"/>
    <w:rsid w:val="009511DE"/>
    <w:rsid w:val="00951217"/>
    <w:rsid w:val="0095122F"/>
    <w:rsid w:val="00951284"/>
    <w:rsid w:val="0095148A"/>
    <w:rsid w:val="00951490"/>
    <w:rsid w:val="00951A41"/>
    <w:rsid w:val="00951A74"/>
    <w:rsid w:val="00951B0D"/>
    <w:rsid w:val="00951B4E"/>
    <w:rsid w:val="00951C86"/>
    <w:rsid w:val="00951EBB"/>
    <w:rsid w:val="00951F86"/>
    <w:rsid w:val="00952340"/>
    <w:rsid w:val="0095236F"/>
    <w:rsid w:val="00952387"/>
    <w:rsid w:val="009525C3"/>
    <w:rsid w:val="00952A8F"/>
    <w:rsid w:val="00952AEC"/>
    <w:rsid w:val="00952B52"/>
    <w:rsid w:val="00952CB3"/>
    <w:rsid w:val="00952DAD"/>
    <w:rsid w:val="0095311D"/>
    <w:rsid w:val="0095331E"/>
    <w:rsid w:val="00953324"/>
    <w:rsid w:val="009533A7"/>
    <w:rsid w:val="0095346E"/>
    <w:rsid w:val="00953843"/>
    <w:rsid w:val="00953982"/>
    <w:rsid w:val="00953C68"/>
    <w:rsid w:val="00953DCC"/>
    <w:rsid w:val="00953EF1"/>
    <w:rsid w:val="00953F5B"/>
    <w:rsid w:val="00953FC7"/>
    <w:rsid w:val="00954231"/>
    <w:rsid w:val="0095432D"/>
    <w:rsid w:val="0095439A"/>
    <w:rsid w:val="009544F2"/>
    <w:rsid w:val="0095454A"/>
    <w:rsid w:val="009546B1"/>
    <w:rsid w:val="00954713"/>
    <w:rsid w:val="0095473F"/>
    <w:rsid w:val="00954997"/>
    <w:rsid w:val="00954C13"/>
    <w:rsid w:val="00954D19"/>
    <w:rsid w:val="009552F5"/>
    <w:rsid w:val="009554C8"/>
    <w:rsid w:val="0095556B"/>
    <w:rsid w:val="00955771"/>
    <w:rsid w:val="009559FC"/>
    <w:rsid w:val="00955BDB"/>
    <w:rsid w:val="00955C5A"/>
    <w:rsid w:val="00955CF5"/>
    <w:rsid w:val="00955E49"/>
    <w:rsid w:val="0095610B"/>
    <w:rsid w:val="00956153"/>
    <w:rsid w:val="0095633A"/>
    <w:rsid w:val="009565CE"/>
    <w:rsid w:val="00956DA2"/>
    <w:rsid w:val="00956E2C"/>
    <w:rsid w:val="00957038"/>
    <w:rsid w:val="0095704B"/>
    <w:rsid w:val="0095716D"/>
    <w:rsid w:val="009571BF"/>
    <w:rsid w:val="00957240"/>
    <w:rsid w:val="00957249"/>
    <w:rsid w:val="009572AA"/>
    <w:rsid w:val="0095733A"/>
    <w:rsid w:val="00957501"/>
    <w:rsid w:val="0095786D"/>
    <w:rsid w:val="00957A30"/>
    <w:rsid w:val="00957B25"/>
    <w:rsid w:val="00957C53"/>
    <w:rsid w:val="00960533"/>
    <w:rsid w:val="009607CF"/>
    <w:rsid w:val="00960947"/>
    <w:rsid w:val="009609E7"/>
    <w:rsid w:val="00960B29"/>
    <w:rsid w:val="00960CD7"/>
    <w:rsid w:val="00960D03"/>
    <w:rsid w:val="00960E5C"/>
    <w:rsid w:val="00961583"/>
    <w:rsid w:val="00961594"/>
    <w:rsid w:val="009615AF"/>
    <w:rsid w:val="009615F2"/>
    <w:rsid w:val="00961665"/>
    <w:rsid w:val="0096171D"/>
    <w:rsid w:val="00961776"/>
    <w:rsid w:val="009621BC"/>
    <w:rsid w:val="0096275B"/>
    <w:rsid w:val="00962814"/>
    <w:rsid w:val="0096284F"/>
    <w:rsid w:val="00962865"/>
    <w:rsid w:val="009628D6"/>
    <w:rsid w:val="009629FF"/>
    <w:rsid w:val="00962B03"/>
    <w:rsid w:val="00962C01"/>
    <w:rsid w:val="00962DFB"/>
    <w:rsid w:val="00963975"/>
    <w:rsid w:val="00963D73"/>
    <w:rsid w:val="00963FA8"/>
    <w:rsid w:val="009642CE"/>
    <w:rsid w:val="0096455C"/>
    <w:rsid w:val="009647B2"/>
    <w:rsid w:val="0096487C"/>
    <w:rsid w:val="0096487D"/>
    <w:rsid w:val="009648EA"/>
    <w:rsid w:val="00964F73"/>
    <w:rsid w:val="00964FAF"/>
    <w:rsid w:val="00964FB6"/>
    <w:rsid w:val="009650E2"/>
    <w:rsid w:val="009651A3"/>
    <w:rsid w:val="009651E2"/>
    <w:rsid w:val="00965636"/>
    <w:rsid w:val="009656CF"/>
    <w:rsid w:val="00965E1A"/>
    <w:rsid w:val="00965F54"/>
    <w:rsid w:val="009660D2"/>
    <w:rsid w:val="00966509"/>
    <w:rsid w:val="00966BCF"/>
    <w:rsid w:val="00966CD9"/>
    <w:rsid w:val="00966EC8"/>
    <w:rsid w:val="00966FEA"/>
    <w:rsid w:val="0096704E"/>
    <w:rsid w:val="0096724F"/>
    <w:rsid w:val="00967264"/>
    <w:rsid w:val="009672AF"/>
    <w:rsid w:val="00967440"/>
    <w:rsid w:val="00967572"/>
    <w:rsid w:val="00967616"/>
    <w:rsid w:val="00967AF6"/>
    <w:rsid w:val="00967FAA"/>
    <w:rsid w:val="009700D5"/>
    <w:rsid w:val="0097015A"/>
    <w:rsid w:val="009701DC"/>
    <w:rsid w:val="00970608"/>
    <w:rsid w:val="00970831"/>
    <w:rsid w:val="0097083F"/>
    <w:rsid w:val="00970850"/>
    <w:rsid w:val="00970ABD"/>
    <w:rsid w:val="00970D6A"/>
    <w:rsid w:val="00970D92"/>
    <w:rsid w:val="00971066"/>
    <w:rsid w:val="0097139C"/>
    <w:rsid w:val="009717FE"/>
    <w:rsid w:val="00971821"/>
    <w:rsid w:val="00971890"/>
    <w:rsid w:val="00971FBB"/>
    <w:rsid w:val="00972282"/>
    <w:rsid w:val="009725C2"/>
    <w:rsid w:val="009726EC"/>
    <w:rsid w:val="0097273F"/>
    <w:rsid w:val="0097282A"/>
    <w:rsid w:val="009729F0"/>
    <w:rsid w:val="00972B1F"/>
    <w:rsid w:val="00972C22"/>
    <w:rsid w:val="00972D19"/>
    <w:rsid w:val="00972D32"/>
    <w:rsid w:val="00972E00"/>
    <w:rsid w:val="00972FA1"/>
    <w:rsid w:val="00973057"/>
    <w:rsid w:val="0097309B"/>
    <w:rsid w:val="009732C3"/>
    <w:rsid w:val="00973348"/>
    <w:rsid w:val="0097357C"/>
    <w:rsid w:val="00973671"/>
    <w:rsid w:val="00973679"/>
    <w:rsid w:val="009736BE"/>
    <w:rsid w:val="00973824"/>
    <w:rsid w:val="0097387A"/>
    <w:rsid w:val="00973A28"/>
    <w:rsid w:val="00973BC1"/>
    <w:rsid w:val="00973C6B"/>
    <w:rsid w:val="00973CE7"/>
    <w:rsid w:val="00974670"/>
    <w:rsid w:val="0097490A"/>
    <w:rsid w:val="00974A38"/>
    <w:rsid w:val="00974A3B"/>
    <w:rsid w:val="00974BD5"/>
    <w:rsid w:val="00974C03"/>
    <w:rsid w:val="009751DE"/>
    <w:rsid w:val="00975401"/>
    <w:rsid w:val="0097551E"/>
    <w:rsid w:val="00975A8A"/>
    <w:rsid w:val="00975D37"/>
    <w:rsid w:val="00975D9A"/>
    <w:rsid w:val="00975E21"/>
    <w:rsid w:val="009761C0"/>
    <w:rsid w:val="00976352"/>
    <w:rsid w:val="00976484"/>
    <w:rsid w:val="009765BA"/>
    <w:rsid w:val="009767D0"/>
    <w:rsid w:val="0097690A"/>
    <w:rsid w:val="00976B60"/>
    <w:rsid w:val="00976C69"/>
    <w:rsid w:val="00976E18"/>
    <w:rsid w:val="00977560"/>
    <w:rsid w:val="00977643"/>
    <w:rsid w:val="00977885"/>
    <w:rsid w:val="009778FF"/>
    <w:rsid w:val="00977A32"/>
    <w:rsid w:val="00977BA6"/>
    <w:rsid w:val="00977BEF"/>
    <w:rsid w:val="00977EFB"/>
    <w:rsid w:val="00980B25"/>
    <w:rsid w:val="00980B9A"/>
    <w:rsid w:val="00980C9C"/>
    <w:rsid w:val="00980CCD"/>
    <w:rsid w:val="0098113D"/>
    <w:rsid w:val="00981194"/>
    <w:rsid w:val="00981692"/>
    <w:rsid w:val="00981713"/>
    <w:rsid w:val="00981752"/>
    <w:rsid w:val="00981892"/>
    <w:rsid w:val="009818AB"/>
    <w:rsid w:val="00981A46"/>
    <w:rsid w:val="00981BA7"/>
    <w:rsid w:val="0098226E"/>
    <w:rsid w:val="009826A2"/>
    <w:rsid w:val="00982B17"/>
    <w:rsid w:val="00982BB9"/>
    <w:rsid w:val="00982BDC"/>
    <w:rsid w:val="00982C9B"/>
    <w:rsid w:val="00982D2F"/>
    <w:rsid w:val="00983085"/>
    <w:rsid w:val="009830FD"/>
    <w:rsid w:val="0098361E"/>
    <w:rsid w:val="0098374F"/>
    <w:rsid w:val="009837AC"/>
    <w:rsid w:val="00983A22"/>
    <w:rsid w:val="00983AA7"/>
    <w:rsid w:val="00983DFE"/>
    <w:rsid w:val="00983FB2"/>
    <w:rsid w:val="00983FB7"/>
    <w:rsid w:val="00984279"/>
    <w:rsid w:val="009842DD"/>
    <w:rsid w:val="0098488F"/>
    <w:rsid w:val="00984C69"/>
    <w:rsid w:val="00984DDB"/>
    <w:rsid w:val="00984E9B"/>
    <w:rsid w:val="0098502C"/>
    <w:rsid w:val="009850A2"/>
    <w:rsid w:val="0098513A"/>
    <w:rsid w:val="009851D2"/>
    <w:rsid w:val="00985603"/>
    <w:rsid w:val="009858CC"/>
    <w:rsid w:val="009859CA"/>
    <w:rsid w:val="00985A06"/>
    <w:rsid w:val="00985BCB"/>
    <w:rsid w:val="00985D9F"/>
    <w:rsid w:val="00986179"/>
    <w:rsid w:val="00986530"/>
    <w:rsid w:val="00986552"/>
    <w:rsid w:val="009869AB"/>
    <w:rsid w:val="00986A33"/>
    <w:rsid w:val="00986A75"/>
    <w:rsid w:val="00986B3B"/>
    <w:rsid w:val="00986BE1"/>
    <w:rsid w:val="00986D5F"/>
    <w:rsid w:val="00986E8E"/>
    <w:rsid w:val="00986EE9"/>
    <w:rsid w:val="00986FF6"/>
    <w:rsid w:val="00987005"/>
    <w:rsid w:val="00987025"/>
    <w:rsid w:val="0098717F"/>
    <w:rsid w:val="00987510"/>
    <w:rsid w:val="009875DD"/>
    <w:rsid w:val="00987653"/>
    <w:rsid w:val="009877BD"/>
    <w:rsid w:val="00987863"/>
    <w:rsid w:val="00987B6B"/>
    <w:rsid w:val="00987BB0"/>
    <w:rsid w:val="00987CAE"/>
    <w:rsid w:val="009903AF"/>
    <w:rsid w:val="00990754"/>
    <w:rsid w:val="00990B2D"/>
    <w:rsid w:val="00990B33"/>
    <w:rsid w:val="00990B99"/>
    <w:rsid w:val="00990BF8"/>
    <w:rsid w:val="00990C56"/>
    <w:rsid w:val="00990CA3"/>
    <w:rsid w:val="0099118B"/>
    <w:rsid w:val="00991527"/>
    <w:rsid w:val="00991711"/>
    <w:rsid w:val="009917AD"/>
    <w:rsid w:val="00991CE3"/>
    <w:rsid w:val="009926B8"/>
    <w:rsid w:val="00992B43"/>
    <w:rsid w:val="00993815"/>
    <w:rsid w:val="00993ACB"/>
    <w:rsid w:val="00993B92"/>
    <w:rsid w:val="0099407F"/>
    <w:rsid w:val="009942FD"/>
    <w:rsid w:val="00994354"/>
    <w:rsid w:val="00994355"/>
    <w:rsid w:val="009943C5"/>
    <w:rsid w:val="00994468"/>
    <w:rsid w:val="0099453F"/>
    <w:rsid w:val="00994676"/>
    <w:rsid w:val="00994856"/>
    <w:rsid w:val="00994B9D"/>
    <w:rsid w:val="00994E5F"/>
    <w:rsid w:val="00994E7E"/>
    <w:rsid w:val="00994E96"/>
    <w:rsid w:val="00994EA2"/>
    <w:rsid w:val="00994FC1"/>
    <w:rsid w:val="00995030"/>
    <w:rsid w:val="00995F82"/>
    <w:rsid w:val="00995F85"/>
    <w:rsid w:val="00996189"/>
    <w:rsid w:val="009965DB"/>
    <w:rsid w:val="00996671"/>
    <w:rsid w:val="009966A8"/>
    <w:rsid w:val="009966B8"/>
    <w:rsid w:val="00996883"/>
    <w:rsid w:val="00996B9A"/>
    <w:rsid w:val="00996CC6"/>
    <w:rsid w:val="00996D66"/>
    <w:rsid w:val="00996E07"/>
    <w:rsid w:val="00996F4B"/>
    <w:rsid w:val="00997034"/>
    <w:rsid w:val="00997050"/>
    <w:rsid w:val="0099710C"/>
    <w:rsid w:val="0099728C"/>
    <w:rsid w:val="00997527"/>
    <w:rsid w:val="00997702"/>
    <w:rsid w:val="009977EE"/>
    <w:rsid w:val="00997CD2"/>
    <w:rsid w:val="009A02EF"/>
    <w:rsid w:val="009A0315"/>
    <w:rsid w:val="009A064D"/>
    <w:rsid w:val="009A0D5C"/>
    <w:rsid w:val="009A0E1C"/>
    <w:rsid w:val="009A1135"/>
    <w:rsid w:val="009A11F7"/>
    <w:rsid w:val="009A13E3"/>
    <w:rsid w:val="009A146E"/>
    <w:rsid w:val="009A1C3B"/>
    <w:rsid w:val="009A1D4A"/>
    <w:rsid w:val="009A1E86"/>
    <w:rsid w:val="009A1ED0"/>
    <w:rsid w:val="009A2316"/>
    <w:rsid w:val="009A2426"/>
    <w:rsid w:val="009A24A9"/>
    <w:rsid w:val="009A24EC"/>
    <w:rsid w:val="009A263D"/>
    <w:rsid w:val="009A27AC"/>
    <w:rsid w:val="009A2AD0"/>
    <w:rsid w:val="009A30A0"/>
    <w:rsid w:val="009A30FE"/>
    <w:rsid w:val="009A3126"/>
    <w:rsid w:val="009A31D7"/>
    <w:rsid w:val="009A33E3"/>
    <w:rsid w:val="009A367E"/>
    <w:rsid w:val="009A375A"/>
    <w:rsid w:val="009A3B8C"/>
    <w:rsid w:val="009A3BD3"/>
    <w:rsid w:val="009A3C94"/>
    <w:rsid w:val="009A3FA6"/>
    <w:rsid w:val="009A3FCB"/>
    <w:rsid w:val="009A42D6"/>
    <w:rsid w:val="009A4314"/>
    <w:rsid w:val="009A4411"/>
    <w:rsid w:val="009A4483"/>
    <w:rsid w:val="009A4722"/>
    <w:rsid w:val="009A47F7"/>
    <w:rsid w:val="009A48BD"/>
    <w:rsid w:val="009A4A2F"/>
    <w:rsid w:val="009A4C4A"/>
    <w:rsid w:val="009A539D"/>
    <w:rsid w:val="009A53A9"/>
    <w:rsid w:val="009A57D3"/>
    <w:rsid w:val="009A5BCA"/>
    <w:rsid w:val="009A614B"/>
    <w:rsid w:val="009A61E8"/>
    <w:rsid w:val="009A636D"/>
    <w:rsid w:val="009A6736"/>
    <w:rsid w:val="009A6B57"/>
    <w:rsid w:val="009A6B5C"/>
    <w:rsid w:val="009A6B66"/>
    <w:rsid w:val="009A6B8D"/>
    <w:rsid w:val="009A6BF3"/>
    <w:rsid w:val="009A6C77"/>
    <w:rsid w:val="009A6D8B"/>
    <w:rsid w:val="009A6EAE"/>
    <w:rsid w:val="009A708C"/>
    <w:rsid w:val="009A7365"/>
    <w:rsid w:val="009A74A0"/>
    <w:rsid w:val="009A75DF"/>
    <w:rsid w:val="009A7A22"/>
    <w:rsid w:val="009A7A78"/>
    <w:rsid w:val="009B007D"/>
    <w:rsid w:val="009B0299"/>
    <w:rsid w:val="009B03BE"/>
    <w:rsid w:val="009B0665"/>
    <w:rsid w:val="009B0966"/>
    <w:rsid w:val="009B0980"/>
    <w:rsid w:val="009B0AF5"/>
    <w:rsid w:val="009B0BA6"/>
    <w:rsid w:val="009B0C8F"/>
    <w:rsid w:val="009B0D51"/>
    <w:rsid w:val="009B0DF5"/>
    <w:rsid w:val="009B0F47"/>
    <w:rsid w:val="009B142E"/>
    <w:rsid w:val="009B1494"/>
    <w:rsid w:val="009B1495"/>
    <w:rsid w:val="009B1C80"/>
    <w:rsid w:val="009B2095"/>
    <w:rsid w:val="009B22C5"/>
    <w:rsid w:val="009B23B2"/>
    <w:rsid w:val="009B240A"/>
    <w:rsid w:val="009B2449"/>
    <w:rsid w:val="009B272A"/>
    <w:rsid w:val="009B27DC"/>
    <w:rsid w:val="009B29FB"/>
    <w:rsid w:val="009B2D27"/>
    <w:rsid w:val="009B2F6C"/>
    <w:rsid w:val="009B32FB"/>
    <w:rsid w:val="009B338E"/>
    <w:rsid w:val="009B34B9"/>
    <w:rsid w:val="009B3606"/>
    <w:rsid w:val="009B3883"/>
    <w:rsid w:val="009B416D"/>
    <w:rsid w:val="009B43D4"/>
    <w:rsid w:val="009B43DE"/>
    <w:rsid w:val="009B4652"/>
    <w:rsid w:val="009B4663"/>
    <w:rsid w:val="009B469F"/>
    <w:rsid w:val="009B4A64"/>
    <w:rsid w:val="009B4A6F"/>
    <w:rsid w:val="009B4F81"/>
    <w:rsid w:val="009B5248"/>
    <w:rsid w:val="009B5449"/>
    <w:rsid w:val="009B54BA"/>
    <w:rsid w:val="009B5605"/>
    <w:rsid w:val="009B584B"/>
    <w:rsid w:val="009B588E"/>
    <w:rsid w:val="009B6188"/>
    <w:rsid w:val="009B623A"/>
    <w:rsid w:val="009B66D7"/>
    <w:rsid w:val="009B671C"/>
    <w:rsid w:val="009B6B7F"/>
    <w:rsid w:val="009B6B86"/>
    <w:rsid w:val="009B70AD"/>
    <w:rsid w:val="009B768E"/>
    <w:rsid w:val="009B7709"/>
    <w:rsid w:val="009B77E4"/>
    <w:rsid w:val="009B7D4B"/>
    <w:rsid w:val="009B7F25"/>
    <w:rsid w:val="009C0057"/>
    <w:rsid w:val="009C03E0"/>
    <w:rsid w:val="009C07A4"/>
    <w:rsid w:val="009C093C"/>
    <w:rsid w:val="009C0C52"/>
    <w:rsid w:val="009C0E98"/>
    <w:rsid w:val="009C1042"/>
    <w:rsid w:val="009C13A7"/>
    <w:rsid w:val="009C13FA"/>
    <w:rsid w:val="009C1719"/>
    <w:rsid w:val="009C1ADF"/>
    <w:rsid w:val="009C1E14"/>
    <w:rsid w:val="009C1E21"/>
    <w:rsid w:val="009C2110"/>
    <w:rsid w:val="009C2417"/>
    <w:rsid w:val="009C2458"/>
    <w:rsid w:val="009C247C"/>
    <w:rsid w:val="009C26FA"/>
    <w:rsid w:val="009C2821"/>
    <w:rsid w:val="009C29CE"/>
    <w:rsid w:val="009C2A3A"/>
    <w:rsid w:val="009C2B10"/>
    <w:rsid w:val="009C2C5D"/>
    <w:rsid w:val="009C30F2"/>
    <w:rsid w:val="009C3166"/>
    <w:rsid w:val="009C37A2"/>
    <w:rsid w:val="009C392C"/>
    <w:rsid w:val="009C3B52"/>
    <w:rsid w:val="009C41C7"/>
    <w:rsid w:val="009C41FB"/>
    <w:rsid w:val="009C46BA"/>
    <w:rsid w:val="009C47C2"/>
    <w:rsid w:val="009C4875"/>
    <w:rsid w:val="009C5020"/>
    <w:rsid w:val="009C526B"/>
    <w:rsid w:val="009C5416"/>
    <w:rsid w:val="009C5540"/>
    <w:rsid w:val="009C55E3"/>
    <w:rsid w:val="009C5675"/>
    <w:rsid w:val="009C5782"/>
    <w:rsid w:val="009C5886"/>
    <w:rsid w:val="009C58DD"/>
    <w:rsid w:val="009C5B50"/>
    <w:rsid w:val="009C5BB4"/>
    <w:rsid w:val="009C5E4D"/>
    <w:rsid w:val="009C633E"/>
    <w:rsid w:val="009C636A"/>
    <w:rsid w:val="009C63C9"/>
    <w:rsid w:val="009C689B"/>
    <w:rsid w:val="009C68DA"/>
    <w:rsid w:val="009C6935"/>
    <w:rsid w:val="009C693C"/>
    <w:rsid w:val="009C6C1E"/>
    <w:rsid w:val="009C6C47"/>
    <w:rsid w:val="009C6ED9"/>
    <w:rsid w:val="009C722B"/>
    <w:rsid w:val="009C7276"/>
    <w:rsid w:val="009C7356"/>
    <w:rsid w:val="009C74C0"/>
    <w:rsid w:val="009C7545"/>
    <w:rsid w:val="009C754B"/>
    <w:rsid w:val="009C75F5"/>
    <w:rsid w:val="009C788B"/>
    <w:rsid w:val="009C7949"/>
    <w:rsid w:val="009C7C60"/>
    <w:rsid w:val="009C7C69"/>
    <w:rsid w:val="009C7D6D"/>
    <w:rsid w:val="009C7D95"/>
    <w:rsid w:val="009D0022"/>
    <w:rsid w:val="009D00ED"/>
    <w:rsid w:val="009D01AA"/>
    <w:rsid w:val="009D0B41"/>
    <w:rsid w:val="009D0C9B"/>
    <w:rsid w:val="009D1138"/>
    <w:rsid w:val="009D11BE"/>
    <w:rsid w:val="009D11C3"/>
    <w:rsid w:val="009D13DF"/>
    <w:rsid w:val="009D1416"/>
    <w:rsid w:val="009D1621"/>
    <w:rsid w:val="009D17D1"/>
    <w:rsid w:val="009D17E9"/>
    <w:rsid w:val="009D1B37"/>
    <w:rsid w:val="009D1C81"/>
    <w:rsid w:val="009D1DB3"/>
    <w:rsid w:val="009D1E08"/>
    <w:rsid w:val="009D1E36"/>
    <w:rsid w:val="009D224E"/>
    <w:rsid w:val="009D226C"/>
    <w:rsid w:val="009D2399"/>
    <w:rsid w:val="009D2529"/>
    <w:rsid w:val="009D2547"/>
    <w:rsid w:val="009D2A49"/>
    <w:rsid w:val="009D2A6D"/>
    <w:rsid w:val="009D2D3F"/>
    <w:rsid w:val="009D2E50"/>
    <w:rsid w:val="009D2EEA"/>
    <w:rsid w:val="009D2FFA"/>
    <w:rsid w:val="009D34DC"/>
    <w:rsid w:val="009D36BE"/>
    <w:rsid w:val="009D388B"/>
    <w:rsid w:val="009D3A23"/>
    <w:rsid w:val="009D3ACA"/>
    <w:rsid w:val="009D3C3D"/>
    <w:rsid w:val="009D3D72"/>
    <w:rsid w:val="009D40AB"/>
    <w:rsid w:val="009D4650"/>
    <w:rsid w:val="009D46FC"/>
    <w:rsid w:val="009D478E"/>
    <w:rsid w:val="009D4CFB"/>
    <w:rsid w:val="009D4E07"/>
    <w:rsid w:val="009D5338"/>
    <w:rsid w:val="009D5341"/>
    <w:rsid w:val="009D5721"/>
    <w:rsid w:val="009D59EE"/>
    <w:rsid w:val="009D5A0F"/>
    <w:rsid w:val="009D60D0"/>
    <w:rsid w:val="009D6499"/>
    <w:rsid w:val="009D6578"/>
    <w:rsid w:val="009D6BC8"/>
    <w:rsid w:val="009D718F"/>
    <w:rsid w:val="009D748E"/>
    <w:rsid w:val="009D79A9"/>
    <w:rsid w:val="009D7B4F"/>
    <w:rsid w:val="009D7D6D"/>
    <w:rsid w:val="009E001C"/>
    <w:rsid w:val="009E044D"/>
    <w:rsid w:val="009E0AEF"/>
    <w:rsid w:val="009E0BFF"/>
    <w:rsid w:val="009E0C49"/>
    <w:rsid w:val="009E0D61"/>
    <w:rsid w:val="009E0DDC"/>
    <w:rsid w:val="009E1477"/>
    <w:rsid w:val="009E1908"/>
    <w:rsid w:val="009E1CBB"/>
    <w:rsid w:val="009E2902"/>
    <w:rsid w:val="009E29F5"/>
    <w:rsid w:val="009E2A15"/>
    <w:rsid w:val="009E2ADD"/>
    <w:rsid w:val="009E2FA8"/>
    <w:rsid w:val="009E311C"/>
    <w:rsid w:val="009E3252"/>
    <w:rsid w:val="009E33EE"/>
    <w:rsid w:val="009E3468"/>
    <w:rsid w:val="009E3558"/>
    <w:rsid w:val="009E37C6"/>
    <w:rsid w:val="009E3839"/>
    <w:rsid w:val="009E3965"/>
    <w:rsid w:val="009E3A2B"/>
    <w:rsid w:val="009E3BE6"/>
    <w:rsid w:val="009E3E7A"/>
    <w:rsid w:val="009E4097"/>
    <w:rsid w:val="009E412B"/>
    <w:rsid w:val="009E4291"/>
    <w:rsid w:val="009E43AA"/>
    <w:rsid w:val="009E43C6"/>
    <w:rsid w:val="009E43DE"/>
    <w:rsid w:val="009E447E"/>
    <w:rsid w:val="009E470F"/>
    <w:rsid w:val="009E477C"/>
    <w:rsid w:val="009E49D3"/>
    <w:rsid w:val="009E4A0F"/>
    <w:rsid w:val="009E4B2B"/>
    <w:rsid w:val="009E4BD6"/>
    <w:rsid w:val="009E4C65"/>
    <w:rsid w:val="009E4CFE"/>
    <w:rsid w:val="009E4D50"/>
    <w:rsid w:val="009E50FA"/>
    <w:rsid w:val="009E51C0"/>
    <w:rsid w:val="009E54D7"/>
    <w:rsid w:val="009E5594"/>
    <w:rsid w:val="009E559C"/>
    <w:rsid w:val="009E55E1"/>
    <w:rsid w:val="009E56DB"/>
    <w:rsid w:val="009E5784"/>
    <w:rsid w:val="009E591E"/>
    <w:rsid w:val="009E5C95"/>
    <w:rsid w:val="009E5E6E"/>
    <w:rsid w:val="009E616F"/>
    <w:rsid w:val="009E6173"/>
    <w:rsid w:val="009E6361"/>
    <w:rsid w:val="009E6531"/>
    <w:rsid w:val="009E68AB"/>
    <w:rsid w:val="009E6A26"/>
    <w:rsid w:val="009E6C62"/>
    <w:rsid w:val="009E6D00"/>
    <w:rsid w:val="009E6ECC"/>
    <w:rsid w:val="009E7220"/>
    <w:rsid w:val="009E75D5"/>
    <w:rsid w:val="009E788F"/>
    <w:rsid w:val="009E7DB5"/>
    <w:rsid w:val="009F0123"/>
    <w:rsid w:val="009F0357"/>
    <w:rsid w:val="009F085B"/>
    <w:rsid w:val="009F0974"/>
    <w:rsid w:val="009F0977"/>
    <w:rsid w:val="009F0B19"/>
    <w:rsid w:val="009F0F1A"/>
    <w:rsid w:val="009F12D2"/>
    <w:rsid w:val="009F1308"/>
    <w:rsid w:val="009F1348"/>
    <w:rsid w:val="009F14A5"/>
    <w:rsid w:val="009F15A9"/>
    <w:rsid w:val="009F15CE"/>
    <w:rsid w:val="009F161C"/>
    <w:rsid w:val="009F1628"/>
    <w:rsid w:val="009F194A"/>
    <w:rsid w:val="009F1C7E"/>
    <w:rsid w:val="009F1EB8"/>
    <w:rsid w:val="009F1FAF"/>
    <w:rsid w:val="009F1FE5"/>
    <w:rsid w:val="009F1FED"/>
    <w:rsid w:val="009F20B8"/>
    <w:rsid w:val="009F2186"/>
    <w:rsid w:val="009F21DC"/>
    <w:rsid w:val="009F2422"/>
    <w:rsid w:val="009F24E4"/>
    <w:rsid w:val="009F2AC5"/>
    <w:rsid w:val="009F2ED7"/>
    <w:rsid w:val="009F3032"/>
    <w:rsid w:val="009F317F"/>
    <w:rsid w:val="009F330D"/>
    <w:rsid w:val="009F3338"/>
    <w:rsid w:val="009F33E6"/>
    <w:rsid w:val="009F348A"/>
    <w:rsid w:val="009F3596"/>
    <w:rsid w:val="009F3645"/>
    <w:rsid w:val="009F3899"/>
    <w:rsid w:val="009F3D38"/>
    <w:rsid w:val="009F4115"/>
    <w:rsid w:val="009F4243"/>
    <w:rsid w:val="009F42D9"/>
    <w:rsid w:val="009F448F"/>
    <w:rsid w:val="009F453B"/>
    <w:rsid w:val="009F460D"/>
    <w:rsid w:val="009F471A"/>
    <w:rsid w:val="009F4758"/>
    <w:rsid w:val="009F4856"/>
    <w:rsid w:val="009F4DDA"/>
    <w:rsid w:val="009F4FED"/>
    <w:rsid w:val="009F52FB"/>
    <w:rsid w:val="009F5625"/>
    <w:rsid w:val="009F58A0"/>
    <w:rsid w:val="009F5A5E"/>
    <w:rsid w:val="009F5D72"/>
    <w:rsid w:val="009F5F7A"/>
    <w:rsid w:val="009F6376"/>
    <w:rsid w:val="009F6486"/>
    <w:rsid w:val="009F6528"/>
    <w:rsid w:val="009F670D"/>
    <w:rsid w:val="009F677E"/>
    <w:rsid w:val="009F67A9"/>
    <w:rsid w:val="009F6AF1"/>
    <w:rsid w:val="009F6CD3"/>
    <w:rsid w:val="009F6D9E"/>
    <w:rsid w:val="009F6F37"/>
    <w:rsid w:val="009F6FCB"/>
    <w:rsid w:val="009F75BD"/>
    <w:rsid w:val="009F7A6D"/>
    <w:rsid w:val="009F7A88"/>
    <w:rsid w:val="009F7DAF"/>
    <w:rsid w:val="009F7ECE"/>
    <w:rsid w:val="00A000D5"/>
    <w:rsid w:val="00A004A1"/>
    <w:rsid w:val="00A004E5"/>
    <w:rsid w:val="00A00669"/>
    <w:rsid w:val="00A00676"/>
    <w:rsid w:val="00A0097A"/>
    <w:rsid w:val="00A00D36"/>
    <w:rsid w:val="00A00D79"/>
    <w:rsid w:val="00A01211"/>
    <w:rsid w:val="00A0133E"/>
    <w:rsid w:val="00A016AF"/>
    <w:rsid w:val="00A016EB"/>
    <w:rsid w:val="00A017F5"/>
    <w:rsid w:val="00A01A87"/>
    <w:rsid w:val="00A01D03"/>
    <w:rsid w:val="00A01EDE"/>
    <w:rsid w:val="00A020B9"/>
    <w:rsid w:val="00A0231C"/>
    <w:rsid w:val="00A02447"/>
    <w:rsid w:val="00A02533"/>
    <w:rsid w:val="00A02598"/>
    <w:rsid w:val="00A0285A"/>
    <w:rsid w:val="00A02905"/>
    <w:rsid w:val="00A0296C"/>
    <w:rsid w:val="00A02982"/>
    <w:rsid w:val="00A02B4F"/>
    <w:rsid w:val="00A02C85"/>
    <w:rsid w:val="00A02E92"/>
    <w:rsid w:val="00A03013"/>
    <w:rsid w:val="00A03682"/>
    <w:rsid w:val="00A039EA"/>
    <w:rsid w:val="00A03A79"/>
    <w:rsid w:val="00A03A83"/>
    <w:rsid w:val="00A03AFA"/>
    <w:rsid w:val="00A03B5F"/>
    <w:rsid w:val="00A03D39"/>
    <w:rsid w:val="00A03D76"/>
    <w:rsid w:val="00A03E55"/>
    <w:rsid w:val="00A04036"/>
    <w:rsid w:val="00A04104"/>
    <w:rsid w:val="00A0415A"/>
    <w:rsid w:val="00A045B4"/>
    <w:rsid w:val="00A047ED"/>
    <w:rsid w:val="00A049B0"/>
    <w:rsid w:val="00A04BEF"/>
    <w:rsid w:val="00A04BF7"/>
    <w:rsid w:val="00A04C16"/>
    <w:rsid w:val="00A05102"/>
    <w:rsid w:val="00A0521D"/>
    <w:rsid w:val="00A053DF"/>
    <w:rsid w:val="00A05783"/>
    <w:rsid w:val="00A05C8A"/>
    <w:rsid w:val="00A05D81"/>
    <w:rsid w:val="00A05E54"/>
    <w:rsid w:val="00A05EF8"/>
    <w:rsid w:val="00A0609E"/>
    <w:rsid w:val="00A0626C"/>
    <w:rsid w:val="00A0643D"/>
    <w:rsid w:val="00A069EB"/>
    <w:rsid w:val="00A069ED"/>
    <w:rsid w:val="00A06B82"/>
    <w:rsid w:val="00A06FD1"/>
    <w:rsid w:val="00A07023"/>
    <w:rsid w:val="00A074BB"/>
    <w:rsid w:val="00A075D7"/>
    <w:rsid w:val="00A0788A"/>
    <w:rsid w:val="00A07A19"/>
    <w:rsid w:val="00A07BA6"/>
    <w:rsid w:val="00A07CEF"/>
    <w:rsid w:val="00A07D64"/>
    <w:rsid w:val="00A07E0E"/>
    <w:rsid w:val="00A102A3"/>
    <w:rsid w:val="00A106A5"/>
    <w:rsid w:val="00A1087B"/>
    <w:rsid w:val="00A1093D"/>
    <w:rsid w:val="00A10B8A"/>
    <w:rsid w:val="00A10E0B"/>
    <w:rsid w:val="00A11135"/>
    <w:rsid w:val="00A114FB"/>
    <w:rsid w:val="00A1166A"/>
    <w:rsid w:val="00A11DCF"/>
    <w:rsid w:val="00A11E09"/>
    <w:rsid w:val="00A1209A"/>
    <w:rsid w:val="00A12116"/>
    <w:rsid w:val="00A12167"/>
    <w:rsid w:val="00A1241B"/>
    <w:rsid w:val="00A12509"/>
    <w:rsid w:val="00A12630"/>
    <w:rsid w:val="00A12D46"/>
    <w:rsid w:val="00A12D84"/>
    <w:rsid w:val="00A13082"/>
    <w:rsid w:val="00A130C0"/>
    <w:rsid w:val="00A13152"/>
    <w:rsid w:val="00A132A7"/>
    <w:rsid w:val="00A134B7"/>
    <w:rsid w:val="00A13850"/>
    <w:rsid w:val="00A13870"/>
    <w:rsid w:val="00A13913"/>
    <w:rsid w:val="00A1391E"/>
    <w:rsid w:val="00A13925"/>
    <w:rsid w:val="00A13A24"/>
    <w:rsid w:val="00A13C66"/>
    <w:rsid w:val="00A13FF8"/>
    <w:rsid w:val="00A14355"/>
    <w:rsid w:val="00A14715"/>
    <w:rsid w:val="00A14833"/>
    <w:rsid w:val="00A14ABB"/>
    <w:rsid w:val="00A14AF6"/>
    <w:rsid w:val="00A14C73"/>
    <w:rsid w:val="00A14C95"/>
    <w:rsid w:val="00A14DC8"/>
    <w:rsid w:val="00A14EE3"/>
    <w:rsid w:val="00A14FF5"/>
    <w:rsid w:val="00A152B4"/>
    <w:rsid w:val="00A157E4"/>
    <w:rsid w:val="00A158C9"/>
    <w:rsid w:val="00A15A07"/>
    <w:rsid w:val="00A15AAF"/>
    <w:rsid w:val="00A15C68"/>
    <w:rsid w:val="00A15D11"/>
    <w:rsid w:val="00A160D6"/>
    <w:rsid w:val="00A16505"/>
    <w:rsid w:val="00A16562"/>
    <w:rsid w:val="00A166D1"/>
    <w:rsid w:val="00A16710"/>
    <w:rsid w:val="00A167A4"/>
    <w:rsid w:val="00A16839"/>
    <w:rsid w:val="00A1683F"/>
    <w:rsid w:val="00A16968"/>
    <w:rsid w:val="00A169FF"/>
    <w:rsid w:val="00A16C35"/>
    <w:rsid w:val="00A16EEA"/>
    <w:rsid w:val="00A16F96"/>
    <w:rsid w:val="00A16FE6"/>
    <w:rsid w:val="00A1711F"/>
    <w:rsid w:val="00A171D5"/>
    <w:rsid w:val="00A173F9"/>
    <w:rsid w:val="00A17625"/>
    <w:rsid w:val="00A17C60"/>
    <w:rsid w:val="00A203C7"/>
    <w:rsid w:val="00A205E6"/>
    <w:rsid w:val="00A2091C"/>
    <w:rsid w:val="00A20EAB"/>
    <w:rsid w:val="00A20EBB"/>
    <w:rsid w:val="00A2102D"/>
    <w:rsid w:val="00A2114D"/>
    <w:rsid w:val="00A2154A"/>
    <w:rsid w:val="00A21636"/>
    <w:rsid w:val="00A21853"/>
    <w:rsid w:val="00A21A43"/>
    <w:rsid w:val="00A21D01"/>
    <w:rsid w:val="00A21FF0"/>
    <w:rsid w:val="00A22126"/>
    <w:rsid w:val="00A2224D"/>
    <w:rsid w:val="00A22271"/>
    <w:rsid w:val="00A2232A"/>
    <w:rsid w:val="00A2237C"/>
    <w:rsid w:val="00A2248E"/>
    <w:rsid w:val="00A22499"/>
    <w:rsid w:val="00A225AA"/>
    <w:rsid w:val="00A22A66"/>
    <w:rsid w:val="00A22D81"/>
    <w:rsid w:val="00A2310D"/>
    <w:rsid w:val="00A2318D"/>
    <w:rsid w:val="00A2327F"/>
    <w:rsid w:val="00A23295"/>
    <w:rsid w:val="00A233C2"/>
    <w:rsid w:val="00A23540"/>
    <w:rsid w:val="00A239F9"/>
    <w:rsid w:val="00A23AC9"/>
    <w:rsid w:val="00A23F97"/>
    <w:rsid w:val="00A24120"/>
    <w:rsid w:val="00A24246"/>
    <w:rsid w:val="00A242BD"/>
    <w:rsid w:val="00A24456"/>
    <w:rsid w:val="00A24532"/>
    <w:rsid w:val="00A24637"/>
    <w:rsid w:val="00A2467B"/>
    <w:rsid w:val="00A2473B"/>
    <w:rsid w:val="00A249F7"/>
    <w:rsid w:val="00A24ABB"/>
    <w:rsid w:val="00A24C1F"/>
    <w:rsid w:val="00A24CCE"/>
    <w:rsid w:val="00A24CE3"/>
    <w:rsid w:val="00A24D5E"/>
    <w:rsid w:val="00A24DD5"/>
    <w:rsid w:val="00A24E0A"/>
    <w:rsid w:val="00A2523F"/>
    <w:rsid w:val="00A253E4"/>
    <w:rsid w:val="00A2563E"/>
    <w:rsid w:val="00A25642"/>
    <w:rsid w:val="00A25679"/>
    <w:rsid w:val="00A25727"/>
    <w:rsid w:val="00A257FC"/>
    <w:rsid w:val="00A25831"/>
    <w:rsid w:val="00A25A1C"/>
    <w:rsid w:val="00A25CFC"/>
    <w:rsid w:val="00A26273"/>
    <w:rsid w:val="00A263E3"/>
    <w:rsid w:val="00A26568"/>
    <w:rsid w:val="00A26673"/>
    <w:rsid w:val="00A266D3"/>
    <w:rsid w:val="00A26732"/>
    <w:rsid w:val="00A267F1"/>
    <w:rsid w:val="00A26B29"/>
    <w:rsid w:val="00A26B85"/>
    <w:rsid w:val="00A26BD6"/>
    <w:rsid w:val="00A26D34"/>
    <w:rsid w:val="00A26EDC"/>
    <w:rsid w:val="00A2700A"/>
    <w:rsid w:val="00A27082"/>
    <w:rsid w:val="00A270D5"/>
    <w:rsid w:val="00A271DF"/>
    <w:rsid w:val="00A27298"/>
    <w:rsid w:val="00A272C3"/>
    <w:rsid w:val="00A2770B"/>
    <w:rsid w:val="00A2770E"/>
    <w:rsid w:val="00A27D0C"/>
    <w:rsid w:val="00A27E01"/>
    <w:rsid w:val="00A27FD2"/>
    <w:rsid w:val="00A3018F"/>
    <w:rsid w:val="00A30279"/>
    <w:rsid w:val="00A30853"/>
    <w:rsid w:val="00A308E5"/>
    <w:rsid w:val="00A3098F"/>
    <w:rsid w:val="00A30C01"/>
    <w:rsid w:val="00A30C83"/>
    <w:rsid w:val="00A30D9F"/>
    <w:rsid w:val="00A30DAE"/>
    <w:rsid w:val="00A30DC4"/>
    <w:rsid w:val="00A30F30"/>
    <w:rsid w:val="00A31001"/>
    <w:rsid w:val="00A31490"/>
    <w:rsid w:val="00A317E9"/>
    <w:rsid w:val="00A31E6B"/>
    <w:rsid w:val="00A322B9"/>
    <w:rsid w:val="00A3244E"/>
    <w:rsid w:val="00A328BA"/>
    <w:rsid w:val="00A32B8E"/>
    <w:rsid w:val="00A32BAD"/>
    <w:rsid w:val="00A32DA9"/>
    <w:rsid w:val="00A32F2B"/>
    <w:rsid w:val="00A3337C"/>
    <w:rsid w:val="00A33391"/>
    <w:rsid w:val="00A333D7"/>
    <w:rsid w:val="00A33613"/>
    <w:rsid w:val="00A336FD"/>
    <w:rsid w:val="00A33B42"/>
    <w:rsid w:val="00A33CC1"/>
    <w:rsid w:val="00A33D10"/>
    <w:rsid w:val="00A33D95"/>
    <w:rsid w:val="00A33F90"/>
    <w:rsid w:val="00A344DC"/>
    <w:rsid w:val="00A34784"/>
    <w:rsid w:val="00A35203"/>
    <w:rsid w:val="00A3536B"/>
    <w:rsid w:val="00A355C2"/>
    <w:rsid w:val="00A35744"/>
    <w:rsid w:val="00A35748"/>
    <w:rsid w:val="00A357F9"/>
    <w:rsid w:val="00A359B9"/>
    <w:rsid w:val="00A35B4D"/>
    <w:rsid w:val="00A35BCC"/>
    <w:rsid w:val="00A35C65"/>
    <w:rsid w:val="00A35CFF"/>
    <w:rsid w:val="00A3632D"/>
    <w:rsid w:val="00A363B0"/>
    <w:rsid w:val="00A365A3"/>
    <w:rsid w:val="00A36678"/>
    <w:rsid w:val="00A366FF"/>
    <w:rsid w:val="00A36743"/>
    <w:rsid w:val="00A367B5"/>
    <w:rsid w:val="00A36800"/>
    <w:rsid w:val="00A36940"/>
    <w:rsid w:val="00A369D5"/>
    <w:rsid w:val="00A36E2F"/>
    <w:rsid w:val="00A36F0E"/>
    <w:rsid w:val="00A36F49"/>
    <w:rsid w:val="00A36F87"/>
    <w:rsid w:val="00A37096"/>
    <w:rsid w:val="00A370F8"/>
    <w:rsid w:val="00A37233"/>
    <w:rsid w:val="00A3783E"/>
    <w:rsid w:val="00A37859"/>
    <w:rsid w:val="00A37921"/>
    <w:rsid w:val="00A37C35"/>
    <w:rsid w:val="00A37C5E"/>
    <w:rsid w:val="00A37C98"/>
    <w:rsid w:val="00A37DBB"/>
    <w:rsid w:val="00A37DFE"/>
    <w:rsid w:val="00A37FD8"/>
    <w:rsid w:val="00A400E5"/>
    <w:rsid w:val="00A40458"/>
    <w:rsid w:val="00A405DB"/>
    <w:rsid w:val="00A40CDD"/>
    <w:rsid w:val="00A40D74"/>
    <w:rsid w:val="00A40E70"/>
    <w:rsid w:val="00A414B2"/>
    <w:rsid w:val="00A4185F"/>
    <w:rsid w:val="00A41AA5"/>
    <w:rsid w:val="00A41B3F"/>
    <w:rsid w:val="00A41C30"/>
    <w:rsid w:val="00A41EC0"/>
    <w:rsid w:val="00A41F91"/>
    <w:rsid w:val="00A42040"/>
    <w:rsid w:val="00A420BF"/>
    <w:rsid w:val="00A422DF"/>
    <w:rsid w:val="00A4237B"/>
    <w:rsid w:val="00A423C8"/>
    <w:rsid w:val="00A42485"/>
    <w:rsid w:val="00A4278E"/>
    <w:rsid w:val="00A429C1"/>
    <w:rsid w:val="00A42D00"/>
    <w:rsid w:val="00A42E5C"/>
    <w:rsid w:val="00A438CB"/>
    <w:rsid w:val="00A438E9"/>
    <w:rsid w:val="00A4390B"/>
    <w:rsid w:val="00A43ED0"/>
    <w:rsid w:val="00A44027"/>
    <w:rsid w:val="00A440E4"/>
    <w:rsid w:val="00A44589"/>
    <w:rsid w:val="00A4467F"/>
    <w:rsid w:val="00A44B63"/>
    <w:rsid w:val="00A44D13"/>
    <w:rsid w:val="00A44D8A"/>
    <w:rsid w:val="00A44F34"/>
    <w:rsid w:val="00A45510"/>
    <w:rsid w:val="00A45883"/>
    <w:rsid w:val="00A45C73"/>
    <w:rsid w:val="00A45CA7"/>
    <w:rsid w:val="00A45F8E"/>
    <w:rsid w:val="00A460DD"/>
    <w:rsid w:val="00A46227"/>
    <w:rsid w:val="00A46328"/>
    <w:rsid w:val="00A464CD"/>
    <w:rsid w:val="00A46547"/>
    <w:rsid w:val="00A4661D"/>
    <w:rsid w:val="00A466A0"/>
    <w:rsid w:val="00A468DA"/>
    <w:rsid w:val="00A46E6D"/>
    <w:rsid w:val="00A46F11"/>
    <w:rsid w:val="00A47C19"/>
    <w:rsid w:val="00A47D31"/>
    <w:rsid w:val="00A50032"/>
    <w:rsid w:val="00A5051A"/>
    <w:rsid w:val="00A507B0"/>
    <w:rsid w:val="00A5081D"/>
    <w:rsid w:val="00A5082A"/>
    <w:rsid w:val="00A50A71"/>
    <w:rsid w:val="00A50B65"/>
    <w:rsid w:val="00A50BAD"/>
    <w:rsid w:val="00A50EE2"/>
    <w:rsid w:val="00A5106F"/>
    <w:rsid w:val="00A51074"/>
    <w:rsid w:val="00A5109D"/>
    <w:rsid w:val="00A510E1"/>
    <w:rsid w:val="00A51225"/>
    <w:rsid w:val="00A51561"/>
    <w:rsid w:val="00A516F4"/>
    <w:rsid w:val="00A51980"/>
    <w:rsid w:val="00A51AC6"/>
    <w:rsid w:val="00A51C35"/>
    <w:rsid w:val="00A51D44"/>
    <w:rsid w:val="00A51ED9"/>
    <w:rsid w:val="00A52149"/>
    <w:rsid w:val="00A52640"/>
    <w:rsid w:val="00A52792"/>
    <w:rsid w:val="00A52874"/>
    <w:rsid w:val="00A52ADA"/>
    <w:rsid w:val="00A52AE8"/>
    <w:rsid w:val="00A52EBA"/>
    <w:rsid w:val="00A52FC7"/>
    <w:rsid w:val="00A5309F"/>
    <w:rsid w:val="00A533F1"/>
    <w:rsid w:val="00A5372A"/>
    <w:rsid w:val="00A53ABC"/>
    <w:rsid w:val="00A53BBC"/>
    <w:rsid w:val="00A53D2E"/>
    <w:rsid w:val="00A53D7F"/>
    <w:rsid w:val="00A53E71"/>
    <w:rsid w:val="00A54045"/>
    <w:rsid w:val="00A543DA"/>
    <w:rsid w:val="00A54791"/>
    <w:rsid w:val="00A54E3C"/>
    <w:rsid w:val="00A54E61"/>
    <w:rsid w:val="00A55197"/>
    <w:rsid w:val="00A55226"/>
    <w:rsid w:val="00A552D7"/>
    <w:rsid w:val="00A55573"/>
    <w:rsid w:val="00A556C5"/>
    <w:rsid w:val="00A557B3"/>
    <w:rsid w:val="00A558F9"/>
    <w:rsid w:val="00A55AA9"/>
    <w:rsid w:val="00A55B57"/>
    <w:rsid w:val="00A55DCB"/>
    <w:rsid w:val="00A55FBD"/>
    <w:rsid w:val="00A562DF"/>
    <w:rsid w:val="00A569F8"/>
    <w:rsid w:val="00A56F6C"/>
    <w:rsid w:val="00A56FC0"/>
    <w:rsid w:val="00A570B8"/>
    <w:rsid w:val="00A576F2"/>
    <w:rsid w:val="00A57D2F"/>
    <w:rsid w:val="00A600B6"/>
    <w:rsid w:val="00A600F2"/>
    <w:rsid w:val="00A605D9"/>
    <w:rsid w:val="00A606A5"/>
    <w:rsid w:val="00A60908"/>
    <w:rsid w:val="00A60A14"/>
    <w:rsid w:val="00A60D3C"/>
    <w:rsid w:val="00A6114D"/>
    <w:rsid w:val="00A611CA"/>
    <w:rsid w:val="00A61474"/>
    <w:rsid w:val="00A6159A"/>
    <w:rsid w:val="00A616F4"/>
    <w:rsid w:val="00A61890"/>
    <w:rsid w:val="00A61B24"/>
    <w:rsid w:val="00A61B3F"/>
    <w:rsid w:val="00A61DAF"/>
    <w:rsid w:val="00A61DE6"/>
    <w:rsid w:val="00A61F1D"/>
    <w:rsid w:val="00A62056"/>
    <w:rsid w:val="00A6217B"/>
    <w:rsid w:val="00A622F4"/>
    <w:rsid w:val="00A622FE"/>
    <w:rsid w:val="00A624A7"/>
    <w:rsid w:val="00A626C0"/>
    <w:rsid w:val="00A626E2"/>
    <w:rsid w:val="00A626E7"/>
    <w:rsid w:val="00A6284C"/>
    <w:rsid w:val="00A6285E"/>
    <w:rsid w:val="00A62D50"/>
    <w:rsid w:val="00A63315"/>
    <w:rsid w:val="00A6358C"/>
    <w:rsid w:val="00A63663"/>
    <w:rsid w:val="00A63694"/>
    <w:rsid w:val="00A638C9"/>
    <w:rsid w:val="00A638F8"/>
    <w:rsid w:val="00A639FD"/>
    <w:rsid w:val="00A63D42"/>
    <w:rsid w:val="00A63ED8"/>
    <w:rsid w:val="00A640B4"/>
    <w:rsid w:val="00A6412B"/>
    <w:rsid w:val="00A641D5"/>
    <w:rsid w:val="00A6486E"/>
    <w:rsid w:val="00A649E9"/>
    <w:rsid w:val="00A64A5C"/>
    <w:rsid w:val="00A64A8D"/>
    <w:rsid w:val="00A64C10"/>
    <w:rsid w:val="00A64DDE"/>
    <w:rsid w:val="00A64F74"/>
    <w:rsid w:val="00A650DD"/>
    <w:rsid w:val="00A650E9"/>
    <w:rsid w:val="00A651EA"/>
    <w:rsid w:val="00A653FB"/>
    <w:rsid w:val="00A6578F"/>
    <w:rsid w:val="00A65858"/>
    <w:rsid w:val="00A65929"/>
    <w:rsid w:val="00A65A87"/>
    <w:rsid w:val="00A65C20"/>
    <w:rsid w:val="00A65F4A"/>
    <w:rsid w:val="00A6609D"/>
    <w:rsid w:val="00A664D9"/>
    <w:rsid w:val="00A66507"/>
    <w:rsid w:val="00A66707"/>
    <w:rsid w:val="00A668BA"/>
    <w:rsid w:val="00A668E4"/>
    <w:rsid w:val="00A669BC"/>
    <w:rsid w:val="00A66A78"/>
    <w:rsid w:val="00A66A91"/>
    <w:rsid w:val="00A66D89"/>
    <w:rsid w:val="00A66F2F"/>
    <w:rsid w:val="00A675FB"/>
    <w:rsid w:val="00A67712"/>
    <w:rsid w:val="00A67AF0"/>
    <w:rsid w:val="00A67C31"/>
    <w:rsid w:val="00A67D43"/>
    <w:rsid w:val="00A67ED7"/>
    <w:rsid w:val="00A67F5D"/>
    <w:rsid w:val="00A70175"/>
    <w:rsid w:val="00A70254"/>
    <w:rsid w:val="00A7029E"/>
    <w:rsid w:val="00A7033F"/>
    <w:rsid w:val="00A70414"/>
    <w:rsid w:val="00A7085F"/>
    <w:rsid w:val="00A70A9E"/>
    <w:rsid w:val="00A70AE0"/>
    <w:rsid w:val="00A70B59"/>
    <w:rsid w:val="00A70B60"/>
    <w:rsid w:val="00A70E00"/>
    <w:rsid w:val="00A70F5B"/>
    <w:rsid w:val="00A71005"/>
    <w:rsid w:val="00A71034"/>
    <w:rsid w:val="00A71237"/>
    <w:rsid w:val="00A71455"/>
    <w:rsid w:val="00A715D6"/>
    <w:rsid w:val="00A716D2"/>
    <w:rsid w:val="00A71771"/>
    <w:rsid w:val="00A71831"/>
    <w:rsid w:val="00A71942"/>
    <w:rsid w:val="00A71D45"/>
    <w:rsid w:val="00A71E05"/>
    <w:rsid w:val="00A71E5E"/>
    <w:rsid w:val="00A71E98"/>
    <w:rsid w:val="00A71F1B"/>
    <w:rsid w:val="00A7214B"/>
    <w:rsid w:val="00A721EB"/>
    <w:rsid w:val="00A722B8"/>
    <w:rsid w:val="00A722CC"/>
    <w:rsid w:val="00A723C7"/>
    <w:rsid w:val="00A72705"/>
    <w:rsid w:val="00A7273C"/>
    <w:rsid w:val="00A72FF0"/>
    <w:rsid w:val="00A7317F"/>
    <w:rsid w:val="00A73246"/>
    <w:rsid w:val="00A732F7"/>
    <w:rsid w:val="00A735F3"/>
    <w:rsid w:val="00A73666"/>
    <w:rsid w:val="00A736D3"/>
    <w:rsid w:val="00A73834"/>
    <w:rsid w:val="00A73A43"/>
    <w:rsid w:val="00A73BD9"/>
    <w:rsid w:val="00A73C4C"/>
    <w:rsid w:val="00A73CAD"/>
    <w:rsid w:val="00A740EA"/>
    <w:rsid w:val="00A74364"/>
    <w:rsid w:val="00A75012"/>
    <w:rsid w:val="00A75018"/>
    <w:rsid w:val="00A75533"/>
    <w:rsid w:val="00A75CB6"/>
    <w:rsid w:val="00A75E0E"/>
    <w:rsid w:val="00A761B7"/>
    <w:rsid w:val="00A761F7"/>
    <w:rsid w:val="00A7622D"/>
    <w:rsid w:val="00A76587"/>
    <w:rsid w:val="00A76810"/>
    <w:rsid w:val="00A76DD6"/>
    <w:rsid w:val="00A76DF0"/>
    <w:rsid w:val="00A76EAC"/>
    <w:rsid w:val="00A76FF4"/>
    <w:rsid w:val="00A7706F"/>
    <w:rsid w:val="00A775EA"/>
    <w:rsid w:val="00A776E4"/>
    <w:rsid w:val="00A77AB2"/>
    <w:rsid w:val="00A77AB4"/>
    <w:rsid w:val="00A77D9B"/>
    <w:rsid w:val="00A77DC7"/>
    <w:rsid w:val="00A800DB"/>
    <w:rsid w:val="00A800FE"/>
    <w:rsid w:val="00A801CC"/>
    <w:rsid w:val="00A8037C"/>
    <w:rsid w:val="00A80B94"/>
    <w:rsid w:val="00A80C13"/>
    <w:rsid w:val="00A8104E"/>
    <w:rsid w:val="00A81147"/>
    <w:rsid w:val="00A811AB"/>
    <w:rsid w:val="00A814C7"/>
    <w:rsid w:val="00A814F5"/>
    <w:rsid w:val="00A81595"/>
    <w:rsid w:val="00A81A3E"/>
    <w:rsid w:val="00A81A5B"/>
    <w:rsid w:val="00A81BD0"/>
    <w:rsid w:val="00A81CA4"/>
    <w:rsid w:val="00A81CE3"/>
    <w:rsid w:val="00A81D8E"/>
    <w:rsid w:val="00A81F8D"/>
    <w:rsid w:val="00A82381"/>
    <w:rsid w:val="00A823D7"/>
    <w:rsid w:val="00A82495"/>
    <w:rsid w:val="00A82644"/>
    <w:rsid w:val="00A8277B"/>
    <w:rsid w:val="00A82850"/>
    <w:rsid w:val="00A82D25"/>
    <w:rsid w:val="00A82DD6"/>
    <w:rsid w:val="00A8337B"/>
    <w:rsid w:val="00A83507"/>
    <w:rsid w:val="00A83521"/>
    <w:rsid w:val="00A838F6"/>
    <w:rsid w:val="00A83A20"/>
    <w:rsid w:val="00A83B97"/>
    <w:rsid w:val="00A83EC2"/>
    <w:rsid w:val="00A83F77"/>
    <w:rsid w:val="00A83FD6"/>
    <w:rsid w:val="00A842F2"/>
    <w:rsid w:val="00A8468B"/>
    <w:rsid w:val="00A84B8B"/>
    <w:rsid w:val="00A84C28"/>
    <w:rsid w:val="00A84E25"/>
    <w:rsid w:val="00A84F91"/>
    <w:rsid w:val="00A8513D"/>
    <w:rsid w:val="00A8520E"/>
    <w:rsid w:val="00A85599"/>
    <w:rsid w:val="00A857FC"/>
    <w:rsid w:val="00A85845"/>
    <w:rsid w:val="00A85A70"/>
    <w:rsid w:val="00A85A87"/>
    <w:rsid w:val="00A85DBF"/>
    <w:rsid w:val="00A86151"/>
    <w:rsid w:val="00A86357"/>
    <w:rsid w:val="00A8635B"/>
    <w:rsid w:val="00A8649B"/>
    <w:rsid w:val="00A868FE"/>
    <w:rsid w:val="00A86B99"/>
    <w:rsid w:val="00A86BAD"/>
    <w:rsid w:val="00A86D8B"/>
    <w:rsid w:val="00A873CC"/>
    <w:rsid w:val="00A8758C"/>
    <w:rsid w:val="00A87A25"/>
    <w:rsid w:val="00A87D6B"/>
    <w:rsid w:val="00A87DB4"/>
    <w:rsid w:val="00A87DDE"/>
    <w:rsid w:val="00A87F53"/>
    <w:rsid w:val="00A90140"/>
    <w:rsid w:val="00A90197"/>
    <w:rsid w:val="00A90231"/>
    <w:rsid w:val="00A904E8"/>
    <w:rsid w:val="00A905F1"/>
    <w:rsid w:val="00A9086A"/>
    <w:rsid w:val="00A90B9B"/>
    <w:rsid w:val="00A90E53"/>
    <w:rsid w:val="00A90E6A"/>
    <w:rsid w:val="00A90EDE"/>
    <w:rsid w:val="00A91682"/>
    <w:rsid w:val="00A917CC"/>
    <w:rsid w:val="00A9195C"/>
    <w:rsid w:val="00A91990"/>
    <w:rsid w:val="00A91B8F"/>
    <w:rsid w:val="00A91C04"/>
    <w:rsid w:val="00A91C76"/>
    <w:rsid w:val="00A91D85"/>
    <w:rsid w:val="00A9221F"/>
    <w:rsid w:val="00A9226E"/>
    <w:rsid w:val="00A922C1"/>
    <w:rsid w:val="00A92448"/>
    <w:rsid w:val="00A926CD"/>
    <w:rsid w:val="00A927D4"/>
    <w:rsid w:val="00A9288E"/>
    <w:rsid w:val="00A92919"/>
    <w:rsid w:val="00A92968"/>
    <w:rsid w:val="00A929CB"/>
    <w:rsid w:val="00A92A53"/>
    <w:rsid w:val="00A92DE8"/>
    <w:rsid w:val="00A92F77"/>
    <w:rsid w:val="00A930F7"/>
    <w:rsid w:val="00A931C7"/>
    <w:rsid w:val="00A932E7"/>
    <w:rsid w:val="00A932ED"/>
    <w:rsid w:val="00A93310"/>
    <w:rsid w:val="00A93340"/>
    <w:rsid w:val="00A935F1"/>
    <w:rsid w:val="00A93605"/>
    <w:rsid w:val="00A93759"/>
    <w:rsid w:val="00A93813"/>
    <w:rsid w:val="00A938D3"/>
    <w:rsid w:val="00A93BE4"/>
    <w:rsid w:val="00A93C06"/>
    <w:rsid w:val="00A93D4B"/>
    <w:rsid w:val="00A93EC4"/>
    <w:rsid w:val="00A94187"/>
    <w:rsid w:val="00A9423E"/>
    <w:rsid w:val="00A9439B"/>
    <w:rsid w:val="00A9447F"/>
    <w:rsid w:val="00A94605"/>
    <w:rsid w:val="00A946DA"/>
    <w:rsid w:val="00A94820"/>
    <w:rsid w:val="00A94888"/>
    <w:rsid w:val="00A94A36"/>
    <w:rsid w:val="00A94A93"/>
    <w:rsid w:val="00A94AA0"/>
    <w:rsid w:val="00A94FE3"/>
    <w:rsid w:val="00A9518B"/>
    <w:rsid w:val="00A95362"/>
    <w:rsid w:val="00A9540E"/>
    <w:rsid w:val="00A955A4"/>
    <w:rsid w:val="00A95925"/>
    <w:rsid w:val="00A95960"/>
    <w:rsid w:val="00A95E1E"/>
    <w:rsid w:val="00A95FCD"/>
    <w:rsid w:val="00A9612A"/>
    <w:rsid w:val="00A9622B"/>
    <w:rsid w:val="00A965A9"/>
    <w:rsid w:val="00A9660D"/>
    <w:rsid w:val="00A96611"/>
    <w:rsid w:val="00A9678B"/>
    <w:rsid w:val="00A96A87"/>
    <w:rsid w:val="00A96E67"/>
    <w:rsid w:val="00A97091"/>
    <w:rsid w:val="00A971B1"/>
    <w:rsid w:val="00A974EF"/>
    <w:rsid w:val="00A97536"/>
    <w:rsid w:val="00A97995"/>
    <w:rsid w:val="00A97CF9"/>
    <w:rsid w:val="00A97E54"/>
    <w:rsid w:val="00A97E60"/>
    <w:rsid w:val="00AA0257"/>
    <w:rsid w:val="00AA0468"/>
    <w:rsid w:val="00AA063D"/>
    <w:rsid w:val="00AA0C81"/>
    <w:rsid w:val="00AA0FE1"/>
    <w:rsid w:val="00AA10E4"/>
    <w:rsid w:val="00AA11B8"/>
    <w:rsid w:val="00AA12BA"/>
    <w:rsid w:val="00AA142B"/>
    <w:rsid w:val="00AA155B"/>
    <w:rsid w:val="00AA19F0"/>
    <w:rsid w:val="00AA1B09"/>
    <w:rsid w:val="00AA1C9A"/>
    <w:rsid w:val="00AA1FD8"/>
    <w:rsid w:val="00AA2B83"/>
    <w:rsid w:val="00AA2BC7"/>
    <w:rsid w:val="00AA2DD3"/>
    <w:rsid w:val="00AA313F"/>
    <w:rsid w:val="00AA34DC"/>
    <w:rsid w:val="00AA353A"/>
    <w:rsid w:val="00AA37E7"/>
    <w:rsid w:val="00AA3A2D"/>
    <w:rsid w:val="00AA3AB3"/>
    <w:rsid w:val="00AA3B49"/>
    <w:rsid w:val="00AA3FCF"/>
    <w:rsid w:val="00AA4063"/>
    <w:rsid w:val="00AA430A"/>
    <w:rsid w:val="00AA4328"/>
    <w:rsid w:val="00AA44CF"/>
    <w:rsid w:val="00AA450E"/>
    <w:rsid w:val="00AA486C"/>
    <w:rsid w:val="00AA4A00"/>
    <w:rsid w:val="00AA4ADA"/>
    <w:rsid w:val="00AA4E90"/>
    <w:rsid w:val="00AA5342"/>
    <w:rsid w:val="00AA5560"/>
    <w:rsid w:val="00AA58B4"/>
    <w:rsid w:val="00AA58C1"/>
    <w:rsid w:val="00AA5ABB"/>
    <w:rsid w:val="00AA5C7A"/>
    <w:rsid w:val="00AA5F96"/>
    <w:rsid w:val="00AA6216"/>
    <w:rsid w:val="00AA623C"/>
    <w:rsid w:val="00AA640D"/>
    <w:rsid w:val="00AA67B8"/>
    <w:rsid w:val="00AA6829"/>
    <w:rsid w:val="00AA6A21"/>
    <w:rsid w:val="00AA6BCA"/>
    <w:rsid w:val="00AA6FB9"/>
    <w:rsid w:val="00AA7008"/>
    <w:rsid w:val="00AA744E"/>
    <w:rsid w:val="00AA76B1"/>
    <w:rsid w:val="00AA7A33"/>
    <w:rsid w:val="00AA7D18"/>
    <w:rsid w:val="00AB0151"/>
    <w:rsid w:val="00AB02C4"/>
    <w:rsid w:val="00AB02EE"/>
    <w:rsid w:val="00AB037D"/>
    <w:rsid w:val="00AB0438"/>
    <w:rsid w:val="00AB04F4"/>
    <w:rsid w:val="00AB06E1"/>
    <w:rsid w:val="00AB0740"/>
    <w:rsid w:val="00AB07E6"/>
    <w:rsid w:val="00AB08D9"/>
    <w:rsid w:val="00AB0BBB"/>
    <w:rsid w:val="00AB0D14"/>
    <w:rsid w:val="00AB0F3B"/>
    <w:rsid w:val="00AB14F8"/>
    <w:rsid w:val="00AB1706"/>
    <w:rsid w:val="00AB171A"/>
    <w:rsid w:val="00AB18D2"/>
    <w:rsid w:val="00AB1A68"/>
    <w:rsid w:val="00AB1F76"/>
    <w:rsid w:val="00AB1F83"/>
    <w:rsid w:val="00AB20EE"/>
    <w:rsid w:val="00AB2283"/>
    <w:rsid w:val="00AB25F9"/>
    <w:rsid w:val="00AB2644"/>
    <w:rsid w:val="00AB2727"/>
    <w:rsid w:val="00AB2803"/>
    <w:rsid w:val="00AB2CBB"/>
    <w:rsid w:val="00AB33A9"/>
    <w:rsid w:val="00AB34F3"/>
    <w:rsid w:val="00AB3899"/>
    <w:rsid w:val="00AB3AF0"/>
    <w:rsid w:val="00AB3B2D"/>
    <w:rsid w:val="00AB4169"/>
    <w:rsid w:val="00AB4182"/>
    <w:rsid w:val="00AB4191"/>
    <w:rsid w:val="00AB4229"/>
    <w:rsid w:val="00AB4247"/>
    <w:rsid w:val="00AB42B7"/>
    <w:rsid w:val="00AB469D"/>
    <w:rsid w:val="00AB47EA"/>
    <w:rsid w:val="00AB4CE8"/>
    <w:rsid w:val="00AB4E35"/>
    <w:rsid w:val="00AB503A"/>
    <w:rsid w:val="00AB51A6"/>
    <w:rsid w:val="00AB533B"/>
    <w:rsid w:val="00AB536E"/>
    <w:rsid w:val="00AB5517"/>
    <w:rsid w:val="00AB5666"/>
    <w:rsid w:val="00AB56A2"/>
    <w:rsid w:val="00AB5A99"/>
    <w:rsid w:val="00AB5AF2"/>
    <w:rsid w:val="00AB6269"/>
    <w:rsid w:val="00AB64BA"/>
    <w:rsid w:val="00AB656E"/>
    <w:rsid w:val="00AB659C"/>
    <w:rsid w:val="00AB65E7"/>
    <w:rsid w:val="00AB6BAD"/>
    <w:rsid w:val="00AB6C24"/>
    <w:rsid w:val="00AB6E89"/>
    <w:rsid w:val="00AB70EA"/>
    <w:rsid w:val="00AB7373"/>
    <w:rsid w:val="00AB78CB"/>
    <w:rsid w:val="00AB795E"/>
    <w:rsid w:val="00AB79EA"/>
    <w:rsid w:val="00AB7D48"/>
    <w:rsid w:val="00AB7E07"/>
    <w:rsid w:val="00AC0090"/>
    <w:rsid w:val="00AC00A4"/>
    <w:rsid w:val="00AC01C9"/>
    <w:rsid w:val="00AC0533"/>
    <w:rsid w:val="00AC05D9"/>
    <w:rsid w:val="00AC0920"/>
    <w:rsid w:val="00AC0A49"/>
    <w:rsid w:val="00AC0B86"/>
    <w:rsid w:val="00AC0BEE"/>
    <w:rsid w:val="00AC0F92"/>
    <w:rsid w:val="00AC1004"/>
    <w:rsid w:val="00AC1027"/>
    <w:rsid w:val="00AC107F"/>
    <w:rsid w:val="00AC12C2"/>
    <w:rsid w:val="00AC1838"/>
    <w:rsid w:val="00AC1853"/>
    <w:rsid w:val="00AC1B71"/>
    <w:rsid w:val="00AC1E52"/>
    <w:rsid w:val="00AC2039"/>
    <w:rsid w:val="00AC2564"/>
    <w:rsid w:val="00AC2587"/>
    <w:rsid w:val="00AC2A68"/>
    <w:rsid w:val="00AC2AB2"/>
    <w:rsid w:val="00AC2AD7"/>
    <w:rsid w:val="00AC2CDB"/>
    <w:rsid w:val="00AC2DF2"/>
    <w:rsid w:val="00AC323A"/>
    <w:rsid w:val="00AC3479"/>
    <w:rsid w:val="00AC34BC"/>
    <w:rsid w:val="00AC35A7"/>
    <w:rsid w:val="00AC37F7"/>
    <w:rsid w:val="00AC3886"/>
    <w:rsid w:val="00AC3B24"/>
    <w:rsid w:val="00AC4583"/>
    <w:rsid w:val="00AC4692"/>
    <w:rsid w:val="00AC4735"/>
    <w:rsid w:val="00AC4ADA"/>
    <w:rsid w:val="00AC4AE5"/>
    <w:rsid w:val="00AC4C0E"/>
    <w:rsid w:val="00AC4D64"/>
    <w:rsid w:val="00AC5442"/>
    <w:rsid w:val="00AC547D"/>
    <w:rsid w:val="00AC56D0"/>
    <w:rsid w:val="00AC576E"/>
    <w:rsid w:val="00AC5870"/>
    <w:rsid w:val="00AC5A30"/>
    <w:rsid w:val="00AC5BE2"/>
    <w:rsid w:val="00AC61D7"/>
    <w:rsid w:val="00AC6202"/>
    <w:rsid w:val="00AC676C"/>
    <w:rsid w:val="00AC69D0"/>
    <w:rsid w:val="00AC6A74"/>
    <w:rsid w:val="00AC6BCF"/>
    <w:rsid w:val="00AC6BD9"/>
    <w:rsid w:val="00AC6DD6"/>
    <w:rsid w:val="00AC6F13"/>
    <w:rsid w:val="00AC6FAA"/>
    <w:rsid w:val="00AC6FFF"/>
    <w:rsid w:val="00AC7581"/>
    <w:rsid w:val="00AC766E"/>
    <w:rsid w:val="00AC7CD6"/>
    <w:rsid w:val="00AD01BD"/>
    <w:rsid w:val="00AD075D"/>
    <w:rsid w:val="00AD0884"/>
    <w:rsid w:val="00AD08A9"/>
    <w:rsid w:val="00AD0AE1"/>
    <w:rsid w:val="00AD11EB"/>
    <w:rsid w:val="00AD132B"/>
    <w:rsid w:val="00AD15F4"/>
    <w:rsid w:val="00AD185E"/>
    <w:rsid w:val="00AD18C2"/>
    <w:rsid w:val="00AD1AA4"/>
    <w:rsid w:val="00AD1C69"/>
    <w:rsid w:val="00AD1C6F"/>
    <w:rsid w:val="00AD1D11"/>
    <w:rsid w:val="00AD210B"/>
    <w:rsid w:val="00AD219D"/>
    <w:rsid w:val="00AD2322"/>
    <w:rsid w:val="00AD25DC"/>
    <w:rsid w:val="00AD28EE"/>
    <w:rsid w:val="00AD2A11"/>
    <w:rsid w:val="00AD2AA1"/>
    <w:rsid w:val="00AD2B8B"/>
    <w:rsid w:val="00AD2EC3"/>
    <w:rsid w:val="00AD2F1D"/>
    <w:rsid w:val="00AD31E2"/>
    <w:rsid w:val="00AD321B"/>
    <w:rsid w:val="00AD34FE"/>
    <w:rsid w:val="00AD3662"/>
    <w:rsid w:val="00AD384B"/>
    <w:rsid w:val="00AD3ABC"/>
    <w:rsid w:val="00AD3C8C"/>
    <w:rsid w:val="00AD41DD"/>
    <w:rsid w:val="00AD434D"/>
    <w:rsid w:val="00AD4385"/>
    <w:rsid w:val="00AD43F0"/>
    <w:rsid w:val="00AD457E"/>
    <w:rsid w:val="00AD46D0"/>
    <w:rsid w:val="00AD4F02"/>
    <w:rsid w:val="00AD50E8"/>
    <w:rsid w:val="00AD5130"/>
    <w:rsid w:val="00AD56D6"/>
    <w:rsid w:val="00AD57D4"/>
    <w:rsid w:val="00AD582F"/>
    <w:rsid w:val="00AD5B7C"/>
    <w:rsid w:val="00AD5CEF"/>
    <w:rsid w:val="00AD5DB9"/>
    <w:rsid w:val="00AD5E45"/>
    <w:rsid w:val="00AD623C"/>
    <w:rsid w:val="00AD6434"/>
    <w:rsid w:val="00AD648D"/>
    <w:rsid w:val="00AD6714"/>
    <w:rsid w:val="00AD6721"/>
    <w:rsid w:val="00AD6B06"/>
    <w:rsid w:val="00AD6E37"/>
    <w:rsid w:val="00AD6E5E"/>
    <w:rsid w:val="00AD6EBA"/>
    <w:rsid w:val="00AD7078"/>
    <w:rsid w:val="00AD70A8"/>
    <w:rsid w:val="00AD7197"/>
    <w:rsid w:val="00AD722C"/>
    <w:rsid w:val="00AD7231"/>
    <w:rsid w:val="00AD7CD8"/>
    <w:rsid w:val="00AD7F89"/>
    <w:rsid w:val="00AE00A3"/>
    <w:rsid w:val="00AE01C1"/>
    <w:rsid w:val="00AE02D0"/>
    <w:rsid w:val="00AE02EA"/>
    <w:rsid w:val="00AE0533"/>
    <w:rsid w:val="00AE0B50"/>
    <w:rsid w:val="00AE0BA3"/>
    <w:rsid w:val="00AE0C39"/>
    <w:rsid w:val="00AE0C7A"/>
    <w:rsid w:val="00AE0E95"/>
    <w:rsid w:val="00AE1110"/>
    <w:rsid w:val="00AE1129"/>
    <w:rsid w:val="00AE1180"/>
    <w:rsid w:val="00AE1277"/>
    <w:rsid w:val="00AE158B"/>
    <w:rsid w:val="00AE18AA"/>
    <w:rsid w:val="00AE207E"/>
    <w:rsid w:val="00AE20A0"/>
    <w:rsid w:val="00AE251B"/>
    <w:rsid w:val="00AE2755"/>
    <w:rsid w:val="00AE27D5"/>
    <w:rsid w:val="00AE2A63"/>
    <w:rsid w:val="00AE2C35"/>
    <w:rsid w:val="00AE30D4"/>
    <w:rsid w:val="00AE30DE"/>
    <w:rsid w:val="00AE31DA"/>
    <w:rsid w:val="00AE34D8"/>
    <w:rsid w:val="00AE34F6"/>
    <w:rsid w:val="00AE34FC"/>
    <w:rsid w:val="00AE359A"/>
    <w:rsid w:val="00AE3BCA"/>
    <w:rsid w:val="00AE3DAA"/>
    <w:rsid w:val="00AE3F00"/>
    <w:rsid w:val="00AE3F33"/>
    <w:rsid w:val="00AE3F56"/>
    <w:rsid w:val="00AE3F81"/>
    <w:rsid w:val="00AE40E6"/>
    <w:rsid w:val="00AE4706"/>
    <w:rsid w:val="00AE4843"/>
    <w:rsid w:val="00AE4C69"/>
    <w:rsid w:val="00AE4CAE"/>
    <w:rsid w:val="00AE4DB8"/>
    <w:rsid w:val="00AE4DC6"/>
    <w:rsid w:val="00AE4DD6"/>
    <w:rsid w:val="00AE506A"/>
    <w:rsid w:val="00AE516A"/>
    <w:rsid w:val="00AE51B8"/>
    <w:rsid w:val="00AE52A0"/>
    <w:rsid w:val="00AE5321"/>
    <w:rsid w:val="00AE53AC"/>
    <w:rsid w:val="00AE5793"/>
    <w:rsid w:val="00AE579B"/>
    <w:rsid w:val="00AE5827"/>
    <w:rsid w:val="00AE5907"/>
    <w:rsid w:val="00AE5E28"/>
    <w:rsid w:val="00AE5EF7"/>
    <w:rsid w:val="00AE655B"/>
    <w:rsid w:val="00AE65C3"/>
    <w:rsid w:val="00AE66EF"/>
    <w:rsid w:val="00AE68AF"/>
    <w:rsid w:val="00AE6A89"/>
    <w:rsid w:val="00AE6CB0"/>
    <w:rsid w:val="00AE6CC6"/>
    <w:rsid w:val="00AE7161"/>
    <w:rsid w:val="00AE71B2"/>
    <w:rsid w:val="00AE73BA"/>
    <w:rsid w:val="00AE7432"/>
    <w:rsid w:val="00AE74C7"/>
    <w:rsid w:val="00AE7809"/>
    <w:rsid w:val="00AE7B0C"/>
    <w:rsid w:val="00AE7BA9"/>
    <w:rsid w:val="00AE7BB3"/>
    <w:rsid w:val="00AE7C16"/>
    <w:rsid w:val="00AE7C9C"/>
    <w:rsid w:val="00AE7CD1"/>
    <w:rsid w:val="00AE7E32"/>
    <w:rsid w:val="00AE7E44"/>
    <w:rsid w:val="00AE7F1C"/>
    <w:rsid w:val="00AF0258"/>
    <w:rsid w:val="00AF028C"/>
    <w:rsid w:val="00AF082F"/>
    <w:rsid w:val="00AF0AE6"/>
    <w:rsid w:val="00AF0F5C"/>
    <w:rsid w:val="00AF13B7"/>
    <w:rsid w:val="00AF146A"/>
    <w:rsid w:val="00AF16F9"/>
    <w:rsid w:val="00AF17B4"/>
    <w:rsid w:val="00AF1831"/>
    <w:rsid w:val="00AF1838"/>
    <w:rsid w:val="00AF18CA"/>
    <w:rsid w:val="00AF2557"/>
    <w:rsid w:val="00AF2771"/>
    <w:rsid w:val="00AF2A52"/>
    <w:rsid w:val="00AF2D48"/>
    <w:rsid w:val="00AF2F5C"/>
    <w:rsid w:val="00AF2FD1"/>
    <w:rsid w:val="00AF3341"/>
    <w:rsid w:val="00AF33F0"/>
    <w:rsid w:val="00AF3DF5"/>
    <w:rsid w:val="00AF3E50"/>
    <w:rsid w:val="00AF3FA2"/>
    <w:rsid w:val="00AF458C"/>
    <w:rsid w:val="00AF4610"/>
    <w:rsid w:val="00AF469D"/>
    <w:rsid w:val="00AF48C3"/>
    <w:rsid w:val="00AF4A1C"/>
    <w:rsid w:val="00AF4CB2"/>
    <w:rsid w:val="00AF4D04"/>
    <w:rsid w:val="00AF4F6A"/>
    <w:rsid w:val="00AF52EA"/>
    <w:rsid w:val="00AF5542"/>
    <w:rsid w:val="00AF57D9"/>
    <w:rsid w:val="00AF5BBD"/>
    <w:rsid w:val="00AF5C48"/>
    <w:rsid w:val="00AF5E85"/>
    <w:rsid w:val="00AF5F60"/>
    <w:rsid w:val="00AF6280"/>
    <w:rsid w:val="00AF6700"/>
    <w:rsid w:val="00AF673E"/>
    <w:rsid w:val="00AF68E5"/>
    <w:rsid w:val="00AF6F17"/>
    <w:rsid w:val="00AF7271"/>
    <w:rsid w:val="00AF73A5"/>
    <w:rsid w:val="00AF7453"/>
    <w:rsid w:val="00AF7616"/>
    <w:rsid w:val="00AF76F8"/>
    <w:rsid w:val="00AF7862"/>
    <w:rsid w:val="00AF78F7"/>
    <w:rsid w:val="00AF7961"/>
    <w:rsid w:val="00AF7C6C"/>
    <w:rsid w:val="00AF7D18"/>
    <w:rsid w:val="00AF7E6E"/>
    <w:rsid w:val="00B00042"/>
    <w:rsid w:val="00B00A4E"/>
    <w:rsid w:val="00B00A91"/>
    <w:rsid w:val="00B00AFE"/>
    <w:rsid w:val="00B00B2D"/>
    <w:rsid w:val="00B00FA5"/>
    <w:rsid w:val="00B01403"/>
    <w:rsid w:val="00B01447"/>
    <w:rsid w:val="00B014C8"/>
    <w:rsid w:val="00B016B4"/>
    <w:rsid w:val="00B01843"/>
    <w:rsid w:val="00B01A3C"/>
    <w:rsid w:val="00B01BC6"/>
    <w:rsid w:val="00B01EAA"/>
    <w:rsid w:val="00B0206C"/>
    <w:rsid w:val="00B0217B"/>
    <w:rsid w:val="00B02374"/>
    <w:rsid w:val="00B023AF"/>
    <w:rsid w:val="00B02463"/>
    <w:rsid w:val="00B02769"/>
    <w:rsid w:val="00B02906"/>
    <w:rsid w:val="00B02949"/>
    <w:rsid w:val="00B02962"/>
    <w:rsid w:val="00B029C5"/>
    <w:rsid w:val="00B02D0F"/>
    <w:rsid w:val="00B03048"/>
    <w:rsid w:val="00B03313"/>
    <w:rsid w:val="00B035D2"/>
    <w:rsid w:val="00B03632"/>
    <w:rsid w:val="00B036D8"/>
    <w:rsid w:val="00B03979"/>
    <w:rsid w:val="00B04116"/>
    <w:rsid w:val="00B04492"/>
    <w:rsid w:val="00B046A6"/>
    <w:rsid w:val="00B048D5"/>
    <w:rsid w:val="00B0496A"/>
    <w:rsid w:val="00B04F72"/>
    <w:rsid w:val="00B0523F"/>
    <w:rsid w:val="00B052CB"/>
    <w:rsid w:val="00B0540C"/>
    <w:rsid w:val="00B05452"/>
    <w:rsid w:val="00B055D3"/>
    <w:rsid w:val="00B0560A"/>
    <w:rsid w:val="00B05641"/>
    <w:rsid w:val="00B05A2B"/>
    <w:rsid w:val="00B05AA5"/>
    <w:rsid w:val="00B05E13"/>
    <w:rsid w:val="00B05E6C"/>
    <w:rsid w:val="00B05F52"/>
    <w:rsid w:val="00B05F75"/>
    <w:rsid w:val="00B06067"/>
    <w:rsid w:val="00B061F7"/>
    <w:rsid w:val="00B062C1"/>
    <w:rsid w:val="00B0631C"/>
    <w:rsid w:val="00B064D2"/>
    <w:rsid w:val="00B06508"/>
    <w:rsid w:val="00B06621"/>
    <w:rsid w:val="00B0695D"/>
    <w:rsid w:val="00B069D0"/>
    <w:rsid w:val="00B06AA2"/>
    <w:rsid w:val="00B06B84"/>
    <w:rsid w:val="00B07278"/>
    <w:rsid w:val="00B0778F"/>
    <w:rsid w:val="00B079BC"/>
    <w:rsid w:val="00B07AA4"/>
    <w:rsid w:val="00B07B0B"/>
    <w:rsid w:val="00B07D56"/>
    <w:rsid w:val="00B07D7E"/>
    <w:rsid w:val="00B07D9B"/>
    <w:rsid w:val="00B07E6B"/>
    <w:rsid w:val="00B07F8E"/>
    <w:rsid w:val="00B07FB7"/>
    <w:rsid w:val="00B101CF"/>
    <w:rsid w:val="00B103E2"/>
    <w:rsid w:val="00B10516"/>
    <w:rsid w:val="00B1070E"/>
    <w:rsid w:val="00B109A0"/>
    <w:rsid w:val="00B10A6E"/>
    <w:rsid w:val="00B10CC2"/>
    <w:rsid w:val="00B10EEA"/>
    <w:rsid w:val="00B10F7F"/>
    <w:rsid w:val="00B110AC"/>
    <w:rsid w:val="00B110D7"/>
    <w:rsid w:val="00B11104"/>
    <w:rsid w:val="00B11495"/>
    <w:rsid w:val="00B115BE"/>
    <w:rsid w:val="00B11689"/>
    <w:rsid w:val="00B11906"/>
    <w:rsid w:val="00B11A46"/>
    <w:rsid w:val="00B11B69"/>
    <w:rsid w:val="00B11C19"/>
    <w:rsid w:val="00B11E66"/>
    <w:rsid w:val="00B11E6B"/>
    <w:rsid w:val="00B12084"/>
    <w:rsid w:val="00B12188"/>
    <w:rsid w:val="00B12452"/>
    <w:rsid w:val="00B125AD"/>
    <w:rsid w:val="00B1273E"/>
    <w:rsid w:val="00B1283B"/>
    <w:rsid w:val="00B128C7"/>
    <w:rsid w:val="00B12FA3"/>
    <w:rsid w:val="00B13EEE"/>
    <w:rsid w:val="00B140F7"/>
    <w:rsid w:val="00B14167"/>
    <w:rsid w:val="00B141B3"/>
    <w:rsid w:val="00B14205"/>
    <w:rsid w:val="00B14221"/>
    <w:rsid w:val="00B1471A"/>
    <w:rsid w:val="00B149DE"/>
    <w:rsid w:val="00B14C0C"/>
    <w:rsid w:val="00B14DE6"/>
    <w:rsid w:val="00B14E68"/>
    <w:rsid w:val="00B14EA6"/>
    <w:rsid w:val="00B151C2"/>
    <w:rsid w:val="00B1522E"/>
    <w:rsid w:val="00B1536C"/>
    <w:rsid w:val="00B15473"/>
    <w:rsid w:val="00B1552C"/>
    <w:rsid w:val="00B15554"/>
    <w:rsid w:val="00B15558"/>
    <w:rsid w:val="00B157E4"/>
    <w:rsid w:val="00B1597A"/>
    <w:rsid w:val="00B15A87"/>
    <w:rsid w:val="00B15A90"/>
    <w:rsid w:val="00B15B34"/>
    <w:rsid w:val="00B15CB7"/>
    <w:rsid w:val="00B15CC5"/>
    <w:rsid w:val="00B15FE0"/>
    <w:rsid w:val="00B16052"/>
    <w:rsid w:val="00B1615C"/>
    <w:rsid w:val="00B1616A"/>
    <w:rsid w:val="00B161CD"/>
    <w:rsid w:val="00B16238"/>
    <w:rsid w:val="00B16403"/>
    <w:rsid w:val="00B16651"/>
    <w:rsid w:val="00B16916"/>
    <w:rsid w:val="00B16D94"/>
    <w:rsid w:val="00B16EE7"/>
    <w:rsid w:val="00B17282"/>
    <w:rsid w:val="00B1735B"/>
    <w:rsid w:val="00B17385"/>
    <w:rsid w:val="00B175C9"/>
    <w:rsid w:val="00B175EA"/>
    <w:rsid w:val="00B178BC"/>
    <w:rsid w:val="00B1792C"/>
    <w:rsid w:val="00B179C7"/>
    <w:rsid w:val="00B17BDD"/>
    <w:rsid w:val="00B17C29"/>
    <w:rsid w:val="00B17C2A"/>
    <w:rsid w:val="00B17EB7"/>
    <w:rsid w:val="00B20001"/>
    <w:rsid w:val="00B20426"/>
    <w:rsid w:val="00B20434"/>
    <w:rsid w:val="00B20748"/>
    <w:rsid w:val="00B2091D"/>
    <w:rsid w:val="00B20BEF"/>
    <w:rsid w:val="00B20C4E"/>
    <w:rsid w:val="00B20F8F"/>
    <w:rsid w:val="00B21033"/>
    <w:rsid w:val="00B210AC"/>
    <w:rsid w:val="00B211F8"/>
    <w:rsid w:val="00B21486"/>
    <w:rsid w:val="00B217A3"/>
    <w:rsid w:val="00B21905"/>
    <w:rsid w:val="00B21C75"/>
    <w:rsid w:val="00B21F14"/>
    <w:rsid w:val="00B226A4"/>
    <w:rsid w:val="00B226CE"/>
    <w:rsid w:val="00B22AB3"/>
    <w:rsid w:val="00B22B24"/>
    <w:rsid w:val="00B22B92"/>
    <w:rsid w:val="00B22BC8"/>
    <w:rsid w:val="00B22D45"/>
    <w:rsid w:val="00B22FB8"/>
    <w:rsid w:val="00B230B8"/>
    <w:rsid w:val="00B23183"/>
    <w:rsid w:val="00B234D9"/>
    <w:rsid w:val="00B23557"/>
    <w:rsid w:val="00B23950"/>
    <w:rsid w:val="00B23ACB"/>
    <w:rsid w:val="00B23B96"/>
    <w:rsid w:val="00B23E80"/>
    <w:rsid w:val="00B23F49"/>
    <w:rsid w:val="00B24095"/>
    <w:rsid w:val="00B242A6"/>
    <w:rsid w:val="00B24487"/>
    <w:rsid w:val="00B2448F"/>
    <w:rsid w:val="00B2454B"/>
    <w:rsid w:val="00B2456A"/>
    <w:rsid w:val="00B249DE"/>
    <w:rsid w:val="00B24C8D"/>
    <w:rsid w:val="00B24E04"/>
    <w:rsid w:val="00B24F78"/>
    <w:rsid w:val="00B25377"/>
    <w:rsid w:val="00B2541C"/>
    <w:rsid w:val="00B254C9"/>
    <w:rsid w:val="00B2563A"/>
    <w:rsid w:val="00B2576E"/>
    <w:rsid w:val="00B25853"/>
    <w:rsid w:val="00B258A8"/>
    <w:rsid w:val="00B25A25"/>
    <w:rsid w:val="00B25A37"/>
    <w:rsid w:val="00B25B2C"/>
    <w:rsid w:val="00B25D1E"/>
    <w:rsid w:val="00B25D2C"/>
    <w:rsid w:val="00B25DED"/>
    <w:rsid w:val="00B25E90"/>
    <w:rsid w:val="00B26065"/>
    <w:rsid w:val="00B26295"/>
    <w:rsid w:val="00B2635D"/>
    <w:rsid w:val="00B26572"/>
    <w:rsid w:val="00B2660B"/>
    <w:rsid w:val="00B267EB"/>
    <w:rsid w:val="00B26BD5"/>
    <w:rsid w:val="00B26DBE"/>
    <w:rsid w:val="00B2725F"/>
    <w:rsid w:val="00B2726A"/>
    <w:rsid w:val="00B2794F"/>
    <w:rsid w:val="00B27B86"/>
    <w:rsid w:val="00B27D66"/>
    <w:rsid w:val="00B27DE1"/>
    <w:rsid w:val="00B27E36"/>
    <w:rsid w:val="00B27EEB"/>
    <w:rsid w:val="00B27FEC"/>
    <w:rsid w:val="00B30096"/>
    <w:rsid w:val="00B303E5"/>
    <w:rsid w:val="00B3049E"/>
    <w:rsid w:val="00B305F3"/>
    <w:rsid w:val="00B30658"/>
    <w:rsid w:val="00B308C2"/>
    <w:rsid w:val="00B30916"/>
    <w:rsid w:val="00B3098C"/>
    <w:rsid w:val="00B30AB8"/>
    <w:rsid w:val="00B30E00"/>
    <w:rsid w:val="00B31014"/>
    <w:rsid w:val="00B3108F"/>
    <w:rsid w:val="00B314C7"/>
    <w:rsid w:val="00B315C7"/>
    <w:rsid w:val="00B319B2"/>
    <w:rsid w:val="00B31A10"/>
    <w:rsid w:val="00B320A0"/>
    <w:rsid w:val="00B32214"/>
    <w:rsid w:val="00B32374"/>
    <w:rsid w:val="00B32534"/>
    <w:rsid w:val="00B3270E"/>
    <w:rsid w:val="00B3271A"/>
    <w:rsid w:val="00B32A30"/>
    <w:rsid w:val="00B32BB1"/>
    <w:rsid w:val="00B32BB2"/>
    <w:rsid w:val="00B32C96"/>
    <w:rsid w:val="00B32DAE"/>
    <w:rsid w:val="00B330A8"/>
    <w:rsid w:val="00B3321E"/>
    <w:rsid w:val="00B332AF"/>
    <w:rsid w:val="00B334F4"/>
    <w:rsid w:val="00B334FC"/>
    <w:rsid w:val="00B33777"/>
    <w:rsid w:val="00B33961"/>
    <w:rsid w:val="00B33D92"/>
    <w:rsid w:val="00B33EE3"/>
    <w:rsid w:val="00B340A1"/>
    <w:rsid w:val="00B340F9"/>
    <w:rsid w:val="00B345DF"/>
    <w:rsid w:val="00B34CFF"/>
    <w:rsid w:val="00B34D80"/>
    <w:rsid w:val="00B34EF4"/>
    <w:rsid w:val="00B353C7"/>
    <w:rsid w:val="00B35510"/>
    <w:rsid w:val="00B35786"/>
    <w:rsid w:val="00B357A5"/>
    <w:rsid w:val="00B358B3"/>
    <w:rsid w:val="00B358B9"/>
    <w:rsid w:val="00B35E44"/>
    <w:rsid w:val="00B35E55"/>
    <w:rsid w:val="00B36100"/>
    <w:rsid w:val="00B36577"/>
    <w:rsid w:val="00B36583"/>
    <w:rsid w:val="00B36856"/>
    <w:rsid w:val="00B36B72"/>
    <w:rsid w:val="00B36DA6"/>
    <w:rsid w:val="00B371CE"/>
    <w:rsid w:val="00B37291"/>
    <w:rsid w:val="00B37316"/>
    <w:rsid w:val="00B3749C"/>
    <w:rsid w:val="00B3750F"/>
    <w:rsid w:val="00B37539"/>
    <w:rsid w:val="00B378DC"/>
    <w:rsid w:val="00B37A0E"/>
    <w:rsid w:val="00B37AF1"/>
    <w:rsid w:val="00B37C04"/>
    <w:rsid w:val="00B37EAC"/>
    <w:rsid w:val="00B37F6E"/>
    <w:rsid w:val="00B400CF"/>
    <w:rsid w:val="00B4025D"/>
    <w:rsid w:val="00B4044E"/>
    <w:rsid w:val="00B40559"/>
    <w:rsid w:val="00B40651"/>
    <w:rsid w:val="00B4072A"/>
    <w:rsid w:val="00B408BD"/>
    <w:rsid w:val="00B40954"/>
    <w:rsid w:val="00B40B41"/>
    <w:rsid w:val="00B40F88"/>
    <w:rsid w:val="00B40FF1"/>
    <w:rsid w:val="00B41192"/>
    <w:rsid w:val="00B412FB"/>
    <w:rsid w:val="00B412FD"/>
    <w:rsid w:val="00B413F9"/>
    <w:rsid w:val="00B41768"/>
    <w:rsid w:val="00B418DC"/>
    <w:rsid w:val="00B41968"/>
    <w:rsid w:val="00B41A23"/>
    <w:rsid w:val="00B41C34"/>
    <w:rsid w:val="00B41C49"/>
    <w:rsid w:val="00B41D83"/>
    <w:rsid w:val="00B41DC3"/>
    <w:rsid w:val="00B41F87"/>
    <w:rsid w:val="00B42318"/>
    <w:rsid w:val="00B42337"/>
    <w:rsid w:val="00B424F8"/>
    <w:rsid w:val="00B42654"/>
    <w:rsid w:val="00B4298D"/>
    <w:rsid w:val="00B42A55"/>
    <w:rsid w:val="00B42D04"/>
    <w:rsid w:val="00B42D94"/>
    <w:rsid w:val="00B42E91"/>
    <w:rsid w:val="00B4300E"/>
    <w:rsid w:val="00B430F9"/>
    <w:rsid w:val="00B43167"/>
    <w:rsid w:val="00B431ED"/>
    <w:rsid w:val="00B434A6"/>
    <w:rsid w:val="00B43544"/>
    <w:rsid w:val="00B437C0"/>
    <w:rsid w:val="00B43CFF"/>
    <w:rsid w:val="00B43F00"/>
    <w:rsid w:val="00B4407A"/>
    <w:rsid w:val="00B44481"/>
    <w:rsid w:val="00B444FE"/>
    <w:rsid w:val="00B44773"/>
    <w:rsid w:val="00B44777"/>
    <w:rsid w:val="00B447A3"/>
    <w:rsid w:val="00B447C0"/>
    <w:rsid w:val="00B44B82"/>
    <w:rsid w:val="00B44BE7"/>
    <w:rsid w:val="00B44C0B"/>
    <w:rsid w:val="00B451F9"/>
    <w:rsid w:val="00B452F7"/>
    <w:rsid w:val="00B45A43"/>
    <w:rsid w:val="00B45C96"/>
    <w:rsid w:val="00B45FCB"/>
    <w:rsid w:val="00B4699E"/>
    <w:rsid w:val="00B46CB6"/>
    <w:rsid w:val="00B476D4"/>
    <w:rsid w:val="00B476F7"/>
    <w:rsid w:val="00B4776B"/>
    <w:rsid w:val="00B47796"/>
    <w:rsid w:val="00B47C40"/>
    <w:rsid w:val="00B47FD3"/>
    <w:rsid w:val="00B5001C"/>
    <w:rsid w:val="00B5015F"/>
    <w:rsid w:val="00B5021A"/>
    <w:rsid w:val="00B5038F"/>
    <w:rsid w:val="00B5056C"/>
    <w:rsid w:val="00B50718"/>
    <w:rsid w:val="00B507C7"/>
    <w:rsid w:val="00B50D6D"/>
    <w:rsid w:val="00B50FF2"/>
    <w:rsid w:val="00B511CF"/>
    <w:rsid w:val="00B512E2"/>
    <w:rsid w:val="00B514FE"/>
    <w:rsid w:val="00B517AC"/>
    <w:rsid w:val="00B51B1B"/>
    <w:rsid w:val="00B51C51"/>
    <w:rsid w:val="00B51D1F"/>
    <w:rsid w:val="00B51EE3"/>
    <w:rsid w:val="00B5222D"/>
    <w:rsid w:val="00B52361"/>
    <w:rsid w:val="00B52740"/>
    <w:rsid w:val="00B5286A"/>
    <w:rsid w:val="00B52AB9"/>
    <w:rsid w:val="00B52D04"/>
    <w:rsid w:val="00B52ECE"/>
    <w:rsid w:val="00B5318F"/>
    <w:rsid w:val="00B53338"/>
    <w:rsid w:val="00B5380D"/>
    <w:rsid w:val="00B53BF0"/>
    <w:rsid w:val="00B53CDD"/>
    <w:rsid w:val="00B53F24"/>
    <w:rsid w:val="00B541E4"/>
    <w:rsid w:val="00B54207"/>
    <w:rsid w:val="00B54507"/>
    <w:rsid w:val="00B547A1"/>
    <w:rsid w:val="00B548EC"/>
    <w:rsid w:val="00B549F1"/>
    <w:rsid w:val="00B54FDF"/>
    <w:rsid w:val="00B550C3"/>
    <w:rsid w:val="00B5513F"/>
    <w:rsid w:val="00B5534A"/>
    <w:rsid w:val="00B5540E"/>
    <w:rsid w:val="00B55609"/>
    <w:rsid w:val="00B5581D"/>
    <w:rsid w:val="00B55948"/>
    <w:rsid w:val="00B55A2C"/>
    <w:rsid w:val="00B55A6C"/>
    <w:rsid w:val="00B55E90"/>
    <w:rsid w:val="00B562D5"/>
    <w:rsid w:val="00B563CA"/>
    <w:rsid w:val="00B56784"/>
    <w:rsid w:val="00B56888"/>
    <w:rsid w:val="00B56AB9"/>
    <w:rsid w:val="00B56D40"/>
    <w:rsid w:val="00B56DCA"/>
    <w:rsid w:val="00B56EAA"/>
    <w:rsid w:val="00B575D8"/>
    <w:rsid w:val="00B57742"/>
    <w:rsid w:val="00B577F2"/>
    <w:rsid w:val="00B57B0E"/>
    <w:rsid w:val="00B57B74"/>
    <w:rsid w:val="00B57C07"/>
    <w:rsid w:val="00B57C6B"/>
    <w:rsid w:val="00B60036"/>
    <w:rsid w:val="00B6012A"/>
    <w:rsid w:val="00B60157"/>
    <w:rsid w:val="00B60316"/>
    <w:rsid w:val="00B60461"/>
    <w:rsid w:val="00B60496"/>
    <w:rsid w:val="00B60573"/>
    <w:rsid w:val="00B6077B"/>
    <w:rsid w:val="00B60863"/>
    <w:rsid w:val="00B60D73"/>
    <w:rsid w:val="00B61194"/>
    <w:rsid w:val="00B613AF"/>
    <w:rsid w:val="00B61503"/>
    <w:rsid w:val="00B61C69"/>
    <w:rsid w:val="00B61D95"/>
    <w:rsid w:val="00B61E06"/>
    <w:rsid w:val="00B61F45"/>
    <w:rsid w:val="00B61F9E"/>
    <w:rsid w:val="00B62027"/>
    <w:rsid w:val="00B625F8"/>
    <w:rsid w:val="00B628DD"/>
    <w:rsid w:val="00B629EF"/>
    <w:rsid w:val="00B62DEA"/>
    <w:rsid w:val="00B62FDC"/>
    <w:rsid w:val="00B63062"/>
    <w:rsid w:val="00B63149"/>
    <w:rsid w:val="00B63228"/>
    <w:rsid w:val="00B6323E"/>
    <w:rsid w:val="00B63694"/>
    <w:rsid w:val="00B6392A"/>
    <w:rsid w:val="00B63C2B"/>
    <w:rsid w:val="00B63EFF"/>
    <w:rsid w:val="00B640AC"/>
    <w:rsid w:val="00B642C8"/>
    <w:rsid w:val="00B6467B"/>
    <w:rsid w:val="00B6497E"/>
    <w:rsid w:val="00B64AA7"/>
    <w:rsid w:val="00B64B8C"/>
    <w:rsid w:val="00B64F8E"/>
    <w:rsid w:val="00B64FCB"/>
    <w:rsid w:val="00B654FC"/>
    <w:rsid w:val="00B6555C"/>
    <w:rsid w:val="00B65560"/>
    <w:rsid w:val="00B65846"/>
    <w:rsid w:val="00B658A5"/>
    <w:rsid w:val="00B65C57"/>
    <w:rsid w:val="00B65CB1"/>
    <w:rsid w:val="00B65CE8"/>
    <w:rsid w:val="00B65DB0"/>
    <w:rsid w:val="00B65DFA"/>
    <w:rsid w:val="00B66233"/>
    <w:rsid w:val="00B662D0"/>
    <w:rsid w:val="00B6642E"/>
    <w:rsid w:val="00B666DF"/>
    <w:rsid w:val="00B66803"/>
    <w:rsid w:val="00B668EF"/>
    <w:rsid w:val="00B66AB8"/>
    <w:rsid w:val="00B66DEC"/>
    <w:rsid w:val="00B66EEF"/>
    <w:rsid w:val="00B66F15"/>
    <w:rsid w:val="00B671A9"/>
    <w:rsid w:val="00B673C4"/>
    <w:rsid w:val="00B67735"/>
    <w:rsid w:val="00B67837"/>
    <w:rsid w:val="00B678C6"/>
    <w:rsid w:val="00B67C2A"/>
    <w:rsid w:val="00B67D71"/>
    <w:rsid w:val="00B67E22"/>
    <w:rsid w:val="00B67FC5"/>
    <w:rsid w:val="00B703ED"/>
    <w:rsid w:val="00B707A3"/>
    <w:rsid w:val="00B70AF7"/>
    <w:rsid w:val="00B70B2B"/>
    <w:rsid w:val="00B70B58"/>
    <w:rsid w:val="00B70B59"/>
    <w:rsid w:val="00B70B7B"/>
    <w:rsid w:val="00B70F71"/>
    <w:rsid w:val="00B71209"/>
    <w:rsid w:val="00B7156D"/>
    <w:rsid w:val="00B7190A"/>
    <w:rsid w:val="00B71ABF"/>
    <w:rsid w:val="00B71BEF"/>
    <w:rsid w:val="00B71CE5"/>
    <w:rsid w:val="00B72065"/>
    <w:rsid w:val="00B72124"/>
    <w:rsid w:val="00B72142"/>
    <w:rsid w:val="00B722C2"/>
    <w:rsid w:val="00B723AA"/>
    <w:rsid w:val="00B72432"/>
    <w:rsid w:val="00B72984"/>
    <w:rsid w:val="00B72991"/>
    <w:rsid w:val="00B72B8E"/>
    <w:rsid w:val="00B72B99"/>
    <w:rsid w:val="00B72BC4"/>
    <w:rsid w:val="00B72C45"/>
    <w:rsid w:val="00B72ED6"/>
    <w:rsid w:val="00B72F27"/>
    <w:rsid w:val="00B7319E"/>
    <w:rsid w:val="00B734CB"/>
    <w:rsid w:val="00B73504"/>
    <w:rsid w:val="00B7359F"/>
    <w:rsid w:val="00B736F5"/>
    <w:rsid w:val="00B73771"/>
    <w:rsid w:val="00B73A36"/>
    <w:rsid w:val="00B73BDA"/>
    <w:rsid w:val="00B73C48"/>
    <w:rsid w:val="00B744A2"/>
    <w:rsid w:val="00B745AA"/>
    <w:rsid w:val="00B74888"/>
    <w:rsid w:val="00B74ABD"/>
    <w:rsid w:val="00B74B89"/>
    <w:rsid w:val="00B74BBE"/>
    <w:rsid w:val="00B74E0E"/>
    <w:rsid w:val="00B74F4A"/>
    <w:rsid w:val="00B75351"/>
    <w:rsid w:val="00B7559B"/>
    <w:rsid w:val="00B75715"/>
    <w:rsid w:val="00B757B9"/>
    <w:rsid w:val="00B7582F"/>
    <w:rsid w:val="00B7591A"/>
    <w:rsid w:val="00B7594F"/>
    <w:rsid w:val="00B75995"/>
    <w:rsid w:val="00B759B8"/>
    <w:rsid w:val="00B75B2D"/>
    <w:rsid w:val="00B75CFD"/>
    <w:rsid w:val="00B75DFA"/>
    <w:rsid w:val="00B75F1A"/>
    <w:rsid w:val="00B75F95"/>
    <w:rsid w:val="00B75FA8"/>
    <w:rsid w:val="00B7630B"/>
    <w:rsid w:val="00B76504"/>
    <w:rsid w:val="00B765EE"/>
    <w:rsid w:val="00B76894"/>
    <w:rsid w:val="00B76BBA"/>
    <w:rsid w:val="00B76DC4"/>
    <w:rsid w:val="00B770F6"/>
    <w:rsid w:val="00B7717B"/>
    <w:rsid w:val="00B77273"/>
    <w:rsid w:val="00B77549"/>
    <w:rsid w:val="00B77622"/>
    <w:rsid w:val="00B777D4"/>
    <w:rsid w:val="00B77A6F"/>
    <w:rsid w:val="00B77B11"/>
    <w:rsid w:val="00B77DC4"/>
    <w:rsid w:val="00B802D9"/>
    <w:rsid w:val="00B802FF"/>
    <w:rsid w:val="00B8074B"/>
    <w:rsid w:val="00B8074D"/>
    <w:rsid w:val="00B80848"/>
    <w:rsid w:val="00B80882"/>
    <w:rsid w:val="00B80B4D"/>
    <w:rsid w:val="00B80D19"/>
    <w:rsid w:val="00B80EDF"/>
    <w:rsid w:val="00B810E1"/>
    <w:rsid w:val="00B813D9"/>
    <w:rsid w:val="00B81473"/>
    <w:rsid w:val="00B815CA"/>
    <w:rsid w:val="00B81875"/>
    <w:rsid w:val="00B81960"/>
    <w:rsid w:val="00B81971"/>
    <w:rsid w:val="00B81A63"/>
    <w:rsid w:val="00B81B41"/>
    <w:rsid w:val="00B81B4D"/>
    <w:rsid w:val="00B81DEF"/>
    <w:rsid w:val="00B81E89"/>
    <w:rsid w:val="00B81EA3"/>
    <w:rsid w:val="00B82280"/>
    <w:rsid w:val="00B823D1"/>
    <w:rsid w:val="00B82711"/>
    <w:rsid w:val="00B8272F"/>
    <w:rsid w:val="00B82913"/>
    <w:rsid w:val="00B829A7"/>
    <w:rsid w:val="00B82AC6"/>
    <w:rsid w:val="00B831E1"/>
    <w:rsid w:val="00B8355A"/>
    <w:rsid w:val="00B839B1"/>
    <w:rsid w:val="00B8450E"/>
    <w:rsid w:val="00B846F1"/>
    <w:rsid w:val="00B8476F"/>
    <w:rsid w:val="00B852E0"/>
    <w:rsid w:val="00B8586C"/>
    <w:rsid w:val="00B858C2"/>
    <w:rsid w:val="00B85A66"/>
    <w:rsid w:val="00B85A71"/>
    <w:rsid w:val="00B85ACD"/>
    <w:rsid w:val="00B85AD2"/>
    <w:rsid w:val="00B85B10"/>
    <w:rsid w:val="00B85EE3"/>
    <w:rsid w:val="00B86280"/>
    <w:rsid w:val="00B863E1"/>
    <w:rsid w:val="00B866EE"/>
    <w:rsid w:val="00B86981"/>
    <w:rsid w:val="00B869AC"/>
    <w:rsid w:val="00B86B8E"/>
    <w:rsid w:val="00B86DC0"/>
    <w:rsid w:val="00B8707A"/>
    <w:rsid w:val="00B8711E"/>
    <w:rsid w:val="00B87145"/>
    <w:rsid w:val="00B8735C"/>
    <w:rsid w:val="00B87413"/>
    <w:rsid w:val="00B874C3"/>
    <w:rsid w:val="00B87656"/>
    <w:rsid w:val="00B878A9"/>
    <w:rsid w:val="00B879AB"/>
    <w:rsid w:val="00B901C7"/>
    <w:rsid w:val="00B90563"/>
    <w:rsid w:val="00B90925"/>
    <w:rsid w:val="00B90F52"/>
    <w:rsid w:val="00B90F96"/>
    <w:rsid w:val="00B90FE8"/>
    <w:rsid w:val="00B9107B"/>
    <w:rsid w:val="00B91203"/>
    <w:rsid w:val="00B912BC"/>
    <w:rsid w:val="00B91302"/>
    <w:rsid w:val="00B9136C"/>
    <w:rsid w:val="00B91467"/>
    <w:rsid w:val="00B915F7"/>
    <w:rsid w:val="00B917BD"/>
    <w:rsid w:val="00B919EC"/>
    <w:rsid w:val="00B91CA4"/>
    <w:rsid w:val="00B91F27"/>
    <w:rsid w:val="00B923F0"/>
    <w:rsid w:val="00B924A2"/>
    <w:rsid w:val="00B92742"/>
    <w:rsid w:val="00B9279C"/>
    <w:rsid w:val="00B92873"/>
    <w:rsid w:val="00B9289C"/>
    <w:rsid w:val="00B92B50"/>
    <w:rsid w:val="00B92BA4"/>
    <w:rsid w:val="00B92D97"/>
    <w:rsid w:val="00B93573"/>
    <w:rsid w:val="00B93599"/>
    <w:rsid w:val="00B93838"/>
    <w:rsid w:val="00B93891"/>
    <w:rsid w:val="00B9389A"/>
    <w:rsid w:val="00B93B93"/>
    <w:rsid w:val="00B93BD8"/>
    <w:rsid w:val="00B93D97"/>
    <w:rsid w:val="00B94154"/>
    <w:rsid w:val="00B9427B"/>
    <w:rsid w:val="00B944D1"/>
    <w:rsid w:val="00B9452B"/>
    <w:rsid w:val="00B9454C"/>
    <w:rsid w:val="00B94CFE"/>
    <w:rsid w:val="00B95866"/>
    <w:rsid w:val="00B95920"/>
    <w:rsid w:val="00B959E0"/>
    <w:rsid w:val="00B95AAF"/>
    <w:rsid w:val="00B95ACD"/>
    <w:rsid w:val="00B95B31"/>
    <w:rsid w:val="00B960EC"/>
    <w:rsid w:val="00B961D7"/>
    <w:rsid w:val="00B964D1"/>
    <w:rsid w:val="00B96533"/>
    <w:rsid w:val="00B96C5F"/>
    <w:rsid w:val="00B96D9B"/>
    <w:rsid w:val="00B96EAE"/>
    <w:rsid w:val="00B970C3"/>
    <w:rsid w:val="00B97258"/>
    <w:rsid w:val="00B974D3"/>
    <w:rsid w:val="00B976E8"/>
    <w:rsid w:val="00B9774B"/>
    <w:rsid w:val="00B97827"/>
    <w:rsid w:val="00B97849"/>
    <w:rsid w:val="00B979DF"/>
    <w:rsid w:val="00B97A40"/>
    <w:rsid w:val="00B97ACE"/>
    <w:rsid w:val="00B97AFF"/>
    <w:rsid w:val="00B97B14"/>
    <w:rsid w:val="00B97C1B"/>
    <w:rsid w:val="00B97F4E"/>
    <w:rsid w:val="00B97FD8"/>
    <w:rsid w:val="00BA0146"/>
    <w:rsid w:val="00BA0404"/>
    <w:rsid w:val="00BA041A"/>
    <w:rsid w:val="00BA0660"/>
    <w:rsid w:val="00BA069C"/>
    <w:rsid w:val="00BA078A"/>
    <w:rsid w:val="00BA0B87"/>
    <w:rsid w:val="00BA0C6F"/>
    <w:rsid w:val="00BA0C93"/>
    <w:rsid w:val="00BA0CD7"/>
    <w:rsid w:val="00BA120B"/>
    <w:rsid w:val="00BA164E"/>
    <w:rsid w:val="00BA1875"/>
    <w:rsid w:val="00BA18C1"/>
    <w:rsid w:val="00BA20A0"/>
    <w:rsid w:val="00BA20AB"/>
    <w:rsid w:val="00BA261C"/>
    <w:rsid w:val="00BA280F"/>
    <w:rsid w:val="00BA2A6D"/>
    <w:rsid w:val="00BA2B64"/>
    <w:rsid w:val="00BA2C9C"/>
    <w:rsid w:val="00BA2FB4"/>
    <w:rsid w:val="00BA300F"/>
    <w:rsid w:val="00BA336D"/>
    <w:rsid w:val="00BA340F"/>
    <w:rsid w:val="00BA34F3"/>
    <w:rsid w:val="00BA3626"/>
    <w:rsid w:val="00BA36B0"/>
    <w:rsid w:val="00BA3ACF"/>
    <w:rsid w:val="00BA3B7E"/>
    <w:rsid w:val="00BA3B92"/>
    <w:rsid w:val="00BA3BD5"/>
    <w:rsid w:val="00BA3D4F"/>
    <w:rsid w:val="00BA3E15"/>
    <w:rsid w:val="00BA3E53"/>
    <w:rsid w:val="00BA3F66"/>
    <w:rsid w:val="00BA3F9C"/>
    <w:rsid w:val="00BA4792"/>
    <w:rsid w:val="00BA4975"/>
    <w:rsid w:val="00BA497E"/>
    <w:rsid w:val="00BA4BD4"/>
    <w:rsid w:val="00BA4D57"/>
    <w:rsid w:val="00BA4E5D"/>
    <w:rsid w:val="00BA4F77"/>
    <w:rsid w:val="00BA50DD"/>
    <w:rsid w:val="00BA50F2"/>
    <w:rsid w:val="00BA5316"/>
    <w:rsid w:val="00BA536B"/>
    <w:rsid w:val="00BA585D"/>
    <w:rsid w:val="00BA5880"/>
    <w:rsid w:val="00BA5BF6"/>
    <w:rsid w:val="00BA5E63"/>
    <w:rsid w:val="00BA5F59"/>
    <w:rsid w:val="00BA6253"/>
    <w:rsid w:val="00BA639A"/>
    <w:rsid w:val="00BA6961"/>
    <w:rsid w:val="00BA6D5A"/>
    <w:rsid w:val="00BA6E99"/>
    <w:rsid w:val="00BA6EED"/>
    <w:rsid w:val="00BA7093"/>
    <w:rsid w:val="00BA7143"/>
    <w:rsid w:val="00BA725F"/>
    <w:rsid w:val="00BA72D0"/>
    <w:rsid w:val="00BA7682"/>
    <w:rsid w:val="00BA7683"/>
    <w:rsid w:val="00BA76F1"/>
    <w:rsid w:val="00BA7704"/>
    <w:rsid w:val="00BA7839"/>
    <w:rsid w:val="00BA7B7A"/>
    <w:rsid w:val="00BB0019"/>
    <w:rsid w:val="00BB029F"/>
    <w:rsid w:val="00BB046E"/>
    <w:rsid w:val="00BB0609"/>
    <w:rsid w:val="00BB0AFA"/>
    <w:rsid w:val="00BB0EB7"/>
    <w:rsid w:val="00BB1737"/>
    <w:rsid w:val="00BB182C"/>
    <w:rsid w:val="00BB1B0F"/>
    <w:rsid w:val="00BB1BED"/>
    <w:rsid w:val="00BB1CD8"/>
    <w:rsid w:val="00BB1D23"/>
    <w:rsid w:val="00BB1DA3"/>
    <w:rsid w:val="00BB20C2"/>
    <w:rsid w:val="00BB23E8"/>
    <w:rsid w:val="00BB279B"/>
    <w:rsid w:val="00BB291A"/>
    <w:rsid w:val="00BB2A25"/>
    <w:rsid w:val="00BB2B89"/>
    <w:rsid w:val="00BB3045"/>
    <w:rsid w:val="00BB30EF"/>
    <w:rsid w:val="00BB3183"/>
    <w:rsid w:val="00BB32D3"/>
    <w:rsid w:val="00BB33C0"/>
    <w:rsid w:val="00BB34C5"/>
    <w:rsid w:val="00BB3551"/>
    <w:rsid w:val="00BB36F0"/>
    <w:rsid w:val="00BB3B19"/>
    <w:rsid w:val="00BB3D97"/>
    <w:rsid w:val="00BB438A"/>
    <w:rsid w:val="00BB489C"/>
    <w:rsid w:val="00BB4906"/>
    <w:rsid w:val="00BB4DF6"/>
    <w:rsid w:val="00BB4EDF"/>
    <w:rsid w:val="00BB522D"/>
    <w:rsid w:val="00BB52DA"/>
    <w:rsid w:val="00BB5305"/>
    <w:rsid w:val="00BB5379"/>
    <w:rsid w:val="00BB5481"/>
    <w:rsid w:val="00BB57C7"/>
    <w:rsid w:val="00BB59F1"/>
    <w:rsid w:val="00BB5B9B"/>
    <w:rsid w:val="00BB5BE5"/>
    <w:rsid w:val="00BB5D56"/>
    <w:rsid w:val="00BB5F42"/>
    <w:rsid w:val="00BB624A"/>
    <w:rsid w:val="00BB6401"/>
    <w:rsid w:val="00BB649B"/>
    <w:rsid w:val="00BB6604"/>
    <w:rsid w:val="00BB6624"/>
    <w:rsid w:val="00BB7062"/>
    <w:rsid w:val="00BB7073"/>
    <w:rsid w:val="00BB734E"/>
    <w:rsid w:val="00BB738C"/>
    <w:rsid w:val="00BB73D7"/>
    <w:rsid w:val="00BB745A"/>
    <w:rsid w:val="00BB7A32"/>
    <w:rsid w:val="00BB7A5B"/>
    <w:rsid w:val="00BB7F2E"/>
    <w:rsid w:val="00BB7F65"/>
    <w:rsid w:val="00BC0064"/>
    <w:rsid w:val="00BC0116"/>
    <w:rsid w:val="00BC05D3"/>
    <w:rsid w:val="00BC071A"/>
    <w:rsid w:val="00BC07B0"/>
    <w:rsid w:val="00BC08C0"/>
    <w:rsid w:val="00BC092F"/>
    <w:rsid w:val="00BC0C7F"/>
    <w:rsid w:val="00BC0E6E"/>
    <w:rsid w:val="00BC10A9"/>
    <w:rsid w:val="00BC11F0"/>
    <w:rsid w:val="00BC122A"/>
    <w:rsid w:val="00BC1479"/>
    <w:rsid w:val="00BC15FD"/>
    <w:rsid w:val="00BC17FF"/>
    <w:rsid w:val="00BC1B20"/>
    <w:rsid w:val="00BC1B98"/>
    <w:rsid w:val="00BC1C0A"/>
    <w:rsid w:val="00BC1C90"/>
    <w:rsid w:val="00BC24E5"/>
    <w:rsid w:val="00BC2833"/>
    <w:rsid w:val="00BC303F"/>
    <w:rsid w:val="00BC3064"/>
    <w:rsid w:val="00BC3351"/>
    <w:rsid w:val="00BC363D"/>
    <w:rsid w:val="00BC38EE"/>
    <w:rsid w:val="00BC3F6B"/>
    <w:rsid w:val="00BC439B"/>
    <w:rsid w:val="00BC4A00"/>
    <w:rsid w:val="00BC4B3B"/>
    <w:rsid w:val="00BC4C46"/>
    <w:rsid w:val="00BC5167"/>
    <w:rsid w:val="00BC5643"/>
    <w:rsid w:val="00BC573C"/>
    <w:rsid w:val="00BC5E24"/>
    <w:rsid w:val="00BC6066"/>
    <w:rsid w:val="00BC61E5"/>
    <w:rsid w:val="00BC61F3"/>
    <w:rsid w:val="00BC6345"/>
    <w:rsid w:val="00BC6387"/>
    <w:rsid w:val="00BC643A"/>
    <w:rsid w:val="00BC6603"/>
    <w:rsid w:val="00BC6711"/>
    <w:rsid w:val="00BC6B91"/>
    <w:rsid w:val="00BC6BA2"/>
    <w:rsid w:val="00BC6E54"/>
    <w:rsid w:val="00BC7420"/>
    <w:rsid w:val="00BC7478"/>
    <w:rsid w:val="00BC7BA6"/>
    <w:rsid w:val="00BC7CD2"/>
    <w:rsid w:val="00BC7E91"/>
    <w:rsid w:val="00BC7EE0"/>
    <w:rsid w:val="00BC7F3B"/>
    <w:rsid w:val="00BC7F8D"/>
    <w:rsid w:val="00BC7FF4"/>
    <w:rsid w:val="00BD0152"/>
    <w:rsid w:val="00BD0262"/>
    <w:rsid w:val="00BD02C4"/>
    <w:rsid w:val="00BD04A3"/>
    <w:rsid w:val="00BD0602"/>
    <w:rsid w:val="00BD07ED"/>
    <w:rsid w:val="00BD0848"/>
    <w:rsid w:val="00BD0C29"/>
    <w:rsid w:val="00BD0C92"/>
    <w:rsid w:val="00BD0E95"/>
    <w:rsid w:val="00BD0F86"/>
    <w:rsid w:val="00BD0FF5"/>
    <w:rsid w:val="00BD1021"/>
    <w:rsid w:val="00BD113E"/>
    <w:rsid w:val="00BD1198"/>
    <w:rsid w:val="00BD1235"/>
    <w:rsid w:val="00BD1C3D"/>
    <w:rsid w:val="00BD1CFD"/>
    <w:rsid w:val="00BD1F82"/>
    <w:rsid w:val="00BD22EA"/>
    <w:rsid w:val="00BD2A96"/>
    <w:rsid w:val="00BD2B9F"/>
    <w:rsid w:val="00BD2BBC"/>
    <w:rsid w:val="00BD2E98"/>
    <w:rsid w:val="00BD3249"/>
    <w:rsid w:val="00BD3266"/>
    <w:rsid w:val="00BD3831"/>
    <w:rsid w:val="00BD38D6"/>
    <w:rsid w:val="00BD40B7"/>
    <w:rsid w:val="00BD43BD"/>
    <w:rsid w:val="00BD490E"/>
    <w:rsid w:val="00BD4939"/>
    <w:rsid w:val="00BD4C99"/>
    <w:rsid w:val="00BD4E59"/>
    <w:rsid w:val="00BD5374"/>
    <w:rsid w:val="00BD551B"/>
    <w:rsid w:val="00BD578C"/>
    <w:rsid w:val="00BD58D3"/>
    <w:rsid w:val="00BD58D6"/>
    <w:rsid w:val="00BD59F0"/>
    <w:rsid w:val="00BD5B87"/>
    <w:rsid w:val="00BD5B89"/>
    <w:rsid w:val="00BD5BD5"/>
    <w:rsid w:val="00BD5BEA"/>
    <w:rsid w:val="00BD5C14"/>
    <w:rsid w:val="00BD5C5D"/>
    <w:rsid w:val="00BD5FBA"/>
    <w:rsid w:val="00BD6075"/>
    <w:rsid w:val="00BD64DC"/>
    <w:rsid w:val="00BD652D"/>
    <w:rsid w:val="00BD66E6"/>
    <w:rsid w:val="00BD675F"/>
    <w:rsid w:val="00BD6AD8"/>
    <w:rsid w:val="00BD6C39"/>
    <w:rsid w:val="00BD6F11"/>
    <w:rsid w:val="00BD6F45"/>
    <w:rsid w:val="00BD7826"/>
    <w:rsid w:val="00BD7B25"/>
    <w:rsid w:val="00BD7D91"/>
    <w:rsid w:val="00BD7E70"/>
    <w:rsid w:val="00BE0037"/>
    <w:rsid w:val="00BE018B"/>
    <w:rsid w:val="00BE0333"/>
    <w:rsid w:val="00BE05B9"/>
    <w:rsid w:val="00BE07A5"/>
    <w:rsid w:val="00BE082E"/>
    <w:rsid w:val="00BE0B3B"/>
    <w:rsid w:val="00BE0B69"/>
    <w:rsid w:val="00BE0CB0"/>
    <w:rsid w:val="00BE1278"/>
    <w:rsid w:val="00BE17CC"/>
    <w:rsid w:val="00BE1928"/>
    <w:rsid w:val="00BE1D00"/>
    <w:rsid w:val="00BE2017"/>
    <w:rsid w:val="00BE2107"/>
    <w:rsid w:val="00BE23F9"/>
    <w:rsid w:val="00BE2753"/>
    <w:rsid w:val="00BE282E"/>
    <w:rsid w:val="00BE3040"/>
    <w:rsid w:val="00BE3490"/>
    <w:rsid w:val="00BE35B9"/>
    <w:rsid w:val="00BE37FE"/>
    <w:rsid w:val="00BE3822"/>
    <w:rsid w:val="00BE38BD"/>
    <w:rsid w:val="00BE3938"/>
    <w:rsid w:val="00BE39BD"/>
    <w:rsid w:val="00BE3B8A"/>
    <w:rsid w:val="00BE450C"/>
    <w:rsid w:val="00BE4734"/>
    <w:rsid w:val="00BE4912"/>
    <w:rsid w:val="00BE4A9B"/>
    <w:rsid w:val="00BE4BF8"/>
    <w:rsid w:val="00BE507F"/>
    <w:rsid w:val="00BE539C"/>
    <w:rsid w:val="00BE53EA"/>
    <w:rsid w:val="00BE53F1"/>
    <w:rsid w:val="00BE56C5"/>
    <w:rsid w:val="00BE589E"/>
    <w:rsid w:val="00BE58BD"/>
    <w:rsid w:val="00BE5922"/>
    <w:rsid w:val="00BE5D7F"/>
    <w:rsid w:val="00BE5FB3"/>
    <w:rsid w:val="00BE60DA"/>
    <w:rsid w:val="00BE62E7"/>
    <w:rsid w:val="00BE63AD"/>
    <w:rsid w:val="00BE654F"/>
    <w:rsid w:val="00BE6600"/>
    <w:rsid w:val="00BE666E"/>
    <w:rsid w:val="00BE674A"/>
    <w:rsid w:val="00BE6D53"/>
    <w:rsid w:val="00BE6FB6"/>
    <w:rsid w:val="00BE705A"/>
    <w:rsid w:val="00BE7229"/>
    <w:rsid w:val="00BE729B"/>
    <w:rsid w:val="00BE7379"/>
    <w:rsid w:val="00BE7777"/>
    <w:rsid w:val="00BE77CC"/>
    <w:rsid w:val="00BE7C79"/>
    <w:rsid w:val="00BE7E21"/>
    <w:rsid w:val="00BF037D"/>
    <w:rsid w:val="00BF0450"/>
    <w:rsid w:val="00BF04A9"/>
    <w:rsid w:val="00BF0541"/>
    <w:rsid w:val="00BF0591"/>
    <w:rsid w:val="00BF05CA"/>
    <w:rsid w:val="00BF0808"/>
    <w:rsid w:val="00BF0972"/>
    <w:rsid w:val="00BF09D0"/>
    <w:rsid w:val="00BF0C7A"/>
    <w:rsid w:val="00BF0DB7"/>
    <w:rsid w:val="00BF1089"/>
    <w:rsid w:val="00BF113C"/>
    <w:rsid w:val="00BF115F"/>
    <w:rsid w:val="00BF1453"/>
    <w:rsid w:val="00BF151A"/>
    <w:rsid w:val="00BF182B"/>
    <w:rsid w:val="00BF19A1"/>
    <w:rsid w:val="00BF1A1D"/>
    <w:rsid w:val="00BF1C2D"/>
    <w:rsid w:val="00BF1DE4"/>
    <w:rsid w:val="00BF1EAC"/>
    <w:rsid w:val="00BF2141"/>
    <w:rsid w:val="00BF217D"/>
    <w:rsid w:val="00BF2191"/>
    <w:rsid w:val="00BF2244"/>
    <w:rsid w:val="00BF22BF"/>
    <w:rsid w:val="00BF2322"/>
    <w:rsid w:val="00BF235F"/>
    <w:rsid w:val="00BF24E9"/>
    <w:rsid w:val="00BF271A"/>
    <w:rsid w:val="00BF29F1"/>
    <w:rsid w:val="00BF2C97"/>
    <w:rsid w:val="00BF3133"/>
    <w:rsid w:val="00BF3364"/>
    <w:rsid w:val="00BF3453"/>
    <w:rsid w:val="00BF35E7"/>
    <w:rsid w:val="00BF3943"/>
    <w:rsid w:val="00BF397B"/>
    <w:rsid w:val="00BF39A0"/>
    <w:rsid w:val="00BF3A68"/>
    <w:rsid w:val="00BF3A96"/>
    <w:rsid w:val="00BF3BB3"/>
    <w:rsid w:val="00BF3D62"/>
    <w:rsid w:val="00BF3DCA"/>
    <w:rsid w:val="00BF3E8E"/>
    <w:rsid w:val="00BF4233"/>
    <w:rsid w:val="00BF444D"/>
    <w:rsid w:val="00BF45DF"/>
    <w:rsid w:val="00BF4822"/>
    <w:rsid w:val="00BF4A08"/>
    <w:rsid w:val="00BF4B7D"/>
    <w:rsid w:val="00BF4C43"/>
    <w:rsid w:val="00BF4CEA"/>
    <w:rsid w:val="00BF4D05"/>
    <w:rsid w:val="00BF4D10"/>
    <w:rsid w:val="00BF4FBF"/>
    <w:rsid w:val="00BF50D3"/>
    <w:rsid w:val="00BF52BD"/>
    <w:rsid w:val="00BF52D9"/>
    <w:rsid w:val="00BF5447"/>
    <w:rsid w:val="00BF5751"/>
    <w:rsid w:val="00BF57D8"/>
    <w:rsid w:val="00BF5888"/>
    <w:rsid w:val="00BF59C2"/>
    <w:rsid w:val="00BF5A14"/>
    <w:rsid w:val="00BF5BA4"/>
    <w:rsid w:val="00BF5DE6"/>
    <w:rsid w:val="00BF5E3D"/>
    <w:rsid w:val="00BF5FDF"/>
    <w:rsid w:val="00BF5FF7"/>
    <w:rsid w:val="00BF6296"/>
    <w:rsid w:val="00BF6465"/>
    <w:rsid w:val="00BF65B4"/>
    <w:rsid w:val="00BF68AA"/>
    <w:rsid w:val="00BF68E9"/>
    <w:rsid w:val="00BF6BDE"/>
    <w:rsid w:val="00BF6C9F"/>
    <w:rsid w:val="00BF6D95"/>
    <w:rsid w:val="00BF6DC9"/>
    <w:rsid w:val="00BF6E51"/>
    <w:rsid w:val="00BF78E5"/>
    <w:rsid w:val="00BF793E"/>
    <w:rsid w:val="00BF7C3D"/>
    <w:rsid w:val="00BF7C83"/>
    <w:rsid w:val="00C002D6"/>
    <w:rsid w:val="00C00495"/>
    <w:rsid w:val="00C007D4"/>
    <w:rsid w:val="00C008A6"/>
    <w:rsid w:val="00C009AF"/>
    <w:rsid w:val="00C00C11"/>
    <w:rsid w:val="00C00DFA"/>
    <w:rsid w:val="00C01187"/>
    <w:rsid w:val="00C01224"/>
    <w:rsid w:val="00C01337"/>
    <w:rsid w:val="00C0153C"/>
    <w:rsid w:val="00C015B1"/>
    <w:rsid w:val="00C0179A"/>
    <w:rsid w:val="00C01819"/>
    <w:rsid w:val="00C0186E"/>
    <w:rsid w:val="00C01915"/>
    <w:rsid w:val="00C01AD1"/>
    <w:rsid w:val="00C01D72"/>
    <w:rsid w:val="00C01E4E"/>
    <w:rsid w:val="00C01E74"/>
    <w:rsid w:val="00C01ED6"/>
    <w:rsid w:val="00C022E5"/>
    <w:rsid w:val="00C02359"/>
    <w:rsid w:val="00C024D4"/>
    <w:rsid w:val="00C026D1"/>
    <w:rsid w:val="00C02A4F"/>
    <w:rsid w:val="00C02BEB"/>
    <w:rsid w:val="00C02F0D"/>
    <w:rsid w:val="00C03240"/>
    <w:rsid w:val="00C0336A"/>
    <w:rsid w:val="00C03417"/>
    <w:rsid w:val="00C03471"/>
    <w:rsid w:val="00C0351A"/>
    <w:rsid w:val="00C03553"/>
    <w:rsid w:val="00C0388C"/>
    <w:rsid w:val="00C03A04"/>
    <w:rsid w:val="00C03AA2"/>
    <w:rsid w:val="00C03DD8"/>
    <w:rsid w:val="00C041C4"/>
    <w:rsid w:val="00C0428E"/>
    <w:rsid w:val="00C044AA"/>
    <w:rsid w:val="00C0458D"/>
    <w:rsid w:val="00C0464D"/>
    <w:rsid w:val="00C0467E"/>
    <w:rsid w:val="00C04A3E"/>
    <w:rsid w:val="00C05027"/>
    <w:rsid w:val="00C050AA"/>
    <w:rsid w:val="00C05228"/>
    <w:rsid w:val="00C053AD"/>
    <w:rsid w:val="00C056EC"/>
    <w:rsid w:val="00C05944"/>
    <w:rsid w:val="00C05AC7"/>
    <w:rsid w:val="00C05C0C"/>
    <w:rsid w:val="00C06053"/>
    <w:rsid w:val="00C06063"/>
    <w:rsid w:val="00C06073"/>
    <w:rsid w:val="00C06087"/>
    <w:rsid w:val="00C06141"/>
    <w:rsid w:val="00C06152"/>
    <w:rsid w:val="00C0616D"/>
    <w:rsid w:val="00C063EB"/>
    <w:rsid w:val="00C064BD"/>
    <w:rsid w:val="00C064F2"/>
    <w:rsid w:val="00C06822"/>
    <w:rsid w:val="00C06CC4"/>
    <w:rsid w:val="00C06F70"/>
    <w:rsid w:val="00C07130"/>
    <w:rsid w:val="00C071CB"/>
    <w:rsid w:val="00C07338"/>
    <w:rsid w:val="00C075C9"/>
    <w:rsid w:val="00C07BF7"/>
    <w:rsid w:val="00C07D19"/>
    <w:rsid w:val="00C10139"/>
    <w:rsid w:val="00C10297"/>
    <w:rsid w:val="00C1059C"/>
    <w:rsid w:val="00C1067E"/>
    <w:rsid w:val="00C107A9"/>
    <w:rsid w:val="00C1090B"/>
    <w:rsid w:val="00C10DD0"/>
    <w:rsid w:val="00C10ECD"/>
    <w:rsid w:val="00C11200"/>
    <w:rsid w:val="00C11277"/>
    <w:rsid w:val="00C11414"/>
    <w:rsid w:val="00C11550"/>
    <w:rsid w:val="00C11803"/>
    <w:rsid w:val="00C11987"/>
    <w:rsid w:val="00C123A9"/>
    <w:rsid w:val="00C12739"/>
    <w:rsid w:val="00C127A7"/>
    <w:rsid w:val="00C128D8"/>
    <w:rsid w:val="00C12AE6"/>
    <w:rsid w:val="00C12DC2"/>
    <w:rsid w:val="00C12E18"/>
    <w:rsid w:val="00C12E29"/>
    <w:rsid w:val="00C12EAF"/>
    <w:rsid w:val="00C12F10"/>
    <w:rsid w:val="00C12F31"/>
    <w:rsid w:val="00C13063"/>
    <w:rsid w:val="00C1318A"/>
    <w:rsid w:val="00C13396"/>
    <w:rsid w:val="00C13410"/>
    <w:rsid w:val="00C13576"/>
    <w:rsid w:val="00C136F4"/>
    <w:rsid w:val="00C13750"/>
    <w:rsid w:val="00C1375A"/>
    <w:rsid w:val="00C138CC"/>
    <w:rsid w:val="00C13B92"/>
    <w:rsid w:val="00C13BE5"/>
    <w:rsid w:val="00C140EC"/>
    <w:rsid w:val="00C141AC"/>
    <w:rsid w:val="00C14223"/>
    <w:rsid w:val="00C145F8"/>
    <w:rsid w:val="00C14A39"/>
    <w:rsid w:val="00C14AB0"/>
    <w:rsid w:val="00C14B18"/>
    <w:rsid w:val="00C1524B"/>
    <w:rsid w:val="00C152EE"/>
    <w:rsid w:val="00C1551A"/>
    <w:rsid w:val="00C1566C"/>
    <w:rsid w:val="00C15698"/>
    <w:rsid w:val="00C159BB"/>
    <w:rsid w:val="00C15E43"/>
    <w:rsid w:val="00C16187"/>
    <w:rsid w:val="00C162AC"/>
    <w:rsid w:val="00C16375"/>
    <w:rsid w:val="00C1639C"/>
    <w:rsid w:val="00C16547"/>
    <w:rsid w:val="00C167E4"/>
    <w:rsid w:val="00C16987"/>
    <w:rsid w:val="00C169CB"/>
    <w:rsid w:val="00C16E28"/>
    <w:rsid w:val="00C17493"/>
    <w:rsid w:val="00C17546"/>
    <w:rsid w:val="00C1755B"/>
    <w:rsid w:val="00C17561"/>
    <w:rsid w:val="00C175D1"/>
    <w:rsid w:val="00C178E8"/>
    <w:rsid w:val="00C178FF"/>
    <w:rsid w:val="00C17F61"/>
    <w:rsid w:val="00C2016E"/>
    <w:rsid w:val="00C201B8"/>
    <w:rsid w:val="00C203C4"/>
    <w:rsid w:val="00C2061E"/>
    <w:rsid w:val="00C206E4"/>
    <w:rsid w:val="00C2085D"/>
    <w:rsid w:val="00C20881"/>
    <w:rsid w:val="00C208C4"/>
    <w:rsid w:val="00C209CB"/>
    <w:rsid w:val="00C20D45"/>
    <w:rsid w:val="00C2130C"/>
    <w:rsid w:val="00C21578"/>
    <w:rsid w:val="00C2180C"/>
    <w:rsid w:val="00C21EA7"/>
    <w:rsid w:val="00C22066"/>
    <w:rsid w:val="00C2207B"/>
    <w:rsid w:val="00C2214B"/>
    <w:rsid w:val="00C223ED"/>
    <w:rsid w:val="00C22515"/>
    <w:rsid w:val="00C225AB"/>
    <w:rsid w:val="00C225AF"/>
    <w:rsid w:val="00C22B49"/>
    <w:rsid w:val="00C22D45"/>
    <w:rsid w:val="00C23069"/>
    <w:rsid w:val="00C23084"/>
    <w:rsid w:val="00C23601"/>
    <w:rsid w:val="00C23627"/>
    <w:rsid w:val="00C236C0"/>
    <w:rsid w:val="00C23710"/>
    <w:rsid w:val="00C23C13"/>
    <w:rsid w:val="00C23D0A"/>
    <w:rsid w:val="00C23E6C"/>
    <w:rsid w:val="00C24044"/>
    <w:rsid w:val="00C24154"/>
    <w:rsid w:val="00C2429E"/>
    <w:rsid w:val="00C24691"/>
    <w:rsid w:val="00C24A34"/>
    <w:rsid w:val="00C24C03"/>
    <w:rsid w:val="00C24E59"/>
    <w:rsid w:val="00C25017"/>
    <w:rsid w:val="00C25097"/>
    <w:rsid w:val="00C251A7"/>
    <w:rsid w:val="00C25311"/>
    <w:rsid w:val="00C253AA"/>
    <w:rsid w:val="00C254CC"/>
    <w:rsid w:val="00C2558E"/>
    <w:rsid w:val="00C25668"/>
    <w:rsid w:val="00C25BD0"/>
    <w:rsid w:val="00C25E2B"/>
    <w:rsid w:val="00C2606E"/>
    <w:rsid w:val="00C261BA"/>
    <w:rsid w:val="00C2623F"/>
    <w:rsid w:val="00C263B9"/>
    <w:rsid w:val="00C2667D"/>
    <w:rsid w:val="00C267C5"/>
    <w:rsid w:val="00C2685C"/>
    <w:rsid w:val="00C26921"/>
    <w:rsid w:val="00C26F1C"/>
    <w:rsid w:val="00C26F72"/>
    <w:rsid w:val="00C27641"/>
    <w:rsid w:val="00C27808"/>
    <w:rsid w:val="00C278D6"/>
    <w:rsid w:val="00C279D8"/>
    <w:rsid w:val="00C279FE"/>
    <w:rsid w:val="00C27A0D"/>
    <w:rsid w:val="00C301A4"/>
    <w:rsid w:val="00C302CB"/>
    <w:rsid w:val="00C303DA"/>
    <w:rsid w:val="00C309F2"/>
    <w:rsid w:val="00C30A43"/>
    <w:rsid w:val="00C30A9A"/>
    <w:rsid w:val="00C30BFA"/>
    <w:rsid w:val="00C30C55"/>
    <w:rsid w:val="00C30F8C"/>
    <w:rsid w:val="00C30FC1"/>
    <w:rsid w:val="00C311FB"/>
    <w:rsid w:val="00C312B4"/>
    <w:rsid w:val="00C3178A"/>
    <w:rsid w:val="00C31917"/>
    <w:rsid w:val="00C31AC2"/>
    <w:rsid w:val="00C31B29"/>
    <w:rsid w:val="00C31B53"/>
    <w:rsid w:val="00C31CB3"/>
    <w:rsid w:val="00C31E4E"/>
    <w:rsid w:val="00C31ECC"/>
    <w:rsid w:val="00C32009"/>
    <w:rsid w:val="00C3211C"/>
    <w:rsid w:val="00C32246"/>
    <w:rsid w:val="00C325D4"/>
    <w:rsid w:val="00C3282B"/>
    <w:rsid w:val="00C32AA7"/>
    <w:rsid w:val="00C32BB7"/>
    <w:rsid w:val="00C32D18"/>
    <w:rsid w:val="00C32D92"/>
    <w:rsid w:val="00C32E55"/>
    <w:rsid w:val="00C32EE3"/>
    <w:rsid w:val="00C33012"/>
    <w:rsid w:val="00C332F0"/>
    <w:rsid w:val="00C335FF"/>
    <w:rsid w:val="00C33990"/>
    <w:rsid w:val="00C33BAD"/>
    <w:rsid w:val="00C33D21"/>
    <w:rsid w:val="00C341E2"/>
    <w:rsid w:val="00C34245"/>
    <w:rsid w:val="00C34377"/>
    <w:rsid w:val="00C3484A"/>
    <w:rsid w:val="00C348AE"/>
    <w:rsid w:val="00C3495C"/>
    <w:rsid w:val="00C34C3C"/>
    <w:rsid w:val="00C34C87"/>
    <w:rsid w:val="00C35148"/>
    <w:rsid w:val="00C3523B"/>
    <w:rsid w:val="00C35309"/>
    <w:rsid w:val="00C355BD"/>
    <w:rsid w:val="00C356FD"/>
    <w:rsid w:val="00C35F5C"/>
    <w:rsid w:val="00C3603C"/>
    <w:rsid w:val="00C3604C"/>
    <w:rsid w:val="00C362AE"/>
    <w:rsid w:val="00C3652B"/>
    <w:rsid w:val="00C36602"/>
    <w:rsid w:val="00C3666E"/>
    <w:rsid w:val="00C36985"/>
    <w:rsid w:val="00C36DAF"/>
    <w:rsid w:val="00C36EF4"/>
    <w:rsid w:val="00C370FF"/>
    <w:rsid w:val="00C37144"/>
    <w:rsid w:val="00C3755D"/>
    <w:rsid w:val="00C379C6"/>
    <w:rsid w:val="00C37C0D"/>
    <w:rsid w:val="00C403FC"/>
    <w:rsid w:val="00C40633"/>
    <w:rsid w:val="00C4072F"/>
    <w:rsid w:val="00C41032"/>
    <w:rsid w:val="00C41389"/>
    <w:rsid w:val="00C41448"/>
    <w:rsid w:val="00C41588"/>
    <w:rsid w:val="00C415AC"/>
    <w:rsid w:val="00C41662"/>
    <w:rsid w:val="00C417E0"/>
    <w:rsid w:val="00C41A24"/>
    <w:rsid w:val="00C41AA2"/>
    <w:rsid w:val="00C41BFE"/>
    <w:rsid w:val="00C41D88"/>
    <w:rsid w:val="00C41FA0"/>
    <w:rsid w:val="00C4215F"/>
    <w:rsid w:val="00C4241D"/>
    <w:rsid w:val="00C4267D"/>
    <w:rsid w:val="00C42988"/>
    <w:rsid w:val="00C429CF"/>
    <w:rsid w:val="00C42A54"/>
    <w:rsid w:val="00C42AA4"/>
    <w:rsid w:val="00C42B3D"/>
    <w:rsid w:val="00C42DD2"/>
    <w:rsid w:val="00C430AE"/>
    <w:rsid w:val="00C43321"/>
    <w:rsid w:val="00C434C2"/>
    <w:rsid w:val="00C43648"/>
    <w:rsid w:val="00C4395D"/>
    <w:rsid w:val="00C43963"/>
    <w:rsid w:val="00C43AE0"/>
    <w:rsid w:val="00C43B5E"/>
    <w:rsid w:val="00C441C0"/>
    <w:rsid w:val="00C442D1"/>
    <w:rsid w:val="00C44305"/>
    <w:rsid w:val="00C4433D"/>
    <w:rsid w:val="00C4441E"/>
    <w:rsid w:val="00C445D0"/>
    <w:rsid w:val="00C449D7"/>
    <w:rsid w:val="00C44DF0"/>
    <w:rsid w:val="00C44F3D"/>
    <w:rsid w:val="00C453F3"/>
    <w:rsid w:val="00C455BE"/>
    <w:rsid w:val="00C458E5"/>
    <w:rsid w:val="00C45A2B"/>
    <w:rsid w:val="00C45CD5"/>
    <w:rsid w:val="00C45E65"/>
    <w:rsid w:val="00C45ECD"/>
    <w:rsid w:val="00C45F76"/>
    <w:rsid w:val="00C46024"/>
    <w:rsid w:val="00C4610B"/>
    <w:rsid w:val="00C46195"/>
    <w:rsid w:val="00C46656"/>
    <w:rsid w:val="00C467D8"/>
    <w:rsid w:val="00C46932"/>
    <w:rsid w:val="00C46A18"/>
    <w:rsid w:val="00C46CBA"/>
    <w:rsid w:val="00C46EF9"/>
    <w:rsid w:val="00C472DE"/>
    <w:rsid w:val="00C4759F"/>
    <w:rsid w:val="00C47B1D"/>
    <w:rsid w:val="00C47B64"/>
    <w:rsid w:val="00C47CD1"/>
    <w:rsid w:val="00C47EDB"/>
    <w:rsid w:val="00C50401"/>
    <w:rsid w:val="00C50539"/>
    <w:rsid w:val="00C50926"/>
    <w:rsid w:val="00C50A80"/>
    <w:rsid w:val="00C50FA1"/>
    <w:rsid w:val="00C510B8"/>
    <w:rsid w:val="00C5112D"/>
    <w:rsid w:val="00C51149"/>
    <w:rsid w:val="00C513B2"/>
    <w:rsid w:val="00C515FB"/>
    <w:rsid w:val="00C519D8"/>
    <w:rsid w:val="00C51CBA"/>
    <w:rsid w:val="00C51ED0"/>
    <w:rsid w:val="00C52034"/>
    <w:rsid w:val="00C522BF"/>
    <w:rsid w:val="00C5247F"/>
    <w:rsid w:val="00C52914"/>
    <w:rsid w:val="00C53317"/>
    <w:rsid w:val="00C53631"/>
    <w:rsid w:val="00C536CF"/>
    <w:rsid w:val="00C53933"/>
    <w:rsid w:val="00C53D23"/>
    <w:rsid w:val="00C53E7A"/>
    <w:rsid w:val="00C54184"/>
    <w:rsid w:val="00C54337"/>
    <w:rsid w:val="00C544AF"/>
    <w:rsid w:val="00C54665"/>
    <w:rsid w:val="00C54B19"/>
    <w:rsid w:val="00C54C8F"/>
    <w:rsid w:val="00C54D0C"/>
    <w:rsid w:val="00C54D5A"/>
    <w:rsid w:val="00C54F57"/>
    <w:rsid w:val="00C5502D"/>
    <w:rsid w:val="00C5529C"/>
    <w:rsid w:val="00C55570"/>
    <w:rsid w:val="00C5597C"/>
    <w:rsid w:val="00C559C3"/>
    <w:rsid w:val="00C559E2"/>
    <w:rsid w:val="00C55C9F"/>
    <w:rsid w:val="00C55E8A"/>
    <w:rsid w:val="00C56001"/>
    <w:rsid w:val="00C56484"/>
    <w:rsid w:val="00C56608"/>
    <w:rsid w:val="00C56615"/>
    <w:rsid w:val="00C56A0B"/>
    <w:rsid w:val="00C56A3E"/>
    <w:rsid w:val="00C56A77"/>
    <w:rsid w:val="00C56C67"/>
    <w:rsid w:val="00C56E35"/>
    <w:rsid w:val="00C56EC3"/>
    <w:rsid w:val="00C56F58"/>
    <w:rsid w:val="00C57234"/>
    <w:rsid w:val="00C5740E"/>
    <w:rsid w:val="00C574DD"/>
    <w:rsid w:val="00C5751B"/>
    <w:rsid w:val="00C57850"/>
    <w:rsid w:val="00C57AD5"/>
    <w:rsid w:val="00C57D2B"/>
    <w:rsid w:val="00C57E78"/>
    <w:rsid w:val="00C600CB"/>
    <w:rsid w:val="00C600E0"/>
    <w:rsid w:val="00C60788"/>
    <w:rsid w:val="00C60A70"/>
    <w:rsid w:val="00C60BAD"/>
    <w:rsid w:val="00C60FAD"/>
    <w:rsid w:val="00C60FEE"/>
    <w:rsid w:val="00C61050"/>
    <w:rsid w:val="00C61129"/>
    <w:rsid w:val="00C612CC"/>
    <w:rsid w:val="00C61325"/>
    <w:rsid w:val="00C6132D"/>
    <w:rsid w:val="00C613E5"/>
    <w:rsid w:val="00C61658"/>
    <w:rsid w:val="00C618BC"/>
    <w:rsid w:val="00C618F9"/>
    <w:rsid w:val="00C619F6"/>
    <w:rsid w:val="00C61C54"/>
    <w:rsid w:val="00C61CB5"/>
    <w:rsid w:val="00C61D99"/>
    <w:rsid w:val="00C61E76"/>
    <w:rsid w:val="00C61E80"/>
    <w:rsid w:val="00C6209C"/>
    <w:rsid w:val="00C624E3"/>
    <w:rsid w:val="00C62568"/>
    <w:rsid w:val="00C62589"/>
    <w:rsid w:val="00C6263C"/>
    <w:rsid w:val="00C626AD"/>
    <w:rsid w:val="00C627C5"/>
    <w:rsid w:val="00C6295B"/>
    <w:rsid w:val="00C62988"/>
    <w:rsid w:val="00C6316B"/>
    <w:rsid w:val="00C63439"/>
    <w:rsid w:val="00C63E8D"/>
    <w:rsid w:val="00C63FAA"/>
    <w:rsid w:val="00C641B6"/>
    <w:rsid w:val="00C646AC"/>
    <w:rsid w:val="00C64A03"/>
    <w:rsid w:val="00C64B15"/>
    <w:rsid w:val="00C64C01"/>
    <w:rsid w:val="00C64D78"/>
    <w:rsid w:val="00C64DBB"/>
    <w:rsid w:val="00C6500F"/>
    <w:rsid w:val="00C650CB"/>
    <w:rsid w:val="00C65237"/>
    <w:rsid w:val="00C65367"/>
    <w:rsid w:val="00C65740"/>
    <w:rsid w:val="00C659A7"/>
    <w:rsid w:val="00C65BCB"/>
    <w:rsid w:val="00C65C9A"/>
    <w:rsid w:val="00C65FC8"/>
    <w:rsid w:val="00C663C7"/>
    <w:rsid w:val="00C66453"/>
    <w:rsid w:val="00C664F3"/>
    <w:rsid w:val="00C6652A"/>
    <w:rsid w:val="00C66760"/>
    <w:rsid w:val="00C6679F"/>
    <w:rsid w:val="00C669FD"/>
    <w:rsid w:val="00C66BE7"/>
    <w:rsid w:val="00C66C84"/>
    <w:rsid w:val="00C66D1C"/>
    <w:rsid w:val="00C671B1"/>
    <w:rsid w:val="00C67260"/>
    <w:rsid w:val="00C6747E"/>
    <w:rsid w:val="00C677A8"/>
    <w:rsid w:val="00C679EE"/>
    <w:rsid w:val="00C67C5B"/>
    <w:rsid w:val="00C67D01"/>
    <w:rsid w:val="00C67D4D"/>
    <w:rsid w:val="00C67D72"/>
    <w:rsid w:val="00C67FEE"/>
    <w:rsid w:val="00C7002A"/>
    <w:rsid w:val="00C7005A"/>
    <w:rsid w:val="00C701DE"/>
    <w:rsid w:val="00C70250"/>
    <w:rsid w:val="00C703A0"/>
    <w:rsid w:val="00C704E9"/>
    <w:rsid w:val="00C704F4"/>
    <w:rsid w:val="00C705EE"/>
    <w:rsid w:val="00C70C58"/>
    <w:rsid w:val="00C70D9B"/>
    <w:rsid w:val="00C70F23"/>
    <w:rsid w:val="00C70F54"/>
    <w:rsid w:val="00C70FA2"/>
    <w:rsid w:val="00C711FE"/>
    <w:rsid w:val="00C7124B"/>
    <w:rsid w:val="00C71396"/>
    <w:rsid w:val="00C71E2B"/>
    <w:rsid w:val="00C7202C"/>
    <w:rsid w:val="00C72058"/>
    <w:rsid w:val="00C720DD"/>
    <w:rsid w:val="00C725E1"/>
    <w:rsid w:val="00C728B5"/>
    <w:rsid w:val="00C7290D"/>
    <w:rsid w:val="00C73171"/>
    <w:rsid w:val="00C73384"/>
    <w:rsid w:val="00C73901"/>
    <w:rsid w:val="00C73B14"/>
    <w:rsid w:val="00C73D86"/>
    <w:rsid w:val="00C73D9F"/>
    <w:rsid w:val="00C740DD"/>
    <w:rsid w:val="00C742D7"/>
    <w:rsid w:val="00C74721"/>
    <w:rsid w:val="00C7480F"/>
    <w:rsid w:val="00C74B4A"/>
    <w:rsid w:val="00C74BCC"/>
    <w:rsid w:val="00C74BD0"/>
    <w:rsid w:val="00C74C2E"/>
    <w:rsid w:val="00C75194"/>
    <w:rsid w:val="00C75437"/>
    <w:rsid w:val="00C7544A"/>
    <w:rsid w:val="00C75649"/>
    <w:rsid w:val="00C7575F"/>
    <w:rsid w:val="00C758E8"/>
    <w:rsid w:val="00C75A58"/>
    <w:rsid w:val="00C75B62"/>
    <w:rsid w:val="00C75BC0"/>
    <w:rsid w:val="00C75E50"/>
    <w:rsid w:val="00C75EF5"/>
    <w:rsid w:val="00C75FC3"/>
    <w:rsid w:val="00C75FD3"/>
    <w:rsid w:val="00C76007"/>
    <w:rsid w:val="00C76403"/>
    <w:rsid w:val="00C7642B"/>
    <w:rsid w:val="00C76551"/>
    <w:rsid w:val="00C765AE"/>
    <w:rsid w:val="00C765EA"/>
    <w:rsid w:val="00C765F4"/>
    <w:rsid w:val="00C76604"/>
    <w:rsid w:val="00C76827"/>
    <w:rsid w:val="00C76AEC"/>
    <w:rsid w:val="00C76C10"/>
    <w:rsid w:val="00C76C3A"/>
    <w:rsid w:val="00C76E3E"/>
    <w:rsid w:val="00C773B6"/>
    <w:rsid w:val="00C77532"/>
    <w:rsid w:val="00C77539"/>
    <w:rsid w:val="00C77855"/>
    <w:rsid w:val="00C77A26"/>
    <w:rsid w:val="00C77A90"/>
    <w:rsid w:val="00C77AA8"/>
    <w:rsid w:val="00C77BF5"/>
    <w:rsid w:val="00C77C69"/>
    <w:rsid w:val="00C77D63"/>
    <w:rsid w:val="00C77D95"/>
    <w:rsid w:val="00C77EC2"/>
    <w:rsid w:val="00C77F72"/>
    <w:rsid w:val="00C80138"/>
    <w:rsid w:val="00C801E8"/>
    <w:rsid w:val="00C803E9"/>
    <w:rsid w:val="00C80702"/>
    <w:rsid w:val="00C809C8"/>
    <w:rsid w:val="00C80A1F"/>
    <w:rsid w:val="00C810F2"/>
    <w:rsid w:val="00C81B3F"/>
    <w:rsid w:val="00C81C7F"/>
    <w:rsid w:val="00C81E9C"/>
    <w:rsid w:val="00C8253B"/>
    <w:rsid w:val="00C82570"/>
    <w:rsid w:val="00C82859"/>
    <w:rsid w:val="00C82FDE"/>
    <w:rsid w:val="00C833F0"/>
    <w:rsid w:val="00C837B1"/>
    <w:rsid w:val="00C838C2"/>
    <w:rsid w:val="00C838FF"/>
    <w:rsid w:val="00C839AE"/>
    <w:rsid w:val="00C83A4F"/>
    <w:rsid w:val="00C83CDD"/>
    <w:rsid w:val="00C840FB"/>
    <w:rsid w:val="00C84593"/>
    <w:rsid w:val="00C84816"/>
    <w:rsid w:val="00C84989"/>
    <w:rsid w:val="00C84A04"/>
    <w:rsid w:val="00C84AD2"/>
    <w:rsid w:val="00C84DEA"/>
    <w:rsid w:val="00C84E94"/>
    <w:rsid w:val="00C84ED2"/>
    <w:rsid w:val="00C8507A"/>
    <w:rsid w:val="00C8516E"/>
    <w:rsid w:val="00C854AD"/>
    <w:rsid w:val="00C855CA"/>
    <w:rsid w:val="00C85D1B"/>
    <w:rsid w:val="00C85FDC"/>
    <w:rsid w:val="00C8606B"/>
    <w:rsid w:val="00C8610B"/>
    <w:rsid w:val="00C864C2"/>
    <w:rsid w:val="00C8662A"/>
    <w:rsid w:val="00C869B0"/>
    <w:rsid w:val="00C86A12"/>
    <w:rsid w:val="00C86B43"/>
    <w:rsid w:val="00C86D5F"/>
    <w:rsid w:val="00C86D7A"/>
    <w:rsid w:val="00C86ED3"/>
    <w:rsid w:val="00C87090"/>
    <w:rsid w:val="00C870EF"/>
    <w:rsid w:val="00C87209"/>
    <w:rsid w:val="00C87232"/>
    <w:rsid w:val="00C87274"/>
    <w:rsid w:val="00C873E5"/>
    <w:rsid w:val="00C874B5"/>
    <w:rsid w:val="00C87797"/>
    <w:rsid w:val="00C877A2"/>
    <w:rsid w:val="00C879EA"/>
    <w:rsid w:val="00C87B70"/>
    <w:rsid w:val="00C87D71"/>
    <w:rsid w:val="00C87F43"/>
    <w:rsid w:val="00C901FC"/>
    <w:rsid w:val="00C90300"/>
    <w:rsid w:val="00C9047B"/>
    <w:rsid w:val="00C90773"/>
    <w:rsid w:val="00C90A03"/>
    <w:rsid w:val="00C90AC4"/>
    <w:rsid w:val="00C90B02"/>
    <w:rsid w:val="00C90C43"/>
    <w:rsid w:val="00C91191"/>
    <w:rsid w:val="00C91429"/>
    <w:rsid w:val="00C91617"/>
    <w:rsid w:val="00C91946"/>
    <w:rsid w:val="00C91C15"/>
    <w:rsid w:val="00C91EDC"/>
    <w:rsid w:val="00C9259D"/>
    <w:rsid w:val="00C927A7"/>
    <w:rsid w:val="00C92A7E"/>
    <w:rsid w:val="00C92AB1"/>
    <w:rsid w:val="00C92B93"/>
    <w:rsid w:val="00C92BA2"/>
    <w:rsid w:val="00C92EE4"/>
    <w:rsid w:val="00C92FD9"/>
    <w:rsid w:val="00C930F1"/>
    <w:rsid w:val="00C931FB"/>
    <w:rsid w:val="00C9328D"/>
    <w:rsid w:val="00C93591"/>
    <w:rsid w:val="00C935D7"/>
    <w:rsid w:val="00C9366B"/>
    <w:rsid w:val="00C936D3"/>
    <w:rsid w:val="00C93A0D"/>
    <w:rsid w:val="00C93B58"/>
    <w:rsid w:val="00C93C81"/>
    <w:rsid w:val="00C93F3A"/>
    <w:rsid w:val="00C94038"/>
    <w:rsid w:val="00C9418C"/>
    <w:rsid w:val="00C9419C"/>
    <w:rsid w:val="00C94440"/>
    <w:rsid w:val="00C944C6"/>
    <w:rsid w:val="00C946B7"/>
    <w:rsid w:val="00C946C2"/>
    <w:rsid w:val="00C94771"/>
    <w:rsid w:val="00C94AB0"/>
    <w:rsid w:val="00C94ED2"/>
    <w:rsid w:val="00C95944"/>
    <w:rsid w:val="00C95965"/>
    <w:rsid w:val="00C95A04"/>
    <w:rsid w:val="00C95AAB"/>
    <w:rsid w:val="00C95B9F"/>
    <w:rsid w:val="00C95EB2"/>
    <w:rsid w:val="00C961CD"/>
    <w:rsid w:val="00C9622F"/>
    <w:rsid w:val="00C96344"/>
    <w:rsid w:val="00C96355"/>
    <w:rsid w:val="00C96CB8"/>
    <w:rsid w:val="00C96F0F"/>
    <w:rsid w:val="00C971C1"/>
    <w:rsid w:val="00C971CE"/>
    <w:rsid w:val="00C976F4"/>
    <w:rsid w:val="00C9770B"/>
    <w:rsid w:val="00C9770E"/>
    <w:rsid w:val="00C97CE6"/>
    <w:rsid w:val="00C97EE9"/>
    <w:rsid w:val="00CA046D"/>
    <w:rsid w:val="00CA04DD"/>
    <w:rsid w:val="00CA05DA"/>
    <w:rsid w:val="00CA0B4B"/>
    <w:rsid w:val="00CA0ED1"/>
    <w:rsid w:val="00CA1318"/>
    <w:rsid w:val="00CA1379"/>
    <w:rsid w:val="00CA144A"/>
    <w:rsid w:val="00CA1529"/>
    <w:rsid w:val="00CA1566"/>
    <w:rsid w:val="00CA163E"/>
    <w:rsid w:val="00CA19EC"/>
    <w:rsid w:val="00CA1A43"/>
    <w:rsid w:val="00CA1AA5"/>
    <w:rsid w:val="00CA1BCB"/>
    <w:rsid w:val="00CA1D47"/>
    <w:rsid w:val="00CA1D77"/>
    <w:rsid w:val="00CA210A"/>
    <w:rsid w:val="00CA2520"/>
    <w:rsid w:val="00CA2895"/>
    <w:rsid w:val="00CA2902"/>
    <w:rsid w:val="00CA2B5B"/>
    <w:rsid w:val="00CA2C29"/>
    <w:rsid w:val="00CA2C6A"/>
    <w:rsid w:val="00CA2C76"/>
    <w:rsid w:val="00CA2CD5"/>
    <w:rsid w:val="00CA2F3D"/>
    <w:rsid w:val="00CA3038"/>
    <w:rsid w:val="00CA3058"/>
    <w:rsid w:val="00CA32F9"/>
    <w:rsid w:val="00CA3329"/>
    <w:rsid w:val="00CA352A"/>
    <w:rsid w:val="00CA3778"/>
    <w:rsid w:val="00CA3D06"/>
    <w:rsid w:val="00CA3D91"/>
    <w:rsid w:val="00CA4062"/>
    <w:rsid w:val="00CA459C"/>
    <w:rsid w:val="00CA4649"/>
    <w:rsid w:val="00CA487E"/>
    <w:rsid w:val="00CA4AD4"/>
    <w:rsid w:val="00CA4C7B"/>
    <w:rsid w:val="00CA4F57"/>
    <w:rsid w:val="00CA4FA9"/>
    <w:rsid w:val="00CA5021"/>
    <w:rsid w:val="00CA506D"/>
    <w:rsid w:val="00CA50FE"/>
    <w:rsid w:val="00CA5398"/>
    <w:rsid w:val="00CA53BA"/>
    <w:rsid w:val="00CA55F5"/>
    <w:rsid w:val="00CA58E9"/>
    <w:rsid w:val="00CA59B8"/>
    <w:rsid w:val="00CA5A77"/>
    <w:rsid w:val="00CA5E09"/>
    <w:rsid w:val="00CA5E41"/>
    <w:rsid w:val="00CA64DB"/>
    <w:rsid w:val="00CA67FF"/>
    <w:rsid w:val="00CA68BF"/>
    <w:rsid w:val="00CA696C"/>
    <w:rsid w:val="00CA6976"/>
    <w:rsid w:val="00CA69ED"/>
    <w:rsid w:val="00CA6C3E"/>
    <w:rsid w:val="00CA6E01"/>
    <w:rsid w:val="00CA7227"/>
    <w:rsid w:val="00CA745D"/>
    <w:rsid w:val="00CA75A9"/>
    <w:rsid w:val="00CA781E"/>
    <w:rsid w:val="00CA783B"/>
    <w:rsid w:val="00CA793C"/>
    <w:rsid w:val="00CA7B54"/>
    <w:rsid w:val="00CA7BA9"/>
    <w:rsid w:val="00CA7D5C"/>
    <w:rsid w:val="00CA7D82"/>
    <w:rsid w:val="00CB035B"/>
    <w:rsid w:val="00CB0521"/>
    <w:rsid w:val="00CB06A4"/>
    <w:rsid w:val="00CB0A6C"/>
    <w:rsid w:val="00CB0BE4"/>
    <w:rsid w:val="00CB14C3"/>
    <w:rsid w:val="00CB1B03"/>
    <w:rsid w:val="00CB1B39"/>
    <w:rsid w:val="00CB1E1D"/>
    <w:rsid w:val="00CB2A94"/>
    <w:rsid w:val="00CB2B1B"/>
    <w:rsid w:val="00CB2B32"/>
    <w:rsid w:val="00CB2DF2"/>
    <w:rsid w:val="00CB2F9D"/>
    <w:rsid w:val="00CB2F9E"/>
    <w:rsid w:val="00CB361B"/>
    <w:rsid w:val="00CB365F"/>
    <w:rsid w:val="00CB3AD7"/>
    <w:rsid w:val="00CB3BAC"/>
    <w:rsid w:val="00CB3CC8"/>
    <w:rsid w:val="00CB3EA2"/>
    <w:rsid w:val="00CB4139"/>
    <w:rsid w:val="00CB4173"/>
    <w:rsid w:val="00CB4225"/>
    <w:rsid w:val="00CB47FF"/>
    <w:rsid w:val="00CB490D"/>
    <w:rsid w:val="00CB4AB4"/>
    <w:rsid w:val="00CB552F"/>
    <w:rsid w:val="00CB5753"/>
    <w:rsid w:val="00CB5801"/>
    <w:rsid w:val="00CB591E"/>
    <w:rsid w:val="00CB5A66"/>
    <w:rsid w:val="00CB5B6F"/>
    <w:rsid w:val="00CB5C85"/>
    <w:rsid w:val="00CB6196"/>
    <w:rsid w:val="00CB6240"/>
    <w:rsid w:val="00CB65FA"/>
    <w:rsid w:val="00CB667C"/>
    <w:rsid w:val="00CB6CE2"/>
    <w:rsid w:val="00CB6E00"/>
    <w:rsid w:val="00CB6E2A"/>
    <w:rsid w:val="00CB6F9A"/>
    <w:rsid w:val="00CB7048"/>
    <w:rsid w:val="00CB7690"/>
    <w:rsid w:val="00CB79C2"/>
    <w:rsid w:val="00CB7A33"/>
    <w:rsid w:val="00CB7C67"/>
    <w:rsid w:val="00CC0204"/>
    <w:rsid w:val="00CC0436"/>
    <w:rsid w:val="00CC0780"/>
    <w:rsid w:val="00CC0818"/>
    <w:rsid w:val="00CC0985"/>
    <w:rsid w:val="00CC09B9"/>
    <w:rsid w:val="00CC09E4"/>
    <w:rsid w:val="00CC0ADB"/>
    <w:rsid w:val="00CC0AFE"/>
    <w:rsid w:val="00CC0B9A"/>
    <w:rsid w:val="00CC0DB6"/>
    <w:rsid w:val="00CC14C7"/>
    <w:rsid w:val="00CC17E3"/>
    <w:rsid w:val="00CC2072"/>
    <w:rsid w:val="00CC26D2"/>
    <w:rsid w:val="00CC30C0"/>
    <w:rsid w:val="00CC3669"/>
    <w:rsid w:val="00CC36F3"/>
    <w:rsid w:val="00CC3CDD"/>
    <w:rsid w:val="00CC3DBE"/>
    <w:rsid w:val="00CC3DE2"/>
    <w:rsid w:val="00CC4249"/>
    <w:rsid w:val="00CC4343"/>
    <w:rsid w:val="00CC4395"/>
    <w:rsid w:val="00CC4595"/>
    <w:rsid w:val="00CC488C"/>
    <w:rsid w:val="00CC49C6"/>
    <w:rsid w:val="00CC4A63"/>
    <w:rsid w:val="00CC4F96"/>
    <w:rsid w:val="00CC4FBF"/>
    <w:rsid w:val="00CC51C5"/>
    <w:rsid w:val="00CC525E"/>
    <w:rsid w:val="00CC53D9"/>
    <w:rsid w:val="00CC5414"/>
    <w:rsid w:val="00CC5589"/>
    <w:rsid w:val="00CC5593"/>
    <w:rsid w:val="00CC563D"/>
    <w:rsid w:val="00CC5777"/>
    <w:rsid w:val="00CC5797"/>
    <w:rsid w:val="00CC5798"/>
    <w:rsid w:val="00CC5996"/>
    <w:rsid w:val="00CC5A64"/>
    <w:rsid w:val="00CC5ABA"/>
    <w:rsid w:val="00CC5EAE"/>
    <w:rsid w:val="00CC5FA2"/>
    <w:rsid w:val="00CC5FA7"/>
    <w:rsid w:val="00CC620D"/>
    <w:rsid w:val="00CC67E8"/>
    <w:rsid w:val="00CC6AC7"/>
    <w:rsid w:val="00CC6B29"/>
    <w:rsid w:val="00CC6D60"/>
    <w:rsid w:val="00CC6E71"/>
    <w:rsid w:val="00CC6F1B"/>
    <w:rsid w:val="00CC709A"/>
    <w:rsid w:val="00CC711A"/>
    <w:rsid w:val="00CC7383"/>
    <w:rsid w:val="00CC739F"/>
    <w:rsid w:val="00CC7570"/>
    <w:rsid w:val="00CC7CB3"/>
    <w:rsid w:val="00CD0330"/>
    <w:rsid w:val="00CD0426"/>
    <w:rsid w:val="00CD0640"/>
    <w:rsid w:val="00CD085D"/>
    <w:rsid w:val="00CD099E"/>
    <w:rsid w:val="00CD0C2E"/>
    <w:rsid w:val="00CD0F67"/>
    <w:rsid w:val="00CD1770"/>
    <w:rsid w:val="00CD1C69"/>
    <w:rsid w:val="00CD1CE4"/>
    <w:rsid w:val="00CD1F3E"/>
    <w:rsid w:val="00CD1FCC"/>
    <w:rsid w:val="00CD2111"/>
    <w:rsid w:val="00CD21CC"/>
    <w:rsid w:val="00CD258E"/>
    <w:rsid w:val="00CD28E8"/>
    <w:rsid w:val="00CD2D88"/>
    <w:rsid w:val="00CD3594"/>
    <w:rsid w:val="00CD4073"/>
    <w:rsid w:val="00CD4131"/>
    <w:rsid w:val="00CD4146"/>
    <w:rsid w:val="00CD4312"/>
    <w:rsid w:val="00CD4480"/>
    <w:rsid w:val="00CD4490"/>
    <w:rsid w:val="00CD46CC"/>
    <w:rsid w:val="00CD4735"/>
    <w:rsid w:val="00CD4959"/>
    <w:rsid w:val="00CD4B02"/>
    <w:rsid w:val="00CD4B3D"/>
    <w:rsid w:val="00CD4F70"/>
    <w:rsid w:val="00CD4FC9"/>
    <w:rsid w:val="00CD518E"/>
    <w:rsid w:val="00CD5255"/>
    <w:rsid w:val="00CD52AB"/>
    <w:rsid w:val="00CD5834"/>
    <w:rsid w:val="00CD5C6A"/>
    <w:rsid w:val="00CD5EFD"/>
    <w:rsid w:val="00CD619A"/>
    <w:rsid w:val="00CD62FC"/>
    <w:rsid w:val="00CD660A"/>
    <w:rsid w:val="00CD67E0"/>
    <w:rsid w:val="00CD6818"/>
    <w:rsid w:val="00CD6B02"/>
    <w:rsid w:val="00CD6F97"/>
    <w:rsid w:val="00CD6FBF"/>
    <w:rsid w:val="00CD7714"/>
    <w:rsid w:val="00CD7835"/>
    <w:rsid w:val="00CD7857"/>
    <w:rsid w:val="00CD7A47"/>
    <w:rsid w:val="00CD7AEC"/>
    <w:rsid w:val="00CD7EAC"/>
    <w:rsid w:val="00CE063D"/>
    <w:rsid w:val="00CE06C8"/>
    <w:rsid w:val="00CE0775"/>
    <w:rsid w:val="00CE07C2"/>
    <w:rsid w:val="00CE07E5"/>
    <w:rsid w:val="00CE0872"/>
    <w:rsid w:val="00CE08AB"/>
    <w:rsid w:val="00CE0BDB"/>
    <w:rsid w:val="00CE0DBA"/>
    <w:rsid w:val="00CE0E64"/>
    <w:rsid w:val="00CE100F"/>
    <w:rsid w:val="00CE101E"/>
    <w:rsid w:val="00CE1396"/>
    <w:rsid w:val="00CE1523"/>
    <w:rsid w:val="00CE1545"/>
    <w:rsid w:val="00CE156E"/>
    <w:rsid w:val="00CE1765"/>
    <w:rsid w:val="00CE1A57"/>
    <w:rsid w:val="00CE1BD6"/>
    <w:rsid w:val="00CE1C16"/>
    <w:rsid w:val="00CE1FC4"/>
    <w:rsid w:val="00CE209C"/>
    <w:rsid w:val="00CE2347"/>
    <w:rsid w:val="00CE2443"/>
    <w:rsid w:val="00CE2613"/>
    <w:rsid w:val="00CE2751"/>
    <w:rsid w:val="00CE2A94"/>
    <w:rsid w:val="00CE2ADC"/>
    <w:rsid w:val="00CE2B0E"/>
    <w:rsid w:val="00CE2D37"/>
    <w:rsid w:val="00CE311D"/>
    <w:rsid w:val="00CE3268"/>
    <w:rsid w:val="00CE335E"/>
    <w:rsid w:val="00CE37B9"/>
    <w:rsid w:val="00CE38BA"/>
    <w:rsid w:val="00CE3AD4"/>
    <w:rsid w:val="00CE3B3B"/>
    <w:rsid w:val="00CE3C4E"/>
    <w:rsid w:val="00CE3E4D"/>
    <w:rsid w:val="00CE3F2E"/>
    <w:rsid w:val="00CE4050"/>
    <w:rsid w:val="00CE4088"/>
    <w:rsid w:val="00CE4172"/>
    <w:rsid w:val="00CE4975"/>
    <w:rsid w:val="00CE4E15"/>
    <w:rsid w:val="00CE5061"/>
    <w:rsid w:val="00CE53FF"/>
    <w:rsid w:val="00CE577A"/>
    <w:rsid w:val="00CE598F"/>
    <w:rsid w:val="00CE5999"/>
    <w:rsid w:val="00CE5C4D"/>
    <w:rsid w:val="00CE5CFD"/>
    <w:rsid w:val="00CE5D60"/>
    <w:rsid w:val="00CE5D9A"/>
    <w:rsid w:val="00CE61F1"/>
    <w:rsid w:val="00CE6384"/>
    <w:rsid w:val="00CE646A"/>
    <w:rsid w:val="00CE68CC"/>
    <w:rsid w:val="00CE6954"/>
    <w:rsid w:val="00CE6A02"/>
    <w:rsid w:val="00CE6A06"/>
    <w:rsid w:val="00CE6A59"/>
    <w:rsid w:val="00CE6A7C"/>
    <w:rsid w:val="00CE6D46"/>
    <w:rsid w:val="00CE716D"/>
    <w:rsid w:val="00CE71F8"/>
    <w:rsid w:val="00CE75FC"/>
    <w:rsid w:val="00CE7DA6"/>
    <w:rsid w:val="00CF0184"/>
    <w:rsid w:val="00CF022A"/>
    <w:rsid w:val="00CF023C"/>
    <w:rsid w:val="00CF0270"/>
    <w:rsid w:val="00CF02D2"/>
    <w:rsid w:val="00CF0456"/>
    <w:rsid w:val="00CF05D5"/>
    <w:rsid w:val="00CF08D7"/>
    <w:rsid w:val="00CF09FD"/>
    <w:rsid w:val="00CF0E14"/>
    <w:rsid w:val="00CF0F2E"/>
    <w:rsid w:val="00CF1148"/>
    <w:rsid w:val="00CF1291"/>
    <w:rsid w:val="00CF130E"/>
    <w:rsid w:val="00CF148D"/>
    <w:rsid w:val="00CF19E6"/>
    <w:rsid w:val="00CF1A4B"/>
    <w:rsid w:val="00CF1A5D"/>
    <w:rsid w:val="00CF207C"/>
    <w:rsid w:val="00CF2472"/>
    <w:rsid w:val="00CF29AE"/>
    <w:rsid w:val="00CF29BC"/>
    <w:rsid w:val="00CF2A5F"/>
    <w:rsid w:val="00CF2CE6"/>
    <w:rsid w:val="00CF2D98"/>
    <w:rsid w:val="00CF2F86"/>
    <w:rsid w:val="00CF3062"/>
    <w:rsid w:val="00CF3194"/>
    <w:rsid w:val="00CF3366"/>
    <w:rsid w:val="00CF38D3"/>
    <w:rsid w:val="00CF39E3"/>
    <w:rsid w:val="00CF3A57"/>
    <w:rsid w:val="00CF4257"/>
    <w:rsid w:val="00CF4330"/>
    <w:rsid w:val="00CF43F3"/>
    <w:rsid w:val="00CF46B0"/>
    <w:rsid w:val="00CF4802"/>
    <w:rsid w:val="00CF4A47"/>
    <w:rsid w:val="00CF4C61"/>
    <w:rsid w:val="00CF4FB4"/>
    <w:rsid w:val="00CF5099"/>
    <w:rsid w:val="00CF50DF"/>
    <w:rsid w:val="00CF5108"/>
    <w:rsid w:val="00CF52CD"/>
    <w:rsid w:val="00CF542E"/>
    <w:rsid w:val="00CF5530"/>
    <w:rsid w:val="00CF5B60"/>
    <w:rsid w:val="00CF5BD8"/>
    <w:rsid w:val="00CF5C2A"/>
    <w:rsid w:val="00CF5DEA"/>
    <w:rsid w:val="00CF626C"/>
    <w:rsid w:val="00CF64E0"/>
    <w:rsid w:val="00CF64FB"/>
    <w:rsid w:val="00CF6569"/>
    <w:rsid w:val="00CF69B4"/>
    <w:rsid w:val="00CF6BD4"/>
    <w:rsid w:val="00CF714D"/>
    <w:rsid w:val="00CF72F9"/>
    <w:rsid w:val="00CF74D5"/>
    <w:rsid w:val="00CF75CE"/>
    <w:rsid w:val="00CF762A"/>
    <w:rsid w:val="00CF7A2F"/>
    <w:rsid w:val="00CF7A6B"/>
    <w:rsid w:val="00CF7C20"/>
    <w:rsid w:val="00CF7D60"/>
    <w:rsid w:val="00CF7DFF"/>
    <w:rsid w:val="00CF7E87"/>
    <w:rsid w:val="00D00076"/>
    <w:rsid w:val="00D003A6"/>
    <w:rsid w:val="00D00600"/>
    <w:rsid w:val="00D00AC8"/>
    <w:rsid w:val="00D00C12"/>
    <w:rsid w:val="00D00C5B"/>
    <w:rsid w:val="00D01119"/>
    <w:rsid w:val="00D01501"/>
    <w:rsid w:val="00D0152F"/>
    <w:rsid w:val="00D01669"/>
    <w:rsid w:val="00D01776"/>
    <w:rsid w:val="00D0187B"/>
    <w:rsid w:val="00D01A1B"/>
    <w:rsid w:val="00D01D45"/>
    <w:rsid w:val="00D01F1B"/>
    <w:rsid w:val="00D0216E"/>
    <w:rsid w:val="00D022D7"/>
    <w:rsid w:val="00D0233D"/>
    <w:rsid w:val="00D0262C"/>
    <w:rsid w:val="00D02BB1"/>
    <w:rsid w:val="00D02E11"/>
    <w:rsid w:val="00D02E9A"/>
    <w:rsid w:val="00D034C0"/>
    <w:rsid w:val="00D037F0"/>
    <w:rsid w:val="00D038C0"/>
    <w:rsid w:val="00D039D1"/>
    <w:rsid w:val="00D03E60"/>
    <w:rsid w:val="00D03EBF"/>
    <w:rsid w:val="00D03ECF"/>
    <w:rsid w:val="00D04021"/>
    <w:rsid w:val="00D04282"/>
    <w:rsid w:val="00D049BD"/>
    <w:rsid w:val="00D04AEF"/>
    <w:rsid w:val="00D04B3D"/>
    <w:rsid w:val="00D04E89"/>
    <w:rsid w:val="00D04F57"/>
    <w:rsid w:val="00D05098"/>
    <w:rsid w:val="00D0513D"/>
    <w:rsid w:val="00D05145"/>
    <w:rsid w:val="00D05202"/>
    <w:rsid w:val="00D053D5"/>
    <w:rsid w:val="00D05A4C"/>
    <w:rsid w:val="00D05CA8"/>
    <w:rsid w:val="00D05F47"/>
    <w:rsid w:val="00D06420"/>
    <w:rsid w:val="00D066E7"/>
    <w:rsid w:val="00D06774"/>
    <w:rsid w:val="00D067EA"/>
    <w:rsid w:val="00D06A4E"/>
    <w:rsid w:val="00D06ADD"/>
    <w:rsid w:val="00D06C3D"/>
    <w:rsid w:val="00D06D90"/>
    <w:rsid w:val="00D07408"/>
    <w:rsid w:val="00D074F0"/>
    <w:rsid w:val="00D0771B"/>
    <w:rsid w:val="00D0775C"/>
    <w:rsid w:val="00D079BC"/>
    <w:rsid w:val="00D079C8"/>
    <w:rsid w:val="00D07FEA"/>
    <w:rsid w:val="00D1042F"/>
    <w:rsid w:val="00D104E9"/>
    <w:rsid w:val="00D10506"/>
    <w:rsid w:val="00D10628"/>
    <w:rsid w:val="00D1074D"/>
    <w:rsid w:val="00D10B09"/>
    <w:rsid w:val="00D10BE3"/>
    <w:rsid w:val="00D10C3A"/>
    <w:rsid w:val="00D10C67"/>
    <w:rsid w:val="00D10CCC"/>
    <w:rsid w:val="00D10F02"/>
    <w:rsid w:val="00D10F55"/>
    <w:rsid w:val="00D11639"/>
    <w:rsid w:val="00D11A4D"/>
    <w:rsid w:val="00D11C08"/>
    <w:rsid w:val="00D11D87"/>
    <w:rsid w:val="00D11DCE"/>
    <w:rsid w:val="00D11DFC"/>
    <w:rsid w:val="00D12039"/>
    <w:rsid w:val="00D120E3"/>
    <w:rsid w:val="00D1213D"/>
    <w:rsid w:val="00D12322"/>
    <w:rsid w:val="00D124C0"/>
    <w:rsid w:val="00D12628"/>
    <w:rsid w:val="00D129C1"/>
    <w:rsid w:val="00D12A9B"/>
    <w:rsid w:val="00D12AC9"/>
    <w:rsid w:val="00D12B9F"/>
    <w:rsid w:val="00D12BB6"/>
    <w:rsid w:val="00D12D73"/>
    <w:rsid w:val="00D130A7"/>
    <w:rsid w:val="00D130AC"/>
    <w:rsid w:val="00D134D5"/>
    <w:rsid w:val="00D13971"/>
    <w:rsid w:val="00D139C5"/>
    <w:rsid w:val="00D13A69"/>
    <w:rsid w:val="00D13B19"/>
    <w:rsid w:val="00D13B1F"/>
    <w:rsid w:val="00D13C4E"/>
    <w:rsid w:val="00D13E9B"/>
    <w:rsid w:val="00D13F31"/>
    <w:rsid w:val="00D13F56"/>
    <w:rsid w:val="00D13FBC"/>
    <w:rsid w:val="00D14209"/>
    <w:rsid w:val="00D14255"/>
    <w:rsid w:val="00D14383"/>
    <w:rsid w:val="00D143C4"/>
    <w:rsid w:val="00D145E2"/>
    <w:rsid w:val="00D146AC"/>
    <w:rsid w:val="00D146EA"/>
    <w:rsid w:val="00D14885"/>
    <w:rsid w:val="00D14B4F"/>
    <w:rsid w:val="00D14BDE"/>
    <w:rsid w:val="00D15239"/>
    <w:rsid w:val="00D152F4"/>
    <w:rsid w:val="00D153FD"/>
    <w:rsid w:val="00D15406"/>
    <w:rsid w:val="00D1557B"/>
    <w:rsid w:val="00D15965"/>
    <w:rsid w:val="00D15B62"/>
    <w:rsid w:val="00D15DFD"/>
    <w:rsid w:val="00D1615C"/>
    <w:rsid w:val="00D16173"/>
    <w:rsid w:val="00D1620F"/>
    <w:rsid w:val="00D16361"/>
    <w:rsid w:val="00D16494"/>
    <w:rsid w:val="00D1650F"/>
    <w:rsid w:val="00D16630"/>
    <w:rsid w:val="00D166D8"/>
    <w:rsid w:val="00D16BB2"/>
    <w:rsid w:val="00D16DCE"/>
    <w:rsid w:val="00D16E39"/>
    <w:rsid w:val="00D17145"/>
    <w:rsid w:val="00D17173"/>
    <w:rsid w:val="00D178CA"/>
    <w:rsid w:val="00D179AA"/>
    <w:rsid w:val="00D17A54"/>
    <w:rsid w:val="00D17ED5"/>
    <w:rsid w:val="00D17FDE"/>
    <w:rsid w:val="00D2013E"/>
    <w:rsid w:val="00D20151"/>
    <w:rsid w:val="00D20D1C"/>
    <w:rsid w:val="00D20F4E"/>
    <w:rsid w:val="00D210AA"/>
    <w:rsid w:val="00D214F5"/>
    <w:rsid w:val="00D215AD"/>
    <w:rsid w:val="00D21C59"/>
    <w:rsid w:val="00D21CF8"/>
    <w:rsid w:val="00D21D69"/>
    <w:rsid w:val="00D21DE6"/>
    <w:rsid w:val="00D21FD8"/>
    <w:rsid w:val="00D2229B"/>
    <w:rsid w:val="00D22323"/>
    <w:rsid w:val="00D22400"/>
    <w:rsid w:val="00D224CA"/>
    <w:rsid w:val="00D22546"/>
    <w:rsid w:val="00D22B98"/>
    <w:rsid w:val="00D22CD7"/>
    <w:rsid w:val="00D22F87"/>
    <w:rsid w:val="00D22FBF"/>
    <w:rsid w:val="00D230DA"/>
    <w:rsid w:val="00D234A3"/>
    <w:rsid w:val="00D23517"/>
    <w:rsid w:val="00D23642"/>
    <w:rsid w:val="00D236E0"/>
    <w:rsid w:val="00D23AC9"/>
    <w:rsid w:val="00D23DA6"/>
    <w:rsid w:val="00D24350"/>
    <w:rsid w:val="00D246FD"/>
    <w:rsid w:val="00D247C4"/>
    <w:rsid w:val="00D24879"/>
    <w:rsid w:val="00D2489F"/>
    <w:rsid w:val="00D2492C"/>
    <w:rsid w:val="00D24942"/>
    <w:rsid w:val="00D24AD3"/>
    <w:rsid w:val="00D24DF4"/>
    <w:rsid w:val="00D24F54"/>
    <w:rsid w:val="00D2527A"/>
    <w:rsid w:val="00D253BB"/>
    <w:rsid w:val="00D2550C"/>
    <w:rsid w:val="00D256C6"/>
    <w:rsid w:val="00D257A5"/>
    <w:rsid w:val="00D25A42"/>
    <w:rsid w:val="00D25D45"/>
    <w:rsid w:val="00D25DB9"/>
    <w:rsid w:val="00D25E9A"/>
    <w:rsid w:val="00D25EF8"/>
    <w:rsid w:val="00D25EFE"/>
    <w:rsid w:val="00D260B0"/>
    <w:rsid w:val="00D26106"/>
    <w:rsid w:val="00D26202"/>
    <w:rsid w:val="00D2639D"/>
    <w:rsid w:val="00D2656B"/>
    <w:rsid w:val="00D26673"/>
    <w:rsid w:val="00D266F7"/>
    <w:rsid w:val="00D26731"/>
    <w:rsid w:val="00D2682D"/>
    <w:rsid w:val="00D26A0E"/>
    <w:rsid w:val="00D26B0A"/>
    <w:rsid w:val="00D26BC5"/>
    <w:rsid w:val="00D26E16"/>
    <w:rsid w:val="00D26F5B"/>
    <w:rsid w:val="00D27197"/>
    <w:rsid w:val="00D27208"/>
    <w:rsid w:val="00D2731E"/>
    <w:rsid w:val="00D27339"/>
    <w:rsid w:val="00D27445"/>
    <w:rsid w:val="00D2752A"/>
    <w:rsid w:val="00D276AC"/>
    <w:rsid w:val="00D2791C"/>
    <w:rsid w:val="00D27975"/>
    <w:rsid w:val="00D27F19"/>
    <w:rsid w:val="00D3012A"/>
    <w:rsid w:val="00D302DC"/>
    <w:rsid w:val="00D303E6"/>
    <w:rsid w:val="00D304AA"/>
    <w:rsid w:val="00D30621"/>
    <w:rsid w:val="00D30624"/>
    <w:rsid w:val="00D309E2"/>
    <w:rsid w:val="00D30A22"/>
    <w:rsid w:val="00D30B20"/>
    <w:rsid w:val="00D30F34"/>
    <w:rsid w:val="00D31127"/>
    <w:rsid w:val="00D31164"/>
    <w:rsid w:val="00D317EF"/>
    <w:rsid w:val="00D3184A"/>
    <w:rsid w:val="00D318B2"/>
    <w:rsid w:val="00D318F1"/>
    <w:rsid w:val="00D31B6A"/>
    <w:rsid w:val="00D31DA0"/>
    <w:rsid w:val="00D32006"/>
    <w:rsid w:val="00D322E2"/>
    <w:rsid w:val="00D326B5"/>
    <w:rsid w:val="00D326E2"/>
    <w:rsid w:val="00D32737"/>
    <w:rsid w:val="00D329AB"/>
    <w:rsid w:val="00D32C3F"/>
    <w:rsid w:val="00D3309B"/>
    <w:rsid w:val="00D331DC"/>
    <w:rsid w:val="00D33687"/>
    <w:rsid w:val="00D336D6"/>
    <w:rsid w:val="00D33718"/>
    <w:rsid w:val="00D3384E"/>
    <w:rsid w:val="00D3391A"/>
    <w:rsid w:val="00D33BCA"/>
    <w:rsid w:val="00D33DF0"/>
    <w:rsid w:val="00D33F48"/>
    <w:rsid w:val="00D3426B"/>
    <w:rsid w:val="00D345F7"/>
    <w:rsid w:val="00D34689"/>
    <w:rsid w:val="00D34693"/>
    <w:rsid w:val="00D34CB7"/>
    <w:rsid w:val="00D34D40"/>
    <w:rsid w:val="00D34E36"/>
    <w:rsid w:val="00D35238"/>
    <w:rsid w:val="00D35256"/>
    <w:rsid w:val="00D352B1"/>
    <w:rsid w:val="00D353F7"/>
    <w:rsid w:val="00D35460"/>
    <w:rsid w:val="00D35486"/>
    <w:rsid w:val="00D3552D"/>
    <w:rsid w:val="00D355C0"/>
    <w:rsid w:val="00D35600"/>
    <w:rsid w:val="00D3560F"/>
    <w:rsid w:val="00D35775"/>
    <w:rsid w:val="00D357F3"/>
    <w:rsid w:val="00D359D5"/>
    <w:rsid w:val="00D35A41"/>
    <w:rsid w:val="00D35AFF"/>
    <w:rsid w:val="00D35B18"/>
    <w:rsid w:val="00D35D8B"/>
    <w:rsid w:val="00D36036"/>
    <w:rsid w:val="00D3625F"/>
    <w:rsid w:val="00D36360"/>
    <w:rsid w:val="00D3674C"/>
    <w:rsid w:val="00D3681B"/>
    <w:rsid w:val="00D36879"/>
    <w:rsid w:val="00D36BCA"/>
    <w:rsid w:val="00D36C1E"/>
    <w:rsid w:val="00D36D8D"/>
    <w:rsid w:val="00D36DD8"/>
    <w:rsid w:val="00D36EC9"/>
    <w:rsid w:val="00D37306"/>
    <w:rsid w:val="00D37542"/>
    <w:rsid w:val="00D3762F"/>
    <w:rsid w:val="00D376F2"/>
    <w:rsid w:val="00D3788C"/>
    <w:rsid w:val="00D379FE"/>
    <w:rsid w:val="00D37AB3"/>
    <w:rsid w:val="00D37BF2"/>
    <w:rsid w:val="00D37E9B"/>
    <w:rsid w:val="00D37F6D"/>
    <w:rsid w:val="00D37F82"/>
    <w:rsid w:val="00D4020B"/>
    <w:rsid w:val="00D40369"/>
    <w:rsid w:val="00D4077B"/>
    <w:rsid w:val="00D409DF"/>
    <w:rsid w:val="00D40A9A"/>
    <w:rsid w:val="00D41112"/>
    <w:rsid w:val="00D41162"/>
    <w:rsid w:val="00D41190"/>
    <w:rsid w:val="00D4129B"/>
    <w:rsid w:val="00D41BB2"/>
    <w:rsid w:val="00D41F4F"/>
    <w:rsid w:val="00D42293"/>
    <w:rsid w:val="00D4264D"/>
    <w:rsid w:val="00D42716"/>
    <w:rsid w:val="00D42928"/>
    <w:rsid w:val="00D42C35"/>
    <w:rsid w:val="00D42CD2"/>
    <w:rsid w:val="00D42CF8"/>
    <w:rsid w:val="00D430D6"/>
    <w:rsid w:val="00D436FC"/>
    <w:rsid w:val="00D43866"/>
    <w:rsid w:val="00D43C3D"/>
    <w:rsid w:val="00D43D19"/>
    <w:rsid w:val="00D43E7F"/>
    <w:rsid w:val="00D440D4"/>
    <w:rsid w:val="00D4463D"/>
    <w:rsid w:val="00D4496C"/>
    <w:rsid w:val="00D44CF5"/>
    <w:rsid w:val="00D44D8F"/>
    <w:rsid w:val="00D44D90"/>
    <w:rsid w:val="00D44E84"/>
    <w:rsid w:val="00D44F36"/>
    <w:rsid w:val="00D45033"/>
    <w:rsid w:val="00D45176"/>
    <w:rsid w:val="00D451D0"/>
    <w:rsid w:val="00D45560"/>
    <w:rsid w:val="00D455E3"/>
    <w:rsid w:val="00D45782"/>
    <w:rsid w:val="00D459E6"/>
    <w:rsid w:val="00D45B0C"/>
    <w:rsid w:val="00D45C84"/>
    <w:rsid w:val="00D45E4B"/>
    <w:rsid w:val="00D461E4"/>
    <w:rsid w:val="00D46304"/>
    <w:rsid w:val="00D46357"/>
    <w:rsid w:val="00D46439"/>
    <w:rsid w:val="00D464A8"/>
    <w:rsid w:val="00D46671"/>
    <w:rsid w:val="00D46C37"/>
    <w:rsid w:val="00D46CCB"/>
    <w:rsid w:val="00D46F52"/>
    <w:rsid w:val="00D473BE"/>
    <w:rsid w:val="00D474CE"/>
    <w:rsid w:val="00D47529"/>
    <w:rsid w:val="00D4758F"/>
    <w:rsid w:val="00D477F5"/>
    <w:rsid w:val="00D4799B"/>
    <w:rsid w:val="00D479CA"/>
    <w:rsid w:val="00D47A65"/>
    <w:rsid w:val="00D47D20"/>
    <w:rsid w:val="00D47EAF"/>
    <w:rsid w:val="00D50426"/>
    <w:rsid w:val="00D50492"/>
    <w:rsid w:val="00D504B0"/>
    <w:rsid w:val="00D5069D"/>
    <w:rsid w:val="00D506F9"/>
    <w:rsid w:val="00D509FC"/>
    <w:rsid w:val="00D50A62"/>
    <w:rsid w:val="00D50C21"/>
    <w:rsid w:val="00D50D95"/>
    <w:rsid w:val="00D50F41"/>
    <w:rsid w:val="00D511F1"/>
    <w:rsid w:val="00D520DF"/>
    <w:rsid w:val="00D52288"/>
    <w:rsid w:val="00D52A0F"/>
    <w:rsid w:val="00D52AB4"/>
    <w:rsid w:val="00D52DA0"/>
    <w:rsid w:val="00D52DBB"/>
    <w:rsid w:val="00D530AF"/>
    <w:rsid w:val="00D535EB"/>
    <w:rsid w:val="00D536AC"/>
    <w:rsid w:val="00D536B9"/>
    <w:rsid w:val="00D53799"/>
    <w:rsid w:val="00D537A2"/>
    <w:rsid w:val="00D5389D"/>
    <w:rsid w:val="00D53DC5"/>
    <w:rsid w:val="00D53E1D"/>
    <w:rsid w:val="00D540F8"/>
    <w:rsid w:val="00D541A5"/>
    <w:rsid w:val="00D542EB"/>
    <w:rsid w:val="00D543B2"/>
    <w:rsid w:val="00D543D6"/>
    <w:rsid w:val="00D54653"/>
    <w:rsid w:val="00D54700"/>
    <w:rsid w:val="00D54B8A"/>
    <w:rsid w:val="00D551E0"/>
    <w:rsid w:val="00D55415"/>
    <w:rsid w:val="00D55B3F"/>
    <w:rsid w:val="00D55CBE"/>
    <w:rsid w:val="00D55FB9"/>
    <w:rsid w:val="00D5611F"/>
    <w:rsid w:val="00D561C0"/>
    <w:rsid w:val="00D562D3"/>
    <w:rsid w:val="00D56571"/>
    <w:rsid w:val="00D56BA1"/>
    <w:rsid w:val="00D56E86"/>
    <w:rsid w:val="00D56E93"/>
    <w:rsid w:val="00D56ECC"/>
    <w:rsid w:val="00D56F72"/>
    <w:rsid w:val="00D56FCB"/>
    <w:rsid w:val="00D5710F"/>
    <w:rsid w:val="00D57170"/>
    <w:rsid w:val="00D57386"/>
    <w:rsid w:val="00D57395"/>
    <w:rsid w:val="00D574DE"/>
    <w:rsid w:val="00D57A1E"/>
    <w:rsid w:val="00D57B72"/>
    <w:rsid w:val="00D57BF2"/>
    <w:rsid w:val="00D60446"/>
    <w:rsid w:val="00D60786"/>
    <w:rsid w:val="00D6083F"/>
    <w:rsid w:val="00D60A3F"/>
    <w:rsid w:val="00D60B05"/>
    <w:rsid w:val="00D60B7D"/>
    <w:rsid w:val="00D60C6C"/>
    <w:rsid w:val="00D6113A"/>
    <w:rsid w:val="00D61199"/>
    <w:rsid w:val="00D613B0"/>
    <w:rsid w:val="00D617C4"/>
    <w:rsid w:val="00D6188F"/>
    <w:rsid w:val="00D61929"/>
    <w:rsid w:val="00D61B6E"/>
    <w:rsid w:val="00D61C03"/>
    <w:rsid w:val="00D61D4B"/>
    <w:rsid w:val="00D61EDA"/>
    <w:rsid w:val="00D61F08"/>
    <w:rsid w:val="00D61FA9"/>
    <w:rsid w:val="00D62228"/>
    <w:rsid w:val="00D62639"/>
    <w:rsid w:val="00D627F9"/>
    <w:rsid w:val="00D62A75"/>
    <w:rsid w:val="00D62D2D"/>
    <w:rsid w:val="00D62DB0"/>
    <w:rsid w:val="00D62DFF"/>
    <w:rsid w:val="00D63012"/>
    <w:rsid w:val="00D63375"/>
    <w:rsid w:val="00D63414"/>
    <w:rsid w:val="00D6358A"/>
    <w:rsid w:val="00D63638"/>
    <w:rsid w:val="00D63714"/>
    <w:rsid w:val="00D63748"/>
    <w:rsid w:val="00D6398A"/>
    <w:rsid w:val="00D63B0D"/>
    <w:rsid w:val="00D63D2A"/>
    <w:rsid w:val="00D63E41"/>
    <w:rsid w:val="00D64092"/>
    <w:rsid w:val="00D6416A"/>
    <w:rsid w:val="00D64269"/>
    <w:rsid w:val="00D642EC"/>
    <w:rsid w:val="00D6438F"/>
    <w:rsid w:val="00D643B7"/>
    <w:rsid w:val="00D645B7"/>
    <w:rsid w:val="00D64ABB"/>
    <w:rsid w:val="00D64B81"/>
    <w:rsid w:val="00D64C1C"/>
    <w:rsid w:val="00D64EB0"/>
    <w:rsid w:val="00D65110"/>
    <w:rsid w:val="00D6511A"/>
    <w:rsid w:val="00D65392"/>
    <w:rsid w:val="00D655CA"/>
    <w:rsid w:val="00D6594F"/>
    <w:rsid w:val="00D65C2C"/>
    <w:rsid w:val="00D65DD2"/>
    <w:rsid w:val="00D65F42"/>
    <w:rsid w:val="00D65FC1"/>
    <w:rsid w:val="00D66682"/>
    <w:rsid w:val="00D66B8E"/>
    <w:rsid w:val="00D66C7F"/>
    <w:rsid w:val="00D66DFF"/>
    <w:rsid w:val="00D66F53"/>
    <w:rsid w:val="00D671C0"/>
    <w:rsid w:val="00D67351"/>
    <w:rsid w:val="00D67499"/>
    <w:rsid w:val="00D679D8"/>
    <w:rsid w:val="00D67BBA"/>
    <w:rsid w:val="00D67C2C"/>
    <w:rsid w:val="00D7039E"/>
    <w:rsid w:val="00D704DC"/>
    <w:rsid w:val="00D706AE"/>
    <w:rsid w:val="00D7072F"/>
    <w:rsid w:val="00D70735"/>
    <w:rsid w:val="00D709D1"/>
    <w:rsid w:val="00D7118A"/>
    <w:rsid w:val="00D714E9"/>
    <w:rsid w:val="00D715BB"/>
    <w:rsid w:val="00D71B52"/>
    <w:rsid w:val="00D71CD6"/>
    <w:rsid w:val="00D71CF6"/>
    <w:rsid w:val="00D71E08"/>
    <w:rsid w:val="00D71F3E"/>
    <w:rsid w:val="00D72210"/>
    <w:rsid w:val="00D722DE"/>
    <w:rsid w:val="00D724BE"/>
    <w:rsid w:val="00D7284B"/>
    <w:rsid w:val="00D729D4"/>
    <w:rsid w:val="00D72A46"/>
    <w:rsid w:val="00D72B65"/>
    <w:rsid w:val="00D72D75"/>
    <w:rsid w:val="00D72FEE"/>
    <w:rsid w:val="00D7327E"/>
    <w:rsid w:val="00D73621"/>
    <w:rsid w:val="00D7365F"/>
    <w:rsid w:val="00D73912"/>
    <w:rsid w:val="00D73A9A"/>
    <w:rsid w:val="00D73AB5"/>
    <w:rsid w:val="00D73B7B"/>
    <w:rsid w:val="00D744A7"/>
    <w:rsid w:val="00D74539"/>
    <w:rsid w:val="00D74626"/>
    <w:rsid w:val="00D74657"/>
    <w:rsid w:val="00D747C7"/>
    <w:rsid w:val="00D74836"/>
    <w:rsid w:val="00D74A66"/>
    <w:rsid w:val="00D74C31"/>
    <w:rsid w:val="00D74C68"/>
    <w:rsid w:val="00D74CFF"/>
    <w:rsid w:val="00D74EAB"/>
    <w:rsid w:val="00D7574B"/>
    <w:rsid w:val="00D759F4"/>
    <w:rsid w:val="00D760DF"/>
    <w:rsid w:val="00D76423"/>
    <w:rsid w:val="00D765B2"/>
    <w:rsid w:val="00D76833"/>
    <w:rsid w:val="00D76909"/>
    <w:rsid w:val="00D7694B"/>
    <w:rsid w:val="00D76B11"/>
    <w:rsid w:val="00D76CF6"/>
    <w:rsid w:val="00D76D90"/>
    <w:rsid w:val="00D77265"/>
    <w:rsid w:val="00D77294"/>
    <w:rsid w:val="00D7735F"/>
    <w:rsid w:val="00D77378"/>
    <w:rsid w:val="00D776FB"/>
    <w:rsid w:val="00D777D8"/>
    <w:rsid w:val="00D7794A"/>
    <w:rsid w:val="00D77B03"/>
    <w:rsid w:val="00D77BD4"/>
    <w:rsid w:val="00D77C5E"/>
    <w:rsid w:val="00D77CF4"/>
    <w:rsid w:val="00D77FFB"/>
    <w:rsid w:val="00D80542"/>
    <w:rsid w:val="00D8054C"/>
    <w:rsid w:val="00D806DF"/>
    <w:rsid w:val="00D807A9"/>
    <w:rsid w:val="00D808EE"/>
    <w:rsid w:val="00D80AFF"/>
    <w:rsid w:val="00D80C45"/>
    <w:rsid w:val="00D8135F"/>
    <w:rsid w:val="00D8140C"/>
    <w:rsid w:val="00D81473"/>
    <w:rsid w:val="00D819DD"/>
    <w:rsid w:val="00D81A17"/>
    <w:rsid w:val="00D81A67"/>
    <w:rsid w:val="00D81C7E"/>
    <w:rsid w:val="00D81EA5"/>
    <w:rsid w:val="00D8204A"/>
    <w:rsid w:val="00D82109"/>
    <w:rsid w:val="00D82319"/>
    <w:rsid w:val="00D825A3"/>
    <w:rsid w:val="00D825B0"/>
    <w:rsid w:val="00D82810"/>
    <w:rsid w:val="00D8286A"/>
    <w:rsid w:val="00D82B39"/>
    <w:rsid w:val="00D82CD2"/>
    <w:rsid w:val="00D8314F"/>
    <w:rsid w:val="00D8325A"/>
    <w:rsid w:val="00D832E3"/>
    <w:rsid w:val="00D83417"/>
    <w:rsid w:val="00D83D0F"/>
    <w:rsid w:val="00D83D34"/>
    <w:rsid w:val="00D83F74"/>
    <w:rsid w:val="00D83FA1"/>
    <w:rsid w:val="00D8419E"/>
    <w:rsid w:val="00D84209"/>
    <w:rsid w:val="00D8424E"/>
    <w:rsid w:val="00D84B2D"/>
    <w:rsid w:val="00D850D2"/>
    <w:rsid w:val="00D8518F"/>
    <w:rsid w:val="00D851C8"/>
    <w:rsid w:val="00D8548B"/>
    <w:rsid w:val="00D85B95"/>
    <w:rsid w:val="00D85C14"/>
    <w:rsid w:val="00D85C61"/>
    <w:rsid w:val="00D85C97"/>
    <w:rsid w:val="00D8632B"/>
    <w:rsid w:val="00D86424"/>
    <w:rsid w:val="00D864A4"/>
    <w:rsid w:val="00D86607"/>
    <w:rsid w:val="00D86752"/>
    <w:rsid w:val="00D868F0"/>
    <w:rsid w:val="00D87065"/>
    <w:rsid w:val="00D870D1"/>
    <w:rsid w:val="00D87342"/>
    <w:rsid w:val="00D874EE"/>
    <w:rsid w:val="00D8760D"/>
    <w:rsid w:val="00D876AF"/>
    <w:rsid w:val="00D87725"/>
    <w:rsid w:val="00D878C4"/>
    <w:rsid w:val="00D878F2"/>
    <w:rsid w:val="00D87962"/>
    <w:rsid w:val="00D87DC9"/>
    <w:rsid w:val="00D87F0B"/>
    <w:rsid w:val="00D900AD"/>
    <w:rsid w:val="00D90156"/>
    <w:rsid w:val="00D90639"/>
    <w:rsid w:val="00D907D7"/>
    <w:rsid w:val="00D90AE7"/>
    <w:rsid w:val="00D90B6B"/>
    <w:rsid w:val="00D90DD2"/>
    <w:rsid w:val="00D90E5A"/>
    <w:rsid w:val="00D90F86"/>
    <w:rsid w:val="00D91483"/>
    <w:rsid w:val="00D91677"/>
    <w:rsid w:val="00D91891"/>
    <w:rsid w:val="00D91A52"/>
    <w:rsid w:val="00D91C57"/>
    <w:rsid w:val="00D91D1C"/>
    <w:rsid w:val="00D92093"/>
    <w:rsid w:val="00D924A0"/>
    <w:rsid w:val="00D926E0"/>
    <w:rsid w:val="00D926E5"/>
    <w:rsid w:val="00D9281F"/>
    <w:rsid w:val="00D928FA"/>
    <w:rsid w:val="00D92C49"/>
    <w:rsid w:val="00D93077"/>
    <w:rsid w:val="00D93295"/>
    <w:rsid w:val="00D93328"/>
    <w:rsid w:val="00D935CE"/>
    <w:rsid w:val="00D939CA"/>
    <w:rsid w:val="00D939D7"/>
    <w:rsid w:val="00D94298"/>
    <w:rsid w:val="00D9445C"/>
    <w:rsid w:val="00D94805"/>
    <w:rsid w:val="00D949E0"/>
    <w:rsid w:val="00D94AA8"/>
    <w:rsid w:val="00D94D01"/>
    <w:rsid w:val="00D94DD6"/>
    <w:rsid w:val="00D94F26"/>
    <w:rsid w:val="00D95105"/>
    <w:rsid w:val="00D95221"/>
    <w:rsid w:val="00D955B3"/>
    <w:rsid w:val="00D9572A"/>
    <w:rsid w:val="00D95929"/>
    <w:rsid w:val="00D9597B"/>
    <w:rsid w:val="00D95A67"/>
    <w:rsid w:val="00D95B4F"/>
    <w:rsid w:val="00D9605D"/>
    <w:rsid w:val="00D96506"/>
    <w:rsid w:val="00D96874"/>
    <w:rsid w:val="00D96980"/>
    <w:rsid w:val="00D96994"/>
    <w:rsid w:val="00D96F4D"/>
    <w:rsid w:val="00D97002"/>
    <w:rsid w:val="00D978FE"/>
    <w:rsid w:val="00D97B40"/>
    <w:rsid w:val="00D97B92"/>
    <w:rsid w:val="00D97C43"/>
    <w:rsid w:val="00D97FF8"/>
    <w:rsid w:val="00DA00F0"/>
    <w:rsid w:val="00DA0552"/>
    <w:rsid w:val="00DA05F5"/>
    <w:rsid w:val="00DA0649"/>
    <w:rsid w:val="00DA0760"/>
    <w:rsid w:val="00DA085A"/>
    <w:rsid w:val="00DA08A9"/>
    <w:rsid w:val="00DA0E20"/>
    <w:rsid w:val="00DA0FA1"/>
    <w:rsid w:val="00DA1072"/>
    <w:rsid w:val="00DA1347"/>
    <w:rsid w:val="00DA1380"/>
    <w:rsid w:val="00DA14E4"/>
    <w:rsid w:val="00DA1678"/>
    <w:rsid w:val="00DA187C"/>
    <w:rsid w:val="00DA1AD0"/>
    <w:rsid w:val="00DA1B5A"/>
    <w:rsid w:val="00DA1E15"/>
    <w:rsid w:val="00DA1E2E"/>
    <w:rsid w:val="00DA2010"/>
    <w:rsid w:val="00DA2175"/>
    <w:rsid w:val="00DA23B4"/>
    <w:rsid w:val="00DA2832"/>
    <w:rsid w:val="00DA287E"/>
    <w:rsid w:val="00DA289E"/>
    <w:rsid w:val="00DA2AB6"/>
    <w:rsid w:val="00DA2AEE"/>
    <w:rsid w:val="00DA2C44"/>
    <w:rsid w:val="00DA2D82"/>
    <w:rsid w:val="00DA2D9E"/>
    <w:rsid w:val="00DA2DF2"/>
    <w:rsid w:val="00DA2DF4"/>
    <w:rsid w:val="00DA2EF7"/>
    <w:rsid w:val="00DA2F6A"/>
    <w:rsid w:val="00DA2FEB"/>
    <w:rsid w:val="00DA3167"/>
    <w:rsid w:val="00DA354E"/>
    <w:rsid w:val="00DA35AA"/>
    <w:rsid w:val="00DA3B83"/>
    <w:rsid w:val="00DA3CF4"/>
    <w:rsid w:val="00DA3E39"/>
    <w:rsid w:val="00DA3E4D"/>
    <w:rsid w:val="00DA3FCF"/>
    <w:rsid w:val="00DA404C"/>
    <w:rsid w:val="00DA42A2"/>
    <w:rsid w:val="00DA42CE"/>
    <w:rsid w:val="00DA4ACB"/>
    <w:rsid w:val="00DA4C90"/>
    <w:rsid w:val="00DA4DA0"/>
    <w:rsid w:val="00DA500C"/>
    <w:rsid w:val="00DA5376"/>
    <w:rsid w:val="00DA5390"/>
    <w:rsid w:val="00DA55CF"/>
    <w:rsid w:val="00DA560D"/>
    <w:rsid w:val="00DA5807"/>
    <w:rsid w:val="00DA5C56"/>
    <w:rsid w:val="00DA5C7A"/>
    <w:rsid w:val="00DA5ECD"/>
    <w:rsid w:val="00DA64D1"/>
    <w:rsid w:val="00DA660A"/>
    <w:rsid w:val="00DA6989"/>
    <w:rsid w:val="00DA69BE"/>
    <w:rsid w:val="00DA69D7"/>
    <w:rsid w:val="00DA6B98"/>
    <w:rsid w:val="00DA6D61"/>
    <w:rsid w:val="00DA6D95"/>
    <w:rsid w:val="00DA6E77"/>
    <w:rsid w:val="00DA6FB4"/>
    <w:rsid w:val="00DA6FCB"/>
    <w:rsid w:val="00DA709F"/>
    <w:rsid w:val="00DA738D"/>
    <w:rsid w:val="00DA77E9"/>
    <w:rsid w:val="00DA782B"/>
    <w:rsid w:val="00DA7A2F"/>
    <w:rsid w:val="00DA7A89"/>
    <w:rsid w:val="00DB00EE"/>
    <w:rsid w:val="00DB0647"/>
    <w:rsid w:val="00DB0721"/>
    <w:rsid w:val="00DB07AD"/>
    <w:rsid w:val="00DB0888"/>
    <w:rsid w:val="00DB09A1"/>
    <w:rsid w:val="00DB0A58"/>
    <w:rsid w:val="00DB0ADE"/>
    <w:rsid w:val="00DB1139"/>
    <w:rsid w:val="00DB13FF"/>
    <w:rsid w:val="00DB152A"/>
    <w:rsid w:val="00DB172D"/>
    <w:rsid w:val="00DB17A6"/>
    <w:rsid w:val="00DB191E"/>
    <w:rsid w:val="00DB1955"/>
    <w:rsid w:val="00DB1A74"/>
    <w:rsid w:val="00DB1BBB"/>
    <w:rsid w:val="00DB2983"/>
    <w:rsid w:val="00DB2B29"/>
    <w:rsid w:val="00DB2C62"/>
    <w:rsid w:val="00DB3074"/>
    <w:rsid w:val="00DB30FB"/>
    <w:rsid w:val="00DB32F8"/>
    <w:rsid w:val="00DB37A6"/>
    <w:rsid w:val="00DB37F9"/>
    <w:rsid w:val="00DB3CF5"/>
    <w:rsid w:val="00DB3E1D"/>
    <w:rsid w:val="00DB4106"/>
    <w:rsid w:val="00DB41EA"/>
    <w:rsid w:val="00DB42A0"/>
    <w:rsid w:val="00DB4315"/>
    <w:rsid w:val="00DB47F2"/>
    <w:rsid w:val="00DB4B1F"/>
    <w:rsid w:val="00DB4DBB"/>
    <w:rsid w:val="00DB508F"/>
    <w:rsid w:val="00DB523B"/>
    <w:rsid w:val="00DB5481"/>
    <w:rsid w:val="00DB5489"/>
    <w:rsid w:val="00DB5738"/>
    <w:rsid w:val="00DB592B"/>
    <w:rsid w:val="00DB5E30"/>
    <w:rsid w:val="00DB60AB"/>
    <w:rsid w:val="00DB60D1"/>
    <w:rsid w:val="00DB6541"/>
    <w:rsid w:val="00DB6BD1"/>
    <w:rsid w:val="00DB6FCE"/>
    <w:rsid w:val="00DB7010"/>
    <w:rsid w:val="00DB724F"/>
    <w:rsid w:val="00DB7364"/>
    <w:rsid w:val="00DB7451"/>
    <w:rsid w:val="00DB751E"/>
    <w:rsid w:val="00DB771A"/>
    <w:rsid w:val="00DB77E4"/>
    <w:rsid w:val="00DB78E3"/>
    <w:rsid w:val="00DB7A4D"/>
    <w:rsid w:val="00DB7ADE"/>
    <w:rsid w:val="00DB7B36"/>
    <w:rsid w:val="00DB7C6F"/>
    <w:rsid w:val="00DB7CFB"/>
    <w:rsid w:val="00DB7D1F"/>
    <w:rsid w:val="00DC01CA"/>
    <w:rsid w:val="00DC0614"/>
    <w:rsid w:val="00DC0674"/>
    <w:rsid w:val="00DC06F8"/>
    <w:rsid w:val="00DC0745"/>
    <w:rsid w:val="00DC07C8"/>
    <w:rsid w:val="00DC0B46"/>
    <w:rsid w:val="00DC0BB3"/>
    <w:rsid w:val="00DC0C73"/>
    <w:rsid w:val="00DC0E5E"/>
    <w:rsid w:val="00DC0E7D"/>
    <w:rsid w:val="00DC14E7"/>
    <w:rsid w:val="00DC1642"/>
    <w:rsid w:val="00DC19FD"/>
    <w:rsid w:val="00DC1A09"/>
    <w:rsid w:val="00DC1B18"/>
    <w:rsid w:val="00DC1CD7"/>
    <w:rsid w:val="00DC1CF6"/>
    <w:rsid w:val="00DC1D1C"/>
    <w:rsid w:val="00DC1DB6"/>
    <w:rsid w:val="00DC2164"/>
    <w:rsid w:val="00DC24BC"/>
    <w:rsid w:val="00DC25B2"/>
    <w:rsid w:val="00DC2781"/>
    <w:rsid w:val="00DC28FF"/>
    <w:rsid w:val="00DC2A52"/>
    <w:rsid w:val="00DC2D62"/>
    <w:rsid w:val="00DC2DD2"/>
    <w:rsid w:val="00DC2E67"/>
    <w:rsid w:val="00DC3157"/>
    <w:rsid w:val="00DC3160"/>
    <w:rsid w:val="00DC3649"/>
    <w:rsid w:val="00DC373E"/>
    <w:rsid w:val="00DC3ACC"/>
    <w:rsid w:val="00DC3AF0"/>
    <w:rsid w:val="00DC3B74"/>
    <w:rsid w:val="00DC3CB0"/>
    <w:rsid w:val="00DC4670"/>
    <w:rsid w:val="00DC47BC"/>
    <w:rsid w:val="00DC49C2"/>
    <w:rsid w:val="00DC4AC1"/>
    <w:rsid w:val="00DC4CC9"/>
    <w:rsid w:val="00DC50FE"/>
    <w:rsid w:val="00DC52AC"/>
    <w:rsid w:val="00DC52CE"/>
    <w:rsid w:val="00DC54D7"/>
    <w:rsid w:val="00DC5652"/>
    <w:rsid w:val="00DC57E2"/>
    <w:rsid w:val="00DC5BBA"/>
    <w:rsid w:val="00DC5E32"/>
    <w:rsid w:val="00DC6140"/>
    <w:rsid w:val="00DC64E5"/>
    <w:rsid w:val="00DC6811"/>
    <w:rsid w:val="00DC681B"/>
    <w:rsid w:val="00DC68D6"/>
    <w:rsid w:val="00DC69D1"/>
    <w:rsid w:val="00DC6CA1"/>
    <w:rsid w:val="00DC6D1E"/>
    <w:rsid w:val="00DC7145"/>
    <w:rsid w:val="00DC7312"/>
    <w:rsid w:val="00DC779D"/>
    <w:rsid w:val="00DC77F1"/>
    <w:rsid w:val="00DC78BB"/>
    <w:rsid w:val="00DC7C54"/>
    <w:rsid w:val="00DC7DDE"/>
    <w:rsid w:val="00DC7F29"/>
    <w:rsid w:val="00DC7F50"/>
    <w:rsid w:val="00DC7F97"/>
    <w:rsid w:val="00DD0122"/>
    <w:rsid w:val="00DD045B"/>
    <w:rsid w:val="00DD0791"/>
    <w:rsid w:val="00DD0A14"/>
    <w:rsid w:val="00DD0CC4"/>
    <w:rsid w:val="00DD0FC5"/>
    <w:rsid w:val="00DD15DB"/>
    <w:rsid w:val="00DD160A"/>
    <w:rsid w:val="00DD1637"/>
    <w:rsid w:val="00DD16A2"/>
    <w:rsid w:val="00DD1E88"/>
    <w:rsid w:val="00DD237E"/>
    <w:rsid w:val="00DD2BCE"/>
    <w:rsid w:val="00DD2C29"/>
    <w:rsid w:val="00DD3088"/>
    <w:rsid w:val="00DD3125"/>
    <w:rsid w:val="00DD3178"/>
    <w:rsid w:val="00DD376C"/>
    <w:rsid w:val="00DD3B3C"/>
    <w:rsid w:val="00DD3C9E"/>
    <w:rsid w:val="00DD3D0E"/>
    <w:rsid w:val="00DD45C0"/>
    <w:rsid w:val="00DD45CD"/>
    <w:rsid w:val="00DD481D"/>
    <w:rsid w:val="00DD48B6"/>
    <w:rsid w:val="00DD4A1F"/>
    <w:rsid w:val="00DD4A56"/>
    <w:rsid w:val="00DD4A7F"/>
    <w:rsid w:val="00DD4D82"/>
    <w:rsid w:val="00DD537C"/>
    <w:rsid w:val="00DD5736"/>
    <w:rsid w:val="00DD57F2"/>
    <w:rsid w:val="00DD57F9"/>
    <w:rsid w:val="00DD5C80"/>
    <w:rsid w:val="00DD5CD2"/>
    <w:rsid w:val="00DD5CF6"/>
    <w:rsid w:val="00DD5D82"/>
    <w:rsid w:val="00DD5DB8"/>
    <w:rsid w:val="00DD6824"/>
    <w:rsid w:val="00DD6A09"/>
    <w:rsid w:val="00DD7089"/>
    <w:rsid w:val="00DD7272"/>
    <w:rsid w:val="00DD78B9"/>
    <w:rsid w:val="00DD7A69"/>
    <w:rsid w:val="00DE0061"/>
    <w:rsid w:val="00DE010A"/>
    <w:rsid w:val="00DE0241"/>
    <w:rsid w:val="00DE0276"/>
    <w:rsid w:val="00DE0A76"/>
    <w:rsid w:val="00DE0AE2"/>
    <w:rsid w:val="00DE0C0F"/>
    <w:rsid w:val="00DE10A6"/>
    <w:rsid w:val="00DE1245"/>
    <w:rsid w:val="00DE125D"/>
    <w:rsid w:val="00DE126F"/>
    <w:rsid w:val="00DE12F5"/>
    <w:rsid w:val="00DE1991"/>
    <w:rsid w:val="00DE230B"/>
    <w:rsid w:val="00DE2AA5"/>
    <w:rsid w:val="00DE2D4D"/>
    <w:rsid w:val="00DE2FC0"/>
    <w:rsid w:val="00DE312C"/>
    <w:rsid w:val="00DE3223"/>
    <w:rsid w:val="00DE329E"/>
    <w:rsid w:val="00DE3419"/>
    <w:rsid w:val="00DE3606"/>
    <w:rsid w:val="00DE365D"/>
    <w:rsid w:val="00DE399F"/>
    <w:rsid w:val="00DE3A07"/>
    <w:rsid w:val="00DE3AC9"/>
    <w:rsid w:val="00DE3E99"/>
    <w:rsid w:val="00DE3F2C"/>
    <w:rsid w:val="00DE4707"/>
    <w:rsid w:val="00DE47A9"/>
    <w:rsid w:val="00DE4A74"/>
    <w:rsid w:val="00DE4A9B"/>
    <w:rsid w:val="00DE538E"/>
    <w:rsid w:val="00DE5579"/>
    <w:rsid w:val="00DE57EA"/>
    <w:rsid w:val="00DE5BF4"/>
    <w:rsid w:val="00DE5C87"/>
    <w:rsid w:val="00DE5FEC"/>
    <w:rsid w:val="00DE6626"/>
    <w:rsid w:val="00DE6BD5"/>
    <w:rsid w:val="00DE6DE7"/>
    <w:rsid w:val="00DE704B"/>
    <w:rsid w:val="00DE7093"/>
    <w:rsid w:val="00DE715C"/>
    <w:rsid w:val="00DE7521"/>
    <w:rsid w:val="00DE7522"/>
    <w:rsid w:val="00DE76DA"/>
    <w:rsid w:val="00DE7B4D"/>
    <w:rsid w:val="00DE7B5C"/>
    <w:rsid w:val="00DE7C5F"/>
    <w:rsid w:val="00DE7F75"/>
    <w:rsid w:val="00DF015F"/>
    <w:rsid w:val="00DF0303"/>
    <w:rsid w:val="00DF03C4"/>
    <w:rsid w:val="00DF041B"/>
    <w:rsid w:val="00DF04A4"/>
    <w:rsid w:val="00DF0689"/>
    <w:rsid w:val="00DF09E7"/>
    <w:rsid w:val="00DF0AAA"/>
    <w:rsid w:val="00DF0F2C"/>
    <w:rsid w:val="00DF1092"/>
    <w:rsid w:val="00DF125E"/>
    <w:rsid w:val="00DF14A3"/>
    <w:rsid w:val="00DF15BC"/>
    <w:rsid w:val="00DF16FC"/>
    <w:rsid w:val="00DF1AA5"/>
    <w:rsid w:val="00DF1C6D"/>
    <w:rsid w:val="00DF1E51"/>
    <w:rsid w:val="00DF22A7"/>
    <w:rsid w:val="00DF248A"/>
    <w:rsid w:val="00DF25B8"/>
    <w:rsid w:val="00DF292C"/>
    <w:rsid w:val="00DF2D02"/>
    <w:rsid w:val="00DF32A7"/>
    <w:rsid w:val="00DF335D"/>
    <w:rsid w:val="00DF3449"/>
    <w:rsid w:val="00DF36E1"/>
    <w:rsid w:val="00DF39AE"/>
    <w:rsid w:val="00DF39F6"/>
    <w:rsid w:val="00DF3BCB"/>
    <w:rsid w:val="00DF3DA2"/>
    <w:rsid w:val="00DF3E7A"/>
    <w:rsid w:val="00DF43CB"/>
    <w:rsid w:val="00DF4481"/>
    <w:rsid w:val="00DF4F47"/>
    <w:rsid w:val="00DF4FB1"/>
    <w:rsid w:val="00DF5146"/>
    <w:rsid w:val="00DF5384"/>
    <w:rsid w:val="00DF54B9"/>
    <w:rsid w:val="00DF5A57"/>
    <w:rsid w:val="00DF5ADA"/>
    <w:rsid w:val="00DF62A2"/>
    <w:rsid w:val="00DF62C9"/>
    <w:rsid w:val="00DF62E5"/>
    <w:rsid w:val="00DF6327"/>
    <w:rsid w:val="00DF6369"/>
    <w:rsid w:val="00DF648A"/>
    <w:rsid w:val="00DF655D"/>
    <w:rsid w:val="00DF6A99"/>
    <w:rsid w:val="00DF707C"/>
    <w:rsid w:val="00DF723B"/>
    <w:rsid w:val="00DF7442"/>
    <w:rsid w:val="00DF79BD"/>
    <w:rsid w:val="00DF7AC0"/>
    <w:rsid w:val="00DF7B25"/>
    <w:rsid w:val="00DF7B35"/>
    <w:rsid w:val="00DF7F80"/>
    <w:rsid w:val="00DF7FD1"/>
    <w:rsid w:val="00E004FE"/>
    <w:rsid w:val="00E0053E"/>
    <w:rsid w:val="00E007D4"/>
    <w:rsid w:val="00E0082E"/>
    <w:rsid w:val="00E00890"/>
    <w:rsid w:val="00E009CC"/>
    <w:rsid w:val="00E009DA"/>
    <w:rsid w:val="00E00A40"/>
    <w:rsid w:val="00E00E9B"/>
    <w:rsid w:val="00E00F25"/>
    <w:rsid w:val="00E00FB6"/>
    <w:rsid w:val="00E012B6"/>
    <w:rsid w:val="00E012C7"/>
    <w:rsid w:val="00E01513"/>
    <w:rsid w:val="00E01711"/>
    <w:rsid w:val="00E017FC"/>
    <w:rsid w:val="00E018B5"/>
    <w:rsid w:val="00E01A02"/>
    <w:rsid w:val="00E01AA1"/>
    <w:rsid w:val="00E01C37"/>
    <w:rsid w:val="00E01D57"/>
    <w:rsid w:val="00E01EFE"/>
    <w:rsid w:val="00E020E3"/>
    <w:rsid w:val="00E0222F"/>
    <w:rsid w:val="00E02276"/>
    <w:rsid w:val="00E023C3"/>
    <w:rsid w:val="00E025FB"/>
    <w:rsid w:val="00E02607"/>
    <w:rsid w:val="00E02868"/>
    <w:rsid w:val="00E02998"/>
    <w:rsid w:val="00E029BB"/>
    <w:rsid w:val="00E02A4E"/>
    <w:rsid w:val="00E02D52"/>
    <w:rsid w:val="00E02D70"/>
    <w:rsid w:val="00E02DDF"/>
    <w:rsid w:val="00E02F57"/>
    <w:rsid w:val="00E02FB6"/>
    <w:rsid w:val="00E030A3"/>
    <w:rsid w:val="00E03146"/>
    <w:rsid w:val="00E031A3"/>
    <w:rsid w:val="00E031C3"/>
    <w:rsid w:val="00E0332D"/>
    <w:rsid w:val="00E034F9"/>
    <w:rsid w:val="00E0371F"/>
    <w:rsid w:val="00E0376E"/>
    <w:rsid w:val="00E03781"/>
    <w:rsid w:val="00E039F0"/>
    <w:rsid w:val="00E03A0F"/>
    <w:rsid w:val="00E03D74"/>
    <w:rsid w:val="00E041EB"/>
    <w:rsid w:val="00E0429E"/>
    <w:rsid w:val="00E04980"/>
    <w:rsid w:val="00E049EB"/>
    <w:rsid w:val="00E04B89"/>
    <w:rsid w:val="00E04CC3"/>
    <w:rsid w:val="00E04DF3"/>
    <w:rsid w:val="00E04E59"/>
    <w:rsid w:val="00E05044"/>
    <w:rsid w:val="00E05045"/>
    <w:rsid w:val="00E051B5"/>
    <w:rsid w:val="00E0527C"/>
    <w:rsid w:val="00E054EA"/>
    <w:rsid w:val="00E05BEF"/>
    <w:rsid w:val="00E05F10"/>
    <w:rsid w:val="00E0632B"/>
    <w:rsid w:val="00E06400"/>
    <w:rsid w:val="00E06677"/>
    <w:rsid w:val="00E06774"/>
    <w:rsid w:val="00E068F3"/>
    <w:rsid w:val="00E06A27"/>
    <w:rsid w:val="00E06D44"/>
    <w:rsid w:val="00E06FD6"/>
    <w:rsid w:val="00E0724A"/>
    <w:rsid w:val="00E072C2"/>
    <w:rsid w:val="00E076FA"/>
    <w:rsid w:val="00E077D6"/>
    <w:rsid w:val="00E07824"/>
    <w:rsid w:val="00E078B6"/>
    <w:rsid w:val="00E078F0"/>
    <w:rsid w:val="00E07CB4"/>
    <w:rsid w:val="00E07E96"/>
    <w:rsid w:val="00E07FB5"/>
    <w:rsid w:val="00E101EF"/>
    <w:rsid w:val="00E10312"/>
    <w:rsid w:val="00E1040D"/>
    <w:rsid w:val="00E10420"/>
    <w:rsid w:val="00E10522"/>
    <w:rsid w:val="00E1064C"/>
    <w:rsid w:val="00E106AC"/>
    <w:rsid w:val="00E107DF"/>
    <w:rsid w:val="00E108B0"/>
    <w:rsid w:val="00E10924"/>
    <w:rsid w:val="00E109C6"/>
    <w:rsid w:val="00E1104A"/>
    <w:rsid w:val="00E1110C"/>
    <w:rsid w:val="00E112DE"/>
    <w:rsid w:val="00E1136D"/>
    <w:rsid w:val="00E1158E"/>
    <w:rsid w:val="00E11636"/>
    <w:rsid w:val="00E1179C"/>
    <w:rsid w:val="00E11988"/>
    <w:rsid w:val="00E11DAF"/>
    <w:rsid w:val="00E11F96"/>
    <w:rsid w:val="00E1202C"/>
    <w:rsid w:val="00E12420"/>
    <w:rsid w:val="00E124BE"/>
    <w:rsid w:val="00E126A3"/>
    <w:rsid w:val="00E12768"/>
    <w:rsid w:val="00E127DE"/>
    <w:rsid w:val="00E128BB"/>
    <w:rsid w:val="00E12D7B"/>
    <w:rsid w:val="00E12EF1"/>
    <w:rsid w:val="00E130BD"/>
    <w:rsid w:val="00E135B0"/>
    <w:rsid w:val="00E1379A"/>
    <w:rsid w:val="00E13A62"/>
    <w:rsid w:val="00E1434A"/>
    <w:rsid w:val="00E145C2"/>
    <w:rsid w:val="00E1476D"/>
    <w:rsid w:val="00E1478A"/>
    <w:rsid w:val="00E14A7F"/>
    <w:rsid w:val="00E14D94"/>
    <w:rsid w:val="00E15084"/>
    <w:rsid w:val="00E15246"/>
    <w:rsid w:val="00E152FF"/>
    <w:rsid w:val="00E15359"/>
    <w:rsid w:val="00E1552E"/>
    <w:rsid w:val="00E155F6"/>
    <w:rsid w:val="00E156F2"/>
    <w:rsid w:val="00E158F4"/>
    <w:rsid w:val="00E15A01"/>
    <w:rsid w:val="00E15A5A"/>
    <w:rsid w:val="00E15B8D"/>
    <w:rsid w:val="00E15BF8"/>
    <w:rsid w:val="00E15C7E"/>
    <w:rsid w:val="00E15F34"/>
    <w:rsid w:val="00E1609C"/>
    <w:rsid w:val="00E160EE"/>
    <w:rsid w:val="00E164D9"/>
    <w:rsid w:val="00E165FC"/>
    <w:rsid w:val="00E1673A"/>
    <w:rsid w:val="00E16AF9"/>
    <w:rsid w:val="00E16BC1"/>
    <w:rsid w:val="00E16C3B"/>
    <w:rsid w:val="00E17127"/>
    <w:rsid w:val="00E1713B"/>
    <w:rsid w:val="00E172A6"/>
    <w:rsid w:val="00E172EC"/>
    <w:rsid w:val="00E173CF"/>
    <w:rsid w:val="00E1744D"/>
    <w:rsid w:val="00E175F0"/>
    <w:rsid w:val="00E17864"/>
    <w:rsid w:val="00E179AE"/>
    <w:rsid w:val="00E17C67"/>
    <w:rsid w:val="00E17EE0"/>
    <w:rsid w:val="00E17F13"/>
    <w:rsid w:val="00E200A9"/>
    <w:rsid w:val="00E200B6"/>
    <w:rsid w:val="00E200EA"/>
    <w:rsid w:val="00E2028C"/>
    <w:rsid w:val="00E20496"/>
    <w:rsid w:val="00E204B1"/>
    <w:rsid w:val="00E2060A"/>
    <w:rsid w:val="00E20680"/>
    <w:rsid w:val="00E20778"/>
    <w:rsid w:val="00E20A17"/>
    <w:rsid w:val="00E20A53"/>
    <w:rsid w:val="00E20DC7"/>
    <w:rsid w:val="00E20DD8"/>
    <w:rsid w:val="00E20E5E"/>
    <w:rsid w:val="00E20E6C"/>
    <w:rsid w:val="00E20FFC"/>
    <w:rsid w:val="00E20FFD"/>
    <w:rsid w:val="00E21045"/>
    <w:rsid w:val="00E210DF"/>
    <w:rsid w:val="00E214DE"/>
    <w:rsid w:val="00E21A18"/>
    <w:rsid w:val="00E21A8D"/>
    <w:rsid w:val="00E21B35"/>
    <w:rsid w:val="00E21BD8"/>
    <w:rsid w:val="00E21C45"/>
    <w:rsid w:val="00E21CF9"/>
    <w:rsid w:val="00E21D18"/>
    <w:rsid w:val="00E21DF7"/>
    <w:rsid w:val="00E2228A"/>
    <w:rsid w:val="00E222AD"/>
    <w:rsid w:val="00E2239F"/>
    <w:rsid w:val="00E22575"/>
    <w:rsid w:val="00E226AE"/>
    <w:rsid w:val="00E226CA"/>
    <w:rsid w:val="00E2285C"/>
    <w:rsid w:val="00E22B57"/>
    <w:rsid w:val="00E22D99"/>
    <w:rsid w:val="00E22E65"/>
    <w:rsid w:val="00E23348"/>
    <w:rsid w:val="00E233B2"/>
    <w:rsid w:val="00E23409"/>
    <w:rsid w:val="00E23590"/>
    <w:rsid w:val="00E2372C"/>
    <w:rsid w:val="00E2397B"/>
    <w:rsid w:val="00E23B0A"/>
    <w:rsid w:val="00E23C27"/>
    <w:rsid w:val="00E23C3B"/>
    <w:rsid w:val="00E23CF2"/>
    <w:rsid w:val="00E240A0"/>
    <w:rsid w:val="00E249E7"/>
    <w:rsid w:val="00E24A92"/>
    <w:rsid w:val="00E24AA9"/>
    <w:rsid w:val="00E24BAC"/>
    <w:rsid w:val="00E24C75"/>
    <w:rsid w:val="00E24D19"/>
    <w:rsid w:val="00E24D9B"/>
    <w:rsid w:val="00E2507E"/>
    <w:rsid w:val="00E25143"/>
    <w:rsid w:val="00E25430"/>
    <w:rsid w:val="00E25446"/>
    <w:rsid w:val="00E2551F"/>
    <w:rsid w:val="00E256A1"/>
    <w:rsid w:val="00E256EC"/>
    <w:rsid w:val="00E25735"/>
    <w:rsid w:val="00E259C5"/>
    <w:rsid w:val="00E25AFB"/>
    <w:rsid w:val="00E25DF3"/>
    <w:rsid w:val="00E25E4A"/>
    <w:rsid w:val="00E25F8A"/>
    <w:rsid w:val="00E2623C"/>
    <w:rsid w:val="00E26447"/>
    <w:rsid w:val="00E26715"/>
    <w:rsid w:val="00E26746"/>
    <w:rsid w:val="00E2690A"/>
    <w:rsid w:val="00E269C2"/>
    <w:rsid w:val="00E26A08"/>
    <w:rsid w:val="00E26A8B"/>
    <w:rsid w:val="00E26F7A"/>
    <w:rsid w:val="00E2706E"/>
    <w:rsid w:val="00E27113"/>
    <w:rsid w:val="00E2717B"/>
    <w:rsid w:val="00E275EC"/>
    <w:rsid w:val="00E27609"/>
    <w:rsid w:val="00E277F5"/>
    <w:rsid w:val="00E2780D"/>
    <w:rsid w:val="00E27AB3"/>
    <w:rsid w:val="00E27B40"/>
    <w:rsid w:val="00E27B55"/>
    <w:rsid w:val="00E27CF9"/>
    <w:rsid w:val="00E27F58"/>
    <w:rsid w:val="00E27F59"/>
    <w:rsid w:val="00E30249"/>
    <w:rsid w:val="00E303CA"/>
    <w:rsid w:val="00E305A8"/>
    <w:rsid w:val="00E30621"/>
    <w:rsid w:val="00E30994"/>
    <w:rsid w:val="00E30EE9"/>
    <w:rsid w:val="00E30F0B"/>
    <w:rsid w:val="00E30F4D"/>
    <w:rsid w:val="00E311EB"/>
    <w:rsid w:val="00E31665"/>
    <w:rsid w:val="00E31E50"/>
    <w:rsid w:val="00E31E98"/>
    <w:rsid w:val="00E326AA"/>
    <w:rsid w:val="00E326E7"/>
    <w:rsid w:val="00E3270A"/>
    <w:rsid w:val="00E32CB3"/>
    <w:rsid w:val="00E32DD0"/>
    <w:rsid w:val="00E32E99"/>
    <w:rsid w:val="00E32F21"/>
    <w:rsid w:val="00E32FE3"/>
    <w:rsid w:val="00E3302E"/>
    <w:rsid w:val="00E3313D"/>
    <w:rsid w:val="00E33243"/>
    <w:rsid w:val="00E3326F"/>
    <w:rsid w:val="00E33419"/>
    <w:rsid w:val="00E33498"/>
    <w:rsid w:val="00E334B1"/>
    <w:rsid w:val="00E3372E"/>
    <w:rsid w:val="00E34123"/>
    <w:rsid w:val="00E3414D"/>
    <w:rsid w:val="00E34179"/>
    <w:rsid w:val="00E342C3"/>
    <w:rsid w:val="00E344A1"/>
    <w:rsid w:val="00E34BDB"/>
    <w:rsid w:val="00E34C5B"/>
    <w:rsid w:val="00E34DAC"/>
    <w:rsid w:val="00E34FA0"/>
    <w:rsid w:val="00E35097"/>
    <w:rsid w:val="00E35112"/>
    <w:rsid w:val="00E3545B"/>
    <w:rsid w:val="00E35975"/>
    <w:rsid w:val="00E35A1B"/>
    <w:rsid w:val="00E35B60"/>
    <w:rsid w:val="00E35BFB"/>
    <w:rsid w:val="00E3616D"/>
    <w:rsid w:val="00E362EE"/>
    <w:rsid w:val="00E3642B"/>
    <w:rsid w:val="00E36502"/>
    <w:rsid w:val="00E366F0"/>
    <w:rsid w:val="00E36A7D"/>
    <w:rsid w:val="00E36B2A"/>
    <w:rsid w:val="00E36BFE"/>
    <w:rsid w:val="00E36EDA"/>
    <w:rsid w:val="00E36F9E"/>
    <w:rsid w:val="00E370CE"/>
    <w:rsid w:val="00E3712B"/>
    <w:rsid w:val="00E37255"/>
    <w:rsid w:val="00E375EE"/>
    <w:rsid w:val="00E37641"/>
    <w:rsid w:val="00E37753"/>
    <w:rsid w:val="00E377F6"/>
    <w:rsid w:val="00E37A48"/>
    <w:rsid w:val="00E37D1C"/>
    <w:rsid w:val="00E37D44"/>
    <w:rsid w:val="00E37E53"/>
    <w:rsid w:val="00E4034C"/>
    <w:rsid w:val="00E409A8"/>
    <w:rsid w:val="00E40BDA"/>
    <w:rsid w:val="00E41144"/>
    <w:rsid w:val="00E4153E"/>
    <w:rsid w:val="00E417AE"/>
    <w:rsid w:val="00E417D8"/>
    <w:rsid w:val="00E418AA"/>
    <w:rsid w:val="00E4197A"/>
    <w:rsid w:val="00E41DB1"/>
    <w:rsid w:val="00E41E30"/>
    <w:rsid w:val="00E41E91"/>
    <w:rsid w:val="00E4209D"/>
    <w:rsid w:val="00E421F9"/>
    <w:rsid w:val="00E42212"/>
    <w:rsid w:val="00E42767"/>
    <w:rsid w:val="00E42EDA"/>
    <w:rsid w:val="00E430BE"/>
    <w:rsid w:val="00E43309"/>
    <w:rsid w:val="00E435EC"/>
    <w:rsid w:val="00E436CF"/>
    <w:rsid w:val="00E43C58"/>
    <w:rsid w:val="00E43DB1"/>
    <w:rsid w:val="00E44398"/>
    <w:rsid w:val="00E444AC"/>
    <w:rsid w:val="00E444E4"/>
    <w:rsid w:val="00E446E9"/>
    <w:rsid w:val="00E44991"/>
    <w:rsid w:val="00E44B90"/>
    <w:rsid w:val="00E4526C"/>
    <w:rsid w:val="00E45843"/>
    <w:rsid w:val="00E459F4"/>
    <w:rsid w:val="00E4679F"/>
    <w:rsid w:val="00E46C63"/>
    <w:rsid w:val="00E46D41"/>
    <w:rsid w:val="00E46E0B"/>
    <w:rsid w:val="00E46F42"/>
    <w:rsid w:val="00E46F6A"/>
    <w:rsid w:val="00E46FE7"/>
    <w:rsid w:val="00E4706E"/>
    <w:rsid w:val="00E472D4"/>
    <w:rsid w:val="00E4737E"/>
    <w:rsid w:val="00E47395"/>
    <w:rsid w:val="00E474D3"/>
    <w:rsid w:val="00E47678"/>
    <w:rsid w:val="00E476DE"/>
    <w:rsid w:val="00E47BBE"/>
    <w:rsid w:val="00E47CEA"/>
    <w:rsid w:val="00E47F2C"/>
    <w:rsid w:val="00E502A6"/>
    <w:rsid w:val="00E5054D"/>
    <w:rsid w:val="00E506D1"/>
    <w:rsid w:val="00E50D2B"/>
    <w:rsid w:val="00E50D98"/>
    <w:rsid w:val="00E50E66"/>
    <w:rsid w:val="00E51105"/>
    <w:rsid w:val="00E51174"/>
    <w:rsid w:val="00E51345"/>
    <w:rsid w:val="00E51690"/>
    <w:rsid w:val="00E5173C"/>
    <w:rsid w:val="00E517EA"/>
    <w:rsid w:val="00E517F1"/>
    <w:rsid w:val="00E5186C"/>
    <w:rsid w:val="00E51E10"/>
    <w:rsid w:val="00E51EB8"/>
    <w:rsid w:val="00E51FBA"/>
    <w:rsid w:val="00E5283A"/>
    <w:rsid w:val="00E52865"/>
    <w:rsid w:val="00E52A43"/>
    <w:rsid w:val="00E52B4D"/>
    <w:rsid w:val="00E52FB0"/>
    <w:rsid w:val="00E52FC2"/>
    <w:rsid w:val="00E5395F"/>
    <w:rsid w:val="00E53C26"/>
    <w:rsid w:val="00E53C80"/>
    <w:rsid w:val="00E5400F"/>
    <w:rsid w:val="00E54125"/>
    <w:rsid w:val="00E543D2"/>
    <w:rsid w:val="00E54512"/>
    <w:rsid w:val="00E5491D"/>
    <w:rsid w:val="00E54946"/>
    <w:rsid w:val="00E54B6A"/>
    <w:rsid w:val="00E54DB9"/>
    <w:rsid w:val="00E54E25"/>
    <w:rsid w:val="00E55136"/>
    <w:rsid w:val="00E554BA"/>
    <w:rsid w:val="00E55A09"/>
    <w:rsid w:val="00E55BB4"/>
    <w:rsid w:val="00E55D77"/>
    <w:rsid w:val="00E55E56"/>
    <w:rsid w:val="00E55F08"/>
    <w:rsid w:val="00E563C2"/>
    <w:rsid w:val="00E5643D"/>
    <w:rsid w:val="00E56623"/>
    <w:rsid w:val="00E568CA"/>
    <w:rsid w:val="00E56C85"/>
    <w:rsid w:val="00E56CAE"/>
    <w:rsid w:val="00E56DF0"/>
    <w:rsid w:val="00E571D7"/>
    <w:rsid w:val="00E5720B"/>
    <w:rsid w:val="00E573BE"/>
    <w:rsid w:val="00E57492"/>
    <w:rsid w:val="00E576C6"/>
    <w:rsid w:val="00E576F3"/>
    <w:rsid w:val="00E57805"/>
    <w:rsid w:val="00E57A0B"/>
    <w:rsid w:val="00E57E27"/>
    <w:rsid w:val="00E57E62"/>
    <w:rsid w:val="00E57EBB"/>
    <w:rsid w:val="00E602EB"/>
    <w:rsid w:val="00E60463"/>
    <w:rsid w:val="00E60627"/>
    <w:rsid w:val="00E606A0"/>
    <w:rsid w:val="00E608AE"/>
    <w:rsid w:val="00E60C40"/>
    <w:rsid w:val="00E60DD7"/>
    <w:rsid w:val="00E610F0"/>
    <w:rsid w:val="00E6117D"/>
    <w:rsid w:val="00E6142F"/>
    <w:rsid w:val="00E61681"/>
    <w:rsid w:val="00E6191E"/>
    <w:rsid w:val="00E61934"/>
    <w:rsid w:val="00E62380"/>
    <w:rsid w:val="00E623D8"/>
    <w:rsid w:val="00E6276F"/>
    <w:rsid w:val="00E62D5D"/>
    <w:rsid w:val="00E62D69"/>
    <w:rsid w:val="00E62EBA"/>
    <w:rsid w:val="00E62ECB"/>
    <w:rsid w:val="00E63100"/>
    <w:rsid w:val="00E63338"/>
    <w:rsid w:val="00E63493"/>
    <w:rsid w:val="00E63BD0"/>
    <w:rsid w:val="00E63CF8"/>
    <w:rsid w:val="00E63D58"/>
    <w:rsid w:val="00E63FC7"/>
    <w:rsid w:val="00E63FEB"/>
    <w:rsid w:val="00E6400D"/>
    <w:rsid w:val="00E64142"/>
    <w:rsid w:val="00E646E2"/>
    <w:rsid w:val="00E64B77"/>
    <w:rsid w:val="00E64DAB"/>
    <w:rsid w:val="00E65152"/>
    <w:rsid w:val="00E653E9"/>
    <w:rsid w:val="00E654B4"/>
    <w:rsid w:val="00E655E1"/>
    <w:rsid w:val="00E657B6"/>
    <w:rsid w:val="00E6587D"/>
    <w:rsid w:val="00E65B38"/>
    <w:rsid w:val="00E65B9A"/>
    <w:rsid w:val="00E65CC8"/>
    <w:rsid w:val="00E65D29"/>
    <w:rsid w:val="00E65D92"/>
    <w:rsid w:val="00E65E5D"/>
    <w:rsid w:val="00E65EE9"/>
    <w:rsid w:val="00E6601B"/>
    <w:rsid w:val="00E66114"/>
    <w:rsid w:val="00E6635C"/>
    <w:rsid w:val="00E66489"/>
    <w:rsid w:val="00E66763"/>
    <w:rsid w:val="00E66826"/>
    <w:rsid w:val="00E66A47"/>
    <w:rsid w:val="00E66A4E"/>
    <w:rsid w:val="00E66B27"/>
    <w:rsid w:val="00E66C14"/>
    <w:rsid w:val="00E66C23"/>
    <w:rsid w:val="00E66C27"/>
    <w:rsid w:val="00E66EF8"/>
    <w:rsid w:val="00E6751A"/>
    <w:rsid w:val="00E67589"/>
    <w:rsid w:val="00E679DE"/>
    <w:rsid w:val="00E67CC5"/>
    <w:rsid w:val="00E70096"/>
    <w:rsid w:val="00E701DF"/>
    <w:rsid w:val="00E70311"/>
    <w:rsid w:val="00E70320"/>
    <w:rsid w:val="00E703EE"/>
    <w:rsid w:val="00E70B17"/>
    <w:rsid w:val="00E70ED0"/>
    <w:rsid w:val="00E71149"/>
    <w:rsid w:val="00E7174B"/>
    <w:rsid w:val="00E71889"/>
    <w:rsid w:val="00E718F2"/>
    <w:rsid w:val="00E71A2C"/>
    <w:rsid w:val="00E71A69"/>
    <w:rsid w:val="00E71FCA"/>
    <w:rsid w:val="00E71FE8"/>
    <w:rsid w:val="00E723B4"/>
    <w:rsid w:val="00E72553"/>
    <w:rsid w:val="00E728C1"/>
    <w:rsid w:val="00E72903"/>
    <w:rsid w:val="00E729EA"/>
    <w:rsid w:val="00E72B89"/>
    <w:rsid w:val="00E72F97"/>
    <w:rsid w:val="00E731A6"/>
    <w:rsid w:val="00E73330"/>
    <w:rsid w:val="00E73522"/>
    <w:rsid w:val="00E737B7"/>
    <w:rsid w:val="00E737EB"/>
    <w:rsid w:val="00E73860"/>
    <w:rsid w:val="00E738ED"/>
    <w:rsid w:val="00E73A52"/>
    <w:rsid w:val="00E73BF3"/>
    <w:rsid w:val="00E73F61"/>
    <w:rsid w:val="00E74079"/>
    <w:rsid w:val="00E74173"/>
    <w:rsid w:val="00E742DA"/>
    <w:rsid w:val="00E74451"/>
    <w:rsid w:val="00E7463C"/>
    <w:rsid w:val="00E74E19"/>
    <w:rsid w:val="00E74E58"/>
    <w:rsid w:val="00E75133"/>
    <w:rsid w:val="00E751C5"/>
    <w:rsid w:val="00E75207"/>
    <w:rsid w:val="00E7559B"/>
    <w:rsid w:val="00E75991"/>
    <w:rsid w:val="00E75B30"/>
    <w:rsid w:val="00E75E0B"/>
    <w:rsid w:val="00E7624B"/>
    <w:rsid w:val="00E762C6"/>
    <w:rsid w:val="00E76385"/>
    <w:rsid w:val="00E76562"/>
    <w:rsid w:val="00E768C2"/>
    <w:rsid w:val="00E76AB4"/>
    <w:rsid w:val="00E76B2A"/>
    <w:rsid w:val="00E76BC6"/>
    <w:rsid w:val="00E76DAF"/>
    <w:rsid w:val="00E76DF2"/>
    <w:rsid w:val="00E771C4"/>
    <w:rsid w:val="00E772D9"/>
    <w:rsid w:val="00E77519"/>
    <w:rsid w:val="00E779F6"/>
    <w:rsid w:val="00E77A3D"/>
    <w:rsid w:val="00E77A66"/>
    <w:rsid w:val="00E77ABF"/>
    <w:rsid w:val="00E77BD2"/>
    <w:rsid w:val="00E77DE9"/>
    <w:rsid w:val="00E80104"/>
    <w:rsid w:val="00E8039E"/>
    <w:rsid w:val="00E8071F"/>
    <w:rsid w:val="00E80A39"/>
    <w:rsid w:val="00E80BDA"/>
    <w:rsid w:val="00E810DA"/>
    <w:rsid w:val="00E81346"/>
    <w:rsid w:val="00E81797"/>
    <w:rsid w:val="00E817E1"/>
    <w:rsid w:val="00E8188F"/>
    <w:rsid w:val="00E818C7"/>
    <w:rsid w:val="00E81A06"/>
    <w:rsid w:val="00E81F03"/>
    <w:rsid w:val="00E82007"/>
    <w:rsid w:val="00E824DE"/>
    <w:rsid w:val="00E82534"/>
    <w:rsid w:val="00E82BD4"/>
    <w:rsid w:val="00E83001"/>
    <w:rsid w:val="00E8327D"/>
    <w:rsid w:val="00E832DE"/>
    <w:rsid w:val="00E835B6"/>
    <w:rsid w:val="00E835BC"/>
    <w:rsid w:val="00E8373F"/>
    <w:rsid w:val="00E8381E"/>
    <w:rsid w:val="00E83912"/>
    <w:rsid w:val="00E83985"/>
    <w:rsid w:val="00E83E08"/>
    <w:rsid w:val="00E84423"/>
    <w:rsid w:val="00E844F8"/>
    <w:rsid w:val="00E845C5"/>
    <w:rsid w:val="00E847A8"/>
    <w:rsid w:val="00E84948"/>
    <w:rsid w:val="00E84A92"/>
    <w:rsid w:val="00E84AB1"/>
    <w:rsid w:val="00E84B20"/>
    <w:rsid w:val="00E84CCD"/>
    <w:rsid w:val="00E84D69"/>
    <w:rsid w:val="00E84E48"/>
    <w:rsid w:val="00E851E6"/>
    <w:rsid w:val="00E85455"/>
    <w:rsid w:val="00E85B34"/>
    <w:rsid w:val="00E85C55"/>
    <w:rsid w:val="00E85D00"/>
    <w:rsid w:val="00E85DEF"/>
    <w:rsid w:val="00E85F9D"/>
    <w:rsid w:val="00E860EF"/>
    <w:rsid w:val="00E863F8"/>
    <w:rsid w:val="00E8653F"/>
    <w:rsid w:val="00E86714"/>
    <w:rsid w:val="00E868A5"/>
    <w:rsid w:val="00E8691B"/>
    <w:rsid w:val="00E86A4B"/>
    <w:rsid w:val="00E8702A"/>
    <w:rsid w:val="00E8709F"/>
    <w:rsid w:val="00E8715D"/>
    <w:rsid w:val="00E8724F"/>
    <w:rsid w:val="00E876C8"/>
    <w:rsid w:val="00E87746"/>
    <w:rsid w:val="00E879E8"/>
    <w:rsid w:val="00E87D75"/>
    <w:rsid w:val="00E87EEE"/>
    <w:rsid w:val="00E90003"/>
    <w:rsid w:val="00E9008E"/>
    <w:rsid w:val="00E9034F"/>
    <w:rsid w:val="00E904BC"/>
    <w:rsid w:val="00E90533"/>
    <w:rsid w:val="00E9075E"/>
    <w:rsid w:val="00E907E2"/>
    <w:rsid w:val="00E90865"/>
    <w:rsid w:val="00E90977"/>
    <w:rsid w:val="00E90C9F"/>
    <w:rsid w:val="00E90D65"/>
    <w:rsid w:val="00E90DEB"/>
    <w:rsid w:val="00E90E07"/>
    <w:rsid w:val="00E90EEE"/>
    <w:rsid w:val="00E911AB"/>
    <w:rsid w:val="00E915D9"/>
    <w:rsid w:val="00E91AD2"/>
    <w:rsid w:val="00E91B58"/>
    <w:rsid w:val="00E91BE9"/>
    <w:rsid w:val="00E91EE6"/>
    <w:rsid w:val="00E91F55"/>
    <w:rsid w:val="00E91FC5"/>
    <w:rsid w:val="00E91FCD"/>
    <w:rsid w:val="00E92501"/>
    <w:rsid w:val="00E92571"/>
    <w:rsid w:val="00E92ABD"/>
    <w:rsid w:val="00E92B54"/>
    <w:rsid w:val="00E92E1D"/>
    <w:rsid w:val="00E92E90"/>
    <w:rsid w:val="00E934EE"/>
    <w:rsid w:val="00E937A3"/>
    <w:rsid w:val="00E93855"/>
    <w:rsid w:val="00E93CCA"/>
    <w:rsid w:val="00E93D2A"/>
    <w:rsid w:val="00E93E45"/>
    <w:rsid w:val="00E940F8"/>
    <w:rsid w:val="00E94453"/>
    <w:rsid w:val="00E945F5"/>
    <w:rsid w:val="00E94624"/>
    <w:rsid w:val="00E94662"/>
    <w:rsid w:val="00E947F9"/>
    <w:rsid w:val="00E9483B"/>
    <w:rsid w:val="00E94C45"/>
    <w:rsid w:val="00E94F4D"/>
    <w:rsid w:val="00E951E9"/>
    <w:rsid w:val="00E95522"/>
    <w:rsid w:val="00E95669"/>
    <w:rsid w:val="00E958FC"/>
    <w:rsid w:val="00E95A29"/>
    <w:rsid w:val="00E95A4A"/>
    <w:rsid w:val="00E95F06"/>
    <w:rsid w:val="00E96000"/>
    <w:rsid w:val="00E96481"/>
    <w:rsid w:val="00E9649E"/>
    <w:rsid w:val="00E96599"/>
    <w:rsid w:val="00E97234"/>
    <w:rsid w:val="00E97310"/>
    <w:rsid w:val="00E975E3"/>
    <w:rsid w:val="00E97607"/>
    <w:rsid w:val="00E9763B"/>
    <w:rsid w:val="00E97664"/>
    <w:rsid w:val="00E97858"/>
    <w:rsid w:val="00E979A0"/>
    <w:rsid w:val="00E97B08"/>
    <w:rsid w:val="00E97BB2"/>
    <w:rsid w:val="00E97D72"/>
    <w:rsid w:val="00E97E3A"/>
    <w:rsid w:val="00E97F81"/>
    <w:rsid w:val="00E97F86"/>
    <w:rsid w:val="00EA0267"/>
    <w:rsid w:val="00EA0487"/>
    <w:rsid w:val="00EA07EB"/>
    <w:rsid w:val="00EA0B2C"/>
    <w:rsid w:val="00EA0C52"/>
    <w:rsid w:val="00EA1487"/>
    <w:rsid w:val="00EA14FF"/>
    <w:rsid w:val="00EA150B"/>
    <w:rsid w:val="00EA17DE"/>
    <w:rsid w:val="00EA1A70"/>
    <w:rsid w:val="00EA1D0D"/>
    <w:rsid w:val="00EA20DE"/>
    <w:rsid w:val="00EA21FD"/>
    <w:rsid w:val="00EA2431"/>
    <w:rsid w:val="00EA25C1"/>
    <w:rsid w:val="00EA27B5"/>
    <w:rsid w:val="00EA2919"/>
    <w:rsid w:val="00EA2A50"/>
    <w:rsid w:val="00EA2B9D"/>
    <w:rsid w:val="00EA30F5"/>
    <w:rsid w:val="00EA31AF"/>
    <w:rsid w:val="00EA3275"/>
    <w:rsid w:val="00EA33A1"/>
    <w:rsid w:val="00EA3591"/>
    <w:rsid w:val="00EA362D"/>
    <w:rsid w:val="00EA3672"/>
    <w:rsid w:val="00EA374D"/>
    <w:rsid w:val="00EA3992"/>
    <w:rsid w:val="00EA39BB"/>
    <w:rsid w:val="00EA3A5C"/>
    <w:rsid w:val="00EA3CF7"/>
    <w:rsid w:val="00EA3F08"/>
    <w:rsid w:val="00EA3F95"/>
    <w:rsid w:val="00EA4395"/>
    <w:rsid w:val="00EA447D"/>
    <w:rsid w:val="00EA452B"/>
    <w:rsid w:val="00EA47E5"/>
    <w:rsid w:val="00EA4B52"/>
    <w:rsid w:val="00EA50BC"/>
    <w:rsid w:val="00EA533A"/>
    <w:rsid w:val="00EA5382"/>
    <w:rsid w:val="00EA538C"/>
    <w:rsid w:val="00EA543A"/>
    <w:rsid w:val="00EA5466"/>
    <w:rsid w:val="00EA55AD"/>
    <w:rsid w:val="00EA5677"/>
    <w:rsid w:val="00EA569C"/>
    <w:rsid w:val="00EA5914"/>
    <w:rsid w:val="00EA5942"/>
    <w:rsid w:val="00EA5A83"/>
    <w:rsid w:val="00EA5D93"/>
    <w:rsid w:val="00EA5DEB"/>
    <w:rsid w:val="00EA616E"/>
    <w:rsid w:val="00EA63DA"/>
    <w:rsid w:val="00EA641C"/>
    <w:rsid w:val="00EA6527"/>
    <w:rsid w:val="00EA652C"/>
    <w:rsid w:val="00EA678B"/>
    <w:rsid w:val="00EA6C67"/>
    <w:rsid w:val="00EA6D31"/>
    <w:rsid w:val="00EA6D34"/>
    <w:rsid w:val="00EA6D40"/>
    <w:rsid w:val="00EA743C"/>
    <w:rsid w:val="00EA7555"/>
    <w:rsid w:val="00EA7C1F"/>
    <w:rsid w:val="00EA7DB6"/>
    <w:rsid w:val="00EA7E50"/>
    <w:rsid w:val="00EB0056"/>
    <w:rsid w:val="00EB01B5"/>
    <w:rsid w:val="00EB039B"/>
    <w:rsid w:val="00EB05BF"/>
    <w:rsid w:val="00EB0910"/>
    <w:rsid w:val="00EB0A69"/>
    <w:rsid w:val="00EB0C20"/>
    <w:rsid w:val="00EB0C89"/>
    <w:rsid w:val="00EB11BB"/>
    <w:rsid w:val="00EB12F7"/>
    <w:rsid w:val="00EB1495"/>
    <w:rsid w:val="00EB1696"/>
    <w:rsid w:val="00EB1A4F"/>
    <w:rsid w:val="00EB2050"/>
    <w:rsid w:val="00EB2070"/>
    <w:rsid w:val="00EB20ED"/>
    <w:rsid w:val="00EB2524"/>
    <w:rsid w:val="00EB25A8"/>
    <w:rsid w:val="00EB268D"/>
    <w:rsid w:val="00EB2833"/>
    <w:rsid w:val="00EB2A0D"/>
    <w:rsid w:val="00EB2AA3"/>
    <w:rsid w:val="00EB2B86"/>
    <w:rsid w:val="00EB322E"/>
    <w:rsid w:val="00EB33EA"/>
    <w:rsid w:val="00EB344D"/>
    <w:rsid w:val="00EB354B"/>
    <w:rsid w:val="00EB3706"/>
    <w:rsid w:val="00EB3B60"/>
    <w:rsid w:val="00EB3C68"/>
    <w:rsid w:val="00EB4163"/>
    <w:rsid w:val="00EB4626"/>
    <w:rsid w:val="00EB4771"/>
    <w:rsid w:val="00EB49DA"/>
    <w:rsid w:val="00EB49EE"/>
    <w:rsid w:val="00EB4F0C"/>
    <w:rsid w:val="00EB505A"/>
    <w:rsid w:val="00EB50E8"/>
    <w:rsid w:val="00EB55D4"/>
    <w:rsid w:val="00EB571D"/>
    <w:rsid w:val="00EB57BC"/>
    <w:rsid w:val="00EB57E1"/>
    <w:rsid w:val="00EB5A42"/>
    <w:rsid w:val="00EB5ED1"/>
    <w:rsid w:val="00EB5ED3"/>
    <w:rsid w:val="00EB6055"/>
    <w:rsid w:val="00EB62F8"/>
    <w:rsid w:val="00EB63EC"/>
    <w:rsid w:val="00EB6577"/>
    <w:rsid w:val="00EB68CB"/>
    <w:rsid w:val="00EB6935"/>
    <w:rsid w:val="00EB699B"/>
    <w:rsid w:val="00EB6A4C"/>
    <w:rsid w:val="00EB6F10"/>
    <w:rsid w:val="00EB7101"/>
    <w:rsid w:val="00EB736A"/>
    <w:rsid w:val="00EB74AF"/>
    <w:rsid w:val="00EB7817"/>
    <w:rsid w:val="00EB7A9C"/>
    <w:rsid w:val="00EB7B6D"/>
    <w:rsid w:val="00EB7CE7"/>
    <w:rsid w:val="00EC02E4"/>
    <w:rsid w:val="00EC05BF"/>
    <w:rsid w:val="00EC05E4"/>
    <w:rsid w:val="00EC064C"/>
    <w:rsid w:val="00EC087C"/>
    <w:rsid w:val="00EC097E"/>
    <w:rsid w:val="00EC0BD8"/>
    <w:rsid w:val="00EC0EEF"/>
    <w:rsid w:val="00EC0FCE"/>
    <w:rsid w:val="00EC150D"/>
    <w:rsid w:val="00EC155F"/>
    <w:rsid w:val="00EC16F0"/>
    <w:rsid w:val="00EC198C"/>
    <w:rsid w:val="00EC1AEE"/>
    <w:rsid w:val="00EC1B34"/>
    <w:rsid w:val="00EC1C20"/>
    <w:rsid w:val="00EC1E22"/>
    <w:rsid w:val="00EC1F84"/>
    <w:rsid w:val="00EC1F9B"/>
    <w:rsid w:val="00EC23D1"/>
    <w:rsid w:val="00EC26B0"/>
    <w:rsid w:val="00EC2952"/>
    <w:rsid w:val="00EC2A92"/>
    <w:rsid w:val="00EC2C22"/>
    <w:rsid w:val="00EC2C76"/>
    <w:rsid w:val="00EC2C9B"/>
    <w:rsid w:val="00EC2DEB"/>
    <w:rsid w:val="00EC3093"/>
    <w:rsid w:val="00EC326F"/>
    <w:rsid w:val="00EC35B0"/>
    <w:rsid w:val="00EC35C2"/>
    <w:rsid w:val="00EC3FA7"/>
    <w:rsid w:val="00EC4232"/>
    <w:rsid w:val="00EC42CC"/>
    <w:rsid w:val="00EC42D6"/>
    <w:rsid w:val="00EC43AF"/>
    <w:rsid w:val="00EC43D1"/>
    <w:rsid w:val="00EC442F"/>
    <w:rsid w:val="00EC484D"/>
    <w:rsid w:val="00EC4AF4"/>
    <w:rsid w:val="00EC4B6B"/>
    <w:rsid w:val="00EC4C41"/>
    <w:rsid w:val="00EC4D86"/>
    <w:rsid w:val="00EC4E76"/>
    <w:rsid w:val="00EC4F00"/>
    <w:rsid w:val="00EC5247"/>
    <w:rsid w:val="00EC53B8"/>
    <w:rsid w:val="00EC5580"/>
    <w:rsid w:val="00EC55D5"/>
    <w:rsid w:val="00EC5AE6"/>
    <w:rsid w:val="00EC5AF3"/>
    <w:rsid w:val="00EC5CA9"/>
    <w:rsid w:val="00EC5D1A"/>
    <w:rsid w:val="00EC5FE7"/>
    <w:rsid w:val="00EC626D"/>
    <w:rsid w:val="00EC628C"/>
    <w:rsid w:val="00EC6439"/>
    <w:rsid w:val="00EC6ACB"/>
    <w:rsid w:val="00EC6EF6"/>
    <w:rsid w:val="00EC6F76"/>
    <w:rsid w:val="00ED0B0A"/>
    <w:rsid w:val="00ED0B93"/>
    <w:rsid w:val="00ED0C3D"/>
    <w:rsid w:val="00ED0C48"/>
    <w:rsid w:val="00ED0DE1"/>
    <w:rsid w:val="00ED0E46"/>
    <w:rsid w:val="00ED0E79"/>
    <w:rsid w:val="00ED0FB7"/>
    <w:rsid w:val="00ED1268"/>
    <w:rsid w:val="00ED175D"/>
    <w:rsid w:val="00ED19B2"/>
    <w:rsid w:val="00ED1C20"/>
    <w:rsid w:val="00ED1D24"/>
    <w:rsid w:val="00ED1EF5"/>
    <w:rsid w:val="00ED1F0A"/>
    <w:rsid w:val="00ED1FB1"/>
    <w:rsid w:val="00ED2164"/>
    <w:rsid w:val="00ED2329"/>
    <w:rsid w:val="00ED27D2"/>
    <w:rsid w:val="00ED29DA"/>
    <w:rsid w:val="00ED2CDC"/>
    <w:rsid w:val="00ED2E6D"/>
    <w:rsid w:val="00ED2F9C"/>
    <w:rsid w:val="00ED3153"/>
    <w:rsid w:val="00ED32AB"/>
    <w:rsid w:val="00ED3343"/>
    <w:rsid w:val="00ED358D"/>
    <w:rsid w:val="00ED3D5C"/>
    <w:rsid w:val="00ED4147"/>
    <w:rsid w:val="00ED42D3"/>
    <w:rsid w:val="00ED430B"/>
    <w:rsid w:val="00ED43F7"/>
    <w:rsid w:val="00ED460D"/>
    <w:rsid w:val="00ED4720"/>
    <w:rsid w:val="00ED4758"/>
    <w:rsid w:val="00ED47C9"/>
    <w:rsid w:val="00ED4870"/>
    <w:rsid w:val="00ED48D7"/>
    <w:rsid w:val="00ED48E0"/>
    <w:rsid w:val="00ED49AA"/>
    <w:rsid w:val="00ED49DF"/>
    <w:rsid w:val="00ED4AC7"/>
    <w:rsid w:val="00ED4BD4"/>
    <w:rsid w:val="00ED4DB0"/>
    <w:rsid w:val="00ED4DDF"/>
    <w:rsid w:val="00ED4FCA"/>
    <w:rsid w:val="00ED544F"/>
    <w:rsid w:val="00ED550B"/>
    <w:rsid w:val="00ED5CEF"/>
    <w:rsid w:val="00ED5D0B"/>
    <w:rsid w:val="00ED5DF1"/>
    <w:rsid w:val="00ED5E30"/>
    <w:rsid w:val="00ED6229"/>
    <w:rsid w:val="00ED65C0"/>
    <w:rsid w:val="00ED664E"/>
    <w:rsid w:val="00ED6A74"/>
    <w:rsid w:val="00ED6AFC"/>
    <w:rsid w:val="00ED6B5A"/>
    <w:rsid w:val="00ED6BE8"/>
    <w:rsid w:val="00ED6D2C"/>
    <w:rsid w:val="00ED6EA7"/>
    <w:rsid w:val="00ED725A"/>
    <w:rsid w:val="00ED7269"/>
    <w:rsid w:val="00ED7364"/>
    <w:rsid w:val="00ED73AC"/>
    <w:rsid w:val="00ED75FE"/>
    <w:rsid w:val="00ED764F"/>
    <w:rsid w:val="00ED7739"/>
    <w:rsid w:val="00ED7CD5"/>
    <w:rsid w:val="00ED7E04"/>
    <w:rsid w:val="00ED7F8F"/>
    <w:rsid w:val="00EE0148"/>
    <w:rsid w:val="00EE0493"/>
    <w:rsid w:val="00EE04B1"/>
    <w:rsid w:val="00EE068E"/>
    <w:rsid w:val="00EE1158"/>
    <w:rsid w:val="00EE14F9"/>
    <w:rsid w:val="00EE159D"/>
    <w:rsid w:val="00EE164C"/>
    <w:rsid w:val="00EE1B08"/>
    <w:rsid w:val="00EE1CBD"/>
    <w:rsid w:val="00EE1D5D"/>
    <w:rsid w:val="00EE248F"/>
    <w:rsid w:val="00EE24B8"/>
    <w:rsid w:val="00EE2919"/>
    <w:rsid w:val="00EE2A6D"/>
    <w:rsid w:val="00EE2BE0"/>
    <w:rsid w:val="00EE2CE0"/>
    <w:rsid w:val="00EE2E05"/>
    <w:rsid w:val="00EE2F9C"/>
    <w:rsid w:val="00EE3495"/>
    <w:rsid w:val="00EE35AC"/>
    <w:rsid w:val="00EE36D5"/>
    <w:rsid w:val="00EE3837"/>
    <w:rsid w:val="00EE3946"/>
    <w:rsid w:val="00EE3FD5"/>
    <w:rsid w:val="00EE3FE1"/>
    <w:rsid w:val="00EE412C"/>
    <w:rsid w:val="00EE484D"/>
    <w:rsid w:val="00EE495E"/>
    <w:rsid w:val="00EE4C13"/>
    <w:rsid w:val="00EE4F2D"/>
    <w:rsid w:val="00EE5236"/>
    <w:rsid w:val="00EE544B"/>
    <w:rsid w:val="00EE5A10"/>
    <w:rsid w:val="00EE5DE2"/>
    <w:rsid w:val="00EE600F"/>
    <w:rsid w:val="00EE613D"/>
    <w:rsid w:val="00EE61AE"/>
    <w:rsid w:val="00EE6451"/>
    <w:rsid w:val="00EE6767"/>
    <w:rsid w:val="00EE6796"/>
    <w:rsid w:val="00EE690A"/>
    <w:rsid w:val="00EE6945"/>
    <w:rsid w:val="00EE6B07"/>
    <w:rsid w:val="00EE6CD3"/>
    <w:rsid w:val="00EE70D5"/>
    <w:rsid w:val="00EE7192"/>
    <w:rsid w:val="00EE74F2"/>
    <w:rsid w:val="00EE75B7"/>
    <w:rsid w:val="00EE75BA"/>
    <w:rsid w:val="00EE793A"/>
    <w:rsid w:val="00EE7A4C"/>
    <w:rsid w:val="00EE7B51"/>
    <w:rsid w:val="00EE7DE7"/>
    <w:rsid w:val="00EE7E3B"/>
    <w:rsid w:val="00EE7E6B"/>
    <w:rsid w:val="00EE7EDC"/>
    <w:rsid w:val="00EF005F"/>
    <w:rsid w:val="00EF0239"/>
    <w:rsid w:val="00EF0405"/>
    <w:rsid w:val="00EF0437"/>
    <w:rsid w:val="00EF0642"/>
    <w:rsid w:val="00EF069A"/>
    <w:rsid w:val="00EF0815"/>
    <w:rsid w:val="00EF0975"/>
    <w:rsid w:val="00EF0A1A"/>
    <w:rsid w:val="00EF0AB9"/>
    <w:rsid w:val="00EF0E61"/>
    <w:rsid w:val="00EF11B5"/>
    <w:rsid w:val="00EF129C"/>
    <w:rsid w:val="00EF15CE"/>
    <w:rsid w:val="00EF1915"/>
    <w:rsid w:val="00EF1938"/>
    <w:rsid w:val="00EF1F86"/>
    <w:rsid w:val="00EF1FAF"/>
    <w:rsid w:val="00EF2069"/>
    <w:rsid w:val="00EF21F5"/>
    <w:rsid w:val="00EF22EA"/>
    <w:rsid w:val="00EF2481"/>
    <w:rsid w:val="00EF24BE"/>
    <w:rsid w:val="00EF26FC"/>
    <w:rsid w:val="00EF2845"/>
    <w:rsid w:val="00EF285A"/>
    <w:rsid w:val="00EF3101"/>
    <w:rsid w:val="00EF3223"/>
    <w:rsid w:val="00EF3238"/>
    <w:rsid w:val="00EF345F"/>
    <w:rsid w:val="00EF367C"/>
    <w:rsid w:val="00EF36A3"/>
    <w:rsid w:val="00EF36F4"/>
    <w:rsid w:val="00EF3856"/>
    <w:rsid w:val="00EF38C8"/>
    <w:rsid w:val="00EF391E"/>
    <w:rsid w:val="00EF40FB"/>
    <w:rsid w:val="00EF4177"/>
    <w:rsid w:val="00EF436E"/>
    <w:rsid w:val="00EF470E"/>
    <w:rsid w:val="00EF4A70"/>
    <w:rsid w:val="00EF4D33"/>
    <w:rsid w:val="00EF4D6F"/>
    <w:rsid w:val="00EF4F05"/>
    <w:rsid w:val="00EF5074"/>
    <w:rsid w:val="00EF50C7"/>
    <w:rsid w:val="00EF516A"/>
    <w:rsid w:val="00EF5934"/>
    <w:rsid w:val="00EF5A60"/>
    <w:rsid w:val="00EF5A8D"/>
    <w:rsid w:val="00EF5EDF"/>
    <w:rsid w:val="00EF5F02"/>
    <w:rsid w:val="00EF5FBA"/>
    <w:rsid w:val="00EF6266"/>
    <w:rsid w:val="00EF6380"/>
    <w:rsid w:val="00EF63F8"/>
    <w:rsid w:val="00EF66B1"/>
    <w:rsid w:val="00EF6A92"/>
    <w:rsid w:val="00EF75A1"/>
    <w:rsid w:val="00EF79B3"/>
    <w:rsid w:val="00EF7AF6"/>
    <w:rsid w:val="00EF7B05"/>
    <w:rsid w:val="00EF7B4F"/>
    <w:rsid w:val="00EF7B59"/>
    <w:rsid w:val="00EF7C1E"/>
    <w:rsid w:val="00EF7D31"/>
    <w:rsid w:val="00EF7E8A"/>
    <w:rsid w:val="00EF7FD9"/>
    <w:rsid w:val="00F00212"/>
    <w:rsid w:val="00F002F2"/>
    <w:rsid w:val="00F00510"/>
    <w:rsid w:val="00F005AD"/>
    <w:rsid w:val="00F005D9"/>
    <w:rsid w:val="00F00A21"/>
    <w:rsid w:val="00F00B53"/>
    <w:rsid w:val="00F00E3B"/>
    <w:rsid w:val="00F00F7B"/>
    <w:rsid w:val="00F011E5"/>
    <w:rsid w:val="00F015C3"/>
    <w:rsid w:val="00F01A27"/>
    <w:rsid w:val="00F01D80"/>
    <w:rsid w:val="00F01DDC"/>
    <w:rsid w:val="00F01EBF"/>
    <w:rsid w:val="00F01F21"/>
    <w:rsid w:val="00F01F56"/>
    <w:rsid w:val="00F02350"/>
    <w:rsid w:val="00F0236D"/>
    <w:rsid w:val="00F02577"/>
    <w:rsid w:val="00F02A5D"/>
    <w:rsid w:val="00F02A64"/>
    <w:rsid w:val="00F02C55"/>
    <w:rsid w:val="00F02CCA"/>
    <w:rsid w:val="00F02CCE"/>
    <w:rsid w:val="00F02FE0"/>
    <w:rsid w:val="00F035C9"/>
    <w:rsid w:val="00F03675"/>
    <w:rsid w:val="00F037C4"/>
    <w:rsid w:val="00F03B17"/>
    <w:rsid w:val="00F03C63"/>
    <w:rsid w:val="00F03E81"/>
    <w:rsid w:val="00F041AB"/>
    <w:rsid w:val="00F04264"/>
    <w:rsid w:val="00F042E3"/>
    <w:rsid w:val="00F044CC"/>
    <w:rsid w:val="00F045AC"/>
    <w:rsid w:val="00F04660"/>
    <w:rsid w:val="00F048C0"/>
    <w:rsid w:val="00F04995"/>
    <w:rsid w:val="00F04B94"/>
    <w:rsid w:val="00F04DEA"/>
    <w:rsid w:val="00F05025"/>
    <w:rsid w:val="00F052EC"/>
    <w:rsid w:val="00F057BE"/>
    <w:rsid w:val="00F0585D"/>
    <w:rsid w:val="00F0587A"/>
    <w:rsid w:val="00F05A40"/>
    <w:rsid w:val="00F05B5B"/>
    <w:rsid w:val="00F05F57"/>
    <w:rsid w:val="00F06117"/>
    <w:rsid w:val="00F065F6"/>
    <w:rsid w:val="00F06658"/>
    <w:rsid w:val="00F06872"/>
    <w:rsid w:val="00F06BEA"/>
    <w:rsid w:val="00F0729A"/>
    <w:rsid w:val="00F0737B"/>
    <w:rsid w:val="00F07976"/>
    <w:rsid w:val="00F07AF1"/>
    <w:rsid w:val="00F07B32"/>
    <w:rsid w:val="00F07B8D"/>
    <w:rsid w:val="00F1001C"/>
    <w:rsid w:val="00F100D5"/>
    <w:rsid w:val="00F101BC"/>
    <w:rsid w:val="00F102BB"/>
    <w:rsid w:val="00F10728"/>
    <w:rsid w:val="00F10769"/>
    <w:rsid w:val="00F1077A"/>
    <w:rsid w:val="00F10A41"/>
    <w:rsid w:val="00F10AC8"/>
    <w:rsid w:val="00F10EBB"/>
    <w:rsid w:val="00F11681"/>
    <w:rsid w:val="00F11689"/>
    <w:rsid w:val="00F11799"/>
    <w:rsid w:val="00F11A06"/>
    <w:rsid w:val="00F11D98"/>
    <w:rsid w:val="00F11EAC"/>
    <w:rsid w:val="00F11FB8"/>
    <w:rsid w:val="00F121ED"/>
    <w:rsid w:val="00F127E6"/>
    <w:rsid w:val="00F12921"/>
    <w:rsid w:val="00F129A2"/>
    <w:rsid w:val="00F12B92"/>
    <w:rsid w:val="00F12DB4"/>
    <w:rsid w:val="00F1304F"/>
    <w:rsid w:val="00F1309D"/>
    <w:rsid w:val="00F13235"/>
    <w:rsid w:val="00F133B5"/>
    <w:rsid w:val="00F1361B"/>
    <w:rsid w:val="00F13624"/>
    <w:rsid w:val="00F13654"/>
    <w:rsid w:val="00F136DB"/>
    <w:rsid w:val="00F1380A"/>
    <w:rsid w:val="00F13830"/>
    <w:rsid w:val="00F1397D"/>
    <w:rsid w:val="00F13F33"/>
    <w:rsid w:val="00F140F3"/>
    <w:rsid w:val="00F14116"/>
    <w:rsid w:val="00F1429C"/>
    <w:rsid w:val="00F142E3"/>
    <w:rsid w:val="00F14504"/>
    <w:rsid w:val="00F1450A"/>
    <w:rsid w:val="00F149B2"/>
    <w:rsid w:val="00F149F6"/>
    <w:rsid w:val="00F14A22"/>
    <w:rsid w:val="00F1516F"/>
    <w:rsid w:val="00F153B6"/>
    <w:rsid w:val="00F15515"/>
    <w:rsid w:val="00F156C4"/>
    <w:rsid w:val="00F156E5"/>
    <w:rsid w:val="00F159A7"/>
    <w:rsid w:val="00F159FD"/>
    <w:rsid w:val="00F15AED"/>
    <w:rsid w:val="00F15DBB"/>
    <w:rsid w:val="00F15DC7"/>
    <w:rsid w:val="00F15FBC"/>
    <w:rsid w:val="00F16355"/>
    <w:rsid w:val="00F166E7"/>
    <w:rsid w:val="00F16A53"/>
    <w:rsid w:val="00F16AB3"/>
    <w:rsid w:val="00F16ADC"/>
    <w:rsid w:val="00F16CE2"/>
    <w:rsid w:val="00F16D48"/>
    <w:rsid w:val="00F16DF9"/>
    <w:rsid w:val="00F16FED"/>
    <w:rsid w:val="00F175B8"/>
    <w:rsid w:val="00F1762C"/>
    <w:rsid w:val="00F17C56"/>
    <w:rsid w:val="00F203BC"/>
    <w:rsid w:val="00F20445"/>
    <w:rsid w:val="00F20A75"/>
    <w:rsid w:val="00F20D71"/>
    <w:rsid w:val="00F20DB2"/>
    <w:rsid w:val="00F21699"/>
    <w:rsid w:val="00F218DE"/>
    <w:rsid w:val="00F218F0"/>
    <w:rsid w:val="00F219FD"/>
    <w:rsid w:val="00F21C41"/>
    <w:rsid w:val="00F21D3E"/>
    <w:rsid w:val="00F221AB"/>
    <w:rsid w:val="00F225C8"/>
    <w:rsid w:val="00F227FA"/>
    <w:rsid w:val="00F22C68"/>
    <w:rsid w:val="00F22C8F"/>
    <w:rsid w:val="00F22CDA"/>
    <w:rsid w:val="00F22EA2"/>
    <w:rsid w:val="00F23242"/>
    <w:rsid w:val="00F2334D"/>
    <w:rsid w:val="00F23401"/>
    <w:rsid w:val="00F2356A"/>
    <w:rsid w:val="00F235CA"/>
    <w:rsid w:val="00F23771"/>
    <w:rsid w:val="00F23905"/>
    <w:rsid w:val="00F23B3F"/>
    <w:rsid w:val="00F23BFE"/>
    <w:rsid w:val="00F23CD1"/>
    <w:rsid w:val="00F24064"/>
    <w:rsid w:val="00F2408C"/>
    <w:rsid w:val="00F2463E"/>
    <w:rsid w:val="00F248AB"/>
    <w:rsid w:val="00F24AF9"/>
    <w:rsid w:val="00F24B16"/>
    <w:rsid w:val="00F24D79"/>
    <w:rsid w:val="00F24F57"/>
    <w:rsid w:val="00F251CD"/>
    <w:rsid w:val="00F253AA"/>
    <w:rsid w:val="00F257F9"/>
    <w:rsid w:val="00F257FC"/>
    <w:rsid w:val="00F25C48"/>
    <w:rsid w:val="00F25C65"/>
    <w:rsid w:val="00F25CF0"/>
    <w:rsid w:val="00F25D7C"/>
    <w:rsid w:val="00F25E0E"/>
    <w:rsid w:val="00F25E18"/>
    <w:rsid w:val="00F26042"/>
    <w:rsid w:val="00F2630C"/>
    <w:rsid w:val="00F2632F"/>
    <w:rsid w:val="00F264DE"/>
    <w:rsid w:val="00F269CC"/>
    <w:rsid w:val="00F26AB4"/>
    <w:rsid w:val="00F26BF5"/>
    <w:rsid w:val="00F27000"/>
    <w:rsid w:val="00F271F0"/>
    <w:rsid w:val="00F274CD"/>
    <w:rsid w:val="00F274FC"/>
    <w:rsid w:val="00F27758"/>
    <w:rsid w:val="00F27874"/>
    <w:rsid w:val="00F27BF9"/>
    <w:rsid w:val="00F27D0D"/>
    <w:rsid w:val="00F27D65"/>
    <w:rsid w:val="00F30073"/>
    <w:rsid w:val="00F30313"/>
    <w:rsid w:val="00F305D1"/>
    <w:rsid w:val="00F30729"/>
    <w:rsid w:val="00F3168B"/>
    <w:rsid w:val="00F31821"/>
    <w:rsid w:val="00F31DE5"/>
    <w:rsid w:val="00F31FC9"/>
    <w:rsid w:val="00F32379"/>
    <w:rsid w:val="00F32702"/>
    <w:rsid w:val="00F32C2F"/>
    <w:rsid w:val="00F32D93"/>
    <w:rsid w:val="00F32FFC"/>
    <w:rsid w:val="00F33477"/>
    <w:rsid w:val="00F335ED"/>
    <w:rsid w:val="00F33879"/>
    <w:rsid w:val="00F33A78"/>
    <w:rsid w:val="00F33EB4"/>
    <w:rsid w:val="00F33EFB"/>
    <w:rsid w:val="00F3403C"/>
    <w:rsid w:val="00F34396"/>
    <w:rsid w:val="00F345DD"/>
    <w:rsid w:val="00F34754"/>
    <w:rsid w:val="00F349C7"/>
    <w:rsid w:val="00F34CF8"/>
    <w:rsid w:val="00F34E33"/>
    <w:rsid w:val="00F35219"/>
    <w:rsid w:val="00F353D0"/>
    <w:rsid w:val="00F3593E"/>
    <w:rsid w:val="00F35A12"/>
    <w:rsid w:val="00F35BB1"/>
    <w:rsid w:val="00F362BD"/>
    <w:rsid w:val="00F3646D"/>
    <w:rsid w:val="00F364D2"/>
    <w:rsid w:val="00F364FC"/>
    <w:rsid w:val="00F36634"/>
    <w:rsid w:val="00F3681D"/>
    <w:rsid w:val="00F36835"/>
    <w:rsid w:val="00F369FC"/>
    <w:rsid w:val="00F36B5B"/>
    <w:rsid w:val="00F37135"/>
    <w:rsid w:val="00F37293"/>
    <w:rsid w:val="00F3729B"/>
    <w:rsid w:val="00F373EB"/>
    <w:rsid w:val="00F3740F"/>
    <w:rsid w:val="00F37619"/>
    <w:rsid w:val="00F3762F"/>
    <w:rsid w:val="00F3765F"/>
    <w:rsid w:val="00F37820"/>
    <w:rsid w:val="00F37C1B"/>
    <w:rsid w:val="00F37EB2"/>
    <w:rsid w:val="00F401B7"/>
    <w:rsid w:val="00F401BF"/>
    <w:rsid w:val="00F402AF"/>
    <w:rsid w:val="00F404B2"/>
    <w:rsid w:val="00F4070C"/>
    <w:rsid w:val="00F40786"/>
    <w:rsid w:val="00F40C87"/>
    <w:rsid w:val="00F40E3A"/>
    <w:rsid w:val="00F40E76"/>
    <w:rsid w:val="00F413F1"/>
    <w:rsid w:val="00F4140A"/>
    <w:rsid w:val="00F414B3"/>
    <w:rsid w:val="00F415BB"/>
    <w:rsid w:val="00F41B4D"/>
    <w:rsid w:val="00F41C13"/>
    <w:rsid w:val="00F41E60"/>
    <w:rsid w:val="00F420D1"/>
    <w:rsid w:val="00F42240"/>
    <w:rsid w:val="00F42729"/>
    <w:rsid w:val="00F429D1"/>
    <w:rsid w:val="00F42B6A"/>
    <w:rsid w:val="00F42B81"/>
    <w:rsid w:val="00F42D0E"/>
    <w:rsid w:val="00F42DA7"/>
    <w:rsid w:val="00F42F2B"/>
    <w:rsid w:val="00F42FFC"/>
    <w:rsid w:val="00F43667"/>
    <w:rsid w:val="00F43827"/>
    <w:rsid w:val="00F43D90"/>
    <w:rsid w:val="00F43E09"/>
    <w:rsid w:val="00F43F0C"/>
    <w:rsid w:val="00F440E2"/>
    <w:rsid w:val="00F444FF"/>
    <w:rsid w:val="00F44762"/>
    <w:rsid w:val="00F447A2"/>
    <w:rsid w:val="00F44A4F"/>
    <w:rsid w:val="00F44AE6"/>
    <w:rsid w:val="00F44E14"/>
    <w:rsid w:val="00F44E26"/>
    <w:rsid w:val="00F44EB6"/>
    <w:rsid w:val="00F44F21"/>
    <w:rsid w:val="00F4510D"/>
    <w:rsid w:val="00F45608"/>
    <w:rsid w:val="00F45731"/>
    <w:rsid w:val="00F45A8F"/>
    <w:rsid w:val="00F45EAB"/>
    <w:rsid w:val="00F461AE"/>
    <w:rsid w:val="00F4653A"/>
    <w:rsid w:val="00F4658B"/>
    <w:rsid w:val="00F465AD"/>
    <w:rsid w:val="00F46635"/>
    <w:rsid w:val="00F46928"/>
    <w:rsid w:val="00F46D81"/>
    <w:rsid w:val="00F46E0B"/>
    <w:rsid w:val="00F46EA9"/>
    <w:rsid w:val="00F471A7"/>
    <w:rsid w:val="00F47274"/>
    <w:rsid w:val="00F4736A"/>
    <w:rsid w:val="00F47562"/>
    <w:rsid w:val="00F4761D"/>
    <w:rsid w:val="00F477B6"/>
    <w:rsid w:val="00F478D4"/>
    <w:rsid w:val="00F47982"/>
    <w:rsid w:val="00F47D77"/>
    <w:rsid w:val="00F47E3D"/>
    <w:rsid w:val="00F47F38"/>
    <w:rsid w:val="00F50247"/>
    <w:rsid w:val="00F50631"/>
    <w:rsid w:val="00F506C7"/>
    <w:rsid w:val="00F507B4"/>
    <w:rsid w:val="00F50F4D"/>
    <w:rsid w:val="00F51033"/>
    <w:rsid w:val="00F51412"/>
    <w:rsid w:val="00F51989"/>
    <w:rsid w:val="00F51A25"/>
    <w:rsid w:val="00F51B12"/>
    <w:rsid w:val="00F51B2D"/>
    <w:rsid w:val="00F51E7D"/>
    <w:rsid w:val="00F52075"/>
    <w:rsid w:val="00F5264D"/>
    <w:rsid w:val="00F5273F"/>
    <w:rsid w:val="00F5278A"/>
    <w:rsid w:val="00F529AE"/>
    <w:rsid w:val="00F52BC0"/>
    <w:rsid w:val="00F52E95"/>
    <w:rsid w:val="00F530B6"/>
    <w:rsid w:val="00F53160"/>
    <w:rsid w:val="00F531F5"/>
    <w:rsid w:val="00F5385F"/>
    <w:rsid w:val="00F5398F"/>
    <w:rsid w:val="00F539FC"/>
    <w:rsid w:val="00F53BD7"/>
    <w:rsid w:val="00F53CF5"/>
    <w:rsid w:val="00F53CF7"/>
    <w:rsid w:val="00F53F21"/>
    <w:rsid w:val="00F53F46"/>
    <w:rsid w:val="00F54050"/>
    <w:rsid w:val="00F54227"/>
    <w:rsid w:val="00F54270"/>
    <w:rsid w:val="00F542DB"/>
    <w:rsid w:val="00F54440"/>
    <w:rsid w:val="00F546E5"/>
    <w:rsid w:val="00F54711"/>
    <w:rsid w:val="00F54914"/>
    <w:rsid w:val="00F54B21"/>
    <w:rsid w:val="00F54D39"/>
    <w:rsid w:val="00F54EB0"/>
    <w:rsid w:val="00F54F78"/>
    <w:rsid w:val="00F5510C"/>
    <w:rsid w:val="00F551BB"/>
    <w:rsid w:val="00F5525E"/>
    <w:rsid w:val="00F5562E"/>
    <w:rsid w:val="00F55636"/>
    <w:rsid w:val="00F55665"/>
    <w:rsid w:val="00F558C2"/>
    <w:rsid w:val="00F55A6F"/>
    <w:rsid w:val="00F55AE7"/>
    <w:rsid w:val="00F55D3C"/>
    <w:rsid w:val="00F55D8A"/>
    <w:rsid w:val="00F55E90"/>
    <w:rsid w:val="00F55EDF"/>
    <w:rsid w:val="00F55F05"/>
    <w:rsid w:val="00F55FD9"/>
    <w:rsid w:val="00F56174"/>
    <w:rsid w:val="00F563AD"/>
    <w:rsid w:val="00F566E8"/>
    <w:rsid w:val="00F56766"/>
    <w:rsid w:val="00F5682E"/>
    <w:rsid w:val="00F568DE"/>
    <w:rsid w:val="00F56958"/>
    <w:rsid w:val="00F56BFB"/>
    <w:rsid w:val="00F56C8E"/>
    <w:rsid w:val="00F56DE5"/>
    <w:rsid w:val="00F56E82"/>
    <w:rsid w:val="00F56FE9"/>
    <w:rsid w:val="00F570BE"/>
    <w:rsid w:val="00F5743D"/>
    <w:rsid w:val="00F576B8"/>
    <w:rsid w:val="00F578DB"/>
    <w:rsid w:val="00F57AEA"/>
    <w:rsid w:val="00F57DD6"/>
    <w:rsid w:val="00F57E63"/>
    <w:rsid w:val="00F60017"/>
    <w:rsid w:val="00F60030"/>
    <w:rsid w:val="00F60276"/>
    <w:rsid w:val="00F6055C"/>
    <w:rsid w:val="00F60966"/>
    <w:rsid w:val="00F60C9F"/>
    <w:rsid w:val="00F60D1D"/>
    <w:rsid w:val="00F61014"/>
    <w:rsid w:val="00F6103D"/>
    <w:rsid w:val="00F6132F"/>
    <w:rsid w:val="00F613CC"/>
    <w:rsid w:val="00F61495"/>
    <w:rsid w:val="00F615AB"/>
    <w:rsid w:val="00F6173D"/>
    <w:rsid w:val="00F617A8"/>
    <w:rsid w:val="00F617B8"/>
    <w:rsid w:val="00F61911"/>
    <w:rsid w:val="00F61A41"/>
    <w:rsid w:val="00F61A9C"/>
    <w:rsid w:val="00F621EC"/>
    <w:rsid w:val="00F622AA"/>
    <w:rsid w:val="00F6249C"/>
    <w:rsid w:val="00F62826"/>
    <w:rsid w:val="00F62C58"/>
    <w:rsid w:val="00F62F67"/>
    <w:rsid w:val="00F6309E"/>
    <w:rsid w:val="00F63271"/>
    <w:rsid w:val="00F632C3"/>
    <w:rsid w:val="00F634C1"/>
    <w:rsid w:val="00F6366D"/>
    <w:rsid w:val="00F63768"/>
    <w:rsid w:val="00F63777"/>
    <w:rsid w:val="00F63A77"/>
    <w:rsid w:val="00F63AEA"/>
    <w:rsid w:val="00F63C2E"/>
    <w:rsid w:val="00F63E4C"/>
    <w:rsid w:val="00F63E55"/>
    <w:rsid w:val="00F6440E"/>
    <w:rsid w:val="00F644A4"/>
    <w:rsid w:val="00F644A8"/>
    <w:rsid w:val="00F646AE"/>
    <w:rsid w:val="00F646D7"/>
    <w:rsid w:val="00F64A44"/>
    <w:rsid w:val="00F65071"/>
    <w:rsid w:val="00F65147"/>
    <w:rsid w:val="00F65589"/>
    <w:rsid w:val="00F65AA7"/>
    <w:rsid w:val="00F65FCF"/>
    <w:rsid w:val="00F662B9"/>
    <w:rsid w:val="00F66309"/>
    <w:rsid w:val="00F663D3"/>
    <w:rsid w:val="00F66516"/>
    <w:rsid w:val="00F6663B"/>
    <w:rsid w:val="00F66B51"/>
    <w:rsid w:val="00F66C0C"/>
    <w:rsid w:val="00F66DE2"/>
    <w:rsid w:val="00F67259"/>
    <w:rsid w:val="00F67268"/>
    <w:rsid w:val="00F67281"/>
    <w:rsid w:val="00F67422"/>
    <w:rsid w:val="00F67594"/>
    <w:rsid w:val="00F67657"/>
    <w:rsid w:val="00F6765A"/>
    <w:rsid w:val="00F677AD"/>
    <w:rsid w:val="00F67805"/>
    <w:rsid w:val="00F67978"/>
    <w:rsid w:val="00F67B33"/>
    <w:rsid w:val="00F67C47"/>
    <w:rsid w:val="00F67DF5"/>
    <w:rsid w:val="00F67ED8"/>
    <w:rsid w:val="00F70007"/>
    <w:rsid w:val="00F70152"/>
    <w:rsid w:val="00F701BC"/>
    <w:rsid w:val="00F70219"/>
    <w:rsid w:val="00F70234"/>
    <w:rsid w:val="00F7063E"/>
    <w:rsid w:val="00F70713"/>
    <w:rsid w:val="00F70715"/>
    <w:rsid w:val="00F70759"/>
    <w:rsid w:val="00F70818"/>
    <w:rsid w:val="00F70AA6"/>
    <w:rsid w:val="00F70B0B"/>
    <w:rsid w:val="00F70B29"/>
    <w:rsid w:val="00F70D08"/>
    <w:rsid w:val="00F70D7B"/>
    <w:rsid w:val="00F70FC6"/>
    <w:rsid w:val="00F710A6"/>
    <w:rsid w:val="00F71113"/>
    <w:rsid w:val="00F711BA"/>
    <w:rsid w:val="00F711BD"/>
    <w:rsid w:val="00F71281"/>
    <w:rsid w:val="00F71328"/>
    <w:rsid w:val="00F71776"/>
    <w:rsid w:val="00F71875"/>
    <w:rsid w:val="00F71881"/>
    <w:rsid w:val="00F71A37"/>
    <w:rsid w:val="00F71A5D"/>
    <w:rsid w:val="00F71D24"/>
    <w:rsid w:val="00F71EBD"/>
    <w:rsid w:val="00F71F22"/>
    <w:rsid w:val="00F71F30"/>
    <w:rsid w:val="00F71FCB"/>
    <w:rsid w:val="00F7201F"/>
    <w:rsid w:val="00F72055"/>
    <w:rsid w:val="00F7219B"/>
    <w:rsid w:val="00F7254C"/>
    <w:rsid w:val="00F725BC"/>
    <w:rsid w:val="00F725E8"/>
    <w:rsid w:val="00F726D8"/>
    <w:rsid w:val="00F72A03"/>
    <w:rsid w:val="00F72A71"/>
    <w:rsid w:val="00F72B23"/>
    <w:rsid w:val="00F72B76"/>
    <w:rsid w:val="00F72BA4"/>
    <w:rsid w:val="00F72E7B"/>
    <w:rsid w:val="00F72EFF"/>
    <w:rsid w:val="00F7304E"/>
    <w:rsid w:val="00F73482"/>
    <w:rsid w:val="00F735FC"/>
    <w:rsid w:val="00F73679"/>
    <w:rsid w:val="00F736DB"/>
    <w:rsid w:val="00F73AF0"/>
    <w:rsid w:val="00F73B79"/>
    <w:rsid w:val="00F73CD7"/>
    <w:rsid w:val="00F73DD3"/>
    <w:rsid w:val="00F73EE0"/>
    <w:rsid w:val="00F73F97"/>
    <w:rsid w:val="00F74755"/>
    <w:rsid w:val="00F747A2"/>
    <w:rsid w:val="00F747F7"/>
    <w:rsid w:val="00F74BB7"/>
    <w:rsid w:val="00F74DB8"/>
    <w:rsid w:val="00F74F44"/>
    <w:rsid w:val="00F75019"/>
    <w:rsid w:val="00F75043"/>
    <w:rsid w:val="00F750F8"/>
    <w:rsid w:val="00F75805"/>
    <w:rsid w:val="00F759BD"/>
    <w:rsid w:val="00F75B25"/>
    <w:rsid w:val="00F75F31"/>
    <w:rsid w:val="00F761C6"/>
    <w:rsid w:val="00F76478"/>
    <w:rsid w:val="00F76609"/>
    <w:rsid w:val="00F767B5"/>
    <w:rsid w:val="00F76A0B"/>
    <w:rsid w:val="00F76A77"/>
    <w:rsid w:val="00F76AF3"/>
    <w:rsid w:val="00F76C82"/>
    <w:rsid w:val="00F76D57"/>
    <w:rsid w:val="00F76E47"/>
    <w:rsid w:val="00F77133"/>
    <w:rsid w:val="00F77177"/>
    <w:rsid w:val="00F776C7"/>
    <w:rsid w:val="00F776DD"/>
    <w:rsid w:val="00F778C7"/>
    <w:rsid w:val="00F77BF8"/>
    <w:rsid w:val="00F77C5D"/>
    <w:rsid w:val="00F77E86"/>
    <w:rsid w:val="00F804F8"/>
    <w:rsid w:val="00F80511"/>
    <w:rsid w:val="00F80D73"/>
    <w:rsid w:val="00F80E5E"/>
    <w:rsid w:val="00F81083"/>
    <w:rsid w:val="00F815C6"/>
    <w:rsid w:val="00F81B68"/>
    <w:rsid w:val="00F81E5C"/>
    <w:rsid w:val="00F81EAA"/>
    <w:rsid w:val="00F81F82"/>
    <w:rsid w:val="00F82083"/>
    <w:rsid w:val="00F827DB"/>
    <w:rsid w:val="00F828F3"/>
    <w:rsid w:val="00F82F44"/>
    <w:rsid w:val="00F83042"/>
    <w:rsid w:val="00F8322E"/>
    <w:rsid w:val="00F83389"/>
    <w:rsid w:val="00F833A5"/>
    <w:rsid w:val="00F833C3"/>
    <w:rsid w:val="00F83496"/>
    <w:rsid w:val="00F834A8"/>
    <w:rsid w:val="00F8354A"/>
    <w:rsid w:val="00F83654"/>
    <w:rsid w:val="00F83A26"/>
    <w:rsid w:val="00F83B14"/>
    <w:rsid w:val="00F84347"/>
    <w:rsid w:val="00F84458"/>
    <w:rsid w:val="00F8454F"/>
    <w:rsid w:val="00F84613"/>
    <w:rsid w:val="00F84621"/>
    <w:rsid w:val="00F8468A"/>
    <w:rsid w:val="00F846D9"/>
    <w:rsid w:val="00F84856"/>
    <w:rsid w:val="00F84B20"/>
    <w:rsid w:val="00F84F9B"/>
    <w:rsid w:val="00F84F9C"/>
    <w:rsid w:val="00F850C6"/>
    <w:rsid w:val="00F85398"/>
    <w:rsid w:val="00F853AB"/>
    <w:rsid w:val="00F8560D"/>
    <w:rsid w:val="00F85A23"/>
    <w:rsid w:val="00F85AA2"/>
    <w:rsid w:val="00F85BF1"/>
    <w:rsid w:val="00F85E95"/>
    <w:rsid w:val="00F86028"/>
    <w:rsid w:val="00F86121"/>
    <w:rsid w:val="00F86319"/>
    <w:rsid w:val="00F86496"/>
    <w:rsid w:val="00F8667A"/>
    <w:rsid w:val="00F86717"/>
    <w:rsid w:val="00F868A4"/>
    <w:rsid w:val="00F868B6"/>
    <w:rsid w:val="00F8695B"/>
    <w:rsid w:val="00F86B96"/>
    <w:rsid w:val="00F86C4E"/>
    <w:rsid w:val="00F86D8B"/>
    <w:rsid w:val="00F86FCF"/>
    <w:rsid w:val="00F87378"/>
    <w:rsid w:val="00F873E5"/>
    <w:rsid w:val="00F87493"/>
    <w:rsid w:val="00F876C6"/>
    <w:rsid w:val="00F87893"/>
    <w:rsid w:val="00F9027B"/>
    <w:rsid w:val="00F90286"/>
    <w:rsid w:val="00F902F5"/>
    <w:rsid w:val="00F903DE"/>
    <w:rsid w:val="00F9045E"/>
    <w:rsid w:val="00F905FD"/>
    <w:rsid w:val="00F907D6"/>
    <w:rsid w:val="00F9086D"/>
    <w:rsid w:val="00F910CB"/>
    <w:rsid w:val="00F9110C"/>
    <w:rsid w:val="00F9167B"/>
    <w:rsid w:val="00F91796"/>
    <w:rsid w:val="00F91840"/>
    <w:rsid w:val="00F91877"/>
    <w:rsid w:val="00F91D23"/>
    <w:rsid w:val="00F91D4E"/>
    <w:rsid w:val="00F91D73"/>
    <w:rsid w:val="00F91F8F"/>
    <w:rsid w:val="00F92175"/>
    <w:rsid w:val="00F923CE"/>
    <w:rsid w:val="00F9265A"/>
    <w:rsid w:val="00F926C3"/>
    <w:rsid w:val="00F928AF"/>
    <w:rsid w:val="00F928DB"/>
    <w:rsid w:val="00F92C04"/>
    <w:rsid w:val="00F92C12"/>
    <w:rsid w:val="00F92D97"/>
    <w:rsid w:val="00F92E6E"/>
    <w:rsid w:val="00F9313B"/>
    <w:rsid w:val="00F93692"/>
    <w:rsid w:val="00F93709"/>
    <w:rsid w:val="00F9387F"/>
    <w:rsid w:val="00F93C19"/>
    <w:rsid w:val="00F93E38"/>
    <w:rsid w:val="00F9401F"/>
    <w:rsid w:val="00F94064"/>
    <w:rsid w:val="00F94232"/>
    <w:rsid w:val="00F9436A"/>
    <w:rsid w:val="00F945EC"/>
    <w:rsid w:val="00F94CE9"/>
    <w:rsid w:val="00F95070"/>
    <w:rsid w:val="00F9510E"/>
    <w:rsid w:val="00F95257"/>
    <w:rsid w:val="00F95312"/>
    <w:rsid w:val="00F9539D"/>
    <w:rsid w:val="00F957D5"/>
    <w:rsid w:val="00F95B34"/>
    <w:rsid w:val="00F95CAB"/>
    <w:rsid w:val="00F95DAC"/>
    <w:rsid w:val="00F95DB3"/>
    <w:rsid w:val="00F961E6"/>
    <w:rsid w:val="00F9635C"/>
    <w:rsid w:val="00F963B3"/>
    <w:rsid w:val="00F963DA"/>
    <w:rsid w:val="00F968C9"/>
    <w:rsid w:val="00F968EA"/>
    <w:rsid w:val="00F968F6"/>
    <w:rsid w:val="00F96A01"/>
    <w:rsid w:val="00F96A0D"/>
    <w:rsid w:val="00F96D4C"/>
    <w:rsid w:val="00F970C3"/>
    <w:rsid w:val="00F97236"/>
    <w:rsid w:val="00F97238"/>
    <w:rsid w:val="00F97307"/>
    <w:rsid w:val="00F9735C"/>
    <w:rsid w:val="00F973D9"/>
    <w:rsid w:val="00F975EC"/>
    <w:rsid w:val="00F976C8"/>
    <w:rsid w:val="00F977DD"/>
    <w:rsid w:val="00F9783C"/>
    <w:rsid w:val="00F9786F"/>
    <w:rsid w:val="00F978C6"/>
    <w:rsid w:val="00F97903"/>
    <w:rsid w:val="00F979FC"/>
    <w:rsid w:val="00F97AEF"/>
    <w:rsid w:val="00FA009C"/>
    <w:rsid w:val="00FA01C1"/>
    <w:rsid w:val="00FA033D"/>
    <w:rsid w:val="00FA0361"/>
    <w:rsid w:val="00FA0632"/>
    <w:rsid w:val="00FA076B"/>
    <w:rsid w:val="00FA08F5"/>
    <w:rsid w:val="00FA0BDA"/>
    <w:rsid w:val="00FA0D52"/>
    <w:rsid w:val="00FA0E0B"/>
    <w:rsid w:val="00FA119C"/>
    <w:rsid w:val="00FA162F"/>
    <w:rsid w:val="00FA167D"/>
    <w:rsid w:val="00FA1892"/>
    <w:rsid w:val="00FA18A6"/>
    <w:rsid w:val="00FA1B41"/>
    <w:rsid w:val="00FA1DFF"/>
    <w:rsid w:val="00FA2400"/>
    <w:rsid w:val="00FA2840"/>
    <w:rsid w:val="00FA28E0"/>
    <w:rsid w:val="00FA316A"/>
    <w:rsid w:val="00FA31B2"/>
    <w:rsid w:val="00FA33EF"/>
    <w:rsid w:val="00FA3469"/>
    <w:rsid w:val="00FA369A"/>
    <w:rsid w:val="00FA36F6"/>
    <w:rsid w:val="00FA3A9F"/>
    <w:rsid w:val="00FA3D29"/>
    <w:rsid w:val="00FA3EE7"/>
    <w:rsid w:val="00FA40A4"/>
    <w:rsid w:val="00FA41F6"/>
    <w:rsid w:val="00FA473A"/>
    <w:rsid w:val="00FA48D0"/>
    <w:rsid w:val="00FA4C67"/>
    <w:rsid w:val="00FA4C7B"/>
    <w:rsid w:val="00FA5178"/>
    <w:rsid w:val="00FA520B"/>
    <w:rsid w:val="00FA5255"/>
    <w:rsid w:val="00FA55D4"/>
    <w:rsid w:val="00FA5615"/>
    <w:rsid w:val="00FA561A"/>
    <w:rsid w:val="00FA5CCB"/>
    <w:rsid w:val="00FA5E66"/>
    <w:rsid w:val="00FA5FAF"/>
    <w:rsid w:val="00FA5FB8"/>
    <w:rsid w:val="00FA60BC"/>
    <w:rsid w:val="00FA6153"/>
    <w:rsid w:val="00FA619C"/>
    <w:rsid w:val="00FA687C"/>
    <w:rsid w:val="00FA6996"/>
    <w:rsid w:val="00FA6AA8"/>
    <w:rsid w:val="00FA6B59"/>
    <w:rsid w:val="00FA6C16"/>
    <w:rsid w:val="00FA6C7F"/>
    <w:rsid w:val="00FA6D25"/>
    <w:rsid w:val="00FA7F55"/>
    <w:rsid w:val="00FB00CC"/>
    <w:rsid w:val="00FB049E"/>
    <w:rsid w:val="00FB060C"/>
    <w:rsid w:val="00FB0643"/>
    <w:rsid w:val="00FB09D5"/>
    <w:rsid w:val="00FB0B8A"/>
    <w:rsid w:val="00FB0B9D"/>
    <w:rsid w:val="00FB0BAF"/>
    <w:rsid w:val="00FB0E97"/>
    <w:rsid w:val="00FB10B7"/>
    <w:rsid w:val="00FB112F"/>
    <w:rsid w:val="00FB14D5"/>
    <w:rsid w:val="00FB16B5"/>
    <w:rsid w:val="00FB1780"/>
    <w:rsid w:val="00FB1DA8"/>
    <w:rsid w:val="00FB1F19"/>
    <w:rsid w:val="00FB1F39"/>
    <w:rsid w:val="00FB21FE"/>
    <w:rsid w:val="00FB226C"/>
    <w:rsid w:val="00FB235C"/>
    <w:rsid w:val="00FB242A"/>
    <w:rsid w:val="00FB2495"/>
    <w:rsid w:val="00FB2512"/>
    <w:rsid w:val="00FB287A"/>
    <w:rsid w:val="00FB29E7"/>
    <w:rsid w:val="00FB2B42"/>
    <w:rsid w:val="00FB2CD2"/>
    <w:rsid w:val="00FB2D0D"/>
    <w:rsid w:val="00FB2F59"/>
    <w:rsid w:val="00FB3430"/>
    <w:rsid w:val="00FB346D"/>
    <w:rsid w:val="00FB3594"/>
    <w:rsid w:val="00FB35BE"/>
    <w:rsid w:val="00FB38D9"/>
    <w:rsid w:val="00FB3BB5"/>
    <w:rsid w:val="00FB3BC5"/>
    <w:rsid w:val="00FB3C5D"/>
    <w:rsid w:val="00FB3C6C"/>
    <w:rsid w:val="00FB3CC2"/>
    <w:rsid w:val="00FB3DE9"/>
    <w:rsid w:val="00FB4590"/>
    <w:rsid w:val="00FB492B"/>
    <w:rsid w:val="00FB4941"/>
    <w:rsid w:val="00FB498E"/>
    <w:rsid w:val="00FB4A48"/>
    <w:rsid w:val="00FB4AB2"/>
    <w:rsid w:val="00FB4ACC"/>
    <w:rsid w:val="00FB4DA0"/>
    <w:rsid w:val="00FB4DF1"/>
    <w:rsid w:val="00FB4E0C"/>
    <w:rsid w:val="00FB5093"/>
    <w:rsid w:val="00FB527F"/>
    <w:rsid w:val="00FB544B"/>
    <w:rsid w:val="00FB56FB"/>
    <w:rsid w:val="00FB5854"/>
    <w:rsid w:val="00FB58A8"/>
    <w:rsid w:val="00FB5928"/>
    <w:rsid w:val="00FB5B93"/>
    <w:rsid w:val="00FB5BA9"/>
    <w:rsid w:val="00FB5E7D"/>
    <w:rsid w:val="00FB6017"/>
    <w:rsid w:val="00FB602E"/>
    <w:rsid w:val="00FB64ED"/>
    <w:rsid w:val="00FB69C8"/>
    <w:rsid w:val="00FB6A30"/>
    <w:rsid w:val="00FB6AE1"/>
    <w:rsid w:val="00FB6B28"/>
    <w:rsid w:val="00FB6B40"/>
    <w:rsid w:val="00FB6BD1"/>
    <w:rsid w:val="00FB6CFA"/>
    <w:rsid w:val="00FB6DB2"/>
    <w:rsid w:val="00FB7074"/>
    <w:rsid w:val="00FB7097"/>
    <w:rsid w:val="00FB733D"/>
    <w:rsid w:val="00FB73E2"/>
    <w:rsid w:val="00FB7401"/>
    <w:rsid w:val="00FB7540"/>
    <w:rsid w:val="00FB762A"/>
    <w:rsid w:val="00FB79AE"/>
    <w:rsid w:val="00FB7ABA"/>
    <w:rsid w:val="00FB7E35"/>
    <w:rsid w:val="00FB7E44"/>
    <w:rsid w:val="00FC0048"/>
    <w:rsid w:val="00FC00DE"/>
    <w:rsid w:val="00FC0191"/>
    <w:rsid w:val="00FC05F2"/>
    <w:rsid w:val="00FC0687"/>
    <w:rsid w:val="00FC0767"/>
    <w:rsid w:val="00FC0837"/>
    <w:rsid w:val="00FC0C66"/>
    <w:rsid w:val="00FC1208"/>
    <w:rsid w:val="00FC14B1"/>
    <w:rsid w:val="00FC14C6"/>
    <w:rsid w:val="00FC14E7"/>
    <w:rsid w:val="00FC15D7"/>
    <w:rsid w:val="00FC1634"/>
    <w:rsid w:val="00FC1701"/>
    <w:rsid w:val="00FC188C"/>
    <w:rsid w:val="00FC18BE"/>
    <w:rsid w:val="00FC191B"/>
    <w:rsid w:val="00FC1BAD"/>
    <w:rsid w:val="00FC1C78"/>
    <w:rsid w:val="00FC20B3"/>
    <w:rsid w:val="00FC2279"/>
    <w:rsid w:val="00FC23AD"/>
    <w:rsid w:val="00FC27A7"/>
    <w:rsid w:val="00FC292A"/>
    <w:rsid w:val="00FC2BAB"/>
    <w:rsid w:val="00FC2D9F"/>
    <w:rsid w:val="00FC2EA4"/>
    <w:rsid w:val="00FC2F6A"/>
    <w:rsid w:val="00FC3055"/>
    <w:rsid w:val="00FC34CF"/>
    <w:rsid w:val="00FC3599"/>
    <w:rsid w:val="00FC35C0"/>
    <w:rsid w:val="00FC3A91"/>
    <w:rsid w:val="00FC3AC3"/>
    <w:rsid w:val="00FC3BAF"/>
    <w:rsid w:val="00FC3C3C"/>
    <w:rsid w:val="00FC3D87"/>
    <w:rsid w:val="00FC3EF7"/>
    <w:rsid w:val="00FC42E0"/>
    <w:rsid w:val="00FC431B"/>
    <w:rsid w:val="00FC4425"/>
    <w:rsid w:val="00FC46EB"/>
    <w:rsid w:val="00FC4700"/>
    <w:rsid w:val="00FC485D"/>
    <w:rsid w:val="00FC4910"/>
    <w:rsid w:val="00FC4BD1"/>
    <w:rsid w:val="00FC4FAD"/>
    <w:rsid w:val="00FC503D"/>
    <w:rsid w:val="00FC51AB"/>
    <w:rsid w:val="00FC5466"/>
    <w:rsid w:val="00FC5754"/>
    <w:rsid w:val="00FC5918"/>
    <w:rsid w:val="00FC597E"/>
    <w:rsid w:val="00FC5B46"/>
    <w:rsid w:val="00FC5CDF"/>
    <w:rsid w:val="00FC5E07"/>
    <w:rsid w:val="00FC5FEC"/>
    <w:rsid w:val="00FC6049"/>
    <w:rsid w:val="00FC616D"/>
    <w:rsid w:val="00FC6298"/>
    <w:rsid w:val="00FC6B41"/>
    <w:rsid w:val="00FC6D45"/>
    <w:rsid w:val="00FC6EB8"/>
    <w:rsid w:val="00FC76FD"/>
    <w:rsid w:val="00FC790C"/>
    <w:rsid w:val="00FD00D0"/>
    <w:rsid w:val="00FD04EE"/>
    <w:rsid w:val="00FD0BDA"/>
    <w:rsid w:val="00FD0C8E"/>
    <w:rsid w:val="00FD0DE4"/>
    <w:rsid w:val="00FD0EF9"/>
    <w:rsid w:val="00FD1098"/>
    <w:rsid w:val="00FD13AB"/>
    <w:rsid w:val="00FD13E3"/>
    <w:rsid w:val="00FD15D9"/>
    <w:rsid w:val="00FD15F6"/>
    <w:rsid w:val="00FD1881"/>
    <w:rsid w:val="00FD1AE4"/>
    <w:rsid w:val="00FD1D24"/>
    <w:rsid w:val="00FD22E3"/>
    <w:rsid w:val="00FD22F3"/>
    <w:rsid w:val="00FD23CA"/>
    <w:rsid w:val="00FD2433"/>
    <w:rsid w:val="00FD2448"/>
    <w:rsid w:val="00FD2548"/>
    <w:rsid w:val="00FD25E1"/>
    <w:rsid w:val="00FD2A54"/>
    <w:rsid w:val="00FD2AAD"/>
    <w:rsid w:val="00FD30A1"/>
    <w:rsid w:val="00FD342A"/>
    <w:rsid w:val="00FD350A"/>
    <w:rsid w:val="00FD35C5"/>
    <w:rsid w:val="00FD386F"/>
    <w:rsid w:val="00FD3C1C"/>
    <w:rsid w:val="00FD3DDA"/>
    <w:rsid w:val="00FD3DDE"/>
    <w:rsid w:val="00FD4011"/>
    <w:rsid w:val="00FD401C"/>
    <w:rsid w:val="00FD441E"/>
    <w:rsid w:val="00FD465E"/>
    <w:rsid w:val="00FD46B1"/>
    <w:rsid w:val="00FD478C"/>
    <w:rsid w:val="00FD47BC"/>
    <w:rsid w:val="00FD520C"/>
    <w:rsid w:val="00FD52F1"/>
    <w:rsid w:val="00FD5381"/>
    <w:rsid w:val="00FD5789"/>
    <w:rsid w:val="00FD598B"/>
    <w:rsid w:val="00FD5C76"/>
    <w:rsid w:val="00FD6036"/>
    <w:rsid w:val="00FD6296"/>
    <w:rsid w:val="00FD6439"/>
    <w:rsid w:val="00FD6440"/>
    <w:rsid w:val="00FD6499"/>
    <w:rsid w:val="00FD68E6"/>
    <w:rsid w:val="00FD6A00"/>
    <w:rsid w:val="00FD6B5D"/>
    <w:rsid w:val="00FD6C42"/>
    <w:rsid w:val="00FD6F90"/>
    <w:rsid w:val="00FD743C"/>
    <w:rsid w:val="00FD7673"/>
    <w:rsid w:val="00FD77E7"/>
    <w:rsid w:val="00FD7DF4"/>
    <w:rsid w:val="00FD7E1A"/>
    <w:rsid w:val="00FD7F85"/>
    <w:rsid w:val="00FE0196"/>
    <w:rsid w:val="00FE03BA"/>
    <w:rsid w:val="00FE07A9"/>
    <w:rsid w:val="00FE0A2C"/>
    <w:rsid w:val="00FE0CA4"/>
    <w:rsid w:val="00FE0D10"/>
    <w:rsid w:val="00FE0EEC"/>
    <w:rsid w:val="00FE104F"/>
    <w:rsid w:val="00FE106D"/>
    <w:rsid w:val="00FE10AA"/>
    <w:rsid w:val="00FE10F1"/>
    <w:rsid w:val="00FE1444"/>
    <w:rsid w:val="00FE15CA"/>
    <w:rsid w:val="00FE1621"/>
    <w:rsid w:val="00FE166B"/>
    <w:rsid w:val="00FE178F"/>
    <w:rsid w:val="00FE17DC"/>
    <w:rsid w:val="00FE1922"/>
    <w:rsid w:val="00FE1F48"/>
    <w:rsid w:val="00FE1FBE"/>
    <w:rsid w:val="00FE220C"/>
    <w:rsid w:val="00FE2225"/>
    <w:rsid w:val="00FE2266"/>
    <w:rsid w:val="00FE2671"/>
    <w:rsid w:val="00FE28A5"/>
    <w:rsid w:val="00FE295A"/>
    <w:rsid w:val="00FE29D5"/>
    <w:rsid w:val="00FE2F65"/>
    <w:rsid w:val="00FE302D"/>
    <w:rsid w:val="00FE3069"/>
    <w:rsid w:val="00FE30BA"/>
    <w:rsid w:val="00FE30EC"/>
    <w:rsid w:val="00FE33C8"/>
    <w:rsid w:val="00FE367D"/>
    <w:rsid w:val="00FE39D9"/>
    <w:rsid w:val="00FE3A33"/>
    <w:rsid w:val="00FE3A8B"/>
    <w:rsid w:val="00FE3C9D"/>
    <w:rsid w:val="00FE3D13"/>
    <w:rsid w:val="00FE3E83"/>
    <w:rsid w:val="00FE40C6"/>
    <w:rsid w:val="00FE46B3"/>
    <w:rsid w:val="00FE4915"/>
    <w:rsid w:val="00FE4925"/>
    <w:rsid w:val="00FE4A31"/>
    <w:rsid w:val="00FE4D08"/>
    <w:rsid w:val="00FE4E35"/>
    <w:rsid w:val="00FE50C5"/>
    <w:rsid w:val="00FE521F"/>
    <w:rsid w:val="00FE544E"/>
    <w:rsid w:val="00FE5469"/>
    <w:rsid w:val="00FE54D4"/>
    <w:rsid w:val="00FE54DD"/>
    <w:rsid w:val="00FE55B5"/>
    <w:rsid w:val="00FE5609"/>
    <w:rsid w:val="00FE5631"/>
    <w:rsid w:val="00FE5739"/>
    <w:rsid w:val="00FE57DD"/>
    <w:rsid w:val="00FE5BBC"/>
    <w:rsid w:val="00FE5D66"/>
    <w:rsid w:val="00FE5D8E"/>
    <w:rsid w:val="00FE61A5"/>
    <w:rsid w:val="00FE61EB"/>
    <w:rsid w:val="00FE6574"/>
    <w:rsid w:val="00FE65DC"/>
    <w:rsid w:val="00FE69BB"/>
    <w:rsid w:val="00FE6A52"/>
    <w:rsid w:val="00FE6CB3"/>
    <w:rsid w:val="00FE6CFA"/>
    <w:rsid w:val="00FE6D67"/>
    <w:rsid w:val="00FE6ED1"/>
    <w:rsid w:val="00FE713E"/>
    <w:rsid w:val="00FE7167"/>
    <w:rsid w:val="00FE763E"/>
    <w:rsid w:val="00FE769E"/>
    <w:rsid w:val="00FE784C"/>
    <w:rsid w:val="00FF0114"/>
    <w:rsid w:val="00FF055D"/>
    <w:rsid w:val="00FF078C"/>
    <w:rsid w:val="00FF081F"/>
    <w:rsid w:val="00FF0B7F"/>
    <w:rsid w:val="00FF102A"/>
    <w:rsid w:val="00FF16A5"/>
    <w:rsid w:val="00FF1786"/>
    <w:rsid w:val="00FF17C3"/>
    <w:rsid w:val="00FF1AE5"/>
    <w:rsid w:val="00FF1BA5"/>
    <w:rsid w:val="00FF20E6"/>
    <w:rsid w:val="00FF2575"/>
    <w:rsid w:val="00FF2954"/>
    <w:rsid w:val="00FF2AB0"/>
    <w:rsid w:val="00FF2C7F"/>
    <w:rsid w:val="00FF2DCE"/>
    <w:rsid w:val="00FF2F16"/>
    <w:rsid w:val="00FF32E6"/>
    <w:rsid w:val="00FF33CD"/>
    <w:rsid w:val="00FF33D9"/>
    <w:rsid w:val="00FF346C"/>
    <w:rsid w:val="00FF34B6"/>
    <w:rsid w:val="00FF351F"/>
    <w:rsid w:val="00FF3580"/>
    <w:rsid w:val="00FF3D11"/>
    <w:rsid w:val="00FF3D4A"/>
    <w:rsid w:val="00FF4047"/>
    <w:rsid w:val="00FF44F4"/>
    <w:rsid w:val="00FF485F"/>
    <w:rsid w:val="00FF493C"/>
    <w:rsid w:val="00FF49BB"/>
    <w:rsid w:val="00FF4A3D"/>
    <w:rsid w:val="00FF4CBC"/>
    <w:rsid w:val="00FF4D17"/>
    <w:rsid w:val="00FF50F8"/>
    <w:rsid w:val="00FF5294"/>
    <w:rsid w:val="00FF541F"/>
    <w:rsid w:val="00FF568F"/>
    <w:rsid w:val="00FF56C2"/>
    <w:rsid w:val="00FF596B"/>
    <w:rsid w:val="00FF5970"/>
    <w:rsid w:val="00FF59EC"/>
    <w:rsid w:val="00FF5A04"/>
    <w:rsid w:val="00FF5A62"/>
    <w:rsid w:val="00FF5B66"/>
    <w:rsid w:val="00FF5CA0"/>
    <w:rsid w:val="00FF5D3A"/>
    <w:rsid w:val="00FF5F59"/>
    <w:rsid w:val="00FF62E9"/>
    <w:rsid w:val="00FF6334"/>
    <w:rsid w:val="00FF6472"/>
    <w:rsid w:val="00FF6737"/>
    <w:rsid w:val="00FF6989"/>
    <w:rsid w:val="00FF6FF6"/>
    <w:rsid w:val="00FF75A5"/>
    <w:rsid w:val="00FF7707"/>
    <w:rsid w:val="00FF7868"/>
    <w:rsid w:val="00FF7910"/>
    <w:rsid w:val="00FF7A11"/>
    <w:rsid w:val="00FF7A18"/>
    <w:rsid w:val="00FF7DB9"/>
    <w:rsid w:val="00FF7E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83528A"/>
  <w15:docId w15:val="{425FCC6A-6C3F-4646-848F-C99127255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2" w:semiHidden="1" w:unhideWhenUsed="1"/>
    <w:lsdException w:name="List 3" w:semiHidden="1" w:unhideWhenUsed="1"/>
    <w:lsdException w:name="List Bullet 2" w:semiHidden="1" w:uiPriority="9" w:unhideWhenUsed="1" w:qFormat="1"/>
    <w:lsdException w:name="List Bullet 3" w:semiHidden="1" w:uiPriority="9" w:unhideWhenUsed="1" w:qFormat="1"/>
    <w:lsdException w:name="List Bullet 4" w:semiHidden="1" w:uiPriority="99"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156D4"/>
    <w:pPr>
      <w:spacing w:before="120" w:after="120"/>
    </w:pPr>
    <w:rPr>
      <w:rFonts w:ascii="Calibri" w:hAnsi="Calibri"/>
      <w:sz w:val="22"/>
      <w:szCs w:val="24"/>
    </w:rPr>
  </w:style>
  <w:style w:type="paragraph" w:styleId="Heading1">
    <w:name w:val="heading 1"/>
    <w:basedOn w:val="Normal"/>
    <w:next w:val="Normal"/>
    <w:link w:val="Heading1Char"/>
    <w:autoRedefine/>
    <w:qFormat/>
    <w:rsid w:val="004D2EFE"/>
    <w:pPr>
      <w:keepNext/>
      <w:tabs>
        <w:tab w:val="left" w:pos="2268"/>
      </w:tabs>
      <w:spacing w:before="240" w:after="60"/>
      <w:ind w:left="1814" w:hanging="1814"/>
      <w:jc w:val="center"/>
      <w:outlineLvl w:val="0"/>
    </w:pPr>
    <w:rPr>
      <w:rFonts w:cs="Arial"/>
      <w:b/>
      <w:snapToGrid w:val="0"/>
      <w:sz w:val="36"/>
      <w:szCs w:val="36"/>
      <w:lang w:eastAsia="en-US"/>
    </w:rPr>
  </w:style>
  <w:style w:type="paragraph" w:styleId="Heading2">
    <w:name w:val="heading 2"/>
    <w:basedOn w:val="Normal"/>
    <w:next w:val="Normal"/>
    <w:link w:val="Heading2Char"/>
    <w:qFormat/>
    <w:rsid w:val="000F5911"/>
    <w:pPr>
      <w:keepNext/>
      <w:numPr>
        <w:ilvl w:val="1"/>
        <w:numId w:val="10"/>
      </w:numPr>
      <w:tabs>
        <w:tab w:val="left" w:pos="1418"/>
      </w:tabs>
      <w:spacing w:before="240" w:after="60"/>
      <w:outlineLvl w:val="1"/>
    </w:pPr>
    <w:rPr>
      <w:b/>
      <w:i/>
      <w:sz w:val="28"/>
      <w:szCs w:val="28"/>
    </w:rPr>
  </w:style>
  <w:style w:type="paragraph" w:styleId="Heading3">
    <w:name w:val="heading 3"/>
    <w:basedOn w:val="Normal"/>
    <w:next w:val="Normal"/>
    <w:link w:val="Heading3Char"/>
    <w:qFormat/>
    <w:pPr>
      <w:keepNext/>
      <w:numPr>
        <w:ilvl w:val="2"/>
        <w:numId w:val="10"/>
      </w:numPr>
      <w:tabs>
        <w:tab w:val="left" w:pos="851"/>
      </w:tabs>
      <w:outlineLvl w:val="2"/>
    </w:pPr>
    <w:rPr>
      <w:rFonts w:ascii="Arial (W1)" w:hAnsi="Arial (W1)"/>
      <w:b/>
      <w:szCs w:val="20"/>
    </w:rPr>
  </w:style>
  <w:style w:type="paragraph" w:styleId="Heading4">
    <w:name w:val="heading 4"/>
    <w:basedOn w:val="Normal"/>
    <w:next w:val="Normal"/>
    <w:link w:val="Heading4Char1"/>
    <w:qFormat/>
    <w:pPr>
      <w:keepNext/>
      <w:numPr>
        <w:ilvl w:val="3"/>
        <w:numId w:val="10"/>
      </w:numPr>
      <w:tabs>
        <w:tab w:val="left" w:pos="851"/>
      </w:tabs>
      <w:outlineLvl w:val="3"/>
    </w:pPr>
    <w:rPr>
      <w:rFonts w:ascii="Arial (W1)" w:hAnsi="Arial (W1)"/>
      <w:b/>
      <w:i/>
      <w:szCs w:val="22"/>
    </w:rPr>
  </w:style>
  <w:style w:type="paragraph" w:styleId="Heading5">
    <w:name w:val="heading 5"/>
    <w:basedOn w:val="Normal"/>
    <w:next w:val="Normal"/>
    <w:link w:val="Heading5Char"/>
    <w:qFormat/>
    <w:rsid w:val="00FD1AE4"/>
    <w:pPr>
      <w:keepNext/>
      <w:numPr>
        <w:ilvl w:val="4"/>
        <w:numId w:val="10"/>
      </w:numPr>
      <w:spacing w:before="240" w:after="60"/>
      <w:outlineLvl w:val="4"/>
    </w:pPr>
    <w:rPr>
      <w:bCs/>
      <w:iCs/>
      <w:u w:val="single"/>
    </w:rPr>
  </w:style>
  <w:style w:type="paragraph" w:styleId="Heading6">
    <w:name w:val="heading 6"/>
    <w:basedOn w:val="Normal"/>
    <w:next w:val="Normal"/>
    <w:link w:val="Heading6Char"/>
    <w:unhideWhenUsed/>
    <w:qFormat/>
    <w:rsid w:val="00FE6CFA"/>
    <w:pPr>
      <w:numPr>
        <w:ilvl w:val="5"/>
        <w:numId w:val="10"/>
      </w:numPr>
      <w:spacing w:before="240" w:after="60"/>
      <w:outlineLvl w:val="5"/>
    </w:pPr>
    <w:rPr>
      <w:b/>
      <w:bCs/>
      <w:szCs w:val="22"/>
    </w:rPr>
  </w:style>
  <w:style w:type="paragraph" w:styleId="Heading7">
    <w:name w:val="heading 7"/>
    <w:basedOn w:val="Normal"/>
    <w:next w:val="Normal"/>
    <w:link w:val="Heading7Char"/>
    <w:unhideWhenUsed/>
    <w:qFormat/>
    <w:rsid w:val="00302CAD"/>
    <w:pPr>
      <w:numPr>
        <w:ilvl w:val="6"/>
        <w:numId w:val="10"/>
      </w:numPr>
      <w:spacing w:before="240" w:after="60"/>
      <w:outlineLvl w:val="6"/>
    </w:pPr>
  </w:style>
  <w:style w:type="paragraph" w:styleId="Heading8">
    <w:name w:val="heading 8"/>
    <w:basedOn w:val="Normal"/>
    <w:next w:val="Normal"/>
    <w:link w:val="Heading8Char"/>
    <w:qFormat/>
    <w:pPr>
      <w:numPr>
        <w:ilvl w:val="7"/>
        <w:numId w:val="10"/>
      </w:numPr>
      <w:spacing w:before="240" w:after="60"/>
      <w:outlineLvl w:val="7"/>
    </w:pPr>
    <w:rPr>
      <w:i/>
      <w:iCs/>
    </w:rPr>
  </w:style>
  <w:style w:type="paragraph" w:styleId="Heading9">
    <w:name w:val="heading 9"/>
    <w:basedOn w:val="Normal"/>
    <w:next w:val="Normal"/>
    <w:link w:val="Heading9Char"/>
    <w:unhideWhenUsed/>
    <w:qFormat/>
    <w:rsid w:val="00302CAD"/>
    <w:pPr>
      <w:numPr>
        <w:ilvl w:val="8"/>
        <w:numId w:val="10"/>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F5911"/>
    <w:rPr>
      <w:rFonts w:ascii="Calibri" w:hAnsi="Calibri"/>
      <w:b/>
      <w:i/>
      <w:sz w:val="28"/>
      <w:szCs w:val="28"/>
    </w:rPr>
  </w:style>
  <w:style w:type="paragraph" w:styleId="Header">
    <w:name w:val="header"/>
    <w:basedOn w:val="Normal"/>
    <w:link w:val="HeaderChar"/>
    <w:rsid w:val="00E57A0B"/>
    <w:pPr>
      <w:tabs>
        <w:tab w:val="center" w:pos="4513"/>
        <w:tab w:val="right" w:pos="9026"/>
      </w:tabs>
      <w:spacing w:before="0" w:after="0"/>
    </w:pPr>
  </w:style>
  <w:style w:type="character" w:customStyle="1" w:styleId="HeaderChar">
    <w:name w:val="Header Char"/>
    <w:basedOn w:val="DefaultParagraphFont"/>
    <w:link w:val="Header"/>
    <w:uiPriority w:val="99"/>
    <w:rsid w:val="00E57A0B"/>
    <w:rPr>
      <w:rFonts w:ascii="Calibri" w:hAnsi="Calibri"/>
      <w:sz w:val="22"/>
      <w:szCs w:val="24"/>
    </w:rPr>
  </w:style>
  <w:style w:type="paragraph" w:customStyle="1" w:styleId="FootnoteText1">
    <w:name w:val="Footnote Text1"/>
    <w:basedOn w:val="Normal"/>
    <w:qFormat/>
    <w:rsid w:val="001156D4"/>
    <w:rPr>
      <w:sz w:val="20"/>
      <w:szCs w:val="20"/>
    </w:rPr>
  </w:style>
  <w:style w:type="character" w:styleId="FootnoteReference">
    <w:name w:val="footnote reference"/>
    <w:rPr>
      <w:vertAlign w:val="superscript"/>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ARMPnumberedparagraphs">
    <w:name w:val="RARMP numbered paragraphs"/>
    <w:basedOn w:val="ListParagraph"/>
    <w:link w:val="RARMPnumberedparagraphsChar"/>
    <w:qFormat/>
    <w:rsid w:val="001156D4"/>
    <w:pPr>
      <w:numPr>
        <w:numId w:val="5"/>
      </w:numPr>
      <w:tabs>
        <w:tab w:val="num" w:pos="567"/>
      </w:tabs>
      <w:ind w:left="0" w:firstLine="0"/>
    </w:pPr>
  </w:style>
  <w:style w:type="character" w:styleId="Hyperlink">
    <w:name w:val="Hyperlink"/>
    <w:basedOn w:val="DefaultParagraphFont"/>
    <w:uiPriority w:val="99"/>
    <w:rsid w:val="00104292"/>
    <w:rPr>
      <w:u w:val="single"/>
    </w:rPr>
  </w:style>
  <w:style w:type="paragraph" w:styleId="BalloonText">
    <w:name w:val="Balloon Text"/>
    <w:basedOn w:val="Normal"/>
    <w:link w:val="BalloonTextChar"/>
    <w:uiPriority w:val="99"/>
    <w:rsid w:val="00170F62"/>
    <w:pPr>
      <w:spacing w:before="0" w:after="0"/>
    </w:pPr>
    <w:rPr>
      <w:rFonts w:ascii="Tahoma" w:hAnsi="Tahoma" w:cs="Tahoma"/>
      <w:sz w:val="16"/>
      <w:szCs w:val="16"/>
    </w:rPr>
  </w:style>
  <w:style w:type="paragraph" w:customStyle="1" w:styleId="Titletext">
    <w:name w:val="Title text"/>
    <w:basedOn w:val="Normal"/>
    <w:rsid w:val="00F04DEA"/>
    <w:pPr>
      <w:spacing w:before="60" w:after="60"/>
    </w:pPr>
    <w:rPr>
      <w:szCs w:val="20"/>
    </w:rPr>
  </w:style>
  <w:style w:type="paragraph" w:styleId="TOC1">
    <w:name w:val="toc 1"/>
    <w:basedOn w:val="Normal"/>
    <w:next w:val="Normal"/>
    <w:autoRedefine/>
    <w:uiPriority w:val="39"/>
    <w:rsid w:val="005B7D35"/>
    <w:pPr>
      <w:tabs>
        <w:tab w:val="left" w:pos="1247"/>
        <w:tab w:val="right" w:leader="dot" w:pos="9639"/>
      </w:tabs>
      <w:ind w:left="1247" w:hanging="1247"/>
    </w:pPr>
    <w:rPr>
      <w:b/>
      <w:bCs/>
      <w:caps/>
      <w:noProof/>
      <w:color w:val="000000"/>
      <w:szCs w:val="20"/>
    </w:rPr>
  </w:style>
  <w:style w:type="paragraph" w:styleId="TOC2">
    <w:name w:val="toc 2"/>
    <w:basedOn w:val="Normal"/>
    <w:next w:val="Normal"/>
    <w:autoRedefine/>
    <w:uiPriority w:val="39"/>
    <w:rsid w:val="005B7D35"/>
    <w:pPr>
      <w:tabs>
        <w:tab w:val="left" w:pos="1247"/>
        <w:tab w:val="right" w:leader="dot" w:pos="9639"/>
      </w:tabs>
      <w:spacing w:before="0" w:after="0"/>
      <w:ind w:left="1332" w:hanging="1134"/>
    </w:pPr>
    <w:rPr>
      <w:smallCaps/>
      <w:noProof/>
      <w:szCs w:val="20"/>
      <w:lang w:eastAsia="en-US"/>
    </w:rPr>
  </w:style>
  <w:style w:type="paragraph" w:styleId="TOC3">
    <w:name w:val="toc 3"/>
    <w:basedOn w:val="Normal"/>
    <w:next w:val="Normal"/>
    <w:autoRedefine/>
    <w:uiPriority w:val="39"/>
    <w:rsid w:val="00FA0D52"/>
    <w:pPr>
      <w:tabs>
        <w:tab w:val="left" w:pos="1247"/>
        <w:tab w:val="right" w:leader="dot" w:pos="9639"/>
      </w:tabs>
      <w:spacing w:before="0" w:after="0"/>
      <w:ind w:left="1729" w:hanging="1247"/>
    </w:pPr>
    <w:rPr>
      <w:iCs/>
      <w:noProof/>
      <w:szCs w:val="20"/>
    </w:rPr>
  </w:style>
  <w:style w:type="character" w:styleId="CommentReference">
    <w:name w:val="annotation reference"/>
    <w:basedOn w:val="DefaultParagraphFont"/>
    <w:uiPriority w:val="99"/>
    <w:rsid w:val="00BD3249"/>
    <w:rPr>
      <w:sz w:val="16"/>
      <w:szCs w:val="16"/>
    </w:rPr>
  </w:style>
  <w:style w:type="character" w:customStyle="1" w:styleId="ListParagraphChar">
    <w:name w:val="List Paragraph Char"/>
    <w:basedOn w:val="DefaultParagraphFont"/>
    <w:link w:val="ListParagraph"/>
    <w:uiPriority w:val="34"/>
    <w:rsid w:val="001156D4"/>
    <w:rPr>
      <w:rFonts w:ascii="Calibri" w:hAnsi="Calibri"/>
      <w:sz w:val="22"/>
      <w:szCs w:val="24"/>
    </w:rPr>
  </w:style>
  <w:style w:type="character" w:customStyle="1" w:styleId="RARMPnumberedparagraphsChar">
    <w:name w:val="RARMP numbered paragraphs Char"/>
    <w:basedOn w:val="ListParagraphChar"/>
    <w:link w:val="RARMPnumberedparagraphs"/>
    <w:rsid w:val="001156D4"/>
    <w:rPr>
      <w:rFonts w:ascii="Calibri" w:hAnsi="Calibri"/>
      <w:sz w:val="22"/>
      <w:szCs w:val="24"/>
    </w:rPr>
  </w:style>
  <w:style w:type="paragraph" w:styleId="CommentText">
    <w:name w:val="annotation text"/>
    <w:basedOn w:val="Normal"/>
    <w:link w:val="CommentTextChar"/>
    <w:uiPriority w:val="99"/>
    <w:rsid w:val="00BD3249"/>
    <w:rPr>
      <w:sz w:val="20"/>
      <w:szCs w:val="20"/>
    </w:rPr>
  </w:style>
  <w:style w:type="character" w:customStyle="1" w:styleId="BalloonTextChar">
    <w:name w:val="Balloon Text Char"/>
    <w:basedOn w:val="DefaultParagraphFont"/>
    <w:link w:val="BalloonText"/>
    <w:uiPriority w:val="99"/>
    <w:rsid w:val="00170F62"/>
    <w:rPr>
      <w:rFonts w:ascii="Tahoma" w:hAnsi="Tahoma" w:cs="Tahoma"/>
      <w:sz w:val="16"/>
      <w:szCs w:val="16"/>
    </w:rPr>
  </w:style>
  <w:style w:type="character" w:customStyle="1" w:styleId="CommentTextChar">
    <w:name w:val="Comment Text Char"/>
    <w:basedOn w:val="DefaultParagraphFont"/>
    <w:link w:val="CommentText"/>
    <w:uiPriority w:val="99"/>
    <w:rsid w:val="00BD3249"/>
    <w:rPr>
      <w:rFonts w:ascii="Calibri" w:hAnsi="Calibri"/>
    </w:rPr>
  </w:style>
  <w:style w:type="paragraph" w:styleId="CommentSubject">
    <w:name w:val="annotation subject"/>
    <w:basedOn w:val="CommentText"/>
    <w:next w:val="CommentText"/>
    <w:link w:val="CommentSubjectChar"/>
    <w:uiPriority w:val="99"/>
    <w:rsid w:val="00BD3249"/>
    <w:rPr>
      <w:b/>
      <w:bCs/>
    </w:rPr>
  </w:style>
  <w:style w:type="character" w:customStyle="1" w:styleId="CommentSubjectChar">
    <w:name w:val="Comment Subject Char"/>
    <w:basedOn w:val="CommentTextChar"/>
    <w:link w:val="CommentSubject"/>
    <w:uiPriority w:val="99"/>
    <w:rsid w:val="00BD3249"/>
    <w:rPr>
      <w:rFonts w:ascii="Calibri" w:hAnsi="Calibri"/>
      <w:b/>
      <w:bCs/>
    </w:rPr>
  </w:style>
  <w:style w:type="paragraph" w:customStyle="1" w:styleId="BulletedRARMP">
    <w:name w:val="Bulleted RARMP"/>
    <w:basedOn w:val="Normal"/>
    <w:link w:val="BulletedRARMPCharChar"/>
    <w:rsid w:val="00A0285A"/>
    <w:pPr>
      <w:numPr>
        <w:numId w:val="1"/>
      </w:numPr>
      <w:spacing w:before="0" w:after="0"/>
    </w:pPr>
  </w:style>
  <w:style w:type="character" w:customStyle="1" w:styleId="BulletedRARMPCharChar">
    <w:name w:val="Bulleted RARMP Char Char"/>
    <w:link w:val="BulletedRARMP"/>
    <w:rsid w:val="00A0285A"/>
    <w:rPr>
      <w:rFonts w:ascii="Calibri" w:hAnsi="Calibri"/>
      <w:sz w:val="22"/>
      <w:szCs w:val="24"/>
    </w:rPr>
  </w:style>
  <w:style w:type="paragraph" w:customStyle="1" w:styleId="1RARMP">
    <w:name w:val="1 RARMP"/>
    <w:basedOn w:val="Normal"/>
    <w:qFormat/>
    <w:rsid w:val="00B548EC"/>
    <w:pPr>
      <w:numPr>
        <w:numId w:val="2"/>
      </w:numPr>
      <w:tabs>
        <w:tab w:val="left" w:pos="1985"/>
      </w:tabs>
      <w:outlineLvl w:val="0"/>
    </w:pPr>
    <w:rPr>
      <w:rFonts w:cs="Arial"/>
      <w:b/>
      <w:bCs/>
      <w:sz w:val="36"/>
      <w:szCs w:val="36"/>
    </w:rPr>
  </w:style>
  <w:style w:type="paragraph" w:customStyle="1" w:styleId="2RARMP">
    <w:name w:val="2 RARMP"/>
    <w:basedOn w:val="Normal"/>
    <w:link w:val="2RARMPChar"/>
    <w:autoRedefine/>
    <w:qFormat/>
    <w:rsid w:val="00E1104A"/>
    <w:pPr>
      <w:keepNext/>
      <w:numPr>
        <w:ilvl w:val="1"/>
        <w:numId w:val="2"/>
      </w:numPr>
      <w:tabs>
        <w:tab w:val="clear" w:pos="2241"/>
      </w:tabs>
      <w:spacing w:before="240"/>
      <w:outlineLvl w:val="1"/>
    </w:pPr>
    <w:rPr>
      <w:rFonts w:cs="Arial"/>
      <w:b/>
      <w:bCs/>
      <w:iCs/>
      <w:sz w:val="28"/>
      <w:szCs w:val="28"/>
    </w:rPr>
  </w:style>
  <w:style w:type="paragraph" w:customStyle="1" w:styleId="3RARMP">
    <w:name w:val="3 RARMP"/>
    <w:basedOn w:val="Normal"/>
    <w:uiPriority w:val="1"/>
    <w:qFormat/>
    <w:rsid w:val="008F72B5"/>
    <w:pPr>
      <w:keepNext/>
      <w:numPr>
        <w:ilvl w:val="2"/>
        <w:numId w:val="2"/>
      </w:numPr>
      <w:outlineLvl w:val="2"/>
    </w:pPr>
    <w:rPr>
      <w:rFonts w:cs="Arial"/>
      <w:b/>
      <w:bCs/>
      <w:sz w:val="24"/>
    </w:rPr>
  </w:style>
  <w:style w:type="paragraph" w:customStyle="1" w:styleId="4RARMP">
    <w:name w:val="4 RARMP"/>
    <w:basedOn w:val="Normal"/>
    <w:link w:val="4RARMPChar"/>
    <w:uiPriority w:val="1"/>
    <w:qFormat/>
    <w:rsid w:val="00991711"/>
    <w:pPr>
      <w:keepNext/>
      <w:keepLines/>
      <w:numPr>
        <w:ilvl w:val="3"/>
        <w:numId w:val="2"/>
      </w:numPr>
      <w:tabs>
        <w:tab w:val="clear" w:pos="1986"/>
        <w:tab w:val="num" w:pos="709"/>
      </w:tabs>
      <w:outlineLvl w:val="3"/>
    </w:pPr>
    <w:rPr>
      <w:rFonts w:asciiTheme="minorHAnsi" w:hAnsiTheme="minorHAnsi" w:cs="Arial"/>
      <w:b/>
      <w:bCs/>
      <w:i/>
      <w:iCs/>
      <w:szCs w:val="22"/>
    </w:rPr>
  </w:style>
  <w:style w:type="paragraph" w:styleId="ListParagraph">
    <w:name w:val="List Paragraph"/>
    <w:basedOn w:val="Normal"/>
    <w:link w:val="ListParagraphChar"/>
    <w:uiPriority w:val="34"/>
    <w:qFormat/>
    <w:rsid w:val="00E3712B"/>
    <w:pPr>
      <w:ind w:left="720"/>
    </w:pPr>
  </w:style>
  <w:style w:type="character" w:customStyle="1" w:styleId="4RARMPChar">
    <w:name w:val="4 RARMP Char"/>
    <w:link w:val="4RARMP"/>
    <w:uiPriority w:val="1"/>
    <w:rsid w:val="00991711"/>
    <w:rPr>
      <w:rFonts w:asciiTheme="minorHAnsi" w:hAnsiTheme="minorHAnsi" w:cs="Arial"/>
      <w:b/>
      <w:bCs/>
      <w:i/>
      <w:iCs/>
      <w:sz w:val="22"/>
      <w:szCs w:val="22"/>
    </w:rPr>
  </w:style>
  <w:style w:type="character" w:customStyle="1" w:styleId="Heading6Char">
    <w:name w:val="Heading 6 Char"/>
    <w:link w:val="Heading6"/>
    <w:rsid w:val="00FE6CFA"/>
    <w:rPr>
      <w:rFonts w:ascii="Calibri" w:hAnsi="Calibri"/>
      <w:b/>
      <w:bCs/>
      <w:sz w:val="22"/>
      <w:szCs w:val="22"/>
    </w:rPr>
  </w:style>
  <w:style w:type="paragraph" w:styleId="Revision">
    <w:name w:val="Revision"/>
    <w:hidden/>
    <w:uiPriority w:val="99"/>
    <w:semiHidden/>
    <w:rsid w:val="00B81960"/>
    <w:rPr>
      <w:sz w:val="24"/>
      <w:szCs w:val="24"/>
    </w:rPr>
  </w:style>
  <w:style w:type="character" w:customStyle="1" w:styleId="Heading7Char">
    <w:name w:val="Heading 7 Char"/>
    <w:link w:val="Heading7"/>
    <w:rsid w:val="00302CAD"/>
    <w:rPr>
      <w:rFonts w:ascii="Calibri" w:hAnsi="Calibri"/>
      <w:sz w:val="22"/>
      <w:szCs w:val="24"/>
    </w:rPr>
  </w:style>
  <w:style w:type="character" w:customStyle="1" w:styleId="Heading9Char">
    <w:name w:val="Heading 9 Char"/>
    <w:link w:val="Heading9"/>
    <w:rsid w:val="00302CAD"/>
    <w:rPr>
      <w:rFonts w:ascii="Arial" w:hAnsi="Arial" w:cs="Arial"/>
      <w:sz w:val="22"/>
      <w:szCs w:val="22"/>
    </w:rPr>
  </w:style>
  <w:style w:type="paragraph" w:styleId="TOCHeading">
    <w:name w:val="TOC Heading"/>
    <w:basedOn w:val="Heading1"/>
    <w:next w:val="Normal"/>
    <w:uiPriority w:val="39"/>
    <w:semiHidden/>
    <w:unhideWhenUsed/>
    <w:qFormat/>
    <w:rsid w:val="00904AF1"/>
    <w:pPr>
      <w:keepLines/>
      <w:tabs>
        <w:tab w:val="clear" w:pos="2268"/>
      </w:tabs>
      <w:spacing w:before="480" w:after="0" w:line="276" w:lineRule="auto"/>
      <w:ind w:left="0" w:firstLine="0"/>
      <w:outlineLvl w:val="9"/>
    </w:pPr>
    <w:rPr>
      <w:rFonts w:asciiTheme="majorHAnsi" w:eastAsiaTheme="majorEastAsia" w:hAnsiTheme="majorHAnsi" w:cstheme="majorBidi"/>
      <w:bCs/>
      <w:snapToGrid/>
      <w:color w:val="365F91" w:themeColor="accent1" w:themeShade="BF"/>
      <w:sz w:val="28"/>
      <w:szCs w:val="28"/>
      <w:lang w:val="en-US" w:eastAsia="ja-JP"/>
    </w:rPr>
  </w:style>
  <w:style w:type="numbering" w:customStyle="1" w:styleId="tablebulletsRARMP">
    <w:name w:val="table bullets RARMP"/>
    <w:basedOn w:val="NoList"/>
    <w:rsid w:val="00A90197"/>
    <w:pPr>
      <w:numPr>
        <w:numId w:val="3"/>
      </w:numPr>
    </w:pPr>
  </w:style>
  <w:style w:type="paragraph" w:customStyle="1" w:styleId="5RARMP">
    <w:name w:val="5 RARMP"/>
    <w:basedOn w:val="4RARMP"/>
    <w:qFormat/>
    <w:rsid w:val="00535EE4"/>
    <w:pPr>
      <w:numPr>
        <w:ilvl w:val="0"/>
        <w:numId w:val="0"/>
      </w:numPr>
    </w:pPr>
    <w:rPr>
      <w:i w:val="0"/>
    </w:rPr>
  </w:style>
  <w:style w:type="paragraph" w:customStyle="1" w:styleId="Bulletlevel2">
    <w:name w:val="Bullet level 2"/>
    <w:basedOn w:val="Normal"/>
    <w:rsid w:val="00686ACA"/>
    <w:pPr>
      <w:numPr>
        <w:numId w:val="4"/>
      </w:numPr>
      <w:spacing w:line="280" w:lineRule="atLeast"/>
    </w:pPr>
    <w:rPr>
      <w:szCs w:val="20"/>
      <w:lang w:val="en-US" w:eastAsia="en-US"/>
    </w:rPr>
  </w:style>
  <w:style w:type="paragraph" w:customStyle="1" w:styleId="TableNotes">
    <w:name w:val="Table Notes"/>
    <w:basedOn w:val="Normal"/>
    <w:rsid w:val="00A9660D"/>
    <w:pPr>
      <w:spacing w:before="60" w:after="60"/>
    </w:pPr>
    <w:rPr>
      <w:sz w:val="20"/>
      <w:lang w:eastAsia="en-US"/>
    </w:rPr>
  </w:style>
  <w:style w:type="character" w:styleId="FollowedHyperlink">
    <w:name w:val="FollowedHyperlink"/>
    <w:basedOn w:val="DefaultParagraphFont"/>
    <w:rsid w:val="00011A71"/>
    <w:rPr>
      <w:color w:val="800080" w:themeColor="followedHyperlink"/>
      <w:u w:val="single"/>
    </w:rPr>
  </w:style>
  <w:style w:type="paragraph" w:customStyle="1" w:styleId="1Para">
    <w:name w:val="1 Para"/>
    <w:basedOn w:val="Normal"/>
    <w:link w:val="1ParaChar"/>
    <w:qFormat/>
    <w:rsid w:val="00EB2A0D"/>
    <w:pPr>
      <w:numPr>
        <w:numId w:val="8"/>
      </w:numPr>
      <w:tabs>
        <w:tab w:val="left" w:pos="540"/>
      </w:tabs>
    </w:pPr>
    <w:rPr>
      <w:rFonts w:ascii="Times New Roman" w:hAnsi="Times New Roman"/>
      <w:sz w:val="24"/>
    </w:rPr>
  </w:style>
  <w:style w:type="character" w:customStyle="1" w:styleId="1ParaChar">
    <w:name w:val="1 Para Char"/>
    <w:basedOn w:val="DefaultParagraphFont"/>
    <w:link w:val="1Para"/>
    <w:rsid w:val="00EB2A0D"/>
    <w:rPr>
      <w:sz w:val="24"/>
      <w:szCs w:val="24"/>
    </w:rPr>
  </w:style>
  <w:style w:type="paragraph" w:customStyle="1" w:styleId="Para">
    <w:name w:val="Para"/>
    <w:basedOn w:val="Normal"/>
    <w:link w:val="ParaCharChar"/>
    <w:autoRedefine/>
    <w:rsid w:val="00EB2A0D"/>
    <w:pPr>
      <w:numPr>
        <w:numId w:val="9"/>
      </w:numPr>
      <w:tabs>
        <w:tab w:val="clear" w:pos="6755"/>
        <w:tab w:val="left" w:pos="567"/>
        <w:tab w:val="num" w:pos="771"/>
      </w:tabs>
    </w:pPr>
    <w:rPr>
      <w:rFonts w:ascii="Times New Roman" w:hAnsi="Times New Roman"/>
      <w:sz w:val="24"/>
    </w:rPr>
  </w:style>
  <w:style w:type="paragraph" w:styleId="NormalWeb">
    <w:name w:val="Normal (Web)"/>
    <w:basedOn w:val="Normal"/>
    <w:link w:val="NormalWebChar"/>
    <w:uiPriority w:val="99"/>
    <w:unhideWhenUsed/>
    <w:rsid w:val="00A2232A"/>
    <w:pPr>
      <w:spacing w:before="100" w:beforeAutospacing="1" w:after="100" w:afterAutospacing="1"/>
    </w:pPr>
    <w:rPr>
      <w:rFonts w:ascii="Times New Roman" w:hAnsi="Times New Roman"/>
      <w:sz w:val="24"/>
    </w:rPr>
  </w:style>
  <w:style w:type="paragraph" w:styleId="Footer">
    <w:name w:val="footer"/>
    <w:basedOn w:val="Normal"/>
    <w:link w:val="FooterChar"/>
    <w:uiPriority w:val="99"/>
    <w:rsid w:val="00AE02D0"/>
    <w:pPr>
      <w:tabs>
        <w:tab w:val="center" w:pos="4513"/>
        <w:tab w:val="right" w:pos="9026"/>
      </w:tabs>
      <w:spacing w:before="0" w:after="0"/>
    </w:pPr>
  </w:style>
  <w:style w:type="character" w:customStyle="1" w:styleId="FooterChar">
    <w:name w:val="Footer Char"/>
    <w:basedOn w:val="DefaultParagraphFont"/>
    <w:link w:val="Footer"/>
    <w:uiPriority w:val="99"/>
    <w:rsid w:val="00AE02D0"/>
    <w:rPr>
      <w:rFonts w:ascii="Calibri" w:hAnsi="Calibri"/>
      <w:sz w:val="22"/>
      <w:szCs w:val="24"/>
    </w:rPr>
  </w:style>
  <w:style w:type="paragraph" w:styleId="FootnoteText">
    <w:name w:val="footnote text"/>
    <w:basedOn w:val="Normal"/>
    <w:link w:val="FootnoteTextChar"/>
    <w:rsid w:val="00DC7F29"/>
    <w:pPr>
      <w:spacing w:before="0" w:after="0"/>
    </w:pPr>
    <w:rPr>
      <w:sz w:val="20"/>
      <w:szCs w:val="20"/>
    </w:rPr>
  </w:style>
  <w:style w:type="character" w:customStyle="1" w:styleId="FootnoteTextChar">
    <w:name w:val="Footnote Text Char"/>
    <w:basedOn w:val="DefaultParagraphFont"/>
    <w:link w:val="FootnoteText"/>
    <w:rsid w:val="00DC7F29"/>
    <w:rPr>
      <w:rFonts w:ascii="Calibri" w:hAnsi="Calibri"/>
    </w:rPr>
  </w:style>
  <w:style w:type="paragraph" w:styleId="PlainText">
    <w:name w:val="Plain Text"/>
    <w:basedOn w:val="Normal"/>
    <w:link w:val="PlainTextChar"/>
    <w:uiPriority w:val="99"/>
    <w:unhideWhenUsed/>
    <w:rsid w:val="00C209CB"/>
    <w:pPr>
      <w:spacing w:before="0" w:after="0"/>
    </w:pPr>
    <w:rPr>
      <w:rFonts w:ascii="Arial" w:eastAsiaTheme="minorHAnsi" w:hAnsi="Arial" w:cs="Consolas"/>
      <w:sz w:val="18"/>
      <w:szCs w:val="21"/>
    </w:rPr>
  </w:style>
  <w:style w:type="character" w:customStyle="1" w:styleId="PlainTextChar">
    <w:name w:val="Plain Text Char"/>
    <w:basedOn w:val="DefaultParagraphFont"/>
    <w:link w:val="PlainText"/>
    <w:uiPriority w:val="99"/>
    <w:rsid w:val="00C209CB"/>
    <w:rPr>
      <w:rFonts w:ascii="Arial" w:eastAsiaTheme="minorHAnsi" w:hAnsi="Arial" w:cs="Consolas"/>
      <w:sz w:val="18"/>
      <w:szCs w:val="21"/>
    </w:rPr>
  </w:style>
  <w:style w:type="paragraph" w:customStyle="1" w:styleId="Caption-Table">
    <w:name w:val="Caption - Table"/>
    <w:next w:val="Normal"/>
    <w:qFormat/>
    <w:rsid w:val="00C209CB"/>
    <w:pPr>
      <w:spacing w:before="240" w:after="60"/>
      <w:ind w:firstLine="510"/>
    </w:pPr>
    <w:rPr>
      <w:rFonts w:ascii="Calibri" w:hAnsi="Calibri"/>
      <w:b/>
      <w:bCs/>
      <w:sz w:val="22"/>
    </w:rPr>
  </w:style>
  <w:style w:type="paragraph" w:customStyle="1" w:styleId="Caption-Figure">
    <w:name w:val="Caption - Figure"/>
    <w:next w:val="Normal"/>
    <w:qFormat/>
    <w:rsid w:val="006F72AC"/>
    <w:pPr>
      <w:spacing w:after="240"/>
    </w:pPr>
    <w:rPr>
      <w:rFonts w:ascii="Calibri" w:hAnsi="Calibri"/>
      <w:bCs/>
      <w:i/>
      <w:color w:val="1F497D" w:themeColor="text2"/>
      <w:sz w:val="22"/>
      <w:szCs w:val="18"/>
    </w:rPr>
  </w:style>
  <w:style w:type="paragraph" w:customStyle="1" w:styleId="6RARMP">
    <w:name w:val="6 RARMP"/>
    <w:basedOn w:val="5RARMP"/>
    <w:qFormat/>
    <w:rsid w:val="00602C38"/>
    <w:rPr>
      <w:b w:val="0"/>
      <w:i/>
      <w:u w:val="single"/>
    </w:rPr>
  </w:style>
  <w:style w:type="paragraph" w:customStyle="1" w:styleId="TOC-references">
    <w:name w:val="TOC - references"/>
    <w:basedOn w:val="TOC1"/>
    <w:qFormat/>
    <w:rsid w:val="005B7D35"/>
    <w:pPr>
      <w:tabs>
        <w:tab w:val="clear" w:pos="1247"/>
      </w:tabs>
      <w:ind w:left="1134" w:hanging="1134"/>
    </w:pPr>
  </w:style>
  <w:style w:type="paragraph" w:customStyle="1" w:styleId="EndNoteBibliographyTitle">
    <w:name w:val="EndNote Bibliography Title"/>
    <w:basedOn w:val="Normal"/>
    <w:link w:val="EndNoteBibliographyTitleChar"/>
    <w:rsid w:val="00200314"/>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200314"/>
    <w:rPr>
      <w:rFonts w:ascii="Calibri" w:hAnsi="Calibri" w:cs="Calibri"/>
      <w:noProof/>
      <w:sz w:val="22"/>
      <w:szCs w:val="24"/>
    </w:rPr>
  </w:style>
  <w:style w:type="paragraph" w:customStyle="1" w:styleId="EndNoteBibliography">
    <w:name w:val="EndNote Bibliography"/>
    <w:basedOn w:val="Normal"/>
    <w:link w:val="EndNoteBibliographyChar"/>
    <w:rsid w:val="00200314"/>
    <w:rPr>
      <w:rFonts w:cs="Calibri"/>
      <w:noProof/>
    </w:rPr>
  </w:style>
  <w:style w:type="character" w:customStyle="1" w:styleId="EndNoteBibliographyChar">
    <w:name w:val="EndNote Bibliography Char"/>
    <w:basedOn w:val="DefaultParagraphFont"/>
    <w:link w:val="EndNoteBibliography"/>
    <w:rsid w:val="00200314"/>
    <w:rPr>
      <w:rFonts w:ascii="Calibri" w:hAnsi="Calibri" w:cs="Calibri"/>
      <w:noProof/>
      <w:sz w:val="22"/>
      <w:szCs w:val="24"/>
    </w:rPr>
  </w:style>
  <w:style w:type="paragraph" w:customStyle="1" w:styleId="RIGHTLIST">
    <w:name w:val="RIGHTLIST"/>
    <w:basedOn w:val="Normal"/>
    <w:link w:val="RIGHTLISTChar"/>
    <w:rsid w:val="0060653F"/>
    <w:pPr>
      <w:keepNext/>
      <w:tabs>
        <w:tab w:val="right" w:leader="dot" w:pos="9356"/>
      </w:tabs>
      <w:spacing w:before="80" w:after="40"/>
    </w:pPr>
    <w:rPr>
      <w:rFonts w:ascii="Times New Roman" w:hAnsi="Times New Roman"/>
      <w:szCs w:val="22"/>
    </w:rPr>
  </w:style>
  <w:style w:type="character" w:customStyle="1" w:styleId="RIGHTLISTChar">
    <w:name w:val="RIGHTLIST Char"/>
    <w:basedOn w:val="DefaultParagraphFont"/>
    <w:link w:val="RIGHTLIST"/>
    <w:uiPriority w:val="4"/>
    <w:rsid w:val="0060653F"/>
    <w:rPr>
      <w:sz w:val="22"/>
      <w:szCs w:val="22"/>
    </w:rPr>
  </w:style>
  <w:style w:type="paragraph" w:customStyle="1" w:styleId="TableTextRARMP">
    <w:name w:val="Table Text RARMP"/>
    <w:basedOn w:val="Normal"/>
    <w:qFormat/>
    <w:locked/>
    <w:rsid w:val="00C536CF"/>
    <w:pPr>
      <w:spacing w:before="0" w:after="0"/>
    </w:pPr>
    <w:rPr>
      <w:sz w:val="20"/>
      <w:lang w:eastAsia="en-US"/>
    </w:rPr>
  </w:style>
  <w:style w:type="character" w:customStyle="1" w:styleId="1ParaCharChar">
    <w:name w:val="1 Para Char Char"/>
    <w:locked/>
    <w:rsid w:val="008449CE"/>
    <w:rPr>
      <w:rFonts w:ascii="Calibri" w:hAnsi="Calibri"/>
      <w:sz w:val="22"/>
      <w:szCs w:val="24"/>
    </w:rPr>
  </w:style>
  <w:style w:type="paragraph" w:customStyle="1" w:styleId="Default">
    <w:name w:val="Default"/>
    <w:rsid w:val="007B2B3F"/>
    <w:pPr>
      <w:autoSpaceDE w:val="0"/>
      <w:autoSpaceDN w:val="0"/>
      <w:adjustRightInd w:val="0"/>
    </w:pPr>
    <w:rPr>
      <w:color w:val="000000"/>
      <w:sz w:val="24"/>
      <w:szCs w:val="24"/>
    </w:rPr>
  </w:style>
  <w:style w:type="character" w:customStyle="1" w:styleId="BulletedRARMPChar">
    <w:name w:val="Bulleted RARMP Char"/>
    <w:rsid w:val="00B74BBE"/>
    <w:rPr>
      <w:sz w:val="24"/>
      <w:szCs w:val="24"/>
    </w:rPr>
  </w:style>
  <w:style w:type="paragraph" w:customStyle="1" w:styleId="Paranonumbers">
    <w:name w:val="Para no numbers"/>
    <w:basedOn w:val="Normal"/>
    <w:link w:val="ParanonumbersChar"/>
    <w:qFormat/>
    <w:rsid w:val="00CF08D7"/>
    <w:rPr>
      <w:rFonts w:ascii="Times New Roman" w:eastAsiaTheme="minorEastAsia" w:hAnsi="Times New Roman"/>
      <w:sz w:val="24"/>
    </w:rPr>
  </w:style>
  <w:style w:type="character" w:customStyle="1" w:styleId="ParanonumbersChar">
    <w:name w:val="Para no numbers Char"/>
    <w:link w:val="Paranonumbers"/>
    <w:locked/>
    <w:rsid w:val="00CF08D7"/>
    <w:rPr>
      <w:rFonts w:eastAsiaTheme="minorEastAsia"/>
      <w:sz w:val="24"/>
      <w:szCs w:val="24"/>
    </w:rPr>
  </w:style>
  <w:style w:type="paragraph" w:customStyle="1" w:styleId="LEFTLIST">
    <w:name w:val="LEFTLIST"/>
    <w:basedOn w:val="Heading1"/>
    <w:rsid w:val="007A29DB"/>
    <w:pPr>
      <w:tabs>
        <w:tab w:val="clear" w:pos="2268"/>
        <w:tab w:val="right" w:leader="dot" w:pos="9356"/>
      </w:tabs>
      <w:spacing w:before="80" w:after="40"/>
      <w:ind w:left="0" w:firstLine="0"/>
      <w:jc w:val="left"/>
      <w:outlineLvl w:val="9"/>
    </w:pPr>
    <w:rPr>
      <w:rFonts w:ascii="Arial Narrow" w:hAnsi="Arial Narrow" w:cs="Arial Narrow"/>
      <w:bCs/>
      <w:snapToGrid/>
      <w:sz w:val="22"/>
      <w:szCs w:val="22"/>
      <w:lang w:eastAsia="en-AU"/>
    </w:rPr>
  </w:style>
  <w:style w:type="character" w:customStyle="1" w:styleId="ParaCharChar">
    <w:name w:val="Para Char Char"/>
    <w:basedOn w:val="DefaultParagraphFont"/>
    <w:link w:val="Para"/>
    <w:locked/>
    <w:rsid w:val="007A29DB"/>
    <w:rPr>
      <w:sz w:val="24"/>
      <w:szCs w:val="24"/>
    </w:rPr>
  </w:style>
  <w:style w:type="paragraph" w:customStyle="1" w:styleId="-">
    <w:name w:val=":-)"/>
    <w:basedOn w:val="Normal"/>
    <w:link w:val="-Char"/>
    <w:qFormat/>
    <w:rsid w:val="00AC5442"/>
    <w:pPr>
      <w:tabs>
        <w:tab w:val="left" w:pos="567"/>
        <w:tab w:val="num" w:pos="1494"/>
      </w:tabs>
      <w:ind w:right="-28"/>
    </w:pPr>
  </w:style>
  <w:style w:type="character" w:customStyle="1" w:styleId="-Char">
    <w:name w:val=":-) Char"/>
    <w:basedOn w:val="DefaultParagraphFont"/>
    <w:link w:val="-"/>
    <w:rsid w:val="00AC5442"/>
    <w:rPr>
      <w:rFonts w:ascii="Calibri" w:hAnsi="Calibri"/>
      <w:sz w:val="22"/>
      <w:szCs w:val="24"/>
    </w:rPr>
  </w:style>
  <w:style w:type="character" w:customStyle="1" w:styleId="Heading4Char1">
    <w:name w:val="Heading 4 Char1"/>
    <w:link w:val="Heading4"/>
    <w:rsid w:val="00A63D42"/>
    <w:rPr>
      <w:rFonts w:ascii="Arial (W1)" w:hAnsi="Arial (W1)"/>
      <w:b/>
      <w:i/>
      <w:sz w:val="22"/>
      <w:szCs w:val="22"/>
    </w:rPr>
  </w:style>
  <w:style w:type="character" w:customStyle="1" w:styleId="Heading5Char">
    <w:name w:val="Heading 5 Char"/>
    <w:link w:val="Heading5"/>
    <w:rsid w:val="00A63D42"/>
    <w:rPr>
      <w:rFonts w:ascii="Calibri" w:hAnsi="Calibri"/>
      <w:bCs/>
      <w:iCs/>
      <w:sz w:val="22"/>
      <w:szCs w:val="24"/>
      <w:u w:val="single"/>
    </w:rPr>
  </w:style>
  <w:style w:type="paragraph" w:customStyle="1" w:styleId="Events">
    <w:name w:val="Events"/>
    <w:basedOn w:val="Heading4"/>
    <w:link w:val="EventsCharChar"/>
    <w:rsid w:val="00A63D42"/>
    <w:pPr>
      <w:keepLines/>
      <w:numPr>
        <w:ilvl w:val="0"/>
        <w:numId w:val="0"/>
      </w:numPr>
      <w:tabs>
        <w:tab w:val="clear" w:pos="851"/>
        <w:tab w:val="num" w:pos="1843"/>
      </w:tabs>
      <w:ind w:left="1842" w:hanging="1814"/>
    </w:pPr>
    <w:rPr>
      <w:rFonts w:ascii="Arial" w:eastAsiaTheme="minorEastAsia" w:hAnsi="Arial" w:cs="Arial"/>
      <w:bCs/>
      <w:iCs/>
      <w:color w:val="000000"/>
    </w:rPr>
  </w:style>
  <w:style w:type="character" w:customStyle="1" w:styleId="EventsCharChar">
    <w:name w:val="Events Char Char"/>
    <w:link w:val="Events"/>
    <w:rsid w:val="00A63D42"/>
    <w:rPr>
      <w:rFonts w:ascii="Arial" w:eastAsiaTheme="minorEastAsia" w:hAnsi="Arial" w:cs="Arial"/>
      <w:b/>
      <w:bCs/>
      <w:i/>
      <w:iCs/>
      <w:color w:val="000000"/>
      <w:sz w:val="22"/>
      <w:szCs w:val="22"/>
    </w:rPr>
  </w:style>
  <w:style w:type="paragraph" w:customStyle="1" w:styleId="RARMP">
    <w:name w:val="RARMP"/>
    <w:basedOn w:val="Heading1"/>
    <w:next w:val="Normal"/>
    <w:autoRedefine/>
    <w:rsid w:val="00A63D42"/>
    <w:pPr>
      <w:numPr>
        <w:numId w:val="11"/>
      </w:numPr>
      <w:spacing w:after="120"/>
    </w:pPr>
    <w:rPr>
      <w:rFonts w:ascii="Arial Bold" w:eastAsiaTheme="minorEastAsia" w:hAnsi="Arial Bold" w:cs="Arial (W1)"/>
      <w:snapToGrid/>
      <w:kern w:val="32"/>
      <w:lang w:eastAsia="en-AU"/>
    </w:rPr>
  </w:style>
  <w:style w:type="paragraph" w:styleId="TOC4">
    <w:name w:val="toc 4"/>
    <w:basedOn w:val="Normal"/>
    <w:next w:val="Normal"/>
    <w:autoRedefine/>
    <w:uiPriority w:val="39"/>
    <w:rsid w:val="00A63D42"/>
    <w:pPr>
      <w:spacing w:before="0" w:after="0"/>
      <w:ind w:left="720"/>
    </w:pPr>
    <w:rPr>
      <w:rFonts w:ascii="Times New Roman" w:eastAsiaTheme="minorEastAsia" w:hAnsi="Times New Roman"/>
      <w:sz w:val="18"/>
      <w:szCs w:val="18"/>
    </w:rPr>
  </w:style>
  <w:style w:type="paragraph" w:styleId="TOC5">
    <w:name w:val="toc 5"/>
    <w:basedOn w:val="Normal"/>
    <w:next w:val="Normal"/>
    <w:autoRedefine/>
    <w:uiPriority w:val="39"/>
    <w:rsid w:val="00A63D42"/>
    <w:pPr>
      <w:spacing w:before="0" w:after="0"/>
      <w:ind w:left="960"/>
    </w:pPr>
    <w:rPr>
      <w:rFonts w:ascii="Times New Roman" w:eastAsiaTheme="minorEastAsia" w:hAnsi="Times New Roman"/>
      <w:sz w:val="18"/>
      <w:szCs w:val="18"/>
    </w:rPr>
  </w:style>
  <w:style w:type="paragraph" w:styleId="TOC6">
    <w:name w:val="toc 6"/>
    <w:basedOn w:val="Normal"/>
    <w:next w:val="Normal"/>
    <w:autoRedefine/>
    <w:uiPriority w:val="39"/>
    <w:rsid w:val="00A63D42"/>
    <w:pPr>
      <w:spacing w:before="0" w:after="0"/>
      <w:ind w:left="1200"/>
    </w:pPr>
    <w:rPr>
      <w:rFonts w:ascii="Times New Roman" w:eastAsiaTheme="minorEastAsia" w:hAnsi="Times New Roman"/>
      <w:sz w:val="18"/>
      <w:szCs w:val="18"/>
    </w:rPr>
  </w:style>
  <w:style w:type="paragraph" w:styleId="TOC7">
    <w:name w:val="toc 7"/>
    <w:basedOn w:val="Normal"/>
    <w:next w:val="Normal"/>
    <w:autoRedefine/>
    <w:uiPriority w:val="39"/>
    <w:rsid w:val="00A63D42"/>
    <w:pPr>
      <w:spacing w:before="0" w:after="0"/>
      <w:ind w:left="1440"/>
    </w:pPr>
    <w:rPr>
      <w:rFonts w:ascii="Times New Roman" w:eastAsiaTheme="minorEastAsia" w:hAnsi="Times New Roman"/>
      <w:sz w:val="18"/>
      <w:szCs w:val="18"/>
    </w:rPr>
  </w:style>
  <w:style w:type="paragraph" w:styleId="TOC8">
    <w:name w:val="toc 8"/>
    <w:basedOn w:val="Normal"/>
    <w:next w:val="Normal"/>
    <w:autoRedefine/>
    <w:uiPriority w:val="39"/>
    <w:rsid w:val="00A63D42"/>
    <w:pPr>
      <w:spacing w:before="0" w:after="0"/>
      <w:ind w:left="1680"/>
    </w:pPr>
    <w:rPr>
      <w:rFonts w:ascii="Times New Roman" w:eastAsiaTheme="minorEastAsia" w:hAnsi="Times New Roman"/>
      <w:sz w:val="18"/>
      <w:szCs w:val="18"/>
    </w:rPr>
  </w:style>
  <w:style w:type="paragraph" w:styleId="TOC9">
    <w:name w:val="toc 9"/>
    <w:basedOn w:val="Normal"/>
    <w:next w:val="Normal"/>
    <w:autoRedefine/>
    <w:uiPriority w:val="39"/>
    <w:rsid w:val="00A63D42"/>
    <w:pPr>
      <w:spacing w:before="0" w:after="0"/>
      <w:ind w:left="1920"/>
    </w:pPr>
    <w:rPr>
      <w:rFonts w:ascii="Times New Roman" w:eastAsiaTheme="minorEastAsia" w:hAnsi="Times New Roman"/>
      <w:sz w:val="18"/>
      <w:szCs w:val="18"/>
    </w:rPr>
  </w:style>
  <w:style w:type="paragraph" w:styleId="DocumentMap">
    <w:name w:val="Document Map"/>
    <w:basedOn w:val="Normal"/>
    <w:link w:val="DocumentMapChar"/>
    <w:semiHidden/>
    <w:rsid w:val="00A63D42"/>
    <w:pPr>
      <w:shd w:val="clear" w:color="auto" w:fill="000080"/>
      <w:spacing w:before="0" w:after="0"/>
    </w:pPr>
    <w:rPr>
      <w:rFonts w:ascii="Tahoma" w:eastAsiaTheme="minorEastAsia" w:hAnsi="Tahoma" w:cs="Tahoma"/>
      <w:sz w:val="20"/>
      <w:szCs w:val="20"/>
    </w:rPr>
  </w:style>
  <w:style w:type="character" w:customStyle="1" w:styleId="DocumentMapChar">
    <w:name w:val="Document Map Char"/>
    <w:basedOn w:val="DefaultParagraphFont"/>
    <w:link w:val="DocumentMap"/>
    <w:semiHidden/>
    <w:rsid w:val="00A63D42"/>
    <w:rPr>
      <w:rFonts w:ascii="Tahoma" w:eastAsiaTheme="minorEastAsia" w:hAnsi="Tahoma" w:cs="Tahoma"/>
      <w:shd w:val="clear" w:color="auto" w:fill="000080"/>
    </w:rPr>
  </w:style>
  <w:style w:type="paragraph" w:customStyle="1" w:styleId="figure">
    <w:name w:val="figure"/>
    <w:basedOn w:val="Caption-Figure"/>
    <w:next w:val="Normal"/>
    <w:link w:val="figureChar"/>
    <w:qFormat/>
    <w:rsid w:val="00340E83"/>
  </w:style>
  <w:style w:type="paragraph" w:customStyle="1" w:styleId="table">
    <w:name w:val="table"/>
    <w:basedOn w:val="figure"/>
    <w:link w:val="tableChar"/>
    <w:autoRedefine/>
    <w:qFormat/>
    <w:rsid w:val="007D71EC"/>
    <w:pPr>
      <w:numPr>
        <w:numId w:val="18"/>
      </w:numPr>
      <w:tabs>
        <w:tab w:val="clear" w:pos="720"/>
        <w:tab w:val="num" w:pos="851"/>
      </w:tabs>
      <w:spacing w:before="240"/>
      <w:ind w:left="360" w:hanging="360"/>
    </w:pPr>
    <w:rPr>
      <w:rFonts w:asciiTheme="minorHAnsi" w:hAnsiTheme="minorHAnsi" w:cstheme="minorHAnsi"/>
      <w:b/>
      <w:bCs w:val="0"/>
      <w:i w:val="0"/>
      <w:color w:val="auto"/>
      <w:szCs w:val="20"/>
    </w:rPr>
  </w:style>
  <w:style w:type="paragraph" w:customStyle="1" w:styleId="tablebullets">
    <w:name w:val="table bullets"/>
    <w:basedOn w:val="Normal"/>
    <w:link w:val="tablebulletsChar"/>
    <w:qFormat/>
    <w:rsid w:val="00A63D42"/>
    <w:pPr>
      <w:numPr>
        <w:numId w:val="15"/>
      </w:numPr>
      <w:spacing w:before="0" w:after="60"/>
    </w:pPr>
    <w:rPr>
      <w:rFonts w:ascii="Arial Narrow" w:eastAsiaTheme="minorEastAsia" w:hAnsi="Arial Narrow" w:cs="Arial"/>
      <w:sz w:val="20"/>
      <w:szCs w:val="20"/>
    </w:rPr>
  </w:style>
  <w:style w:type="paragraph" w:customStyle="1" w:styleId="BlockTextPlain">
    <w:name w:val="Block Text Plain"/>
    <w:basedOn w:val="Normal"/>
    <w:semiHidden/>
    <w:rsid w:val="00A63D42"/>
    <w:rPr>
      <w:rFonts w:ascii="Times New Roman" w:eastAsiaTheme="minorEastAsia" w:hAnsi="Times New Roman"/>
      <w:sz w:val="24"/>
      <w:lang w:eastAsia="en-US"/>
    </w:rPr>
  </w:style>
  <w:style w:type="character" w:customStyle="1" w:styleId="tableChar">
    <w:name w:val="table Char"/>
    <w:link w:val="table"/>
    <w:rsid w:val="007D71EC"/>
    <w:rPr>
      <w:rFonts w:asciiTheme="minorHAnsi" w:hAnsiTheme="minorHAnsi" w:cstheme="minorHAnsi"/>
      <w:b/>
      <w:sz w:val="22"/>
    </w:rPr>
  </w:style>
  <w:style w:type="paragraph" w:customStyle="1" w:styleId="1">
    <w:name w:val="1"/>
    <w:basedOn w:val="Normal"/>
    <w:semiHidden/>
    <w:rsid w:val="00A63D42"/>
    <w:pPr>
      <w:spacing w:before="0" w:after="0"/>
    </w:pPr>
    <w:rPr>
      <w:rFonts w:ascii="Arial" w:eastAsiaTheme="minorEastAsia" w:hAnsi="Arial" w:cs="Arial"/>
      <w:szCs w:val="22"/>
      <w:lang w:eastAsia="en-US"/>
    </w:rPr>
  </w:style>
  <w:style w:type="paragraph" w:customStyle="1" w:styleId="Tabletext">
    <w:name w:val="Table text"/>
    <w:basedOn w:val="Normal"/>
    <w:rsid w:val="00A63D42"/>
    <w:pPr>
      <w:spacing w:before="60" w:after="60"/>
    </w:pPr>
    <w:rPr>
      <w:rFonts w:ascii="Arial Narrow" w:eastAsiaTheme="minorEastAsia" w:hAnsi="Arial Narrow" w:cs="Arial Narrow"/>
      <w:sz w:val="20"/>
      <w:szCs w:val="20"/>
    </w:rPr>
  </w:style>
  <w:style w:type="paragraph" w:customStyle="1" w:styleId="Char">
    <w:name w:val="Char"/>
    <w:basedOn w:val="Normal"/>
    <w:semiHidden/>
    <w:rsid w:val="00A63D42"/>
    <w:pPr>
      <w:spacing w:before="0" w:after="0"/>
    </w:pPr>
    <w:rPr>
      <w:rFonts w:ascii="Arial" w:eastAsiaTheme="minorEastAsia" w:hAnsi="Arial" w:cs="Arial"/>
      <w:szCs w:val="22"/>
      <w:lang w:eastAsia="en-US"/>
    </w:rPr>
  </w:style>
  <w:style w:type="paragraph" w:styleId="HTMLPreformatted">
    <w:name w:val="HTML Preformatted"/>
    <w:basedOn w:val="Normal"/>
    <w:link w:val="HTMLPreformattedChar"/>
    <w:rsid w:val="00A63D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heme="minorEastAsia" w:hAnsi="Courier New" w:cs="Courier New"/>
      <w:sz w:val="20"/>
      <w:szCs w:val="20"/>
      <w:lang w:val="en-US" w:eastAsia="en-US"/>
    </w:rPr>
  </w:style>
  <w:style w:type="character" w:customStyle="1" w:styleId="HTMLPreformattedChar">
    <w:name w:val="HTML Preformatted Char"/>
    <w:basedOn w:val="DefaultParagraphFont"/>
    <w:link w:val="HTMLPreformatted"/>
    <w:rsid w:val="00A63D42"/>
    <w:rPr>
      <w:rFonts w:ascii="Courier New" w:eastAsiaTheme="minorEastAsia" w:hAnsi="Courier New" w:cs="Courier New"/>
      <w:lang w:val="en-US" w:eastAsia="en-US"/>
    </w:rPr>
  </w:style>
  <w:style w:type="table" w:customStyle="1" w:styleId="RARMPtable">
    <w:name w:val="RARMP table"/>
    <w:basedOn w:val="TableNormal"/>
    <w:rsid w:val="00A63D42"/>
    <w:rPr>
      <w:rFonts w:ascii="Arial Narrow" w:eastAsiaTheme="minorEastAsia" w:hAnsi="Arial Narrow"/>
      <w:sz w:val="19"/>
    </w:rPr>
    <w:tblPr>
      <w:tblBorders>
        <w:top w:val="single" w:sz="12" w:space="0" w:color="000000"/>
        <w:left w:val="single" w:sz="12" w:space="0" w:color="000000"/>
        <w:bottom w:val="single" w:sz="12" w:space="0" w:color="000000"/>
        <w:right w:val="single" w:sz="12" w:space="0" w:color="000000"/>
        <w:insideH w:val="single" w:sz="12" w:space="0" w:color="000000"/>
        <w:insideV w:val="single" w:sz="6" w:space="0" w:color="000000"/>
      </w:tblBorders>
    </w:tblPr>
    <w:trPr>
      <w:cantSplit/>
    </w:trPr>
    <w:tblStylePr w:type="firstRow">
      <w:rPr>
        <w:rFonts w:ascii="Arial Black" w:hAnsi="Arial Black"/>
        <w:b/>
        <w:i w:val="0"/>
        <w:color w:val="000000"/>
        <w:sz w:val="21"/>
        <w:szCs w:val="21"/>
      </w:rPr>
      <w:tblPr/>
      <w:trPr>
        <w:tblHeader/>
      </w:trPr>
      <w:tcPr>
        <w:tc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l2br w:val="nil"/>
          <w:tr2bl w:val="nil"/>
        </w:tcBorders>
        <w:shd w:val="clear" w:color="auto" w:fill="E6E6E6"/>
      </w:tcPr>
    </w:tblStylePr>
  </w:style>
  <w:style w:type="paragraph" w:customStyle="1" w:styleId="bulletedRARMP0">
    <w:name w:val="bulleted RARMP"/>
    <w:basedOn w:val="Normal"/>
    <w:qFormat/>
    <w:rsid w:val="00A63D42"/>
    <w:pPr>
      <w:numPr>
        <w:numId w:val="12"/>
      </w:numPr>
      <w:ind w:left="714" w:hanging="357"/>
    </w:pPr>
    <w:rPr>
      <w:rFonts w:ascii="Times New Roman" w:eastAsiaTheme="minorEastAsia" w:hAnsi="Times New Roman"/>
      <w:sz w:val="24"/>
      <w:lang w:val="en"/>
    </w:rPr>
  </w:style>
  <w:style w:type="paragraph" w:customStyle="1" w:styleId="Licencebullets">
    <w:name w:val="Licence bullets"/>
    <w:basedOn w:val="Paranonumbers"/>
    <w:rsid w:val="00A63D42"/>
    <w:pPr>
      <w:numPr>
        <w:numId w:val="13"/>
      </w:numPr>
    </w:pPr>
  </w:style>
  <w:style w:type="numbering" w:styleId="ArticleSection">
    <w:name w:val="Outline List 3"/>
    <w:basedOn w:val="NoList"/>
    <w:rsid w:val="00A63D42"/>
    <w:pPr>
      <w:numPr>
        <w:numId w:val="14"/>
      </w:numPr>
    </w:pPr>
  </w:style>
  <w:style w:type="character" w:customStyle="1" w:styleId="figureChar">
    <w:name w:val="figure Char"/>
    <w:link w:val="figure"/>
    <w:locked/>
    <w:rsid w:val="00340E83"/>
    <w:rPr>
      <w:rFonts w:ascii="Calibri" w:hAnsi="Calibri"/>
      <w:bCs/>
      <w:i/>
      <w:color w:val="1F497D" w:themeColor="text2"/>
      <w:sz w:val="22"/>
      <w:szCs w:val="18"/>
    </w:rPr>
  </w:style>
  <w:style w:type="paragraph" w:customStyle="1" w:styleId="CharChar1Char">
    <w:name w:val="Char Char1 Char"/>
    <w:basedOn w:val="Normal"/>
    <w:semiHidden/>
    <w:rsid w:val="00A63D42"/>
    <w:pPr>
      <w:spacing w:before="0" w:after="0"/>
    </w:pPr>
    <w:rPr>
      <w:rFonts w:ascii="Arial" w:eastAsiaTheme="minorEastAsia" w:hAnsi="Arial" w:cs="Arial"/>
      <w:szCs w:val="22"/>
      <w:lang w:eastAsia="en-US"/>
    </w:rPr>
  </w:style>
  <w:style w:type="character" w:customStyle="1" w:styleId="Heading4Char">
    <w:name w:val="Heading 4 Char"/>
    <w:basedOn w:val="DefaultParagraphFont"/>
    <w:rsid w:val="00A63D42"/>
    <w:rPr>
      <w:rFonts w:ascii="Arial" w:hAnsi="Arial" w:cs="Arial"/>
      <w:b/>
      <w:bCs/>
      <w:i/>
      <w:iCs/>
      <w:sz w:val="22"/>
      <w:szCs w:val="22"/>
      <w:lang w:val="en-AU" w:eastAsia="en-AU" w:bidi="ar-SA"/>
    </w:rPr>
  </w:style>
  <w:style w:type="character" w:customStyle="1" w:styleId="Heading8Char">
    <w:name w:val="Heading 8 Char"/>
    <w:basedOn w:val="DefaultParagraphFont"/>
    <w:link w:val="Heading8"/>
    <w:rsid w:val="00A63D42"/>
    <w:rPr>
      <w:rFonts w:ascii="Calibri" w:hAnsi="Calibri"/>
      <w:i/>
      <w:iCs/>
      <w:sz w:val="22"/>
      <w:szCs w:val="24"/>
    </w:rPr>
  </w:style>
  <w:style w:type="table" w:customStyle="1" w:styleId="TableGrid1">
    <w:name w:val="Table Grid1"/>
    <w:basedOn w:val="TableNormal"/>
    <w:next w:val="TableGrid"/>
    <w:rsid w:val="00A63D42"/>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rsid w:val="00A63D42"/>
    <w:rPr>
      <w:rFonts w:eastAsiaTheme="minorEastAsi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New Roman" w:hAnsi="Times New Roman"/>
        <w:b w:val="0"/>
        <w:sz w:val="18"/>
      </w:rPr>
    </w:tblStylePr>
    <w:tblStylePr w:type="firstCol">
      <w:rPr>
        <w:rFonts w:ascii="Times New Roman" w:hAnsi="Times New Roman"/>
        <w:sz w:val="18"/>
      </w:rPr>
    </w:tblStylePr>
  </w:style>
  <w:style w:type="paragraph" w:customStyle="1" w:styleId="para0">
    <w:name w:val="para"/>
    <w:basedOn w:val="Normal"/>
    <w:qFormat/>
    <w:rsid w:val="00A63D42"/>
    <w:pPr>
      <w:numPr>
        <w:numId w:val="19"/>
      </w:numPr>
      <w:tabs>
        <w:tab w:val="left" w:pos="567"/>
      </w:tabs>
      <w:ind w:left="0" w:firstLine="0"/>
    </w:pPr>
    <w:rPr>
      <w:rFonts w:ascii="Times New Roman" w:hAnsi="Times New Roman"/>
      <w:sz w:val="24"/>
    </w:rPr>
  </w:style>
  <w:style w:type="paragraph" w:customStyle="1" w:styleId="textfortable">
    <w:name w:val="text for table"/>
    <w:basedOn w:val="Normal"/>
    <w:link w:val="textfortableChar"/>
    <w:rsid w:val="00A63D42"/>
    <w:pPr>
      <w:spacing w:before="0" w:after="0"/>
      <w:jc w:val="center"/>
    </w:pPr>
    <w:rPr>
      <w:rFonts w:ascii="Arial Narrow" w:hAnsi="Arial Narrow"/>
      <w:sz w:val="20"/>
      <w:szCs w:val="20"/>
    </w:rPr>
  </w:style>
  <w:style w:type="table" w:customStyle="1" w:styleId="TableGrid2">
    <w:name w:val="Table Grid2"/>
    <w:basedOn w:val="TableNormal"/>
    <w:next w:val="TableGrid"/>
    <w:uiPriority w:val="59"/>
    <w:rsid w:val="00A63D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s2">
    <w:name w:val="bullets2"/>
    <w:basedOn w:val="Normal"/>
    <w:qFormat/>
    <w:rsid w:val="00A63D42"/>
    <w:pPr>
      <w:numPr>
        <w:numId w:val="17"/>
      </w:numPr>
      <w:tabs>
        <w:tab w:val="clear" w:pos="1437"/>
        <w:tab w:val="num" w:pos="1134"/>
      </w:tabs>
      <w:ind w:left="1134" w:hanging="425"/>
    </w:pPr>
    <w:rPr>
      <w:rFonts w:ascii="Times New Roman" w:hAnsi="Times New Roman"/>
      <w:sz w:val="24"/>
    </w:rPr>
  </w:style>
  <w:style w:type="paragraph" w:customStyle="1" w:styleId="appendix">
    <w:name w:val="appendix"/>
    <w:basedOn w:val="Normal"/>
    <w:rsid w:val="00A63D42"/>
    <w:pPr>
      <w:numPr>
        <w:numId w:val="16"/>
      </w:numPr>
      <w:tabs>
        <w:tab w:val="clear" w:pos="720"/>
        <w:tab w:val="num" w:pos="2340"/>
      </w:tabs>
      <w:spacing w:after="240"/>
      <w:ind w:left="2340" w:hanging="2340"/>
      <w:outlineLvl w:val="0"/>
    </w:pPr>
    <w:rPr>
      <w:rFonts w:ascii="Arial Bold" w:hAnsi="Arial Bold"/>
      <w:b/>
      <w:sz w:val="36"/>
      <w:szCs w:val="36"/>
    </w:rPr>
  </w:style>
  <w:style w:type="paragraph" w:customStyle="1" w:styleId="lett">
    <w:name w:val="lett"/>
    <w:basedOn w:val="Normal"/>
    <w:rsid w:val="00A63D42"/>
    <w:rPr>
      <w:rFonts w:ascii="Times New Roman" w:hAnsi="Times New Roman"/>
      <w:sz w:val="24"/>
    </w:rPr>
  </w:style>
  <w:style w:type="character" w:customStyle="1" w:styleId="Heading1Char">
    <w:name w:val="Heading 1 Char"/>
    <w:basedOn w:val="DefaultParagraphFont"/>
    <w:link w:val="Heading1"/>
    <w:rsid w:val="004D2EFE"/>
    <w:rPr>
      <w:rFonts w:ascii="Calibri" w:hAnsi="Calibri" w:cs="Arial"/>
      <w:b/>
      <w:snapToGrid w:val="0"/>
      <w:sz w:val="36"/>
      <w:szCs w:val="36"/>
      <w:lang w:eastAsia="en-US"/>
    </w:rPr>
  </w:style>
  <w:style w:type="paragraph" w:customStyle="1" w:styleId="heading30">
    <w:name w:val="heading3"/>
    <w:basedOn w:val="Normal"/>
    <w:link w:val="heading3Char0"/>
    <w:rsid w:val="00A63D42"/>
    <w:pPr>
      <w:keepNext/>
    </w:pPr>
    <w:rPr>
      <w:rFonts w:ascii="Times New Roman" w:hAnsi="Times New Roman"/>
      <w:b/>
      <w:i/>
      <w:sz w:val="24"/>
    </w:rPr>
  </w:style>
  <w:style w:type="character" w:customStyle="1" w:styleId="heading3Char0">
    <w:name w:val="heading3 Char"/>
    <w:basedOn w:val="DefaultParagraphFont"/>
    <w:link w:val="heading30"/>
    <w:rsid w:val="00A63D42"/>
    <w:rPr>
      <w:b/>
      <w:i/>
      <w:sz w:val="24"/>
      <w:szCs w:val="24"/>
    </w:rPr>
  </w:style>
  <w:style w:type="paragraph" w:customStyle="1" w:styleId="licencenotes">
    <w:name w:val="licence notes"/>
    <w:basedOn w:val="Normal"/>
    <w:qFormat/>
    <w:rsid w:val="00A63D42"/>
    <w:rPr>
      <w:rFonts w:ascii="Times New Roman" w:hAnsi="Times New Roman"/>
      <w:i/>
      <w:sz w:val="24"/>
    </w:rPr>
  </w:style>
  <w:style w:type="paragraph" w:customStyle="1" w:styleId="roman">
    <w:name w:val="roman"/>
    <w:basedOn w:val="Normal"/>
    <w:rsid w:val="00A63D42"/>
    <w:pPr>
      <w:ind w:left="1985" w:hanging="284"/>
    </w:pPr>
    <w:rPr>
      <w:rFonts w:ascii="Times New Roman" w:hAnsi="Times New Roman"/>
      <w:sz w:val="24"/>
    </w:rPr>
  </w:style>
  <w:style w:type="paragraph" w:styleId="BodyText">
    <w:name w:val="Body Text"/>
    <w:basedOn w:val="Normal"/>
    <w:link w:val="BodyTextChar"/>
    <w:rsid w:val="00A63D42"/>
    <w:pPr>
      <w:jc w:val="both"/>
    </w:pPr>
    <w:rPr>
      <w:rFonts w:ascii="Times New Roman" w:hAnsi="Times New Roman"/>
      <w:sz w:val="24"/>
      <w:lang w:val="en-GB" w:eastAsia="en-US"/>
    </w:rPr>
  </w:style>
  <w:style w:type="character" w:customStyle="1" w:styleId="BodyTextChar">
    <w:name w:val="Body Text Char"/>
    <w:basedOn w:val="DefaultParagraphFont"/>
    <w:link w:val="BodyText"/>
    <w:rsid w:val="00A63D42"/>
    <w:rPr>
      <w:sz w:val="24"/>
      <w:szCs w:val="24"/>
      <w:lang w:val="en-GB" w:eastAsia="en-US"/>
    </w:rPr>
  </w:style>
  <w:style w:type="character" w:styleId="Emphasis">
    <w:name w:val="Emphasis"/>
    <w:basedOn w:val="DefaultParagraphFont"/>
    <w:uiPriority w:val="20"/>
    <w:qFormat/>
    <w:rsid w:val="00A63D42"/>
    <w:rPr>
      <w:i/>
      <w:iCs/>
      <w:sz w:val="24"/>
      <w:szCs w:val="24"/>
      <w:bdr w:val="none" w:sz="0" w:space="0" w:color="auto" w:frame="1"/>
      <w:vertAlign w:val="baseline"/>
    </w:rPr>
  </w:style>
  <w:style w:type="paragraph" w:customStyle="1" w:styleId="tablebullets2">
    <w:name w:val="table bullets2"/>
    <w:basedOn w:val="ListParagraph"/>
    <w:rsid w:val="00A63D42"/>
    <w:pPr>
      <w:numPr>
        <w:numId w:val="20"/>
      </w:numPr>
      <w:spacing w:before="0" w:after="0"/>
      <w:ind w:left="459" w:hanging="283"/>
      <w:contextualSpacing/>
    </w:pPr>
    <w:rPr>
      <w:rFonts w:ascii="Arial Narrow" w:eastAsiaTheme="minorEastAsia" w:hAnsi="Arial Narrow"/>
      <w:sz w:val="20"/>
      <w:szCs w:val="20"/>
    </w:rPr>
  </w:style>
  <w:style w:type="character" w:customStyle="1" w:styleId="Heading3Char">
    <w:name w:val="Heading 3 Char"/>
    <w:basedOn w:val="DefaultParagraphFont"/>
    <w:link w:val="Heading3"/>
    <w:rsid w:val="00A63D42"/>
    <w:rPr>
      <w:rFonts w:ascii="Arial (W1)" w:hAnsi="Arial (W1)"/>
      <w:b/>
      <w:sz w:val="22"/>
    </w:rPr>
  </w:style>
  <w:style w:type="paragraph" w:customStyle="1" w:styleId="RARMPPara">
    <w:name w:val="RARMP Para"/>
    <w:basedOn w:val="Normal"/>
    <w:link w:val="RARMPParaChar"/>
    <w:qFormat/>
    <w:rsid w:val="00C56615"/>
    <w:pPr>
      <w:numPr>
        <w:numId w:val="21"/>
      </w:numPr>
      <w:tabs>
        <w:tab w:val="left" w:pos="567"/>
      </w:tabs>
      <w:spacing w:before="240" w:after="240"/>
    </w:pPr>
    <w:rPr>
      <w:rFonts w:asciiTheme="minorHAnsi" w:hAnsiTheme="minorHAnsi" w:cstheme="minorHAnsi"/>
      <w:szCs w:val="22"/>
      <w:u w:color="000000"/>
      <w:shd w:val="clear" w:color="auto" w:fill="FEFEFE"/>
      <w:lang w:eastAsia="en-US"/>
    </w:rPr>
  </w:style>
  <w:style w:type="character" w:customStyle="1" w:styleId="RARMPParaChar">
    <w:name w:val="RARMP Para Char"/>
    <w:basedOn w:val="DefaultParagraphFont"/>
    <w:link w:val="RARMPPara"/>
    <w:rsid w:val="00C56615"/>
    <w:rPr>
      <w:rFonts w:asciiTheme="minorHAnsi" w:hAnsiTheme="minorHAnsi" w:cstheme="minorHAnsi"/>
      <w:sz w:val="22"/>
      <w:szCs w:val="22"/>
      <w:u w:color="000000"/>
      <w:lang w:eastAsia="en-US"/>
    </w:rPr>
  </w:style>
  <w:style w:type="character" w:customStyle="1" w:styleId="wb-inv">
    <w:name w:val="wb-inv"/>
    <w:basedOn w:val="DefaultParagraphFont"/>
    <w:rsid w:val="00B40FF1"/>
  </w:style>
  <w:style w:type="paragraph" w:customStyle="1" w:styleId="Captionlic">
    <w:name w:val="Caption lic"/>
    <w:basedOn w:val="Normal"/>
    <w:link w:val="CaptionlicChar"/>
    <w:uiPriority w:val="5"/>
    <w:qFormat/>
    <w:rsid w:val="00ED664E"/>
    <w:pPr>
      <w:spacing w:after="240"/>
      <w:ind w:left="1418" w:hanging="1134"/>
      <w:outlineLvl w:val="3"/>
    </w:pPr>
    <w:rPr>
      <w:rFonts w:asciiTheme="minorHAnsi" w:eastAsiaTheme="minorHAnsi" w:hAnsiTheme="minorHAnsi" w:cs="Arial"/>
      <w:b/>
    </w:rPr>
  </w:style>
  <w:style w:type="character" w:customStyle="1" w:styleId="CaptionlicChar">
    <w:name w:val="Caption lic Char"/>
    <w:basedOn w:val="DefaultParagraphFont"/>
    <w:link w:val="Captionlic"/>
    <w:uiPriority w:val="5"/>
    <w:rsid w:val="00ED664E"/>
    <w:rPr>
      <w:rFonts w:asciiTheme="minorHAnsi" w:eastAsiaTheme="minorHAnsi" w:hAnsiTheme="minorHAnsi" w:cs="Arial"/>
      <w:b/>
      <w:sz w:val="22"/>
      <w:szCs w:val="24"/>
    </w:rPr>
  </w:style>
  <w:style w:type="paragraph" w:customStyle="1" w:styleId="bulletblank">
    <w:name w:val="bullet blank"/>
    <w:basedOn w:val="Normal"/>
    <w:uiPriority w:val="6"/>
    <w:qFormat/>
    <w:rsid w:val="00ED664E"/>
    <w:pPr>
      <w:numPr>
        <w:numId w:val="22"/>
      </w:numPr>
      <w:tabs>
        <w:tab w:val="clear" w:pos="1437"/>
      </w:tabs>
      <w:ind w:left="1276" w:hanging="283"/>
    </w:pPr>
  </w:style>
  <w:style w:type="paragraph" w:customStyle="1" w:styleId="bulletloaded">
    <w:name w:val="bullet loaded"/>
    <w:basedOn w:val="Normal"/>
    <w:qFormat/>
    <w:rsid w:val="00ED664E"/>
    <w:pPr>
      <w:tabs>
        <w:tab w:val="num" w:pos="720"/>
      </w:tabs>
      <w:spacing w:before="60" w:after="60"/>
      <w:ind w:left="720" w:hanging="360"/>
    </w:pPr>
    <w:rPr>
      <w:lang w:eastAsia="en-US"/>
    </w:rPr>
  </w:style>
  <w:style w:type="paragraph" w:customStyle="1" w:styleId="Style6">
    <w:name w:val="Style6"/>
    <w:basedOn w:val="Normal"/>
    <w:link w:val="Style6Char"/>
    <w:uiPriority w:val="7"/>
    <w:qFormat/>
    <w:rsid w:val="00ED664E"/>
    <w:pPr>
      <w:numPr>
        <w:numId w:val="23"/>
      </w:numPr>
    </w:pPr>
    <w:rPr>
      <w:rFonts w:eastAsia="Calibri"/>
    </w:rPr>
  </w:style>
  <w:style w:type="character" w:customStyle="1" w:styleId="Style6Char">
    <w:name w:val="Style6 Char"/>
    <w:basedOn w:val="DefaultParagraphFont"/>
    <w:link w:val="Style6"/>
    <w:uiPriority w:val="7"/>
    <w:rsid w:val="00ED664E"/>
    <w:rPr>
      <w:rFonts w:ascii="Calibri" w:eastAsia="Calibri" w:hAnsi="Calibri"/>
      <w:sz w:val="22"/>
      <w:szCs w:val="24"/>
    </w:rPr>
  </w:style>
  <w:style w:type="paragraph" w:customStyle="1" w:styleId="point">
    <w:name w:val="point"/>
    <w:basedOn w:val="Normal"/>
    <w:rsid w:val="00ED664E"/>
    <w:pPr>
      <w:tabs>
        <w:tab w:val="left" w:pos="567"/>
      </w:tabs>
    </w:pPr>
    <w:rPr>
      <w:lang w:eastAsia="en-US"/>
    </w:rPr>
  </w:style>
  <w:style w:type="character" w:customStyle="1" w:styleId="justtextChar">
    <w:name w:val="just text Char"/>
    <w:basedOn w:val="DefaultParagraphFont"/>
    <w:link w:val="justtext"/>
    <w:locked/>
    <w:rsid w:val="00ED664E"/>
  </w:style>
  <w:style w:type="paragraph" w:customStyle="1" w:styleId="justtext">
    <w:name w:val="just text"/>
    <w:basedOn w:val="Normal"/>
    <w:link w:val="justtextChar"/>
    <w:qFormat/>
    <w:rsid w:val="00ED664E"/>
    <w:pPr>
      <w:spacing w:before="60" w:after="100"/>
    </w:pPr>
    <w:rPr>
      <w:rFonts w:ascii="Times New Roman" w:hAnsi="Times New Roman"/>
      <w:sz w:val="20"/>
      <w:szCs w:val="20"/>
    </w:rPr>
  </w:style>
  <w:style w:type="paragraph" w:customStyle="1" w:styleId="tabledot">
    <w:name w:val="table dot"/>
    <w:basedOn w:val="Normal"/>
    <w:uiPriority w:val="2"/>
    <w:qFormat/>
    <w:rsid w:val="00ED664E"/>
    <w:pPr>
      <w:numPr>
        <w:numId w:val="25"/>
      </w:numPr>
      <w:spacing w:before="60" w:after="60"/>
      <w:ind w:left="208" w:hanging="195"/>
    </w:pPr>
    <w:rPr>
      <w:rFonts w:ascii="Arial Narrow" w:hAnsi="Arial Narrow"/>
      <w:color w:val="000000" w:themeColor="text1"/>
      <w:sz w:val="20"/>
      <w:szCs w:val="20"/>
    </w:rPr>
  </w:style>
  <w:style w:type="paragraph" w:customStyle="1" w:styleId="Condition2">
    <w:name w:val="Condition 2"/>
    <w:basedOn w:val="Normal"/>
    <w:rsid w:val="00ED664E"/>
    <w:pPr>
      <w:numPr>
        <w:numId w:val="26"/>
      </w:numPr>
    </w:pPr>
  </w:style>
  <w:style w:type="paragraph" w:customStyle="1" w:styleId="Licencecondition">
    <w:name w:val="Licence condition"/>
    <w:basedOn w:val="-"/>
    <w:uiPriority w:val="7"/>
    <w:qFormat/>
    <w:rsid w:val="00ED664E"/>
    <w:pPr>
      <w:numPr>
        <w:numId w:val="27"/>
      </w:numPr>
      <w:ind w:right="0"/>
    </w:pPr>
  </w:style>
  <w:style w:type="paragraph" w:customStyle="1" w:styleId="riskpathwaybullet">
    <w:name w:val="risk pathway bullet"/>
    <w:basedOn w:val="Normal"/>
    <w:autoRedefine/>
    <w:qFormat/>
    <w:rsid w:val="00ED664E"/>
    <w:pPr>
      <w:numPr>
        <w:numId w:val="28"/>
      </w:numPr>
      <w:spacing w:before="60" w:after="60"/>
      <w:ind w:left="254" w:hanging="295"/>
    </w:pPr>
    <w:rPr>
      <w:rFonts w:cs="Calibri"/>
      <w:sz w:val="20"/>
      <w:szCs w:val="20"/>
    </w:rPr>
  </w:style>
  <w:style w:type="paragraph" w:customStyle="1" w:styleId="riskpathwaystep">
    <w:name w:val="risk pathway step"/>
    <w:basedOn w:val="Normal"/>
    <w:link w:val="riskpathwaystepChar"/>
    <w:rsid w:val="00ED664E"/>
    <w:pPr>
      <w:tabs>
        <w:tab w:val="num" w:pos="1043"/>
      </w:tabs>
      <w:spacing w:before="60" w:after="60"/>
      <w:ind w:left="1043" w:hanging="360"/>
    </w:pPr>
    <w:rPr>
      <w:rFonts w:ascii="Arial Narrow" w:hAnsi="Arial Narrow"/>
      <w:color w:val="000000" w:themeColor="text1"/>
      <w:sz w:val="20"/>
      <w:szCs w:val="20"/>
    </w:rPr>
  </w:style>
  <w:style w:type="paragraph" w:customStyle="1" w:styleId="Style4">
    <w:name w:val="Style4"/>
    <w:basedOn w:val="riskpathwaystep"/>
    <w:link w:val="Style4Char"/>
    <w:uiPriority w:val="7"/>
    <w:qFormat/>
    <w:rsid w:val="00ED664E"/>
    <w:pPr>
      <w:numPr>
        <w:numId w:val="29"/>
      </w:numPr>
    </w:pPr>
    <w:rPr>
      <w:sz w:val="22"/>
      <w:szCs w:val="22"/>
    </w:rPr>
  </w:style>
  <w:style w:type="character" w:customStyle="1" w:styleId="riskpathwaystepChar">
    <w:name w:val="risk pathway step Char"/>
    <w:basedOn w:val="DefaultParagraphFont"/>
    <w:link w:val="riskpathwaystep"/>
    <w:rsid w:val="00ED664E"/>
    <w:rPr>
      <w:rFonts w:ascii="Arial Narrow" w:hAnsi="Arial Narrow"/>
      <w:color w:val="000000" w:themeColor="text1"/>
    </w:rPr>
  </w:style>
  <w:style w:type="character" w:customStyle="1" w:styleId="Style4Char">
    <w:name w:val="Style4 Char"/>
    <w:basedOn w:val="riskpathwaystepChar"/>
    <w:link w:val="Style4"/>
    <w:uiPriority w:val="7"/>
    <w:rsid w:val="00ED664E"/>
    <w:rPr>
      <w:rFonts w:ascii="Arial Narrow" w:hAnsi="Arial Narrow"/>
      <w:color w:val="000000" w:themeColor="text1"/>
      <w:sz w:val="22"/>
      <w:szCs w:val="22"/>
    </w:rPr>
  </w:style>
  <w:style w:type="paragraph" w:customStyle="1" w:styleId="bullets">
    <w:name w:val="bullets"/>
    <w:basedOn w:val="Normal"/>
    <w:rsid w:val="00ED664E"/>
    <w:pPr>
      <w:numPr>
        <w:numId w:val="30"/>
      </w:numPr>
      <w:tabs>
        <w:tab w:val="clear" w:pos="823"/>
        <w:tab w:val="num" w:pos="1080"/>
      </w:tabs>
      <w:ind w:left="1078" w:hanging="539"/>
    </w:pPr>
    <w:rPr>
      <w:rFonts w:ascii="Times New Roman" w:hAnsi="Times New Roman"/>
      <w:sz w:val="24"/>
    </w:rPr>
  </w:style>
  <w:style w:type="paragraph" w:customStyle="1" w:styleId="TableTextRARMPBullet9pt">
    <w:name w:val="Table Text RARMP Bullet 9pt"/>
    <w:basedOn w:val="Normal"/>
    <w:rsid w:val="00ED664E"/>
    <w:pPr>
      <w:numPr>
        <w:numId w:val="31"/>
      </w:numPr>
      <w:spacing w:before="0" w:after="0"/>
    </w:pPr>
    <w:rPr>
      <w:sz w:val="18"/>
      <w:szCs w:val="20"/>
      <w:lang w:eastAsia="en-US"/>
    </w:rPr>
  </w:style>
  <w:style w:type="character" w:customStyle="1" w:styleId="tablebulletsChar">
    <w:name w:val="table bullets Char"/>
    <w:basedOn w:val="DefaultParagraphFont"/>
    <w:link w:val="tablebullets"/>
    <w:rsid w:val="00824E7A"/>
    <w:rPr>
      <w:rFonts w:ascii="Arial Narrow" w:eastAsiaTheme="minorEastAsia" w:hAnsi="Arial Narrow" w:cs="Arial"/>
    </w:rPr>
  </w:style>
  <w:style w:type="character" w:customStyle="1" w:styleId="html-italic">
    <w:name w:val="html-italic"/>
    <w:basedOn w:val="DefaultParagraphFont"/>
    <w:rsid w:val="00B23B96"/>
  </w:style>
  <w:style w:type="character" w:customStyle="1" w:styleId="named-content">
    <w:name w:val="named-content"/>
    <w:basedOn w:val="DefaultParagraphFont"/>
    <w:rsid w:val="00B43F00"/>
  </w:style>
  <w:style w:type="paragraph" w:styleId="NoSpacing">
    <w:name w:val="No Spacing"/>
    <w:uiPriority w:val="1"/>
    <w:qFormat/>
    <w:rsid w:val="00E90C9F"/>
    <w:rPr>
      <w:sz w:val="24"/>
      <w:szCs w:val="24"/>
      <w:lang w:eastAsia="en-US"/>
    </w:rPr>
  </w:style>
  <w:style w:type="paragraph" w:styleId="Caption">
    <w:name w:val="caption"/>
    <w:aliases w:val="Lisiting,Caption for figure"/>
    <w:basedOn w:val="Normal"/>
    <w:next w:val="Normal"/>
    <w:link w:val="CaptionChar"/>
    <w:unhideWhenUsed/>
    <w:qFormat/>
    <w:rsid w:val="005C1180"/>
    <w:pPr>
      <w:spacing w:before="0" w:after="200"/>
    </w:pPr>
    <w:rPr>
      <w:i/>
      <w:iCs/>
      <w:color w:val="1F497D" w:themeColor="text2"/>
      <w:sz w:val="18"/>
      <w:szCs w:val="18"/>
    </w:rPr>
  </w:style>
  <w:style w:type="paragraph" w:customStyle="1" w:styleId="PARA1">
    <w:name w:val="PARA"/>
    <w:basedOn w:val="Normal"/>
    <w:autoRedefine/>
    <w:rsid w:val="000D50A2"/>
    <w:pPr>
      <w:tabs>
        <w:tab w:val="left" w:pos="0"/>
      </w:tabs>
      <w:spacing w:before="0" w:after="200" w:line="276" w:lineRule="auto"/>
    </w:pPr>
    <w:rPr>
      <w:rFonts w:ascii="Arial" w:eastAsiaTheme="minorHAnsi" w:hAnsi="Arial" w:cs="Arial"/>
      <w:b/>
      <w:noProof/>
      <w:color w:val="000000"/>
      <w:sz w:val="20"/>
      <w:lang w:eastAsia="en-US"/>
    </w:rPr>
  </w:style>
  <w:style w:type="paragraph" w:customStyle="1" w:styleId="tabletext0">
    <w:name w:val="table text"/>
    <w:basedOn w:val="Normal"/>
    <w:link w:val="tabletextChar"/>
    <w:qFormat/>
    <w:rsid w:val="000D50A2"/>
    <w:pPr>
      <w:spacing w:before="60" w:after="60"/>
    </w:pPr>
    <w:rPr>
      <w:rFonts w:ascii="Arial Narrow" w:eastAsiaTheme="minorHAnsi" w:hAnsi="Arial Narrow" w:cstheme="minorBidi"/>
      <w:sz w:val="20"/>
    </w:rPr>
  </w:style>
  <w:style w:type="character" w:customStyle="1" w:styleId="tabletextChar">
    <w:name w:val="table text Char"/>
    <w:basedOn w:val="DefaultParagraphFont"/>
    <w:link w:val="tabletext0"/>
    <w:uiPriority w:val="2"/>
    <w:rsid w:val="000D50A2"/>
    <w:rPr>
      <w:rFonts w:ascii="Arial Narrow" w:eastAsiaTheme="minorHAnsi" w:hAnsi="Arial Narrow" w:cstheme="minorBidi"/>
      <w:szCs w:val="24"/>
    </w:rPr>
  </w:style>
  <w:style w:type="character" w:styleId="Strong">
    <w:name w:val="Strong"/>
    <w:basedOn w:val="DefaultParagraphFont"/>
    <w:uiPriority w:val="22"/>
    <w:qFormat/>
    <w:rsid w:val="000D50A2"/>
    <w:rPr>
      <w:b/>
      <w:bCs/>
    </w:rPr>
  </w:style>
  <w:style w:type="paragraph" w:customStyle="1" w:styleId="Paragraph">
    <w:name w:val="Paragraph"/>
    <w:basedOn w:val="Normal"/>
    <w:link w:val="ParagraphChar"/>
    <w:qFormat/>
    <w:rsid w:val="000D50A2"/>
    <w:rPr>
      <w:rFonts w:ascii="Times New Roman" w:eastAsiaTheme="minorHAnsi" w:hAnsi="Times New Roman"/>
      <w:color w:val="000000"/>
      <w:sz w:val="24"/>
    </w:rPr>
  </w:style>
  <w:style w:type="character" w:customStyle="1" w:styleId="BodyText1">
    <w:name w:val="Body Text1"/>
    <w:rsid w:val="00F66309"/>
    <w:rPr>
      <w:rFonts w:ascii="Arial" w:hAnsi="Arial" w:cs="Arial"/>
      <w:color w:val="000000"/>
      <w:sz w:val="24"/>
      <w:szCs w:val="24"/>
    </w:rPr>
  </w:style>
  <w:style w:type="character" w:customStyle="1" w:styleId="ref-lnk">
    <w:name w:val="ref-lnk"/>
    <w:basedOn w:val="DefaultParagraphFont"/>
    <w:rsid w:val="0095236F"/>
  </w:style>
  <w:style w:type="character" w:customStyle="1" w:styleId="ref-overlay2">
    <w:name w:val="ref-overlay2"/>
    <w:basedOn w:val="DefaultParagraphFont"/>
    <w:rsid w:val="0095236F"/>
  </w:style>
  <w:style w:type="character" w:customStyle="1" w:styleId="hlfld-contribauthor">
    <w:name w:val="hlfld-contribauthor"/>
    <w:basedOn w:val="DefaultParagraphFont"/>
    <w:rsid w:val="0095236F"/>
  </w:style>
  <w:style w:type="character" w:customStyle="1" w:styleId="nlmgiven-names">
    <w:name w:val="nlm_given-names"/>
    <w:basedOn w:val="DefaultParagraphFont"/>
    <w:rsid w:val="0095236F"/>
  </w:style>
  <w:style w:type="character" w:customStyle="1" w:styleId="nlmarticle-title">
    <w:name w:val="nlm_article-title"/>
    <w:basedOn w:val="DefaultParagraphFont"/>
    <w:rsid w:val="0095236F"/>
  </w:style>
  <w:style w:type="character" w:customStyle="1" w:styleId="nlmyear">
    <w:name w:val="nlm_year"/>
    <w:basedOn w:val="DefaultParagraphFont"/>
    <w:rsid w:val="0095236F"/>
  </w:style>
  <w:style w:type="character" w:customStyle="1" w:styleId="nlmfpage">
    <w:name w:val="nlm_fpage"/>
    <w:basedOn w:val="DefaultParagraphFont"/>
    <w:rsid w:val="0095236F"/>
  </w:style>
  <w:style w:type="character" w:customStyle="1" w:styleId="nlmlpage">
    <w:name w:val="nlm_lpage"/>
    <w:basedOn w:val="DefaultParagraphFont"/>
    <w:rsid w:val="0095236F"/>
  </w:style>
  <w:style w:type="character" w:customStyle="1" w:styleId="nlmpub-id">
    <w:name w:val="nlm_pub-id"/>
    <w:basedOn w:val="DefaultParagraphFont"/>
    <w:rsid w:val="0095236F"/>
  </w:style>
  <w:style w:type="character" w:customStyle="1" w:styleId="reflink-block2">
    <w:name w:val="reflink-block2"/>
    <w:basedOn w:val="DefaultParagraphFont"/>
    <w:rsid w:val="0095236F"/>
  </w:style>
  <w:style w:type="character" w:customStyle="1" w:styleId="xlinks-container">
    <w:name w:val="xlinks-container"/>
    <w:basedOn w:val="DefaultParagraphFont"/>
    <w:rsid w:val="0095236F"/>
  </w:style>
  <w:style w:type="character" w:customStyle="1" w:styleId="googlescholar-container1">
    <w:name w:val="googlescholar-container1"/>
    <w:basedOn w:val="DefaultParagraphFont"/>
    <w:rsid w:val="0095236F"/>
    <w:rPr>
      <w:vanish w:val="0"/>
      <w:webHidden w:val="0"/>
      <w:specVanish w:val="0"/>
    </w:rPr>
  </w:style>
  <w:style w:type="paragraph" w:customStyle="1" w:styleId="1stlevelbullets">
    <w:name w:val="1st level bullets"/>
    <w:basedOn w:val="Normal"/>
    <w:autoRedefine/>
    <w:qFormat/>
    <w:rsid w:val="00DE4A74"/>
    <w:pPr>
      <w:numPr>
        <w:numId w:val="34"/>
      </w:numPr>
    </w:pPr>
    <w:rPr>
      <w:szCs w:val="22"/>
    </w:rPr>
  </w:style>
  <w:style w:type="character" w:styleId="PageNumber">
    <w:name w:val="page number"/>
    <w:basedOn w:val="DefaultParagraphFont"/>
    <w:rsid w:val="009C07A4"/>
  </w:style>
  <w:style w:type="paragraph" w:customStyle="1" w:styleId="Numberedpara">
    <w:name w:val="Numbered para"/>
    <w:basedOn w:val="Normal"/>
    <w:next w:val="Normal"/>
    <w:link w:val="NumberedparaChar"/>
    <w:autoRedefine/>
    <w:qFormat/>
    <w:rsid w:val="00AA1B09"/>
    <w:pPr>
      <w:numPr>
        <w:numId w:val="35"/>
      </w:numPr>
      <w:tabs>
        <w:tab w:val="left" w:pos="567"/>
      </w:tabs>
      <w:spacing w:before="180" w:after="60"/>
      <w:ind w:left="0" w:firstLine="0"/>
      <w:jc w:val="both"/>
    </w:pPr>
    <w:rPr>
      <w:rFonts w:asciiTheme="minorHAnsi" w:hAnsiTheme="minorHAnsi" w:cstheme="minorHAnsi"/>
      <w:szCs w:val="20"/>
    </w:rPr>
  </w:style>
  <w:style w:type="character" w:customStyle="1" w:styleId="NumberedparaChar">
    <w:name w:val="Numbered para Char"/>
    <w:basedOn w:val="DefaultParagraphFont"/>
    <w:link w:val="Numberedpara"/>
    <w:rsid w:val="00AA1B09"/>
    <w:rPr>
      <w:rFonts w:asciiTheme="minorHAnsi" w:hAnsiTheme="minorHAnsi" w:cstheme="minorHAnsi"/>
      <w:sz w:val="22"/>
    </w:rPr>
  </w:style>
  <w:style w:type="paragraph" w:customStyle="1" w:styleId="2ndlevelbullets">
    <w:name w:val="2nd level bullets"/>
    <w:basedOn w:val="1stlevelbullets"/>
    <w:qFormat/>
    <w:rsid w:val="005F52D6"/>
    <w:pPr>
      <w:numPr>
        <w:numId w:val="0"/>
      </w:numPr>
      <w:ind w:left="1440" w:hanging="360"/>
      <w:contextualSpacing/>
    </w:pPr>
    <w:rPr>
      <w:rFonts w:eastAsiaTheme="minorHAnsi"/>
      <w:szCs w:val="20"/>
      <w:lang w:eastAsia="en-US"/>
    </w:rPr>
  </w:style>
  <w:style w:type="paragraph" w:customStyle="1" w:styleId="tablefootnote">
    <w:name w:val="table footnote"/>
    <w:basedOn w:val="Heading3"/>
    <w:qFormat/>
    <w:rsid w:val="005F52D6"/>
    <w:pPr>
      <w:numPr>
        <w:ilvl w:val="0"/>
        <w:numId w:val="0"/>
      </w:numPr>
      <w:tabs>
        <w:tab w:val="clear" w:pos="851"/>
      </w:tabs>
      <w:spacing w:before="240"/>
    </w:pPr>
    <w:rPr>
      <w:rFonts w:asciiTheme="minorHAnsi" w:hAnsiTheme="minorHAnsi" w:cstheme="minorHAnsi"/>
      <w:bCs/>
    </w:rPr>
  </w:style>
  <w:style w:type="character" w:customStyle="1" w:styleId="ParagraphChar">
    <w:name w:val="Paragraph Char"/>
    <w:basedOn w:val="DefaultParagraphFont"/>
    <w:link w:val="Paragraph"/>
    <w:rsid w:val="00161A68"/>
    <w:rPr>
      <w:rFonts w:eastAsiaTheme="minorHAnsi"/>
      <w:color w:val="000000"/>
      <w:sz w:val="24"/>
      <w:szCs w:val="24"/>
    </w:rPr>
  </w:style>
  <w:style w:type="paragraph" w:customStyle="1" w:styleId="TableTitle">
    <w:name w:val="Table Title"/>
    <w:next w:val="Paragraph"/>
    <w:uiPriority w:val="10"/>
    <w:qFormat/>
    <w:rsid w:val="00161A68"/>
    <w:pPr>
      <w:keepNext/>
      <w:keepLines/>
      <w:tabs>
        <w:tab w:val="left" w:pos="1701"/>
      </w:tabs>
      <w:spacing w:after="120"/>
      <w:ind w:left="1701" w:hanging="1701"/>
    </w:pPr>
    <w:rPr>
      <w:b/>
      <w:color w:val="000000"/>
      <w:sz w:val="24"/>
      <w:szCs w:val="24"/>
      <w:lang w:val="en-GB" w:eastAsia="en-US"/>
    </w:rPr>
  </w:style>
  <w:style w:type="character" w:customStyle="1" w:styleId="Instructions">
    <w:name w:val="Instructions"/>
    <w:qFormat/>
    <w:rsid w:val="00161A68"/>
    <w:rPr>
      <w:i/>
      <w:vanish/>
      <w:color w:val="008080"/>
    </w:rPr>
  </w:style>
  <w:style w:type="paragraph" w:styleId="ListBullet">
    <w:name w:val="List Bullet"/>
    <w:uiPriority w:val="9"/>
    <w:qFormat/>
    <w:rsid w:val="00161A68"/>
    <w:pPr>
      <w:numPr>
        <w:numId w:val="36"/>
      </w:numPr>
      <w:spacing w:before="60" w:after="60"/>
    </w:pPr>
    <w:rPr>
      <w:sz w:val="24"/>
      <w:lang w:val="en-GB" w:eastAsia="en-US"/>
    </w:rPr>
  </w:style>
  <w:style w:type="paragraph" w:styleId="ListBullet2">
    <w:name w:val="List Bullet 2"/>
    <w:basedOn w:val="Normal"/>
    <w:uiPriority w:val="9"/>
    <w:qFormat/>
    <w:rsid w:val="00161A68"/>
    <w:pPr>
      <w:numPr>
        <w:ilvl w:val="1"/>
        <w:numId w:val="36"/>
      </w:numPr>
      <w:spacing w:before="60" w:after="60" w:line="276" w:lineRule="auto"/>
    </w:pPr>
    <w:rPr>
      <w:rFonts w:ascii="Times New Roman" w:hAnsi="Times New Roman"/>
      <w:sz w:val="24"/>
      <w:lang w:val="en-GB" w:eastAsia="en-US"/>
    </w:rPr>
  </w:style>
  <w:style w:type="paragraph" w:styleId="ListBullet3">
    <w:name w:val="List Bullet 3"/>
    <w:basedOn w:val="Normal"/>
    <w:uiPriority w:val="9"/>
    <w:qFormat/>
    <w:rsid w:val="00161A68"/>
    <w:pPr>
      <w:numPr>
        <w:ilvl w:val="2"/>
        <w:numId w:val="36"/>
      </w:numPr>
      <w:spacing w:before="60" w:after="60" w:line="276" w:lineRule="auto"/>
    </w:pPr>
    <w:rPr>
      <w:rFonts w:ascii="Times New Roman" w:hAnsi="Times New Roman"/>
      <w:sz w:val="24"/>
      <w:lang w:val="en-GB" w:eastAsia="en-US"/>
    </w:rPr>
  </w:style>
  <w:style w:type="paragraph" w:styleId="ListBullet4">
    <w:name w:val="List Bullet 4"/>
    <w:basedOn w:val="Normal"/>
    <w:uiPriority w:val="99"/>
    <w:semiHidden/>
    <w:rsid w:val="00161A68"/>
    <w:pPr>
      <w:numPr>
        <w:ilvl w:val="3"/>
        <w:numId w:val="36"/>
      </w:numPr>
      <w:spacing w:before="60" w:after="60" w:line="276" w:lineRule="auto"/>
    </w:pPr>
    <w:rPr>
      <w:rFonts w:ascii="Times New Roman" w:hAnsi="Times New Roman"/>
      <w:sz w:val="24"/>
      <w:lang w:val="en-GB" w:eastAsia="en-US"/>
    </w:rPr>
  </w:style>
  <w:style w:type="paragraph" w:customStyle="1" w:styleId="ListEnd">
    <w:name w:val="List End"/>
    <w:next w:val="Paragraph"/>
    <w:uiPriority w:val="10"/>
    <w:qFormat/>
    <w:rsid w:val="00161A68"/>
    <w:rPr>
      <w:sz w:val="24"/>
      <w:lang w:val="en-GB" w:eastAsia="en-US"/>
    </w:rPr>
  </w:style>
  <w:style w:type="paragraph" w:customStyle="1" w:styleId="TableCenter">
    <w:name w:val="Table Center"/>
    <w:basedOn w:val="Normal"/>
    <w:uiPriority w:val="12"/>
    <w:qFormat/>
    <w:rsid w:val="00161A68"/>
    <w:pPr>
      <w:spacing w:before="40" w:after="40" w:line="276" w:lineRule="auto"/>
      <w:jc w:val="center"/>
    </w:pPr>
    <w:rPr>
      <w:rFonts w:ascii="Times New Roman" w:hAnsi="Times New Roman"/>
      <w:sz w:val="20"/>
      <w:lang w:val="en-GB" w:eastAsia="en-US"/>
    </w:rPr>
  </w:style>
  <w:style w:type="paragraph" w:customStyle="1" w:styleId="TableFootnoteInfo">
    <w:name w:val="Table Footnote Info"/>
    <w:basedOn w:val="Normal"/>
    <w:uiPriority w:val="14"/>
    <w:qFormat/>
    <w:rsid w:val="00161A68"/>
    <w:pPr>
      <w:keepLines/>
      <w:spacing w:before="40" w:after="40" w:line="276" w:lineRule="auto"/>
    </w:pPr>
    <w:rPr>
      <w:rFonts w:ascii="Times New Roman" w:hAnsi="Times New Roman"/>
      <w:sz w:val="20"/>
      <w:szCs w:val="48"/>
      <w:lang w:val="en-GB" w:eastAsia="en-US"/>
    </w:rPr>
  </w:style>
  <w:style w:type="paragraph" w:customStyle="1" w:styleId="TableHead">
    <w:name w:val="Table Head"/>
    <w:basedOn w:val="Normal"/>
    <w:uiPriority w:val="11"/>
    <w:qFormat/>
    <w:rsid w:val="00161A68"/>
    <w:pPr>
      <w:spacing w:before="40" w:after="40"/>
      <w:jc w:val="center"/>
    </w:pPr>
    <w:rPr>
      <w:rFonts w:ascii="Times New Roman" w:hAnsi="Times New Roman"/>
      <w:b/>
      <w:sz w:val="20"/>
      <w:szCs w:val="48"/>
      <w:lang w:val="en-GB" w:eastAsia="en-US"/>
    </w:rPr>
  </w:style>
  <w:style w:type="paragraph" w:customStyle="1" w:styleId="TableLeft">
    <w:name w:val="Table Left"/>
    <w:uiPriority w:val="12"/>
    <w:qFormat/>
    <w:rsid w:val="00161A68"/>
    <w:pPr>
      <w:spacing w:before="40" w:after="40" w:line="276" w:lineRule="auto"/>
    </w:pPr>
    <w:rPr>
      <w:rFonts w:cs="Arial"/>
      <w:bCs/>
      <w:kern w:val="32"/>
      <w:szCs w:val="24"/>
      <w:lang w:val="en-GB" w:eastAsia="en-US"/>
    </w:rPr>
  </w:style>
  <w:style w:type="character" w:customStyle="1" w:styleId="normaltextrun">
    <w:name w:val="normaltextrun"/>
    <w:basedOn w:val="DefaultParagraphFont"/>
    <w:rsid w:val="00161A68"/>
  </w:style>
  <w:style w:type="paragraph" w:customStyle="1" w:styleId="paragraph0">
    <w:name w:val="paragraph"/>
    <w:basedOn w:val="Normal"/>
    <w:rsid w:val="00C10139"/>
    <w:pPr>
      <w:spacing w:before="100" w:beforeAutospacing="1" w:after="100" w:afterAutospacing="1"/>
    </w:pPr>
    <w:rPr>
      <w:rFonts w:ascii="Times New Roman" w:hAnsi="Times New Roman"/>
      <w:sz w:val="24"/>
      <w:lang w:eastAsia="en-GB"/>
    </w:rPr>
  </w:style>
  <w:style w:type="character" w:customStyle="1" w:styleId="CaptionChar">
    <w:name w:val="Caption Char"/>
    <w:aliases w:val="Lisiting Char,Caption for figure Char"/>
    <w:link w:val="Caption"/>
    <w:locked/>
    <w:rsid w:val="00696C8A"/>
    <w:rPr>
      <w:rFonts w:ascii="Calibri" w:hAnsi="Calibri"/>
      <w:i/>
      <w:iCs/>
      <w:color w:val="1F497D" w:themeColor="text2"/>
      <w:sz w:val="18"/>
      <w:szCs w:val="18"/>
    </w:rPr>
  </w:style>
  <w:style w:type="paragraph" w:customStyle="1" w:styleId="A-TableText">
    <w:name w:val="A-Table Text"/>
    <w:rsid w:val="00035C81"/>
    <w:pPr>
      <w:spacing w:before="60" w:after="60"/>
    </w:pPr>
    <w:rPr>
      <w:sz w:val="22"/>
      <w:lang w:val="en-GB" w:eastAsia="en-US"/>
    </w:rPr>
  </w:style>
  <w:style w:type="character" w:customStyle="1" w:styleId="cs89deba21">
    <w:name w:val="cs89deba21"/>
    <w:basedOn w:val="DefaultParagraphFont"/>
    <w:rsid w:val="00713DF1"/>
    <w:rPr>
      <w:rFonts w:ascii="Verdana" w:hAnsi="Verdana" w:hint="default"/>
      <w:b w:val="0"/>
      <w:bCs w:val="0"/>
      <w:i w:val="0"/>
      <w:iCs w:val="0"/>
      <w:color w:val="000000"/>
      <w:sz w:val="20"/>
      <w:szCs w:val="20"/>
    </w:rPr>
  </w:style>
  <w:style w:type="paragraph" w:customStyle="1" w:styleId="Pa11">
    <w:name w:val="Pa11"/>
    <w:basedOn w:val="Default"/>
    <w:next w:val="Default"/>
    <w:uiPriority w:val="99"/>
    <w:rsid w:val="000A46DF"/>
    <w:pPr>
      <w:spacing w:line="201" w:lineRule="atLeast"/>
    </w:pPr>
    <w:rPr>
      <w:rFonts w:ascii="Proxima Nova" w:hAnsi="Proxima Nova"/>
      <w:color w:val="auto"/>
    </w:rPr>
  </w:style>
  <w:style w:type="paragraph" w:customStyle="1" w:styleId="Pa12">
    <w:name w:val="Pa12"/>
    <w:basedOn w:val="Default"/>
    <w:next w:val="Default"/>
    <w:uiPriority w:val="99"/>
    <w:rsid w:val="000A46DF"/>
    <w:pPr>
      <w:spacing w:line="201" w:lineRule="atLeast"/>
    </w:pPr>
    <w:rPr>
      <w:rFonts w:ascii="Proxima Nova" w:hAnsi="Proxima Nova"/>
      <w:color w:val="auto"/>
    </w:rPr>
  </w:style>
  <w:style w:type="character" w:customStyle="1" w:styleId="A5">
    <w:name w:val="A5"/>
    <w:uiPriority w:val="99"/>
    <w:rsid w:val="000A46DF"/>
    <w:rPr>
      <w:rFonts w:cs="Proxima Nova"/>
      <w:b/>
      <w:bCs/>
      <w:color w:val="319A99"/>
      <w:sz w:val="20"/>
      <w:szCs w:val="20"/>
    </w:rPr>
  </w:style>
  <w:style w:type="character" w:customStyle="1" w:styleId="wb-inv1">
    <w:name w:val="wb-inv1"/>
    <w:basedOn w:val="DefaultParagraphFont"/>
    <w:rsid w:val="00496952"/>
  </w:style>
  <w:style w:type="paragraph" w:customStyle="1" w:styleId="A-Listi">
    <w:name w:val="A-List (i)"/>
    <w:rsid w:val="00C15E43"/>
    <w:pPr>
      <w:numPr>
        <w:numId w:val="38"/>
      </w:numPr>
      <w:spacing w:after="240" w:line="280" w:lineRule="atLeast"/>
    </w:pPr>
    <w:rPr>
      <w:sz w:val="24"/>
      <w:lang w:val="en-GB" w:eastAsia="en-US"/>
    </w:rPr>
  </w:style>
  <w:style w:type="character" w:customStyle="1" w:styleId="NormalWebChar">
    <w:name w:val="Normal (Web) Char"/>
    <w:link w:val="NormalWeb"/>
    <w:uiPriority w:val="99"/>
    <w:rsid w:val="00DA08A9"/>
    <w:rPr>
      <w:sz w:val="24"/>
      <w:szCs w:val="24"/>
    </w:rPr>
  </w:style>
  <w:style w:type="paragraph" w:customStyle="1" w:styleId="C-BodyText">
    <w:name w:val="C-Body Text"/>
    <w:rsid w:val="00DA08A9"/>
    <w:pPr>
      <w:spacing w:before="120" w:after="120" w:line="280" w:lineRule="atLeast"/>
    </w:pPr>
    <w:rPr>
      <w:sz w:val="24"/>
      <w:lang w:val="en-US" w:eastAsia="en-US"/>
    </w:rPr>
  </w:style>
  <w:style w:type="character" w:customStyle="1" w:styleId="figpopup-sensitive-area1">
    <w:name w:val="figpopup-sensitive-area1"/>
    <w:basedOn w:val="DefaultParagraphFont"/>
    <w:rsid w:val="00C123A9"/>
    <w:rPr>
      <w:strike w:val="0"/>
      <w:dstrike w:val="0"/>
      <w:u w:val="none"/>
      <w:effect w:val="none"/>
      <w:shd w:val="clear" w:color="auto" w:fill="auto"/>
    </w:rPr>
  </w:style>
  <w:style w:type="paragraph" w:customStyle="1" w:styleId="Numberedparagraph">
    <w:name w:val="Numbered paragraph"/>
    <w:basedOn w:val="Normal"/>
    <w:link w:val="NumberedparagraphChar"/>
    <w:qFormat/>
    <w:rsid w:val="00C009AF"/>
    <w:pPr>
      <w:tabs>
        <w:tab w:val="num" w:pos="567"/>
      </w:tabs>
    </w:pPr>
    <w:rPr>
      <w:rFonts w:eastAsiaTheme="minorEastAsia"/>
      <w:szCs w:val="22"/>
    </w:rPr>
  </w:style>
  <w:style w:type="paragraph" w:customStyle="1" w:styleId="dealings">
    <w:name w:val="dealings"/>
    <w:basedOn w:val="Normal"/>
    <w:rsid w:val="00C009AF"/>
    <w:pPr>
      <w:numPr>
        <w:numId w:val="39"/>
      </w:numPr>
    </w:pPr>
    <w:rPr>
      <w:rFonts w:asciiTheme="minorHAnsi" w:hAnsiTheme="minorHAnsi"/>
      <w:szCs w:val="20"/>
    </w:rPr>
  </w:style>
  <w:style w:type="character" w:customStyle="1" w:styleId="2RARMPChar">
    <w:name w:val="2 RARMP Char"/>
    <w:basedOn w:val="DefaultParagraphFont"/>
    <w:link w:val="2RARMP"/>
    <w:rsid w:val="00086E71"/>
    <w:rPr>
      <w:rFonts w:ascii="Calibri" w:hAnsi="Calibri" w:cs="Arial"/>
      <w:b/>
      <w:bCs/>
      <w:iCs/>
      <w:sz w:val="28"/>
      <w:szCs w:val="28"/>
    </w:rPr>
  </w:style>
  <w:style w:type="paragraph" w:customStyle="1" w:styleId="RARMPListletter">
    <w:name w:val="RARMP List letter"/>
    <w:basedOn w:val="Normal"/>
    <w:qFormat/>
    <w:rsid w:val="00086E71"/>
    <w:pPr>
      <w:numPr>
        <w:numId w:val="43"/>
      </w:numPr>
    </w:pPr>
  </w:style>
  <w:style w:type="paragraph" w:customStyle="1" w:styleId="Notes">
    <w:name w:val="Notes"/>
    <w:basedOn w:val="Normal"/>
    <w:qFormat/>
    <w:rsid w:val="00086E71"/>
    <w:pPr>
      <w:spacing w:before="0" w:after="0"/>
    </w:pPr>
    <w:rPr>
      <w:rFonts w:eastAsiaTheme="minorHAnsi"/>
      <w:i/>
      <w:lang w:eastAsia="en-US"/>
    </w:rPr>
  </w:style>
  <w:style w:type="paragraph" w:customStyle="1" w:styleId="TableListi">
    <w:name w:val="Table List i"/>
    <w:basedOn w:val="Normal"/>
    <w:link w:val="TableListiChar"/>
    <w:rsid w:val="00086E71"/>
    <w:pPr>
      <w:numPr>
        <w:ilvl w:val="2"/>
        <w:numId w:val="40"/>
      </w:numPr>
      <w:spacing w:before="0" w:after="0"/>
    </w:pPr>
    <w:rPr>
      <w:sz w:val="18"/>
      <w:lang w:eastAsia="en-US"/>
    </w:rPr>
  </w:style>
  <w:style w:type="paragraph" w:customStyle="1" w:styleId="TableTextLicence">
    <w:name w:val="Table Text Licence"/>
    <w:basedOn w:val="Normal"/>
    <w:rsid w:val="00086E71"/>
    <w:pPr>
      <w:spacing w:before="0" w:after="0"/>
    </w:pPr>
    <w:rPr>
      <w:sz w:val="18"/>
      <w:lang w:eastAsia="en-US"/>
    </w:rPr>
  </w:style>
  <w:style w:type="paragraph" w:customStyle="1" w:styleId="TableLicenceHeader">
    <w:name w:val="Table Licence Header"/>
    <w:basedOn w:val="TableTextLicence"/>
    <w:rsid w:val="00086E71"/>
    <w:pPr>
      <w:jc w:val="center"/>
    </w:pPr>
    <w:rPr>
      <w:b/>
      <w:bCs/>
    </w:rPr>
  </w:style>
  <w:style w:type="paragraph" w:customStyle="1" w:styleId="TableList21">
    <w:name w:val="Table List 21"/>
    <w:basedOn w:val="Normal"/>
    <w:qFormat/>
    <w:rsid w:val="00086E71"/>
    <w:pPr>
      <w:ind w:left="227" w:hanging="227"/>
    </w:pPr>
    <w:rPr>
      <w:lang w:eastAsia="en-US"/>
    </w:rPr>
  </w:style>
  <w:style w:type="paragraph" w:customStyle="1" w:styleId="Style22">
    <w:name w:val="Style2 2"/>
    <w:basedOn w:val="Normal"/>
    <w:link w:val="Style22Char"/>
    <w:qFormat/>
    <w:rsid w:val="00086E71"/>
    <w:pPr>
      <w:numPr>
        <w:numId w:val="41"/>
      </w:numPr>
      <w:spacing w:before="0" w:after="0"/>
    </w:pPr>
    <w:rPr>
      <w:sz w:val="20"/>
      <w:lang w:eastAsia="en-US"/>
    </w:rPr>
  </w:style>
  <w:style w:type="paragraph" w:customStyle="1" w:styleId="Style23">
    <w:name w:val="Style2 3"/>
    <w:basedOn w:val="Normal"/>
    <w:link w:val="Style23Char"/>
    <w:qFormat/>
    <w:rsid w:val="00086E71"/>
    <w:pPr>
      <w:numPr>
        <w:numId w:val="42"/>
      </w:numPr>
      <w:spacing w:before="0" w:after="0"/>
    </w:pPr>
    <w:rPr>
      <w:sz w:val="20"/>
      <w:lang w:eastAsia="en-US"/>
    </w:rPr>
  </w:style>
  <w:style w:type="character" w:customStyle="1" w:styleId="TableListiChar">
    <w:name w:val="Table List i Char"/>
    <w:basedOn w:val="DefaultParagraphFont"/>
    <w:link w:val="TableListi"/>
    <w:rsid w:val="00086E71"/>
    <w:rPr>
      <w:rFonts w:ascii="Calibri" w:hAnsi="Calibri"/>
      <w:sz w:val="18"/>
      <w:szCs w:val="24"/>
      <w:lang w:eastAsia="en-US"/>
    </w:rPr>
  </w:style>
  <w:style w:type="character" w:customStyle="1" w:styleId="Style22Char">
    <w:name w:val="Style2 2 Char"/>
    <w:basedOn w:val="DefaultParagraphFont"/>
    <w:link w:val="Style22"/>
    <w:rsid w:val="00086E71"/>
    <w:rPr>
      <w:rFonts w:ascii="Calibri" w:hAnsi="Calibri"/>
      <w:szCs w:val="24"/>
      <w:lang w:eastAsia="en-US"/>
    </w:rPr>
  </w:style>
  <w:style w:type="character" w:customStyle="1" w:styleId="Style23Char">
    <w:name w:val="Style2 3 Char"/>
    <w:basedOn w:val="DefaultParagraphFont"/>
    <w:link w:val="Style23"/>
    <w:rsid w:val="00086E71"/>
    <w:rPr>
      <w:rFonts w:ascii="Calibri" w:hAnsi="Calibri"/>
      <w:szCs w:val="24"/>
      <w:lang w:eastAsia="en-US"/>
    </w:rPr>
  </w:style>
  <w:style w:type="paragraph" w:customStyle="1" w:styleId="bulletRARMP">
    <w:name w:val="bullet RARMP"/>
    <w:basedOn w:val="Normal"/>
    <w:qFormat/>
    <w:rsid w:val="00086E71"/>
    <w:pPr>
      <w:tabs>
        <w:tab w:val="left" w:pos="567"/>
        <w:tab w:val="num" w:pos="720"/>
      </w:tabs>
      <w:spacing w:before="60" w:after="60"/>
      <w:ind w:left="720" w:hanging="360"/>
    </w:pPr>
    <w:rPr>
      <w:rFonts w:ascii="Times New Roman" w:hAnsi="Times New Roman"/>
      <w:sz w:val="24"/>
    </w:rPr>
  </w:style>
  <w:style w:type="paragraph" w:customStyle="1" w:styleId="Style1">
    <w:name w:val="Style1"/>
    <w:basedOn w:val="Heading1"/>
    <w:qFormat/>
    <w:rsid w:val="00E27CF9"/>
    <w:pPr>
      <w:tabs>
        <w:tab w:val="clear" w:pos="2268"/>
        <w:tab w:val="num" w:pos="1985"/>
      </w:tabs>
      <w:spacing w:after="120"/>
      <w:ind w:left="0" w:firstLine="0"/>
      <w:jc w:val="left"/>
    </w:pPr>
    <w:rPr>
      <w:rFonts w:eastAsiaTheme="minorEastAsia"/>
      <w:snapToGrid/>
      <w:kern w:val="28"/>
      <w:lang w:eastAsia="en-AU"/>
    </w:rPr>
  </w:style>
  <w:style w:type="paragraph" w:customStyle="1" w:styleId="Style2">
    <w:name w:val="Style2"/>
    <w:basedOn w:val="Heading2"/>
    <w:link w:val="Style2Char"/>
    <w:qFormat/>
    <w:rsid w:val="00E27CF9"/>
    <w:pPr>
      <w:numPr>
        <w:ilvl w:val="0"/>
        <w:numId w:val="0"/>
      </w:numPr>
      <w:tabs>
        <w:tab w:val="clear" w:pos="1418"/>
        <w:tab w:val="left" w:pos="1440"/>
        <w:tab w:val="num" w:pos="1985"/>
      </w:tabs>
      <w:spacing w:after="120"/>
    </w:pPr>
    <w:rPr>
      <w:rFonts w:eastAsiaTheme="minorEastAsia" w:cs="Arial"/>
      <w:i w:val="0"/>
    </w:rPr>
  </w:style>
  <w:style w:type="paragraph" w:customStyle="1" w:styleId="Style3">
    <w:name w:val="Style3"/>
    <w:basedOn w:val="Heading3"/>
    <w:link w:val="Style3Char"/>
    <w:autoRedefine/>
    <w:qFormat/>
    <w:rsid w:val="00E27CF9"/>
    <w:pPr>
      <w:numPr>
        <w:ilvl w:val="0"/>
        <w:numId w:val="0"/>
      </w:numPr>
      <w:tabs>
        <w:tab w:val="clear" w:pos="851"/>
        <w:tab w:val="left" w:pos="567"/>
        <w:tab w:val="num" w:pos="1985"/>
      </w:tabs>
      <w:spacing w:before="240"/>
    </w:pPr>
    <w:rPr>
      <w:rFonts w:ascii="Calibri" w:eastAsiaTheme="minorEastAsia" w:hAnsi="Calibri" w:cs="Arial"/>
      <w:sz w:val="24"/>
      <w:szCs w:val="26"/>
    </w:rPr>
  </w:style>
  <w:style w:type="character" w:customStyle="1" w:styleId="Style2Char">
    <w:name w:val="Style2 Char"/>
    <w:basedOn w:val="DefaultParagraphFont"/>
    <w:link w:val="Style2"/>
    <w:rsid w:val="00E27CF9"/>
    <w:rPr>
      <w:rFonts w:ascii="Calibri" w:eastAsiaTheme="minorEastAsia" w:hAnsi="Calibri" w:cs="Arial"/>
      <w:b/>
      <w:sz w:val="28"/>
      <w:szCs w:val="28"/>
    </w:rPr>
  </w:style>
  <w:style w:type="paragraph" w:customStyle="1" w:styleId="ConditionLevel3">
    <w:name w:val="Condition Level 3"/>
    <w:basedOn w:val="Normal"/>
    <w:qFormat/>
    <w:rsid w:val="008C52C7"/>
    <w:pPr>
      <w:numPr>
        <w:ilvl w:val="2"/>
        <w:numId w:val="44"/>
      </w:numPr>
    </w:pPr>
    <w:rPr>
      <w:rFonts w:asciiTheme="minorHAnsi" w:hAnsiTheme="minorHAnsi" w:cstheme="minorHAnsi"/>
      <w:szCs w:val="22"/>
    </w:rPr>
  </w:style>
  <w:style w:type="paragraph" w:customStyle="1" w:styleId="ConditionLevel2">
    <w:name w:val="Condition Level 2"/>
    <w:basedOn w:val="Normal"/>
    <w:qFormat/>
    <w:rsid w:val="0041777B"/>
    <w:pPr>
      <w:numPr>
        <w:numId w:val="46"/>
      </w:numPr>
    </w:pPr>
    <w:rPr>
      <w:rFonts w:asciiTheme="minorHAnsi" w:hAnsiTheme="minorHAnsi" w:cstheme="minorHAnsi"/>
      <w:szCs w:val="22"/>
    </w:rPr>
  </w:style>
  <w:style w:type="character" w:customStyle="1" w:styleId="Style3Char">
    <w:name w:val="Style3 Char"/>
    <w:basedOn w:val="DefaultParagraphFont"/>
    <w:link w:val="Style3"/>
    <w:rsid w:val="003D53C8"/>
    <w:rPr>
      <w:rFonts w:ascii="Calibri" w:eastAsiaTheme="minorEastAsia" w:hAnsi="Calibri" w:cs="Arial"/>
      <w:b/>
      <w:sz w:val="24"/>
      <w:szCs w:val="26"/>
    </w:rPr>
  </w:style>
  <w:style w:type="character" w:customStyle="1" w:styleId="NumberedparagraphChar">
    <w:name w:val="Numbered paragraph Char"/>
    <w:basedOn w:val="DefaultParagraphFont"/>
    <w:link w:val="Numberedparagraph"/>
    <w:rsid w:val="003D53C8"/>
    <w:rPr>
      <w:rFonts w:ascii="Calibri" w:eastAsiaTheme="minorEastAsia" w:hAnsi="Calibri"/>
      <w:sz w:val="22"/>
      <w:szCs w:val="22"/>
    </w:rPr>
  </w:style>
  <w:style w:type="paragraph" w:customStyle="1" w:styleId="Body">
    <w:name w:val="Body"/>
    <w:rsid w:val="00A35744"/>
    <w:pPr>
      <w:pBdr>
        <w:top w:val="nil"/>
        <w:left w:val="nil"/>
        <w:bottom w:val="nil"/>
        <w:right w:val="nil"/>
        <w:between w:val="nil"/>
        <w:bar w:val="nil"/>
      </w:pBdr>
    </w:pPr>
    <w:rPr>
      <w:rFonts w:eastAsia="Arial Unicode MS" w:hAnsi="Arial Unicode MS" w:cs="Arial Unicode MS"/>
      <w:color w:val="000000"/>
      <w:sz w:val="24"/>
      <w:szCs w:val="24"/>
      <w:u w:color="000000"/>
      <w:bdr w:val="nil"/>
    </w:rPr>
  </w:style>
  <w:style w:type="paragraph" w:customStyle="1" w:styleId="RARMPParagraph">
    <w:name w:val="RARMP Paragraph"/>
    <w:basedOn w:val="Normal"/>
    <w:link w:val="RARMPParagraphChar"/>
    <w:uiPriority w:val="7"/>
    <w:qFormat/>
    <w:rsid w:val="0013655E"/>
    <w:pPr>
      <w:tabs>
        <w:tab w:val="num" w:pos="360"/>
        <w:tab w:val="left" w:pos="567"/>
      </w:tabs>
    </w:pPr>
    <w:rPr>
      <w:rFonts w:eastAsia="Calibri"/>
    </w:rPr>
  </w:style>
  <w:style w:type="character" w:customStyle="1" w:styleId="RARMPParagraphChar">
    <w:name w:val="RARMP Paragraph Char"/>
    <w:basedOn w:val="DefaultParagraphFont"/>
    <w:link w:val="RARMPParagraph"/>
    <w:uiPriority w:val="7"/>
    <w:rsid w:val="0013655E"/>
    <w:rPr>
      <w:rFonts w:ascii="Calibri" w:eastAsia="Calibri" w:hAnsi="Calibri"/>
      <w:sz w:val="22"/>
      <w:szCs w:val="24"/>
    </w:rPr>
  </w:style>
  <w:style w:type="paragraph" w:customStyle="1" w:styleId="tablesubhead">
    <w:name w:val="table subhead"/>
    <w:basedOn w:val="Normal"/>
    <w:qFormat/>
    <w:rsid w:val="00294DEC"/>
    <w:pPr>
      <w:ind w:left="204"/>
    </w:pPr>
    <w:rPr>
      <w:rFonts w:ascii="Arial Narrow" w:hAnsi="Arial Narrow"/>
      <w:sz w:val="20"/>
      <w:szCs w:val="20"/>
      <w:u w:val="single"/>
    </w:rPr>
  </w:style>
  <w:style w:type="paragraph" w:customStyle="1" w:styleId="workpracticetraits">
    <w:name w:val="work practice/traits"/>
    <w:basedOn w:val="Normal"/>
    <w:qFormat/>
    <w:rsid w:val="00921020"/>
    <w:pPr>
      <w:numPr>
        <w:numId w:val="59"/>
      </w:numPr>
    </w:pPr>
    <w:rPr>
      <w:rFonts w:ascii="Arial" w:hAnsi="Arial"/>
      <w:sz w:val="24"/>
    </w:rPr>
  </w:style>
  <w:style w:type="paragraph" w:customStyle="1" w:styleId="Licencefooter">
    <w:name w:val="Licence footer"/>
    <w:basedOn w:val="Normal"/>
    <w:rsid w:val="00921020"/>
    <w:pPr>
      <w:spacing w:before="0" w:after="0"/>
      <w:jc w:val="center"/>
    </w:pPr>
    <w:rPr>
      <w:rFonts w:ascii="Arial" w:hAnsi="Arial"/>
      <w:b/>
      <w:sz w:val="48"/>
      <w:szCs w:val="48"/>
    </w:rPr>
  </w:style>
  <w:style w:type="paragraph" w:customStyle="1" w:styleId="Head2-Subheading">
    <w:name w:val="Head2 - Subheading"/>
    <w:basedOn w:val="Normal"/>
    <w:qFormat/>
    <w:rsid w:val="00921020"/>
    <w:pPr>
      <w:keepNext/>
      <w:spacing w:before="240" w:after="240"/>
      <w:outlineLvl w:val="1"/>
    </w:pPr>
    <w:rPr>
      <w:rFonts w:ascii="Arial" w:hAnsi="Arial"/>
      <w:b/>
      <w:sz w:val="24"/>
    </w:rPr>
  </w:style>
  <w:style w:type="paragraph" w:customStyle="1" w:styleId="Head3-subsubheading">
    <w:name w:val="Head3 - sub subheading"/>
    <w:basedOn w:val="Normal"/>
    <w:next w:val="Normal"/>
    <w:qFormat/>
    <w:rsid w:val="00921020"/>
    <w:pPr>
      <w:keepNext/>
    </w:pPr>
    <w:rPr>
      <w:rFonts w:ascii="Arial" w:hAnsi="Arial"/>
      <w:b/>
      <w:sz w:val="20"/>
      <w:szCs w:val="20"/>
    </w:rPr>
  </w:style>
  <w:style w:type="paragraph" w:customStyle="1" w:styleId="ConditionLevel1">
    <w:name w:val="Condition Level 1"/>
    <w:basedOn w:val="Normal"/>
    <w:qFormat/>
    <w:rsid w:val="00921020"/>
    <w:pPr>
      <w:numPr>
        <w:numId w:val="56"/>
      </w:numPr>
      <w:tabs>
        <w:tab w:val="left" w:pos="567"/>
      </w:tabs>
      <w:outlineLvl w:val="2"/>
    </w:pPr>
    <w:rPr>
      <w:rFonts w:ascii="Arial" w:hAnsi="Arial"/>
      <w:sz w:val="24"/>
    </w:rPr>
  </w:style>
  <w:style w:type="paragraph" w:customStyle="1" w:styleId="DLM-Sensitive">
    <w:name w:val="DLM - Sensitive"/>
    <w:basedOn w:val="Normal"/>
    <w:link w:val="DLM-SensitiveChar"/>
    <w:rsid w:val="00921020"/>
    <w:pPr>
      <w:spacing w:before="0" w:after="0"/>
      <w:jc w:val="center"/>
    </w:pPr>
    <w:rPr>
      <w:rFonts w:ascii="Times New Roman" w:hAnsi="Times New Roman"/>
      <w:b/>
      <w:color w:val="FF0000"/>
      <w:sz w:val="48"/>
      <w:szCs w:val="48"/>
    </w:rPr>
  </w:style>
  <w:style w:type="character" w:customStyle="1" w:styleId="DLM-SensitiveChar">
    <w:name w:val="DLM - Sensitive Char"/>
    <w:basedOn w:val="DefaultParagraphFont"/>
    <w:link w:val="DLM-Sensitive"/>
    <w:rsid w:val="00921020"/>
    <w:rPr>
      <w:b/>
      <w:color w:val="FF0000"/>
      <w:sz w:val="48"/>
      <w:szCs w:val="48"/>
    </w:rPr>
  </w:style>
  <w:style w:type="paragraph" w:customStyle="1" w:styleId="certaddress">
    <w:name w:val="certaddress"/>
    <w:basedOn w:val="Normal"/>
    <w:rsid w:val="00594131"/>
    <w:pPr>
      <w:spacing w:before="60" w:after="60"/>
      <w:ind w:left="2835"/>
    </w:pPr>
    <w:rPr>
      <w:rFonts w:ascii="Arial" w:hAnsi="Arial"/>
      <w:color w:val="4F81BD" w:themeColor="accent1"/>
      <w:szCs w:val="22"/>
    </w:rPr>
  </w:style>
  <w:style w:type="paragraph" w:customStyle="1" w:styleId="Head1">
    <w:name w:val="Head1"/>
    <w:basedOn w:val="Normal"/>
    <w:next w:val="Normal"/>
    <w:qFormat/>
    <w:rsid w:val="00594131"/>
    <w:pPr>
      <w:keepNext/>
      <w:pageBreakBefore/>
      <w:spacing w:before="0" w:after="480"/>
      <w:contextualSpacing/>
      <w:outlineLvl w:val="0"/>
    </w:pPr>
    <w:rPr>
      <w:rFonts w:ascii="Arial Black" w:hAnsi="Arial Black"/>
      <w:b/>
      <w:sz w:val="32"/>
      <w:szCs w:val="32"/>
    </w:rPr>
  </w:style>
  <w:style w:type="paragraph" w:customStyle="1" w:styleId="D1stlevelbullets">
    <w:name w:val="D 1st level bullets"/>
    <w:basedOn w:val="Normal"/>
    <w:link w:val="D1stlevelbulletsChar"/>
    <w:autoRedefine/>
    <w:uiPriority w:val="1"/>
    <w:qFormat/>
    <w:rsid w:val="0075514A"/>
    <w:pPr>
      <w:numPr>
        <w:numId w:val="74"/>
      </w:numPr>
      <w:spacing w:before="0" w:after="0"/>
      <w:ind w:left="425" w:hanging="425"/>
    </w:pPr>
    <w:rPr>
      <w:szCs w:val="22"/>
    </w:rPr>
  </w:style>
  <w:style w:type="character" w:customStyle="1" w:styleId="D1stlevelbulletsChar">
    <w:name w:val="D 1st level bullets Char"/>
    <w:basedOn w:val="DefaultParagraphFont"/>
    <w:link w:val="D1stlevelbullets"/>
    <w:uiPriority w:val="1"/>
    <w:rsid w:val="0075514A"/>
    <w:rPr>
      <w:rFonts w:ascii="Calibri" w:hAnsi="Calibri"/>
      <w:sz w:val="22"/>
      <w:szCs w:val="22"/>
    </w:rPr>
  </w:style>
  <w:style w:type="paragraph" w:customStyle="1" w:styleId="GMOtablebullet2">
    <w:name w:val="GMO table bullet 2"/>
    <w:basedOn w:val="Normal"/>
    <w:qFormat/>
    <w:rsid w:val="0075514A"/>
    <w:pPr>
      <w:numPr>
        <w:ilvl w:val="1"/>
        <w:numId w:val="74"/>
      </w:numPr>
      <w:spacing w:before="0" w:after="0" w:line="216" w:lineRule="auto"/>
      <w:ind w:left="323" w:hanging="164"/>
      <w:contextualSpacing/>
    </w:pPr>
    <w:rPr>
      <w:rFonts w:ascii="Arial Narrow" w:hAnsi="Arial Narrow" w:cs="Calibri"/>
      <w:sz w:val="20"/>
      <w:szCs w:val="20"/>
    </w:rPr>
  </w:style>
  <w:style w:type="character" w:styleId="UnresolvedMention">
    <w:name w:val="Unresolved Mention"/>
    <w:basedOn w:val="DefaultParagraphFont"/>
    <w:uiPriority w:val="99"/>
    <w:semiHidden/>
    <w:unhideWhenUsed/>
    <w:rsid w:val="00824706"/>
    <w:rPr>
      <w:color w:val="605E5C"/>
      <w:shd w:val="clear" w:color="auto" w:fill="E1DFDD"/>
    </w:rPr>
  </w:style>
  <w:style w:type="paragraph" w:customStyle="1" w:styleId="Risktable">
    <w:name w:val="Risk table"/>
    <w:basedOn w:val="textfortable"/>
    <w:link w:val="RisktableChar"/>
    <w:qFormat/>
    <w:rsid w:val="000344B5"/>
    <w:pPr>
      <w:spacing w:before="120" w:after="120"/>
      <w:ind w:left="360" w:hanging="360"/>
      <w:jc w:val="left"/>
    </w:pPr>
    <w:rPr>
      <w:rFonts w:ascii="Calibri" w:hAnsi="Calibri"/>
    </w:rPr>
  </w:style>
  <w:style w:type="character" w:customStyle="1" w:styleId="textfortableChar">
    <w:name w:val="text for table Char"/>
    <w:basedOn w:val="DefaultParagraphFont"/>
    <w:link w:val="textfortable"/>
    <w:rsid w:val="000344B5"/>
    <w:rPr>
      <w:rFonts w:ascii="Arial Narrow" w:hAnsi="Arial Narrow"/>
    </w:rPr>
  </w:style>
  <w:style w:type="character" w:customStyle="1" w:styleId="RisktableChar">
    <w:name w:val="Risk table Char"/>
    <w:basedOn w:val="textfortableChar"/>
    <w:link w:val="Risktable"/>
    <w:rsid w:val="000344B5"/>
    <w:rPr>
      <w:rFonts w:ascii="Calibri" w:hAnsi="Calibri"/>
    </w:rPr>
  </w:style>
  <w:style w:type="paragraph" w:customStyle="1" w:styleId="Riskscenariosection">
    <w:name w:val="Risk scenario section"/>
    <w:basedOn w:val="RARMPnumberedparagraphs"/>
    <w:link w:val="RiskscenariosectionChar"/>
    <w:qFormat/>
    <w:rsid w:val="00A14ABB"/>
    <w:pPr>
      <w:numPr>
        <w:numId w:val="0"/>
      </w:numPr>
    </w:pPr>
    <w:rPr>
      <w:i/>
    </w:rPr>
  </w:style>
  <w:style w:type="character" w:customStyle="1" w:styleId="RiskscenariosectionChar">
    <w:name w:val="Risk scenario section Char"/>
    <w:basedOn w:val="RARMPnumberedparagraphsChar"/>
    <w:link w:val="Riskscenariosection"/>
    <w:rsid w:val="00A14ABB"/>
    <w:rPr>
      <w:rFonts w:ascii="Calibri" w:hAnsi="Calibri"/>
      <w:i/>
      <w:sz w:val="22"/>
      <w:szCs w:val="24"/>
    </w:rPr>
  </w:style>
  <w:style w:type="paragraph" w:customStyle="1" w:styleId="Note-Licence">
    <w:name w:val="Note - Licence"/>
    <w:basedOn w:val="RARMPnumberedparagraphs"/>
    <w:link w:val="Note-LicenceChar"/>
    <w:qFormat/>
    <w:rsid w:val="00141DA0"/>
    <w:pPr>
      <w:numPr>
        <w:numId w:val="0"/>
      </w:numPr>
      <w:shd w:val="clear" w:color="auto" w:fill="D9D9D9" w:themeFill="background1" w:themeFillShade="D9"/>
    </w:pPr>
    <w:rPr>
      <w:i/>
      <w:iCs/>
    </w:rPr>
  </w:style>
  <w:style w:type="character" w:customStyle="1" w:styleId="Note-LicenceChar">
    <w:name w:val="Note - Licence Char"/>
    <w:basedOn w:val="RARMPnumberedparagraphsChar"/>
    <w:link w:val="Note-Licence"/>
    <w:rsid w:val="00141DA0"/>
    <w:rPr>
      <w:rFonts w:ascii="Calibri" w:hAnsi="Calibri"/>
      <w:i/>
      <w:iCs/>
      <w:sz w:val="22"/>
      <w:szCs w:val="24"/>
      <w:shd w:val="clear" w:color="auto" w:fill="D9D9D9" w:themeFill="background1" w:themeFillShade="D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71252">
      <w:bodyDiv w:val="1"/>
      <w:marLeft w:val="0"/>
      <w:marRight w:val="0"/>
      <w:marTop w:val="0"/>
      <w:marBottom w:val="0"/>
      <w:divBdr>
        <w:top w:val="none" w:sz="0" w:space="0" w:color="auto"/>
        <w:left w:val="none" w:sz="0" w:space="0" w:color="auto"/>
        <w:bottom w:val="none" w:sz="0" w:space="0" w:color="auto"/>
        <w:right w:val="none" w:sz="0" w:space="0" w:color="auto"/>
      </w:divBdr>
      <w:divsChild>
        <w:div w:id="1119645190">
          <w:marLeft w:val="547"/>
          <w:marRight w:val="0"/>
          <w:marTop w:val="120"/>
          <w:marBottom w:val="120"/>
          <w:divBdr>
            <w:top w:val="none" w:sz="0" w:space="0" w:color="auto"/>
            <w:left w:val="none" w:sz="0" w:space="0" w:color="auto"/>
            <w:bottom w:val="none" w:sz="0" w:space="0" w:color="auto"/>
            <w:right w:val="none" w:sz="0" w:space="0" w:color="auto"/>
          </w:divBdr>
        </w:div>
      </w:divsChild>
    </w:div>
    <w:div w:id="44645457">
      <w:bodyDiv w:val="1"/>
      <w:marLeft w:val="0"/>
      <w:marRight w:val="0"/>
      <w:marTop w:val="0"/>
      <w:marBottom w:val="0"/>
      <w:divBdr>
        <w:top w:val="none" w:sz="0" w:space="0" w:color="auto"/>
        <w:left w:val="none" w:sz="0" w:space="0" w:color="auto"/>
        <w:bottom w:val="none" w:sz="0" w:space="0" w:color="auto"/>
        <w:right w:val="none" w:sz="0" w:space="0" w:color="auto"/>
      </w:divBdr>
    </w:div>
    <w:div w:id="50661285">
      <w:bodyDiv w:val="1"/>
      <w:marLeft w:val="0"/>
      <w:marRight w:val="0"/>
      <w:marTop w:val="0"/>
      <w:marBottom w:val="0"/>
      <w:divBdr>
        <w:top w:val="none" w:sz="0" w:space="0" w:color="auto"/>
        <w:left w:val="none" w:sz="0" w:space="0" w:color="auto"/>
        <w:bottom w:val="none" w:sz="0" w:space="0" w:color="auto"/>
        <w:right w:val="none" w:sz="0" w:space="0" w:color="auto"/>
      </w:divBdr>
    </w:div>
    <w:div w:id="107093942">
      <w:bodyDiv w:val="1"/>
      <w:marLeft w:val="0"/>
      <w:marRight w:val="0"/>
      <w:marTop w:val="0"/>
      <w:marBottom w:val="0"/>
      <w:divBdr>
        <w:top w:val="none" w:sz="0" w:space="0" w:color="auto"/>
        <w:left w:val="none" w:sz="0" w:space="0" w:color="auto"/>
        <w:bottom w:val="none" w:sz="0" w:space="0" w:color="auto"/>
        <w:right w:val="none" w:sz="0" w:space="0" w:color="auto"/>
      </w:divBdr>
    </w:div>
    <w:div w:id="107748521">
      <w:bodyDiv w:val="1"/>
      <w:marLeft w:val="0"/>
      <w:marRight w:val="0"/>
      <w:marTop w:val="0"/>
      <w:marBottom w:val="0"/>
      <w:divBdr>
        <w:top w:val="none" w:sz="0" w:space="0" w:color="auto"/>
        <w:left w:val="none" w:sz="0" w:space="0" w:color="auto"/>
        <w:bottom w:val="none" w:sz="0" w:space="0" w:color="auto"/>
        <w:right w:val="none" w:sz="0" w:space="0" w:color="auto"/>
      </w:divBdr>
    </w:div>
    <w:div w:id="159544515">
      <w:bodyDiv w:val="1"/>
      <w:marLeft w:val="0"/>
      <w:marRight w:val="0"/>
      <w:marTop w:val="0"/>
      <w:marBottom w:val="0"/>
      <w:divBdr>
        <w:top w:val="none" w:sz="0" w:space="0" w:color="auto"/>
        <w:left w:val="none" w:sz="0" w:space="0" w:color="auto"/>
        <w:bottom w:val="none" w:sz="0" w:space="0" w:color="auto"/>
        <w:right w:val="none" w:sz="0" w:space="0" w:color="auto"/>
      </w:divBdr>
    </w:div>
    <w:div w:id="170461937">
      <w:bodyDiv w:val="1"/>
      <w:marLeft w:val="0"/>
      <w:marRight w:val="0"/>
      <w:marTop w:val="0"/>
      <w:marBottom w:val="0"/>
      <w:divBdr>
        <w:top w:val="none" w:sz="0" w:space="0" w:color="auto"/>
        <w:left w:val="none" w:sz="0" w:space="0" w:color="auto"/>
        <w:bottom w:val="none" w:sz="0" w:space="0" w:color="auto"/>
        <w:right w:val="none" w:sz="0" w:space="0" w:color="auto"/>
      </w:divBdr>
    </w:div>
    <w:div w:id="182521622">
      <w:bodyDiv w:val="1"/>
      <w:marLeft w:val="0"/>
      <w:marRight w:val="0"/>
      <w:marTop w:val="0"/>
      <w:marBottom w:val="0"/>
      <w:divBdr>
        <w:top w:val="none" w:sz="0" w:space="0" w:color="auto"/>
        <w:left w:val="none" w:sz="0" w:space="0" w:color="auto"/>
        <w:bottom w:val="none" w:sz="0" w:space="0" w:color="auto"/>
        <w:right w:val="none" w:sz="0" w:space="0" w:color="auto"/>
      </w:divBdr>
    </w:div>
    <w:div w:id="201477514">
      <w:bodyDiv w:val="1"/>
      <w:marLeft w:val="0"/>
      <w:marRight w:val="0"/>
      <w:marTop w:val="0"/>
      <w:marBottom w:val="0"/>
      <w:divBdr>
        <w:top w:val="none" w:sz="0" w:space="0" w:color="auto"/>
        <w:left w:val="none" w:sz="0" w:space="0" w:color="auto"/>
        <w:bottom w:val="none" w:sz="0" w:space="0" w:color="auto"/>
        <w:right w:val="none" w:sz="0" w:space="0" w:color="auto"/>
      </w:divBdr>
    </w:div>
    <w:div w:id="255866279">
      <w:bodyDiv w:val="1"/>
      <w:marLeft w:val="0"/>
      <w:marRight w:val="0"/>
      <w:marTop w:val="0"/>
      <w:marBottom w:val="0"/>
      <w:divBdr>
        <w:top w:val="none" w:sz="0" w:space="0" w:color="auto"/>
        <w:left w:val="none" w:sz="0" w:space="0" w:color="auto"/>
        <w:bottom w:val="none" w:sz="0" w:space="0" w:color="auto"/>
        <w:right w:val="none" w:sz="0" w:space="0" w:color="auto"/>
      </w:divBdr>
      <w:divsChild>
        <w:div w:id="1004168306">
          <w:marLeft w:val="0"/>
          <w:marRight w:val="0"/>
          <w:marTop w:val="0"/>
          <w:marBottom w:val="0"/>
          <w:divBdr>
            <w:top w:val="none" w:sz="0" w:space="0" w:color="auto"/>
            <w:left w:val="none" w:sz="0" w:space="0" w:color="auto"/>
            <w:bottom w:val="none" w:sz="0" w:space="0" w:color="auto"/>
            <w:right w:val="none" w:sz="0" w:space="0" w:color="auto"/>
          </w:divBdr>
          <w:divsChild>
            <w:div w:id="539056810">
              <w:marLeft w:val="0"/>
              <w:marRight w:val="0"/>
              <w:marTop w:val="0"/>
              <w:marBottom w:val="0"/>
              <w:divBdr>
                <w:top w:val="none" w:sz="0" w:space="0" w:color="auto"/>
                <w:left w:val="none" w:sz="0" w:space="0" w:color="auto"/>
                <w:bottom w:val="none" w:sz="0" w:space="0" w:color="auto"/>
                <w:right w:val="none" w:sz="0" w:space="0" w:color="auto"/>
              </w:divBdr>
              <w:divsChild>
                <w:div w:id="127162101">
                  <w:marLeft w:val="-225"/>
                  <w:marRight w:val="-225"/>
                  <w:marTop w:val="0"/>
                  <w:marBottom w:val="0"/>
                  <w:divBdr>
                    <w:top w:val="none" w:sz="0" w:space="0" w:color="auto"/>
                    <w:left w:val="none" w:sz="0" w:space="0" w:color="auto"/>
                    <w:bottom w:val="none" w:sz="0" w:space="0" w:color="auto"/>
                    <w:right w:val="none" w:sz="0" w:space="0" w:color="auto"/>
                  </w:divBdr>
                  <w:divsChild>
                    <w:div w:id="1820881278">
                      <w:marLeft w:val="0"/>
                      <w:marRight w:val="0"/>
                      <w:marTop w:val="0"/>
                      <w:marBottom w:val="0"/>
                      <w:divBdr>
                        <w:top w:val="none" w:sz="0" w:space="0" w:color="auto"/>
                        <w:left w:val="none" w:sz="0" w:space="0" w:color="auto"/>
                        <w:bottom w:val="none" w:sz="0" w:space="0" w:color="auto"/>
                        <w:right w:val="none" w:sz="0" w:space="0" w:color="auto"/>
                      </w:divBdr>
                      <w:divsChild>
                        <w:div w:id="1929658846">
                          <w:marLeft w:val="0"/>
                          <w:marRight w:val="0"/>
                          <w:marTop w:val="0"/>
                          <w:marBottom w:val="0"/>
                          <w:divBdr>
                            <w:top w:val="none" w:sz="0" w:space="0" w:color="auto"/>
                            <w:left w:val="none" w:sz="0" w:space="0" w:color="auto"/>
                            <w:bottom w:val="none" w:sz="0" w:space="0" w:color="auto"/>
                            <w:right w:val="none" w:sz="0" w:space="0" w:color="auto"/>
                          </w:divBdr>
                          <w:divsChild>
                            <w:div w:id="78199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1325497">
      <w:bodyDiv w:val="1"/>
      <w:marLeft w:val="0"/>
      <w:marRight w:val="0"/>
      <w:marTop w:val="0"/>
      <w:marBottom w:val="0"/>
      <w:divBdr>
        <w:top w:val="none" w:sz="0" w:space="0" w:color="auto"/>
        <w:left w:val="none" w:sz="0" w:space="0" w:color="auto"/>
        <w:bottom w:val="none" w:sz="0" w:space="0" w:color="auto"/>
        <w:right w:val="none" w:sz="0" w:space="0" w:color="auto"/>
      </w:divBdr>
    </w:div>
    <w:div w:id="392198254">
      <w:bodyDiv w:val="1"/>
      <w:marLeft w:val="0"/>
      <w:marRight w:val="0"/>
      <w:marTop w:val="0"/>
      <w:marBottom w:val="0"/>
      <w:divBdr>
        <w:top w:val="none" w:sz="0" w:space="0" w:color="auto"/>
        <w:left w:val="none" w:sz="0" w:space="0" w:color="auto"/>
        <w:bottom w:val="none" w:sz="0" w:space="0" w:color="auto"/>
        <w:right w:val="none" w:sz="0" w:space="0" w:color="auto"/>
      </w:divBdr>
      <w:divsChild>
        <w:div w:id="1397440113">
          <w:marLeft w:val="0"/>
          <w:marRight w:val="0"/>
          <w:marTop w:val="0"/>
          <w:marBottom w:val="0"/>
          <w:divBdr>
            <w:top w:val="none" w:sz="0" w:space="0" w:color="auto"/>
            <w:left w:val="none" w:sz="0" w:space="0" w:color="auto"/>
            <w:bottom w:val="none" w:sz="0" w:space="0" w:color="auto"/>
            <w:right w:val="none" w:sz="0" w:space="0" w:color="auto"/>
          </w:divBdr>
          <w:divsChild>
            <w:div w:id="1684432705">
              <w:marLeft w:val="0"/>
              <w:marRight w:val="0"/>
              <w:marTop w:val="0"/>
              <w:marBottom w:val="0"/>
              <w:divBdr>
                <w:top w:val="none" w:sz="0" w:space="0" w:color="auto"/>
                <w:left w:val="none" w:sz="0" w:space="0" w:color="auto"/>
                <w:bottom w:val="none" w:sz="0" w:space="0" w:color="auto"/>
                <w:right w:val="none" w:sz="0" w:space="0" w:color="auto"/>
              </w:divBdr>
              <w:divsChild>
                <w:div w:id="166555298">
                  <w:marLeft w:val="0"/>
                  <w:marRight w:val="0"/>
                  <w:marTop w:val="0"/>
                  <w:marBottom w:val="0"/>
                  <w:divBdr>
                    <w:top w:val="none" w:sz="0" w:space="0" w:color="auto"/>
                    <w:left w:val="none" w:sz="0" w:space="0" w:color="auto"/>
                    <w:bottom w:val="none" w:sz="0" w:space="0" w:color="auto"/>
                    <w:right w:val="none" w:sz="0" w:space="0" w:color="auto"/>
                  </w:divBdr>
                  <w:divsChild>
                    <w:div w:id="391781792">
                      <w:marLeft w:val="0"/>
                      <w:marRight w:val="0"/>
                      <w:marTop w:val="0"/>
                      <w:marBottom w:val="0"/>
                      <w:divBdr>
                        <w:top w:val="none" w:sz="0" w:space="0" w:color="auto"/>
                        <w:left w:val="none" w:sz="0" w:space="0" w:color="auto"/>
                        <w:bottom w:val="none" w:sz="0" w:space="0" w:color="auto"/>
                        <w:right w:val="none" w:sz="0" w:space="0" w:color="auto"/>
                      </w:divBdr>
                      <w:divsChild>
                        <w:div w:id="1867021331">
                          <w:marLeft w:val="0"/>
                          <w:marRight w:val="0"/>
                          <w:marTop w:val="0"/>
                          <w:marBottom w:val="0"/>
                          <w:divBdr>
                            <w:top w:val="none" w:sz="0" w:space="0" w:color="auto"/>
                            <w:left w:val="none" w:sz="0" w:space="0" w:color="auto"/>
                            <w:bottom w:val="none" w:sz="0" w:space="0" w:color="auto"/>
                            <w:right w:val="none" w:sz="0" w:space="0" w:color="auto"/>
                          </w:divBdr>
                          <w:divsChild>
                            <w:div w:id="757556497">
                              <w:marLeft w:val="0"/>
                              <w:marRight w:val="0"/>
                              <w:marTop w:val="0"/>
                              <w:marBottom w:val="0"/>
                              <w:divBdr>
                                <w:top w:val="none" w:sz="0" w:space="0" w:color="auto"/>
                                <w:left w:val="none" w:sz="0" w:space="0" w:color="auto"/>
                                <w:bottom w:val="none" w:sz="0" w:space="0" w:color="auto"/>
                                <w:right w:val="none" w:sz="0" w:space="0" w:color="auto"/>
                              </w:divBdr>
                              <w:divsChild>
                                <w:div w:id="510797548">
                                  <w:marLeft w:val="0"/>
                                  <w:marRight w:val="0"/>
                                  <w:marTop w:val="0"/>
                                  <w:marBottom w:val="0"/>
                                  <w:divBdr>
                                    <w:top w:val="none" w:sz="0" w:space="0" w:color="auto"/>
                                    <w:left w:val="none" w:sz="0" w:space="0" w:color="auto"/>
                                    <w:bottom w:val="none" w:sz="0" w:space="0" w:color="auto"/>
                                    <w:right w:val="none" w:sz="0" w:space="0" w:color="auto"/>
                                  </w:divBdr>
                                  <w:divsChild>
                                    <w:div w:id="763958811">
                                      <w:marLeft w:val="0"/>
                                      <w:marRight w:val="0"/>
                                      <w:marTop w:val="0"/>
                                      <w:marBottom w:val="0"/>
                                      <w:divBdr>
                                        <w:top w:val="none" w:sz="0" w:space="0" w:color="auto"/>
                                        <w:left w:val="none" w:sz="0" w:space="0" w:color="auto"/>
                                        <w:bottom w:val="none" w:sz="0" w:space="0" w:color="auto"/>
                                        <w:right w:val="none" w:sz="0" w:space="0" w:color="auto"/>
                                      </w:divBdr>
                                      <w:divsChild>
                                        <w:div w:id="853567706">
                                          <w:marLeft w:val="0"/>
                                          <w:marRight w:val="0"/>
                                          <w:marTop w:val="0"/>
                                          <w:marBottom w:val="0"/>
                                          <w:divBdr>
                                            <w:top w:val="none" w:sz="0" w:space="0" w:color="auto"/>
                                            <w:left w:val="none" w:sz="0" w:space="0" w:color="auto"/>
                                            <w:bottom w:val="none" w:sz="0" w:space="0" w:color="auto"/>
                                            <w:right w:val="none" w:sz="0" w:space="0" w:color="auto"/>
                                          </w:divBdr>
                                          <w:divsChild>
                                            <w:div w:id="976644868">
                                              <w:marLeft w:val="0"/>
                                              <w:marRight w:val="0"/>
                                              <w:marTop w:val="0"/>
                                              <w:marBottom w:val="0"/>
                                              <w:divBdr>
                                                <w:top w:val="none" w:sz="0" w:space="0" w:color="auto"/>
                                                <w:left w:val="none" w:sz="0" w:space="0" w:color="auto"/>
                                                <w:bottom w:val="none" w:sz="0" w:space="0" w:color="auto"/>
                                                <w:right w:val="none" w:sz="0" w:space="0" w:color="auto"/>
                                              </w:divBdr>
                                              <w:divsChild>
                                                <w:div w:id="1145049441">
                                                  <w:marLeft w:val="0"/>
                                                  <w:marRight w:val="0"/>
                                                  <w:marTop w:val="0"/>
                                                  <w:marBottom w:val="0"/>
                                                  <w:divBdr>
                                                    <w:top w:val="none" w:sz="0" w:space="0" w:color="auto"/>
                                                    <w:left w:val="none" w:sz="0" w:space="0" w:color="auto"/>
                                                    <w:bottom w:val="none" w:sz="0" w:space="0" w:color="auto"/>
                                                    <w:right w:val="none" w:sz="0" w:space="0" w:color="auto"/>
                                                  </w:divBdr>
                                                  <w:divsChild>
                                                    <w:div w:id="48117021">
                                                      <w:marLeft w:val="0"/>
                                                      <w:marRight w:val="0"/>
                                                      <w:marTop w:val="0"/>
                                                      <w:marBottom w:val="0"/>
                                                      <w:divBdr>
                                                        <w:top w:val="none" w:sz="0" w:space="0" w:color="auto"/>
                                                        <w:left w:val="none" w:sz="0" w:space="0" w:color="auto"/>
                                                        <w:bottom w:val="none" w:sz="0" w:space="0" w:color="auto"/>
                                                        <w:right w:val="none" w:sz="0" w:space="0" w:color="auto"/>
                                                      </w:divBdr>
                                                      <w:divsChild>
                                                        <w:div w:id="69187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32365670">
      <w:bodyDiv w:val="1"/>
      <w:marLeft w:val="0"/>
      <w:marRight w:val="0"/>
      <w:marTop w:val="0"/>
      <w:marBottom w:val="0"/>
      <w:divBdr>
        <w:top w:val="none" w:sz="0" w:space="0" w:color="auto"/>
        <w:left w:val="none" w:sz="0" w:space="0" w:color="auto"/>
        <w:bottom w:val="none" w:sz="0" w:space="0" w:color="auto"/>
        <w:right w:val="none" w:sz="0" w:space="0" w:color="auto"/>
      </w:divBdr>
    </w:div>
    <w:div w:id="522479170">
      <w:bodyDiv w:val="1"/>
      <w:marLeft w:val="0"/>
      <w:marRight w:val="0"/>
      <w:marTop w:val="0"/>
      <w:marBottom w:val="0"/>
      <w:divBdr>
        <w:top w:val="none" w:sz="0" w:space="0" w:color="auto"/>
        <w:left w:val="none" w:sz="0" w:space="0" w:color="auto"/>
        <w:bottom w:val="none" w:sz="0" w:space="0" w:color="auto"/>
        <w:right w:val="none" w:sz="0" w:space="0" w:color="auto"/>
      </w:divBdr>
    </w:div>
    <w:div w:id="539634757">
      <w:bodyDiv w:val="1"/>
      <w:marLeft w:val="0"/>
      <w:marRight w:val="0"/>
      <w:marTop w:val="0"/>
      <w:marBottom w:val="0"/>
      <w:divBdr>
        <w:top w:val="none" w:sz="0" w:space="0" w:color="auto"/>
        <w:left w:val="none" w:sz="0" w:space="0" w:color="auto"/>
        <w:bottom w:val="none" w:sz="0" w:space="0" w:color="auto"/>
        <w:right w:val="none" w:sz="0" w:space="0" w:color="auto"/>
      </w:divBdr>
    </w:div>
    <w:div w:id="548299631">
      <w:bodyDiv w:val="1"/>
      <w:marLeft w:val="0"/>
      <w:marRight w:val="0"/>
      <w:marTop w:val="0"/>
      <w:marBottom w:val="0"/>
      <w:divBdr>
        <w:top w:val="none" w:sz="0" w:space="0" w:color="auto"/>
        <w:left w:val="none" w:sz="0" w:space="0" w:color="auto"/>
        <w:bottom w:val="none" w:sz="0" w:space="0" w:color="auto"/>
        <w:right w:val="none" w:sz="0" w:space="0" w:color="auto"/>
      </w:divBdr>
      <w:divsChild>
        <w:div w:id="14311238">
          <w:marLeft w:val="0"/>
          <w:marRight w:val="0"/>
          <w:marTop w:val="0"/>
          <w:marBottom w:val="0"/>
          <w:divBdr>
            <w:top w:val="none" w:sz="0" w:space="0" w:color="auto"/>
            <w:left w:val="none" w:sz="0" w:space="0" w:color="auto"/>
            <w:bottom w:val="none" w:sz="0" w:space="0" w:color="auto"/>
            <w:right w:val="none" w:sz="0" w:space="0" w:color="auto"/>
          </w:divBdr>
          <w:divsChild>
            <w:div w:id="2094667561">
              <w:marLeft w:val="0"/>
              <w:marRight w:val="0"/>
              <w:marTop w:val="0"/>
              <w:marBottom w:val="0"/>
              <w:divBdr>
                <w:top w:val="none" w:sz="0" w:space="0" w:color="auto"/>
                <w:left w:val="none" w:sz="0" w:space="0" w:color="auto"/>
                <w:bottom w:val="none" w:sz="0" w:space="0" w:color="auto"/>
                <w:right w:val="none" w:sz="0" w:space="0" w:color="auto"/>
              </w:divBdr>
              <w:divsChild>
                <w:div w:id="1075204552">
                  <w:marLeft w:val="-225"/>
                  <w:marRight w:val="-225"/>
                  <w:marTop w:val="0"/>
                  <w:marBottom w:val="0"/>
                  <w:divBdr>
                    <w:top w:val="none" w:sz="0" w:space="0" w:color="auto"/>
                    <w:left w:val="none" w:sz="0" w:space="0" w:color="auto"/>
                    <w:bottom w:val="none" w:sz="0" w:space="0" w:color="auto"/>
                    <w:right w:val="none" w:sz="0" w:space="0" w:color="auto"/>
                  </w:divBdr>
                  <w:divsChild>
                    <w:div w:id="79182960">
                      <w:marLeft w:val="0"/>
                      <w:marRight w:val="0"/>
                      <w:marTop w:val="0"/>
                      <w:marBottom w:val="0"/>
                      <w:divBdr>
                        <w:top w:val="none" w:sz="0" w:space="0" w:color="auto"/>
                        <w:left w:val="none" w:sz="0" w:space="0" w:color="auto"/>
                        <w:bottom w:val="none" w:sz="0" w:space="0" w:color="auto"/>
                        <w:right w:val="none" w:sz="0" w:space="0" w:color="auto"/>
                      </w:divBdr>
                      <w:divsChild>
                        <w:div w:id="2138255493">
                          <w:marLeft w:val="0"/>
                          <w:marRight w:val="0"/>
                          <w:marTop w:val="0"/>
                          <w:marBottom w:val="0"/>
                          <w:divBdr>
                            <w:top w:val="none" w:sz="0" w:space="0" w:color="auto"/>
                            <w:left w:val="none" w:sz="0" w:space="0" w:color="auto"/>
                            <w:bottom w:val="none" w:sz="0" w:space="0" w:color="auto"/>
                            <w:right w:val="none" w:sz="0" w:space="0" w:color="auto"/>
                          </w:divBdr>
                          <w:divsChild>
                            <w:div w:id="126341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1255956">
      <w:bodyDiv w:val="1"/>
      <w:marLeft w:val="0"/>
      <w:marRight w:val="0"/>
      <w:marTop w:val="0"/>
      <w:marBottom w:val="0"/>
      <w:divBdr>
        <w:top w:val="none" w:sz="0" w:space="0" w:color="auto"/>
        <w:left w:val="none" w:sz="0" w:space="0" w:color="auto"/>
        <w:bottom w:val="none" w:sz="0" w:space="0" w:color="auto"/>
        <w:right w:val="none" w:sz="0" w:space="0" w:color="auto"/>
      </w:divBdr>
    </w:div>
    <w:div w:id="562981446">
      <w:bodyDiv w:val="1"/>
      <w:marLeft w:val="0"/>
      <w:marRight w:val="0"/>
      <w:marTop w:val="0"/>
      <w:marBottom w:val="0"/>
      <w:divBdr>
        <w:top w:val="none" w:sz="0" w:space="0" w:color="auto"/>
        <w:left w:val="none" w:sz="0" w:space="0" w:color="auto"/>
        <w:bottom w:val="none" w:sz="0" w:space="0" w:color="auto"/>
        <w:right w:val="none" w:sz="0" w:space="0" w:color="auto"/>
      </w:divBdr>
      <w:divsChild>
        <w:div w:id="1849244991">
          <w:marLeft w:val="0"/>
          <w:marRight w:val="0"/>
          <w:marTop w:val="0"/>
          <w:marBottom w:val="0"/>
          <w:divBdr>
            <w:top w:val="none" w:sz="0" w:space="0" w:color="auto"/>
            <w:left w:val="none" w:sz="0" w:space="0" w:color="auto"/>
            <w:bottom w:val="none" w:sz="0" w:space="0" w:color="auto"/>
            <w:right w:val="none" w:sz="0" w:space="0" w:color="auto"/>
          </w:divBdr>
          <w:divsChild>
            <w:div w:id="501090314">
              <w:marLeft w:val="0"/>
              <w:marRight w:val="0"/>
              <w:marTop w:val="0"/>
              <w:marBottom w:val="0"/>
              <w:divBdr>
                <w:top w:val="none" w:sz="0" w:space="0" w:color="auto"/>
                <w:left w:val="none" w:sz="0" w:space="0" w:color="auto"/>
                <w:bottom w:val="none" w:sz="0" w:space="0" w:color="auto"/>
                <w:right w:val="none" w:sz="0" w:space="0" w:color="auto"/>
              </w:divBdr>
              <w:divsChild>
                <w:div w:id="713850229">
                  <w:marLeft w:val="0"/>
                  <w:marRight w:val="0"/>
                  <w:marTop w:val="0"/>
                  <w:marBottom w:val="0"/>
                  <w:divBdr>
                    <w:top w:val="none" w:sz="0" w:space="0" w:color="auto"/>
                    <w:left w:val="none" w:sz="0" w:space="0" w:color="auto"/>
                    <w:bottom w:val="none" w:sz="0" w:space="0" w:color="auto"/>
                    <w:right w:val="none" w:sz="0" w:space="0" w:color="auto"/>
                  </w:divBdr>
                  <w:divsChild>
                    <w:div w:id="590701239">
                      <w:marLeft w:val="0"/>
                      <w:marRight w:val="0"/>
                      <w:marTop w:val="0"/>
                      <w:marBottom w:val="0"/>
                      <w:divBdr>
                        <w:top w:val="none" w:sz="0" w:space="0" w:color="auto"/>
                        <w:left w:val="none" w:sz="0" w:space="0" w:color="auto"/>
                        <w:bottom w:val="none" w:sz="0" w:space="0" w:color="auto"/>
                        <w:right w:val="none" w:sz="0" w:space="0" w:color="auto"/>
                      </w:divBdr>
                      <w:divsChild>
                        <w:div w:id="1010985982">
                          <w:marLeft w:val="-225"/>
                          <w:marRight w:val="-225"/>
                          <w:marTop w:val="0"/>
                          <w:marBottom w:val="0"/>
                          <w:divBdr>
                            <w:top w:val="none" w:sz="0" w:space="0" w:color="auto"/>
                            <w:left w:val="none" w:sz="0" w:space="0" w:color="auto"/>
                            <w:bottom w:val="none" w:sz="0" w:space="0" w:color="auto"/>
                            <w:right w:val="none" w:sz="0" w:space="0" w:color="auto"/>
                          </w:divBdr>
                          <w:divsChild>
                            <w:div w:id="1673024763">
                              <w:marLeft w:val="0"/>
                              <w:marRight w:val="0"/>
                              <w:marTop w:val="0"/>
                              <w:marBottom w:val="0"/>
                              <w:divBdr>
                                <w:top w:val="none" w:sz="0" w:space="0" w:color="auto"/>
                                <w:left w:val="none" w:sz="0" w:space="0" w:color="auto"/>
                                <w:bottom w:val="none" w:sz="0" w:space="0" w:color="auto"/>
                                <w:right w:val="none" w:sz="0" w:space="0" w:color="auto"/>
                              </w:divBdr>
                              <w:divsChild>
                                <w:div w:id="1676178773">
                                  <w:marLeft w:val="-225"/>
                                  <w:marRight w:val="-225"/>
                                  <w:marTop w:val="0"/>
                                  <w:marBottom w:val="0"/>
                                  <w:divBdr>
                                    <w:top w:val="none" w:sz="0" w:space="0" w:color="auto"/>
                                    <w:left w:val="none" w:sz="0" w:space="0" w:color="auto"/>
                                    <w:bottom w:val="none" w:sz="0" w:space="0" w:color="auto"/>
                                    <w:right w:val="none" w:sz="0" w:space="0" w:color="auto"/>
                                  </w:divBdr>
                                  <w:divsChild>
                                    <w:div w:id="2014600631">
                                      <w:marLeft w:val="0"/>
                                      <w:marRight w:val="0"/>
                                      <w:marTop w:val="0"/>
                                      <w:marBottom w:val="0"/>
                                      <w:divBdr>
                                        <w:top w:val="none" w:sz="0" w:space="0" w:color="auto"/>
                                        <w:left w:val="none" w:sz="0" w:space="0" w:color="auto"/>
                                        <w:bottom w:val="none" w:sz="0" w:space="0" w:color="auto"/>
                                        <w:right w:val="none" w:sz="0" w:space="0" w:color="auto"/>
                                      </w:divBdr>
                                      <w:divsChild>
                                        <w:div w:id="9331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29811351">
      <w:bodyDiv w:val="1"/>
      <w:marLeft w:val="0"/>
      <w:marRight w:val="0"/>
      <w:marTop w:val="0"/>
      <w:marBottom w:val="0"/>
      <w:divBdr>
        <w:top w:val="none" w:sz="0" w:space="0" w:color="auto"/>
        <w:left w:val="none" w:sz="0" w:space="0" w:color="auto"/>
        <w:bottom w:val="none" w:sz="0" w:space="0" w:color="auto"/>
        <w:right w:val="none" w:sz="0" w:space="0" w:color="auto"/>
      </w:divBdr>
    </w:div>
    <w:div w:id="788594795">
      <w:bodyDiv w:val="1"/>
      <w:marLeft w:val="0"/>
      <w:marRight w:val="0"/>
      <w:marTop w:val="0"/>
      <w:marBottom w:val="0"/>
      <w:divBdr>
        <w:top w:val="none" w:sz="0" w:space="0" w:color="auto"/>
        <w:left w:val="none" w:sz="0" w:space="0" w:color="auto"/>
        <w:bottom w:val="none" w:sz="0" w:space="0" w:color="auto"/>
        <w:right w:val="none" w:sz="0" w:space="0" w:color="auto"/>
      </w:divBdr>
    </w:div>
    <w:div w:id="800654769">
      <w:bodyDiv w:val="1"/>
      <w:marLeft w:val="0"/>
      <w:marRight w:val="0"/>
      <w:marTop w:val="0"/>
      <w:marBottom w:val="0"/>
      <w:divBdr>
        <w:top w:val="none" w:sz="0" w:space="0" w:color="auto"/>
        <w:left w:val="none" w:sz="0" w:space="0" w:color="auto"/>
        <w:bottom w:val="none" w:sz="0" w:space="0" w:color="auto"/>
        <w:right w:val="none" w:sz="0" w:space="0" w:color="auto"/>
      </w:divBdr>
    </w:div>
    <w:div w:id="881021166">
      <w:bodyDiv w:val="1"/>
      <w:marLeft w:val="0"/>
      <w:marRight w:val="0"/>
      <w:marTop w:val="0"/>
      <w:marBottom w:val="0"/>
      <w:divBdr>
        <w:top w:val="none" w:sz="0" w:space="0" w:color="auto"/>
        <w:left w:val="none" w:sz="0" w:space="0" w:color="auto"/>
        <w:bottom w:val="none" w:sz="0" w:space="0" w:color="auto"/>
        <w:right w:val="none" w:sz="0" w:space="0" w:color="auto"/>
      </w:divBdr>
    </w:div>
    <w:div w:id="897741679">
      <w:bodyDiv w:val="1"/>
      <w:marLeft w:val="0"/>
      <w:marRight w:val="0"/>
      <w:marTop w:val="0"/>
      <w:marBottom w:val="0"/>
      <w:divBdr>
        <w:top w:val="none" w:sz="0" w:space="0" w:color="auto"/>
        <w:left w:val="none" w:sz="0" w:space="0" w:color="auto"/>
        <w:bottom w:val="none" w:sz="0" w:space="0" w:color="auto"/>
        <w:right w:val="none" w:sz="0" w:space="0" w:color="auto"/>
      </w:divBdr>
      <w:divsChild>
        <w:div w:id="83769072">
          <w:marLeft w:val="0"/>
          <w:marRight w:val="0"/>
          <w:marTop w:val="0"/>
          <w:marBottom w:val="0"/>
          <w:divBdr>
            <w:top w:val="none" w:sz="0" w:space="0" w:color="auto"/>
            <w:left w:val="none" w:sz="0" w:space="0" w:color="auto"/>
            <w:bottom w:val="none" w:sz="0" w:space="0" w:color="auto"/>
            <w:right w:val="none" w:sz="0" w:space="0" w:color="auto"/>
          </w:divBdr>
          <w:divsChild>
            <w:div w:id="357004276">
              <w:marLeft w:val="0"/>
              <w:marRight w:val="0"/>
              <w:marTop w:val="0"/>
              <w:marBottom w:val="0"/>
              <w:divBdr>
                <w:top w:val="none" w:sz="0" w:space="0" w:color="auto"/>
                <w:left w:val="none" w:sz="0" w:space="0" w:color="auto"/>
                <w:bottom w:val="none" w:sz="0" w:space="0" w:color="auto"/>
                <w:right w:val="none" w:sz="0" w:space="0" w:color="auto"/>
              </w:divBdr>
              <w:divsChild>
                <w:div w:id="777678116">
                  <w:marLeft w:val="0"/>
                  <w:marRight w:val="0"/>
                  <w:marTop w:val="0"/>
                  <w:marBottom w:val="0"/>
                  <w:divBdr>
                    <w:top w:val="none" w:sz="0" w:space="0" w:color="auto"/>
                    <w:left w:val="none" w:sz="0" w:space="0" w:color="auto"/>
                    <w:bottom w:val="none" w:sz="0" w:space="0" w:color="auto"/>
                    <w:right w:val="none" w:sz="0" w:space="0" w:color="auto"/>
                  </w:divBdr>
                  <w:divsChild>
                    <w:div w:id="26613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4022845">
      <w:bodyDiv w:val="1"/>
      <w:marLeft w:val="0"/>
      <w:marRight w:val="0"/>
      <w:marTop w:val="0"/>
      <w:marBottom w:val="0"/>
      <w:divBdr>
        <w:top w:val="none" w:sz="0" w:space="0" w:color="auto"/>
        <w:left w:val="none" w:sz="0" w:space="0" w:color="auto"/>
        <w:bottom w:val="none" w:sz="0" w:space="0" w:color="auto"/>
        <w:right w:val="none" w:sz="0" w:space="0" w:color="auto"/>
      </w:divBdr>
    </w:div>
    <w:div w:id="977489714">
      <w:bodyDiv w:val="1"/>
      <w:marLeft w:val="0"/>
      <w:marRight w:val="0"/>
      <w:marTop w:val="0"/>
      <w:marBottom w:val="0"/>
      <w:divBdr>
        <w:top w:val="none" w:sz="0" w:space="0" w:color="auto"/>
        <w:left w:val="none" w:sz="0" w:space="0" w:color="auto"/>
        <w:bottom w:val="none" w:sz="0" w:space="0" w:color="auto"/>
        <w:right w:val="none" w:sz="0" w:space="0" w:color="auto"/>
      </w:divBdr>
    </w:div>
    <w:div w:id="983779635">
      <w:bodyDiv w:val="1"/>
      <w:marLeft w:val="0"/>
      <w:marRight w:val="0"/>
      <w:marTop w:val="0"/>
      <w:marBottom w:val="0"/>
      <w:divBdr>
        <w:top w:val="none" w:sz="0" w:space="0" w:color="auto"/>
        <w:left w:val="none" w:sz="0" w:space="0" w:color="auto"/>
        <w:bottom w:val="none" w:sz="0" w:space="0" w:color="auto"/>
        <w:right w:val="none" w:sz="0" w:space="0" w:color="auto"/>
      </w:divBdr>
    </w:div>
    <w:div w:id="1024598155">
      <w:bodyDiv w:val="1"/>
      <w:marLeft w:val="0"/>
      <w:marRight w:val="0"/>
      <w:marTop w:val="0"/>
      <w:marBottom w:val="0"/>
      <w:divBdr>
        <w:top w:val="none" w:sz="0" w:space="0" w:color="auto"/>
        <w:left w:val="none" w:sz="0" w:space="0" w:color="auto"/>
        <w:bottom w:val="none" w:sz="0" w:space="0" w:color="auto"/>
        <w:right w:val="none" w:sz="0" w:space="0" w:color="auto"/>
      </w:divBdr>
    </w:div>
    <w:div w:id="1110784593">
      <w:bodyDiv w:val="1"/>
      <w:marLeft w:val="0"/>
      <w:marRight w:val="0"/>
      <w:marTop w:val="0"/>
      <w:marBottom w:val="0"/>
      <w:divBdr>
        <w:top w:val="none" w:sz="0" w:space="0" w:color="auto"/>
        <w:left w:val="none" w:sz="0" w:space="0" w:color="auto"/>
        <w:bottom w:val="none" w:sz="0" w:space="0" w:color="auto"/>
        <w:right w:val="none" w:sz="0" w:space="0" w:color="auto"/>
      </w:divBdr>
    </w:div>
    <w:div w:id="1182429134">
      <w:bodyDiv w:val="1"/>
      <w:marLeft w:val="0"/>
      <w:marRight w:val="0"/>
      <w:marTop w:val="0"/>
      <w:marBottom w:val="0"/>
      <w:divBdr>
        <w:top w:val="none" w:sz="0" w:space="0" w:color="auto"/>
        <w:left w:val="none" w:sz="0" w:space="0" w:color="auto"/>
        <w:bottom w:val="none" w:sz="0" w:space="0" w:color="auto"/>
        <w:right w:val="none" w:sz="0" w:space="0" w:color="auto"/>
      </w:divBdr>
    </w:div>
    <w:div w:id="1345742208">
      <w:bodyDiv w:val="1"/>
      <w:marLeft w:val="0"/>
      <w:marRight w:val="0"/>
      <w:marTop w:val="0"/>
      <w:marBottom w:val="0"/>
      <w:divBdr>
        <w:top w:val="none" w:sz="0" w:space="0" w:color="auto"/>
        <w:left w:val="none" w:sz="0" w:space="0" w:color="auto"/>
        <w:bottom w:val="none" w:sz="0" w:space="0" w:color="auto"/>
        <w:right w:val="none" w:sz="0" w:space="0" w:color="auto"/>
      </w:divBdr>
    </w:div>
    <w:div w:id="1561136395">
      <w:bodyDiv w:val="1"/>
      <w:marLeft w:val="0"/>
      <w:marRight w:val="0"/>
      <w:marTop w:val="0"/>
      <w:marBottom w:val="0"/>
      <w:divBdr>
        <w:top w:val="none" w:sz="0" w:space="0" w:color="auto"/>
        <w:left w:val="none" w:sz="0" w:space="0" w:color="auto"/>
        <w:bottom w:val="none" w:sz="0" w:space="0" w:color="auto"/>
        <w:right w:val="none" w:sz="0" w:space="0" w:color="auto"/>
      </w:divBdr>
    </w:div>
    <w:div w:id="1566910444">
      <w:bodyDiv w:val="1"/>
      <w:marLeft w:val="0"/>
      <w:marRight w:val="0"/>
      <w:marTop w:val="0"/>
      <w:marBottom w:val="0"/>
      <w:divBdr>
        <w:top w:val="none" w:sz="0" w:space="0" w:color="auto"/>
        <w:left w:val="none" w:sz="0" w:space="0" w:color="auto"/>
        <w:bottom w:val="none" w:sz="0" w:space="0" w:color="auto"/>
        <w:right w:val="none" w:sz="0" w:space="0" w:color="auto"/>
      </w:divBdr>
    </w:div>
    <w:div w:id="1595044262">
      <w:bodyDiv w:val="1"/>
      <w:marLeft w:val="0"/>
      <w:marRight w:val="0"/>
      <w:marTop w:val="0"/>
      <w:marBottom w:val="0"/>
      <w:divBdr>
        <w:top w:val="none" w:sz="0" w:space="0" w:color="auto"/>
        <w:left w:val="none" w:sz="0" w:space="0" w:color="auto"/>
        <w:bottom w:val="none" w:sz="0" w:space="0" w:color="auto"/>
        <w:right w:val="none" w:sz="0" w:space="0" w:color="auto"/>
      </w:divBdr>
    </w:div>
    <w:div w:id="1669669527">
      <w:bodyDiv w:val="1"/>
      <w:marLeft w:val="0"/>
      <w:marRight w:val="0"/>
      <w:marTop w:val="0"/>
      <w:marBottom w:val="0"/>
      <w:divBdr>
        <w:top w:val="none" w:sz="0" w:space="0" w:color="auto"/>
        <w:left w:val="none" w:sz="0" w:space="0" w:color="auto"/>
        <w:bottom w:val="none" w:sz="0" w:space="0" w:color="auto"/>
        <w:right w:val="none" w:sz="0" w:space="0" w:color="auto"/>
      </w:divBdr>
    </w:div>
    <w:div w:id="1706296688">
      <w:bodyDiv w:val="1"/>
      <w:marLeft w:val="0"/>
      <w:marRight w:val="0"/>
      <w:marTop w:val="0"/>
      <w:marBottom w:val="0"/>
      <w:divBdr>
        <w:top w:val="none" w:sz="0" w:space="0" w:color="auto"/>
        <w:left w:val="none" w:sz="0" w:space="0" w:color="auto"/>
        <w:bottom w:val="none" w:sz="0" w:space="0" w:color="auto"/>
        <w:right w:val="none" w:sz="0" w:space="0" w:color="auto"/>
      </w:divBdr>
    </w:div>
    <w:div w:id="1745451516">
      <w:bodyDiv w:val="1"/>
      <w:marLeft w:val="0"/>
      <w:marRight w:val="0"/>
      <w:marTop w:val="0"/>
      <w:marBottom w:val="0"/>
      <w:divBdr>
        <w:top w:val="none" w:sz="0" w:space="0" w:color="auto"/>
        <w:left w:val="none" w:sz="0" w:space="0" w:color="auto"/>
        <w:bottom w:val="none" w:sz="0" w:space="0" w:color="auto"/>
        <w:right w:val="none" w:sz="0" w:space="0" w:color="auto"/>
      </w:divBdr>
    </w:div>
    <w:div w:id="1762141927">
      <w:bodyDiv w:val="1"/>
      <w:marLeft w:val="0"/>
      <w:marRight w:val="0"/>
      <w:marTop w:val="0"/>
      <w:marBottom w:val="0"/>
      <w:divBdr>
        <w:top w:val="none" w:sz="0" w:space="0" w:color="auto"/>
        <w:left w:val="none" w:sz="0" w:space="0" w:color="auto"/>
        <w:bottom w:val="none" w:sz="0" w:space="0" w:color="auto"/>
        <w:right w:val="none" w:sz="0" w:space="0" w:color="auto"/>
      </w:divBdr>
    </w:div>
    <w:div w:id="1854227708">
      <w:bodyDiv w:val="1"/>
      <w:marLeft w:val="0"/>
      <w:marRight w:val="0"/>
      <w:marTop w:val="0"/>
      <w:marBottom w:val="0"/>
      <w:divBdr>
        <w:top w:val="none" w:sz="0" w:space="0" w:color="auto"/>
        <w:left w:val="none" w:sz="0" w:space="0" w:color="auto"/>
        <w:bottom w:val="none" w:sz="0" w:space="0" w:color="auto"/>
        <w:right w:val="none" w:sz="0" w:space="0" w:color="auto"/>
      </w:divBdr>
    </w:div>
    <w:div w:id="1951039114">
      <w:bodyDiv w:val="1"/>
      <w:marLeft w:val="0"/>
      <w:marRight w:val="0"/>
      <w:marTop w:val="0"/>
      <w:marBottom w:val="0"/>
      <w:divBdr>
        <w:top w:val="none" w:sz="0" w:space="0" w:color="auto"/>
        <w:left w:val="none" w:sz="0" w:space="0" w:color="auto"/>
        <w:bottom w:val="none" w:sz="0" w:space="0" w:color="auto"/>
        <w:right w:val="none" w:sz="0" w:space="0" w:color="auto"/>
      </w:divBdr>
    </w:div>
    <w:div w:id="1961568226">
      <w:bodyDiv w:val="1"/>
      <w:marLeft w:val="0"/>
      <w:marRight w:val="0"/>
      <w:marTop w:val="0"/>
      <w:marBottom w:val="0"/>
      <w:divBdr>
        <w:top w:val="none" w:sz="0" w:space="0" w:color="auto"/>
        <w:left w:val="none" w:sz="0" w:space="0" w:color="auto"/>
        <w:bottom w:val="none" w:sz="0" w:space="0" w:color="auto"/>
        <w:right w:val="none" w:sz="0" w:space="0" w:color="auto"/>
      </w:divBdr>
    </w:div>
    <w:div w:id="2014649559">
      <w:bodyDiv w:val="1"/>
      <w:marLeft w:val="0"/>
      <w:marRight w:val="0"/>
      <w:marTop w:val="0"/>
      <w:marBottom w:val="0"/>
      <w:divBdr>
        <w:top w:val="none" w:sz="0" w:space="0" w:color="auto"/>
        <w:left w:val="none" w:sz="0" w:space="0" w:color="auto"/>
        <w:bottom w:val="none" w:sz="0" w:space="0" w:color="auto"/>
        <w:right w:val="none" w:sz="0" w:space="0" w:color="auto"/>
      </w:divBdr>
    </w:div>
    <w:div w:id="2022589451">
      <w:bodyDiv w:val="1"/>
      <w:marLeft w:val="0"/>
      <w:marRight w:val="0"/>
      <w:marTop w:val="0"/>
      <w:marBottom w:val="0"/>
      <w:divBdr>
        <w:top w:val="none" w:sz="0" w:space="0" w:color="auto"/>
        <w:left w:val="none" w:sz="0" w:space="0" w:color="auto"/>
        <w:bottom w:val="none" w:sz="0" w:space="0" w:color="auto"/>
        <w:right w:val="none" w:sz="0" w:space="0" w:color="auto"/>
      </w:divBdr>
    </w:div>
    <w:div w:id="2072536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www.tga.gov.au/publication/note-guidance-good-clinical-practice" TargetMode="External"/><Relationship Id="rId26" Type="http://schemas.openxmlformats.org/officeDocument/2006/relationships/hyperlink" Target="http://www.health.gov.au/npaac" TargetMode="External"/><Relationship Id="rId39" Type="http://schemas.openxmlformats.org/officeDocument/2006/relationships/footer" Target="footer7.xml"/><Relationship Id="rId21" Type="http://schemas.openxmlformats.org/officeDocument/2006/relationships/footer" Target="footer5.xml"/><Relationship Id="rId34" Type="http://schemas.openxmlformats.org/officeDocument/2006/relationships/hyperlink" Target="https://www.waterquality.gov.au/guidelines/sewerage-systems" TargetMode="External"/><Relationship Id="rId42" Type="http://schemas.openxmlformats.org/officeDocument/2006/relationships/footer" Target="footer8.xml"/><Relationship Id="rId47" Type="http://schemas.openxmlformats.org/officeDocument/2006/relationships/footer" Target="footer11.xml"/><Relationship Id="rId50" Type="http://schemas.openxmlformats.org/officeDocument/2006/relationships/footer" Target="footer13.xml"/><Relationship Id="rId55" Type="http://schemas.openxmlformats.org/officeDocument/2006/relationships/hyperlink" Target="https://www.healthdirect.gov.au/urinary-tract-infection-uti"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www.safetyandquality.gov.au/standards/nsqhs-standards" TargetMode="External"/><Relationship Id="rId11" Type="http://schemas.openxmlformats.org/officeDocument/2006/relationships/header" Target="header1.xml"/><Relationship Id="rId24" Type="http://schemas.openxmlformats.org/officeDocument/2006/relationships/image" Target="media/image2.png"/><Relationship Id="rId32" Type="http://schemas.openxmlformats.org/officeDocument/2006/relationships/hyperlink" Target="https://www.ebs.tga.gov.au/servlet/xmlmillr6?dbid=ebs/PublicHTML/pdfStore.nsf&amp;docid=194957&amp;agid=%28PrintDetailsPublic%29&amp;actionid=1" TargetMode="External"/><Relationship Id="rId37" Type="http://schemas.openxmlformats.org/officeDocument/2006/relationships/hyperlink" Target="http://www.clinicaltrials.gov" TargetMode="External"/><Relationship Id="rId40" Type="http://schemas.openxmlformats.org/officeDocument/2006/relationships/image" Target="media/image4.png"/><Relationship Id="rId45" Type="http://schemas.openxmlformats.org/officeDocument/2006/relationships/header" Target="header5.xml"/><Relationship Id="rId53" Type="http://schemas.openxmlformats.org/officeDocument/2006/relationships/hyperlink" Target="https://healthtimes.com.au/hub/infection-control/33/news/aap/report-warns-superbug-ecoli-driving-australia-sepsis-rates/3202/" TargetMode="External"/><Relationship Id="rId58" Type="http://schemas.openxmlformats.org/officeDocument/2006/relationships/hyperlink" Target="http://www.ogtr.gov.au/internet/ogtr/publishing.nsf/Content/raffinal5-toc"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eader" Target="header4.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yperlink" Target="https://www1.health.gov.au/internet/main/publishing.nsf/Content/health-npaac-index.htm" TargetMode="External"/><Relationship Id="rId30" Type="http://schemas.openxmlformats.org/officeDocument/2006/relationships/hyperlink" Target="https://www.nhmrc.gov.au/about-us/publications/australian-guidelines-prevention-and-control-infection-healthcare-2019" TargetMode="External"/><Relationship Id="rId35" Type="http://schemas.openxmlformats.org/officeDocument/2006/relationships/hyperlink" Target="https://www.biosolids.com.au/guidelines/australian-biosolids-statistics/" TargetMode="External"/><Relationship Id="rId43" Type="http://schemas.openxmlformats.org/officeDocument/2006/relationships/footer" Target="footer9.xml"/><Relationship Id="rId48" Type="http://schemas.openxmlformats.org/officeDocument/2006/relationships/header" Target="header6.xml"/><Relationship Id="rId56" Type="http://schemas.openxmlformats.org/officeDocument/2006/relationships/hyperlink" Target="https://www.ncbi.nlm.nih.gov/datasets/genome/GCA_000714595.1/" TargetMode="External"/><Relationship Id="rId8" Type="http://schemas.openxmlformats.org/officeDocument/2006/relationships/image" Target="media/image1.png"/><Relationship Id="rId51" Type="http://schemas.openxmlformats.org/officeDocument/2006/relationships/footer" Target="footer14.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https://www.nhmrc.gov.au/about-us/publications/national-statement-ethical-conduct-human-research-2007-updated-2018" TargetMode="External"/><Relationship Id="rId25" Type="http://schemas.openxmlformats.org/officeDocument/2006/relationships/hyperlink" Target="https://www.nhmrc.gov.au/about-us/publications/australian-guidelines-prevention-and-control-infection-healthcare-2019" TargetMode="External"/><Relationship Id="rId33" Type="http://schemas.openxmlformats.org/officeDocument/2006/relationships/image" Target="media/image3.png"/><Relationship Id="rId38" Type="http://schemas.openxmlformats.org/officeDocument/2006/relationships/hyperlink" Target="https://www.tga.gov.au/resources/artg/194957" TargetMode="External"/><Relationship Id="rId46" Type="http://schemas.openxmlformats.org/officeDocument/2006/relationships/footer" Target="footer10.xml"/><Relationship Id="rId59" Type="http://schemas.openxmlformats.org/officeDocument/2006/relationships/hyperlink" Target="http://hdl.handle.net/102.100.100/100932?index=1" TargetMode="External"/><Relationship Id="rId20" Type="http://schemas.openxmlformats.org/officeDocument/2006/relationships/footer" Target="footer4.xml"/><Relationship Id="rId41" Type="http://schemas.openxmlformats.org/officeDocument/2006/relationships/hyperlink" Target="https://www.ogtr.gov.au/resources/publications/risk-analysis-framework-2013" TargetMode="External"/><Relationship Id="rId54" Type="http://schemas.openxmlformats.org/officeDocument/2006/relationships/hyperlink" Target="https://www.healthdirect.gov.au/urinary-tract-infection-uti"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www.ogtr.gov.au/" TargetMode="External"/><Relationship Id="rId28" Type="http://schemas.openxmlformats.org/officeDocument/2006/relationships/hyperlink" Target="https://www.nata.com.au/" TargetMode="External"/><Relationship Id="rId36" Type="http://schemas.openxmlformats.org/officeDocument/2006/relationships/hyperlink" Target="https://www.detsi.qld.gov.au/_global/policy-register/policy-register-pdf?getdoc=4548&amp;name=wr-eowc-approved-biosolids.pdf?getdoc=4548&amp;name=wr-eowc-approved-biosolids.pdf" TargetMode="External"/><Relationship Id="rId49" Type="http://schemas.openxmlformats.org/officeDocument/2006/relationships/footer" Target="footer12.xml"/><Relationship Id="rId57" Type="http://schemas.openxmlformats.org/officeDocument/2006/relationships/hyperlink" Target="https://www.nhmrc.gov.au/about-us/publications/national-statement-ethical-conduct-human-research-2007-updated-2018" TargetMode="External"/><Relationship Id="rId10" Type="http://schemas.openxmlformats.org/officeDocument/2006/relationships/hyperlink" Target="mailto:ogtr@health.gov.au" TargetMode="External"/><Relationship Id="rId31" Type="http://schemas.openxmlformats.org/officeDocument/2006/relationships/hyperlink" Target="https://www.tga.gov.au/resources/publication/publications/ich-guideline-good-clinical-practice" TargetMode="External"/><Relationship Id="rId44" Type="http://schemas.openxmlformats.org/officeDocument/2006/relationships/hyperlink" Target="mailto:OGTR.M&amp;C@health.gov.au" TargetMode="External"/><Relationship Id="rId52" Type="http://schemas.openxmlformats.org/officeDocument/2006/relationships/hyperlink" Target="https://healthtimes.com.au/hub/infection-control/33/news/aap/report-warns-superbug-ecoli-driving-australia-sepsis-rates/3202/" TargetMode="External"/><Relationship Id="rId60" Type="http://schemas.openxmlformats.org/officeDocument/2006/relationships/footer" Target="footer15.xml"/><Relationship Id="rId4" Type="http://schemas.openxmlformats.org/officeDocument/2006/relationships/settings" Target="settings.xml"/><Relationship Id="rId9" Type="http://schemas.openxmlformats.org/officeDocument/2006/relationships/hyperlink" Target="https://consultations.health.gov.au/ogtr/dir-221-consult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67E159-A0E2-4491-91F3-612FDD1A7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6</Pages>
  <Words>48138</Words>
  <Characters>263799</Characters>
  <Application>Microsoft Office Word</Application>
  <DocSecurity>0</DocSecurity>
  <Lines>4628</Lines>
  <Paragraphs>2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627</CharactersWithSpaces>
  <SharedDoc>false</SharedDoc>
  <HLinks>
    <vt:vector size="516" baseType="variant">
      <vt:variant>
        <vt:i4>5636165</vt:i4>
      </vt:variant>
      <vt:variant>
        <vt:i4>858</vt:i4>
      </vt:variant>
      <vt:variant>
        <vt:i4>0</vt:i4>
      </vt:variant>
      <vt:variant>
        <vt:i4>5</vt:i4>
      </vt:variant>
      <vt:variant>
        <vt:lpwstr>http://www.aphis.usda.gov/brs/aphisdocs2/98_27801p_com.pdf</vt:lpwstr>
      </vt:variant>
      <vt:variant>
        <vt:lpwstr/>
      </vt:variant>
      <vt:variant>
        <vt:i4>2752565</vt:i4>
      </vt:variant>
      <vt:variant>
        <vt:i4>855</vt:i4>
      </vt:variant>
      <vt:variant>
        <vt:i4>0</vt:i4>
      </vt:variant>
      <vt:variant>
        <vt:i4>5</vt:i4>
      </vt:variant>
      <vt:variant>
        <vt:lpwstr>http://www.ogtr.gov.au/</vt:lpwstr>
      </vt:variant>
      <vt:variant>
        <vt:lpwstr/>
      </vt:variant>
      <vt:variant>
        <vt:i4>2752565</vt:i4>
      </vt:variant>
      <vt:variant>
        <vt:i4>852</vt:i4>
      </vt:variant>
      <vt:variant>
        <vt:i4>0</vt:i4>
      </vt:variant>
      <vt:variant>
        <vt:i4>5</vt:i4>
      </vt:variant>
      <vt:variant>
        <vt:lpwstr>http://www.ogtr.gov.au/</vt:lpwstr>
      </vt:variant>
      <vt:variant>
        <vt:lpwstr/>
      </vt:variant>
      <vt:variant>
        <vt:i4>2359410</vt:i4>
      </vt:variant>
      <vt:variant>
        <vt:i4>849</vt:i4>
      </vt:variant>
      <vt:variant>
        <vt:i4>0</vt:i4>
      </vt:variant>
      <vt:variant>
        <vt:i4>5</vt:i4>
      </vt:variant>
      <vt:variant>
        <vt:lpwstr>http://www.ogtr.gov.au/internet/ogtr/publishing.nsf/Content/dir060-2005</vt:lpwstr>
      </vt:variant>
      <vt:variant>
        <vt:lpwstr/>
      </vt:variant>
      <vt:variant>
        <vt:i4>6750238</vt:i4>
      </vt:variant>
      <vt:variant>
        <vt:i4>846</vt:i4>
      </vt:variant>
      <vt:variant>
        <vt:i4>0</vt:i4>
      </vt:variant>
      <vt:variant>
        <vt:i4>5</vt:i4>
      </vt:variant>
      <vt:variant>
        <vt:lpwstr>http://adl.brs.gov.au/brsShop/data/12860_gene_flow_report.pdf</vt:lpwstr>
      </vt:variant>
      <vt:variant>
        <vt:lpwstr/>
      </vt:variant>
      <vt:variant>
        <vt:i4>720960</vt:i4>
      </vt:variant>
      <vt:variant>
        <vt:i4>843</vt:i4>
      </vt:variant>
      <vt:variant>
        <vt:i4>0</vt:i4>
      </vt:variant>
      <vt:variant>
        <vt:i4>5</vt:i4>
      </vt:variant>
      <vt:variant>
        <vt:lpwstr>http://www.foodstandards.gov.au/_srcfiles/A592_FAR_GM_Soybean_MON89788_FINAL.pdf</vt:lpwstr>
      </vt:variant>
      <vt:variant>
        <vt:lpwstr/>
      </vt:variant>
      <vt:variant>
        <vt:i4>7012424</vt:i4>
      </vt:variant>
      <vt:variant>
        <vt:i4>840</vt:i4>
      </vt:variant>
      <vt:variant>
        <vt:i4>0</vt:i4>
      </vt:variant>
      <vt:variant>
        <vt:i4>5</vt:i4>
      </vt:variant>
      <vt:variant>
        <vt:lpwstr>http://www.foodstandards.gov.au/_srcfiles/A553 GM Cotton FAR FINAL.pdf</vt:lpwstr>
      </vt:variant>
      <vt:variant>
        <vt:lpwstr/>
      </vt:variant>
      <vt:variant>
        <vt:i4>2883699</vt:i4>
      </vt:variant>
      <vt:variant>
        <vt:i4>837</vt:i4>
      </vt:variant>
      <vt:variant>
        <vt:i4>0</vt:i4>
      </vt:variant>
      <vt:variant>
        <vt:i4>5</vt:i4>
      </vt:variant>
      <vt:variant>
        <vt:lpwstr>http://www.federalregister.gov/</vt:lpwstr>
      </vt:variant>
      <vt:variant>
        <vt:lpwstr/>
      </vt:variant>
      <vt:variant>
        <vt:i4>4325395</vt:i4>
      </vt:variant>
      <vt:variant>
        <vt:i4>834</vt:i4>
      </vt:variant>
      <vt:variant>
        <vt:i4>0</vt:i4>
      </vt:variant>
      <vt:variant>
        <vt:i4>5</vt:i4>
      </vt:variant>
      <vt:variant>
        <vt:lpwstr>http://www.efsa.europa.eu/en/scdocs/doc/1417.pdf</vt:lpwstr>
      </vt:variant>
      <vt:variant>
        <vt:lpwstr/>
      </vt:variant>
      <vt:variant>
        <vt:i4>393296</vt:i4>
      </vt:variant>
      <vt:variant>
        <vt:i4>831</vt:i4>
      </vt:variant>
      <vt:variant>
        <vt:i4>0</vt:i4>
      </vt:variant>
      <vt:variant>
        <vt:i4>5</vt:i4>
      </vt:variant>
      <vt:variant>
        <vt:lpwstr>http://www.croplifeaustralia.org.au/</vt:lpwstr>
      </vt:variant>
      <vt:variant>
        <vt:lpwstr/>
      </vt:variant>
      <vt:variant>
        <vt:i4>393296</vt:i4>
      </vt:variant>
      <vt:variant>
        <vt:i4>828</vt:i4>
      </vt:variant>
      <vt:variant>
        <vt:i4>0</vt:i4>
      </vt:variant>
      <vt:variant>
        <vt:i4>5</vt:i4>
      </vt:variant>
      <vt:variant>
        <vt:lpwstr>http://www.croplifeaustralia.org.au/</vt:lpwstr>
      </vt:variant>
      <vt:variant>
        <vt:lpwstr/>
      </vt:variant>
      <vt:variant>
        <vt:i4>393243</vt:i4>
      </vt:variant>
      <vt:variant>
        <vt:i4>825</vt:i4>
      </vt:variant>
      <vt:variant>
        <vt:i4>0</vt:i4>
      </vt:variant>
      <vt:variant>
        <vt:i4>5</vt:i4>
      </vt:variant>
      <vt:variant>
        <vt:lpwstr>http://www.adsa.org/jointabs/jntmttoc.htm</vt:lpwstr>
      </vt:variant>
      <vt:variant>
        <vt:lpwstr/>
      </vt:variant>
      <vt:variant>
        <vt:i4>6619254</vt:i4>
      </vt:variant>
      <vt:variant>
        <vt:i4>822</vt:i4>
      </vt:variant>
      <vt:variant>
        <vt:i4>0</vt:i4>
      </vt:variant>
      <vt:variant>
        <vt:i4>5</vt:i4>
      </vt:variant>
      <vt:variant>
        <vt:lpwstr>http://www.inspection.gc.ca/english/plaveg/bio/dd/dd9617e.shtml</vt:lpwstr>
      </vt:variant>
      <vt:variant>
        <vt:lpwstr/>
      </vt:variant>
      <vt:variant>
        <vt:i4>7012427</vt:i4>
      </vt:variant>
      <vt:variant>
        <vt:i4>819</vt:i4>
      </vt:variant>
      <vt:variant>
        <vt:i4>0</vt:i4>
      </vt:variant>
      <vt:variant>
        <vt:i4>5</vt:i4>
      </vt:variant>
      <vt:variant>
        <vt:lpwstr>http://www.foodstandards.gov.au/_srcfiles/A363 draft IR.pdf</vt:lpwstr>
      </vt:variant>
      <vt:variant>
        <vt:lpwstr/>
      </vt:variant>
      <vt:variant>
        <vt:i4>2556027</vt:i4>
      </vt:variant>
      <vt:variant>
        <vt:i4>672</vt:i4>
      </vt:variant>
      <vt:variant>
        <vt:i4>0</vt:i4>
      </vt:variant>
      <vt:variant>
        <vt:i4>5</vt:i4>
      </vt:variant>
      <vt:variant>
        <vt:lpwstr>http://monsanto.com.au/</vt:lpwstr>
      </vt:variant>
      <vt:variant>
        <vt:lpwstr/>
      </vt:variant>
      <vt:variant>
        <vt:i4>1310815</vt:i4>
      </vt:variant>
      <vt:variant>
        <vt:i4>527</vt:i4>
      </vt:variant>
      <vt:variant>
        <vt:i4>0</vt:i4>
      </vt:variant>
      <vt:variant>
        <vt:i4>5</vt:i4>
      </vt:variant>
      <vt:variant>
        <vt:lpwstr>http://www.ogtr.gov.au/internet/ogtr/publishing.nsf/Content/riskassessments-1</vt:lpwstr>
      </vt:variant>
      <vt:variant>
        <vt:lpwstr/>
      </vt:variant>
      <vt:variant>
        <vt:i4>1310815</vt:i4>
      </vt:variant>
      <vt:variant>
        <vt:i4>524</vt:i4>
      </vt:variant>
      <vt:variant>
        <vt:i4>0</vt:i4>
      </vt:variant>
      <vt:variant>
        <vt:i4>5</vt:i4>
      </vt:variant>
      <vt:variant>
        <vt:lpwstr>http://www.ogtr.gov.au/internet/ogtr/publishing.nsf/Content/riskassessments-1</vt:lpwstr>
      </vt:variant>
      <vt:variant>
        <vt:lpwstr/>
      </vt:variant>
      <vt:variant>
        <vt:i4>2752565</vt:i4>
      </vt:variant>
      <vt:variant>
        <vt:i4>408</vt:i4>
      </vt:variant>
      <vt:variant>
        <vt:i4>0</vt:i4>
      </vt:variant>
      <vt:variant>
        <vt:i4>5</vt:i4>
      </vt:variant>
      <vt:variant>
        <vt:lpwstr>http://www.ogtr.gov.au/</vt:lpwstr>
      </vt:variant>
      <vt:variant>
        <vt:lpwstr/>
      </vt:variant>
      <vt:variant>
        <vt:i4>7602279</vt:i4>
      </vt:variant>
      <vt:variant>
        <vt:i4>402</vt:i4>
      </vt:variant>
      <vt:variant>
        <vt:i4>0</vt:i4>
      </vt:variant>
      <vt:variant>
        <vt:i4>5</vt:i4>
      </vt:variant>
      <vt:variant>
        <vt:lpwstr>http://www.ogtr.gov.au/internet/ogtr/publishing.nsf/Content/home-1</vt:lpwstr>
      </vt:variant>
      <vt:variant>
        <vt:lpwstr/>
      </vt:variant>
      <vt:variant>
        <vt:i4>1441846</vt:i4>
      </vt:variant>
      <vt:variant>
        <vt:i4>386</vt:i4>
      </vt:variant>
      <vt:variant>
        <vt:i4>0</vt:i4>
      </vt:variant>
      <vt:variant>
        <vt:i4>5</vt:i4>
      </vt:variant>
      <vt:variant>
        <vt:lpwstr/>
      </vt:variant>
      <vt:variant>
        <vt:lpwstr>_Toc350854081</vt:lpwstr>
      </vt:variant>
      <vt:variant>
        <vt:i4>1441846</vt:i4>
      </vt:variant>
      <vt:variant>
        <vt:i4>380</vt:i4>
      </vt:variant>
      <vt:variant>
        <vt:i4>0</vt:i4>
      </vt:variant>
      <vt:variant>
        <vt:i4>5</vt:i4>
      </vt:variant>
      <vt:variant>
        <vt:lpwstr/>
      </vt:variant>
      <vt:variant>
        <vt:lpwstr>_Toc350854080</vt:lpwstr>
      </vt:variant>
      <vt:variant>
        <vt:i4>1638454</vt:i4>
      </vt:variant>
      <vt:variant>
        <vt:i4>374</vt:i4>
      </vt:variant>
      <vt:variant>
        <vt:i4>0</vt:i4>
      </vt:variant>
      <vt:variant>
        <vt:i4>5</vt:i4>
      </vt:variant>
      <vt:variant>
        <vt:lpwstr/>
      </vt:variant>
      <vt:variant>
        <vt:lpwstr>_Toc350854079</vt:lpwstr>
      </vt:variant>
      <vt:variant>
        <vt:i4>1638454</vt:i4>
      </vt:variant>
      <vt:variant>
        <vt:i4>368</vt:i4>
      </vt:variant>
      <vt:variant>
        <vt:i4>0</vt:i4>
      </vt:variant>
      <vt:variant>
        <vt:i4>5</vt:i4>
      </vt:variant>
      <vt:variant>
        <vt:lpwstr/>
      </vt:variant>
      <vt:variant>
        <vt:lpwstr>_Toc350854078</vt:lpwstr>
      </vt:variant>
      <vt:variant>
        <vt:i4>1638454</vt:i4>
      </vt:variant>
      <vt:variant>
        <vt:i4>362</vt:i4>
      </vt:variant>
      <vt:variant>
        <vt:i4>0</vt:i4>
      </vt:variant>
      <vt:variant>
        <vt:i4>5</vt:i4>
      </vt:variant>
      <vt:variant>
        <vt:lpwstr/>
      </vt:variant>
      <vt:variant>
        <vt:lpwstr>_Toc350854077</vt:lpwstr>
      </vt:variant>
      <vt:variant>
        <vt:i4>1638454</vt:i4>
      </vt:variant>
      <vt:variant>
        <vt:i4>356</vt:i4>
      </vt:variant>
      <vt:variant>
        <vt:i4>0</vt:i4>
      </vt:variant>
      <vt:variant>
        <vt:i4>5</vt:i4>
      </vt:variant>
      <vt:variant>
        <vt:lpwstr/>
      </vt:variant>
      <vt:variant>
        <vt:lpwstr>_Toc350854076</vt:lpwstr>
      </vt:variant>
      <vt:variant>
        <vt:i4>1638454</vt:i4>
      </vt:variant>
      <vt:variant>
        <vt:i4>350</vt:i4>
      </vt:variant>
      <vt:variant>
        <vt:i4>0</vt:i4>
      </vt:variant>
      <vt:variant>
        <vt:i4>5</vt:i4>
      </vt:variant>
      <vt:variant>
        <vt:lpwstr/>
      </vt:variant>
      <vt:variant>
        <vt:lpwstr>_Toc350854075</vt:lpwstr>
      </vt:variant>
      <vt:variant>
        <vt:i4>1638454</vt:i4>
      </vt:variant>
      <vt:variant>
        <vt:i4>344</vt:i4>
      </vt:variant>
      <vt:variant>
        <vt:i4>0</vt:i4>
      </vt:variant>
      <vt:variant>
        <vt:i4>5</vt:i4>
      </vt:variant>
      <vt:variant>
        <vt:lpwstr/>
      </vt:variant>
      <vt:variant>
        <vt:lpwstr>_Toc350854074</vt:lpwstr>
      </vt:variant>
      <vt:variant>
        <vt:i4>1638454</vt:i4>
      </vt:variant>
      <vt:variant>
        <vt:i4>338</vt:i4>
      </vt:variant>
      <vt:variant>
        <vt:i4>0</vt:i4>
      </vt:variant>
      <vt:variant>
        <vt:i4>5</vt:i4>
      </vt:variant>
      <vt:variant>
        <vt:lpwstr/>
      </vt:variant>
      <vt:variant>
        <vt:lpwstr>_Toc350854073</vt:lpwstr>
      </vt:variant>
      <vt:variant>
        <vt:i4>1638454</vt:i4>
      </vt:variant>
      <vt:variant>
        <vt:i4>332</vt:i4>
      </vt:variant>
      <vt:variant>
        <vt:i4>0</vt:i4>
      </vt:variant>
      <vt:variant>
        <vt:i4>5</vt:i4>
      </vt:variant>
      <vt:variant>
        <vt:lpwstr/>
      </vt:variant>
      <vt:variant>
        <vt:lpwstr>_Toc350854072</vt:lpwstr>
      </vt:variant>
      <vt:variant>
        <vt:i4>1638454</vt:i4>
      </vt:variant>
      <vt:variant>
        <vt:i4>326</vt:i4>
      </vt:variant>
      <vt:variant>
        <vt:i4>0</vt:i4>
      </vt:variant>
      <vt:variant>
        <vt:i4>5</vt:i4>
      </vt:variant>
      <vt:variant>
        <vt:lpwstr/>
      </vt:variant>
      <vt:variant>
        <vt:lpwstr>_Toc350854071</vt:lpwstr>
      </vt:variant>
      <vt:variant>
        <vt:i4>1638454</vt:i4>
      </vt:variant>
      <vt:variant>
        <vt:i4>320</vt:i4>
      </vt:variant>
      <vt:variant>
        <vt:i4>0</vt:i4>
      </vt:variant>
      <vt:variant>
        <vt:i4>5</vt:i4>
      </vt:variant>
      <vt:variant>
        <vt:lpwstr/>
      </vt:variant>
      <vt:variant>
        <vt:lpwstr>_Toc350854070</vt:lpwstr>
      </vt:variant>
      <vt:variant>
        <vt:i4>1572918</vt:i4>
      </vt:variant>
      <vt:variant>
        <vt:i4>314</vt:i4>
      </vt:variant>
      <vt:variant>
        <vt:i4>0</vt:i4>
      </vt:variant>
      <vt:variant>
        <vt:i4>5</vt:i4>
      </vt:variant>
      <vt:variant>
        <vt:lpwstr/>
      </vt:variant>
      <vt:variant>
        <vt:lpwstr>_Toc350854069</vt:lpwstr>
      </vt:variant>
      <vt:variant>
        <vt:i4>1572918</vt:i4>
      </vt:variant>
      <vt:variant>
        <vt:i4>308</vt:i4>
      </vt:variant>
      <vt:variant>
        <vt:i4>0</vt:i4>
      </vt:variant>
      <vt:variant>
        <vt:i4>5</vt:i4>
      </vt:variant>
      <vt:variant>
        <vt:lpwstr/>
      </vt:variant>
      <vt:variant>
        <vt:lpwstr>_Toc350854068</vt:lpwstr>
      </vt:variant>
      <vt:variant>
        <vt:i4>1572918</vt:i4>
      </vt:variant>
      <vt:variant>
        <vt:i4>302</vt:i4>
      </vt:variant>
      <vt:variant>
        <vt:i4>0</vt:i4>
      </vt:variant>
      <vt:variant>
        <vt:i4>5</vt:i4>
      </vt:variant>
      <vt:variant>
        <vt:lpwstr/>
      </vt:variant>
      <vt:variant>
        <vt:lpwstr>_Toc350854067</vt:lpwstr>
      </vt:variant>
      <vt:variant>
        <vt:i4>1572918</vt:i4>
      </vt:variant>
      <vt:variant>
        <vt:i4>296</vt:i4>
      </vt:variant>
      <vt:variant>
        <vt:i4>0</vt:i4>
      </vt:variant>
      <vt:variant>
        <vt:i4>5</vt:i4>
      </vt:variant>
      <vt:variant>
        <vt:lpwstr/>
      </vt:variant>
      <vt:variant>
        <vt:lpwstr>_Toc350854066</vt:lpwstr>
      </vt:variant>
      <vt:variant>
        <vt:i4>1572918</vt:i4>
      </vt:variant>
      <vt:variant>
        <vt:i4>290</vt:i4>
      </vt:variant>
      <vt:variant>
        <vt:i4>0</vt:i4>
      </vt:variant>
      <vt:variant>
        <vt:i4>5</vt:i4>
      </vt:variant>
      <vt:variant>
        <vt:lpwstr/>
      </vt:variant>
      <vt:variant>
        <vt:lpwstr>_Toc350854065</vt:lpwstr>
      </vt:variant>
      <vt:variant>
        <vt:i4>1572918</vt:i4>
      </vt:variant>
      <vt:variant>
        <vt:i4>284</vt:i4>
      </vt:variant>
      <vt:variant>
        <vt:i4>0</vt:i4>
      </vt:variant>
      <vt:variant>
        <vt:i4>5</vt:i4>
      </vt:variant>
      <vt:variant>
        <vt:lpwstr/>
      </vt:variant>
      <vt:variant>
        <vt:lpwstr>_Toc350854064</vt:lpwstr>
      </vt:variant>
      <vt:variant>
        <vt:i4>1572918</vt:i4>
      </vt:variant>
      <vt:variant>
        <vt:i4>278</vt:i4>
      </vt:variant>
      <vt:variant>
        <vt:i4>0</vt:i4>
      </vt:variant>
      <vt:variant>
        <vt:i4>5</vt:i4>
      </vt:variant>
      <vt:variant>
        <vt:lpwstr/>
      </vt:variant>
      <vt:variant>
        <vt:lpwstr>_Toc350854063</vt:lpwstr>
      </vt:variant>
      <vt:variant>
        <vt:i4>1572918</vt:i4>
      </vt:variant>
      <vt:variant>
        <vt:i4>272</vt:i4>
      </vt:variant>
      <vt:variant>
        <vt:i4>0</vt:i4>
      </vt:variant>
      <vt:variant>
        <vt:i4>5</vt:i4>
      </vt:variant>
      <vt:variant>
        <vt:lpwstr/>
      </vt:variant>
      <vt:variant>
        <vt:lpwstr>_Toc350854062</vt:lpwstr>
      </vt:variant>
      <vt:variant>
        <vt:i4>1572918</vt:i4>
      </vt:variant>
      <vt:variant>
        <vt:i4>266</vt:i4>
      </vt:variant>
      <vt:variant>
        <vt:i4>0</vt:i4>
      </vt:variant>
      <vt:variant>
        <vt:i4>5</vt:i4>
      </vt:variant>
      <vt:variant>
        <vt:lpwstr/>
      </vt:variant>
      <vt:variant>
        <vt:lpwstr>_Toc350854061</vt:lpwstr>
      </vt:variant>
      <vt:variant>
        <vt:i4>1572918</vt:i4>
      </vt:variant>
      <vt:variant>
        <vt:i4>260</vt:i4>
      </vt:variant>
      <vt:variant>
        <vt:i4>0</vt:i4>
      </vt:variant>
      <vt:variant>
        <vt:i4>5</vt:i4>
      </vt:variant>
      <vt:variant>
        <vt:lpwstr/>
      </vt:variant>
      <vt:variant>
        <vt:lpwstr>_Toc350854060</vt:lpwstr>
      </vt:variant>
      <vt:variant>
        <vt:i4>1769526</vt:i4>
      </vt:variant>
      <vt:variant>
        <vt:i4>254</vt:i4>
      </vt:variant>
      <vt:variant>
        <vt:i4>0</vt:i4>
      </vt:variant>
      <vt:variant>
        <vt:i4>5</vt:i4>
      </vt:variant>
      <vt:variant>
        <vt:lpwstr/>
      </vt:variant>
      <vt:variant>
        <vt:lpwstr>_Toc350854059</vt:lpwstr>
      </vt:variant>
      <vt:variant>
        <vt:i4>1769526</vt:i4>
      </vt:variant>
      <vt:variant>
        <vt:i4>248</vt:i4>
      </vt:variant>
      <vt:variant>
        <vt:i4>0</vt:i4>
      </vt:variant>
      <vt:variant>
        <vt:i4>5</vt:i4>
      </vt:variant>
      <vt:variant>
        <vt:lpwstr/>
      </vt:variant>
      <vt:variant>
        <vt:lpwstr>_Toc350854058</vt:lpwstr>
      </vt:variant>
      <vt:variant>
        <vt:i4>1769526</vt:i4>
      </vt:variant>
      <vt:variant>
        <vt:i4>242</vt:i4>
      </vt:variant>
      <vt:variant>
        <vt:i4>0</vt:i4>
      </vt:variant>
      <vt:variant>
        <vt:i4>5</vt:i4>
      </vt:variant>
      <vt:variant>
        <vt:lpwstr/>
      </vt:variant>
      <vt:variant>
        <vt:lpwstr>_Toc350854057</vt:lpwstr>
      </vt:variant>
      <vt:variant>
        <vt:i4>1769526</vt:i4>
      </vt:variant>
      <vt:variant>
        <vt:i4>236</vt:i4>
      </vt:variant>
      <vt:variant>
        <vt:i4>0</vt:i4>
      </vt:variant>
      <vt:variant>
        <vt:i4>5</vt:i4>
      </vt:variant>
      <vt:variant>
        <vt:lpwstr/>
      </vt:variant>
      <vt:variant>
        <vt:lpwstr>_Toc350854056</vt:lpwstr>
      </vt:variant>
      <vt:variant>
        <vt:i4>1769526</vt:i4>
      </vt:variant>
      <vt:variant>
        <vt:i4>230</vt:i4>
      </vt:variant>
      <vt:variant>
        <vt:i4>0</vt:i4>
      </vt:variant>
      <vt:variant>
        <vt:i4>5</vt:i4>
      </vt:variant>
      <vt:variant>
        <vt:lpwstr/>
      </vt:variant>
      <vt:variant>
        <vt:lpwstr>_Toc350854055</vt:lpwstr>
      </vt:variant>
      <vt:variant>
        <vt:i4>1769526</vt:i4>
      </vt:variant>
      <vt:variant>
        <vt:i4>224</vt:i4>
      </vt:variant>
      <vt:variant>
        <vt:i4>0</vt:i4>
      </vt:variant>
      <vt:variant>
        <vt:i4>5</vt:i4>
      </vt:variant>
      <vt:variant>
        <vt:lpwstr/>
      </vt:variant>
      <vt:variant>
        <vt:lpwstr>_Toc350854054</vt:lpwstr>
      </vt:variant>
      <vt:variant>
        <vt:i4>1769526</vt:i4>
      </vt:variant>
      <vt:variant>
        <vt:i4>218</vt:i4>
      </vt:variant>
      <vt:variant>
        <vt:i4>0</vt:i4>
      </vt:variant>
      <vt:variant>
        <vt:i4>5</vt:i4>
      </vt:variant>
      <vt:variant>
        <vt:lpwstr/>
      </vt:variant>
      <vt:variant>
        <vt:lpwstr>_Toc350854053</vt:lpwstr>
      </vt:variant>
      <vt:variant>
        <vt:i4>1769526</vt:i4>
      </vt:variant>
      <vt:variant>
        <vt:i4>212</vt:i4>
      </vt:variant>
      <vt:variant>
        <vt:i4>0</vt:i4>
      </vt:variant>
      <vt:variant>
        <vt:i4>5</vt:i4>
      </vt:variant>
      <vt:variant>
        <vt:lpwstr/>
      </vt:variant>
      <vt:variant>
        <vt:lpwstr>_Toc350854052</vt:lpwstr>
      </vt:variant>
      <vt:variant>
        <vt:i4>1769526</vt:i4>
      </vt:variant>
      <vt:variant>
        <vt:i4>206</vt:i4>
      </vt:variant>
      <vt:variant>
        <vt:i4>0</vt:i4>
      </vt:variant>
      <vt:variant>
        <vt:i4>5</vt:i4>
      </vt:variant>
      <vt:variant>
        <vt:lpwstr/>
      </vt:variant>
      <vt:variant>
        <vt:lpwstr>_Toc350854051</vt:lpwstr>
      </vt:variant>
      <vt:variant>
        <vt:i4>1769526</vt:i4>
      </vt:variant>
      <vt:variant>
        <vt:i4>200</vt:i4>
      </vt:variant>
      <vt:variant>
        <vt:i4>0</vt:i4>
      </vt:variant>
      <vt:variant>
        <vt:i4>5</vt:i4>
      </vt:variant>
      <vt:variant>
        <vt:lpwstr/>
      </vt:variant>
      <vt:variant>
        <vt:lpwstr>_Toc350854050</vt:lpwstr>
      </vt:variant>
      <vt:variant>
        <vt:i4>1703990</vt:i4>
      </vt:variant>
      <vt:variant>
        <vt:i4>194</vt:i4>
      </vt:variant>
      <vt:variant>
        <vt:i4>0</vt:i4>
      </vt:variant>
      <vt:variant>
        <vt:i4>5</vt:i4>
      </vt:variant>
      <vt:variant>
        <vt:lpwstr/>
      </vt:variant>
      <vt:variant>
        <vt:lpwstr>_Toc350854049</vt:lpwstr>
      </vt:variant>
      <vt:variant>
        <vt:i4>1703990</vt:i4>
      </vt:variant>
      <vt:variant>
        <vt:i4>188</vt:i4>
      </vt:variant>
      <vt:variant>
        <vt:i4>0</vt:i4>
      </vt:variant>
      <vt:variant>
        <vt:i4>5</vt:i4>
      </vt:variant>
      <vt:variant>
        <vt:lpwstr/>
      </vt:variant>
      <vt:variant>
        <vt:lpwstr>_Toc350854048</vt:lpwstr>
      </vt:variant>
      <vt:variant>
        <vt:i4>1703990</vt:i4>
      </vt:variant>
      <vt:variant>
        <vt:i4>182</vt:i4>
      </vt:variant>
      <vt:variant>
        <vt:i4>0</vt:i4>
      </vt:variant>
      <vt:variant>
        <vt:i4>5</vt:i4>
      </vt:variant>
      <vt:variant>
        <vt:lpwstr/>
      </vt:variant>
      <vt:variant>
        <vt:lpwstr>_Toc350854047</vt:lpwstr>
      </vt:variant>
      <vt:variant>
        <vt:i4>1703990</vt:i4>
      </vt:variant>
      <vt:variant>
        <vt:i4>176</vt:i4>
      </vt:variant>
      <vt:variant>
        <vt:i4>0</vt:i4>
      </vt:variant>
      <vt:variant>
        <vt:i4>5</vt:i4>
      </vt:variant>
      <vt:variant>
        <vt:lpwstr/>
      </vt:variant>
      <vt:variant>
        <vt:lpwstr>_Toc350854046</vt:lpwstr>
      </vt:variant>
      <vt:variant>
        <vt:i4>1703990</vt:i4>
      </vt:variant>
      <vt:variant>
        <vt:i4>170</vt:i4>
      </vt:variant>
      <vt:variant>
        <vt:i4>0</vt:i4>
      </vt:variant>
      <vt:variant>
        <vt:i4>5</vt:i4>
      </vt:variant>
      <vt:variant>
        <vt:lpwstr/>
      </vt:variant>
      <vt:variant>
        <vt:lpwstr>_Toc350854045</vt:lpwstr>
      </vt:variant>
      <vt:variant>
        <vt:i4>1703990</vt:i4>
      </vt:variant>
      <vt:variant>
        <vt:i4>164</vt:i4>
      </vt:variant>
      <vt:variant>
        <vt:i4>0</vt:i4>
      </vt:variant>
      <vt:variant>
        <vt:i4>5</vt:i4>
      </vt:variant>
      <vt:variant>
        <vt:lpwstr/>
      </vt:variant>
      <vt:variant>
        <vt:lpwstr>_Toc350854044</vt:lpwstr>
      </vt:variant>
      <vt:variant>
        <vt:i4>1703990</vt:i4>
      </vt:variant>
      <vt:variant>
        <vt:i4>158</vt:i4>
      </vt:variant>
      <vt:variant>
        <vt:i4>0</vt:i4>
      </vt:variant>
      <vt:variant>
        <vt:i4>5</vt:i4>
      </vt:variant>
      <vt:variant>
        <vt:lpwstr/>
      </vt:variant>
      <vt:variant>
        <vt:lpwstr>_Toc350854043</vt:lpwstr>
      </vt:variant>
      <vt:variant>
        <vt:i4>1703990</vt:i4>
      </vt:variant>
      <vt:variant>
        <vt:i4>152</vt:i4>
      </vt:variant>
      <vt:variant>
        <vt:i4>0</vt:i4>
      </vt:variant>
      <vt:variant>
        <vt:i4>5</vt:i4>
      </vt:variant>
      <vt:variant>
        <vt:lpwstr/>
      </vt:variant>
      <vt:variant>
        <vt:lpwstr>_Toc350854042</vt:lpwstr>
      </vt:variant>
      <vt:variant>
        <vt:i4>1703990</vt:i4>
      </vt:variant>
      <vt:variant>
        <vt:i4>146</vt:i4>
      </vt:variant>
      <vt:variant>
        <vt:i4>0</vt:i4>
      </vt:variant>
      <vt:variant>
        <vt:i4>5</vt:i4>
      </vt:variant>
      <vt:variant>
        <vt:lpwstr/>
      </vt:variant>
      <vt:variant>
        <vt:lpwstr>_Toc350854041</vt:lpwstr>
      </vt:variant>
      <vt:variant>
        <vt:i4>1703990</vt:i4>
      </vt:variant>
      <vt:variant>
        <vt:i4>140</vt:i4>
      </vt:variant>
      <vt:variant>
        <vt:i4>0</vt:i4>
      </vt:variant>
      <vt:variant>
        <vt:i4>5</vt:i4>
      </vt:variant>
      <vt:variant>
        <vt:lpwstr/>
      </vt:variant>
      <vt:variant>
        <vt:lpwstr>_Toc350854040</vt:lpwstr>
      </vt:variant>
      <vt:variant>
        <vt:i4>1900598</vt:i4>
      </vt:variant>
      <vt:variant>
        <vt:i4>134</vt:i4>
      </vt:variant>
      <vt:variant>
        <vt:i4>0</vt:i4>
      </vt:variant>
      <vt:variant>
        <vt:i4>5</vt:i4>
      </vt:variant>
      <vt:variant>
        <vt:lpwstr/>
      </vt:variant>
      <vt:variant>
        <vt:lpwstr>_Toc350854039</vt:lpwstr>
      </vt:variant>
      <vt:variant>
        <vt:i4>1900598</vt:i4>
      </vt:variant>
      <vt:variant>
        <vt:i4>128</vt:i4>
      </vt:variant>
      <vt:variant>
        <vt:i4>0</vt:i4>
      </vt:variant>
      <vt:variant>
        <vt:i4>5</vt:i4>
      </vt:variant>
      <vt:variant>
        <vt:lpwstr/>
      </vt:variant>
      <vt:variant>
        <vt:lpwstr>_Toc350854038</vt:lpwstr>
      </vt:variant>
      <vt:variant>
        <vt:i4>1900598</vt:i4>
      </vt:variant>
      <vt:variant>
        <vt:i4>122</vt:i4>
      </vt:variant>
      <vt:variant>
        <vt:i4>0</vt:i4>
      </vt:variant>
      <vt:variant>
        <vt:i4>5</vt:i4>
      </vt:variant>
      <vt:variant>
        <vt:lpwstr/>
      </vt:variant>
      <vt:variant>
        <vt:lpwstr>_Toc350854037</vt:lpwstr>
      </vt:variant>
      <vt:variant>
        <vt:i4>1900598</vt:i4>
      </vt:variant>
      <vt:variant>
        <vt:i4>116</vt:i4>
      </vt:variant>
      <vt:variant>
        <vt:i4>0</vt:i4>
      </vt:variant>
      <vt:variant>
        <vt:i4>5</vt:i4>
      </vt:variant>
      <vt:variant>
        <vt:lpwstr/>
      </vt:variant>
      <vt:variant>
        <vt:lpwstr>_Toc350854036</vt:lpwstr>
      </vt:variant>
      <vt:variant>
        <vt:i4>1900598</vt:i4>
      </vt:variant>
      <vt:variant>
        <vt:i4>110</vt:i4>
      </vt:variant>
      <vt:variant>
        <vt:i4>0</vt:i4>
      </vt:variant>
      <vt:variant>
        <vt:i4>5</vt:i4>
      </vt:variant>
      <vt:variant>
        <vt:lpwstr/>
      </vt:variant>
      <vt:variant>
        <vt:lpwstr>_Toc350854035</vt:lpwstr>
      </vt:variant>
      <vt:variant>
        <vt:i4>1900598</vt:i4>
      </vt:variant>
      <vt:variant>
        <vt:i4>104</vt:i4>
      </vt:variant>
      <vt:variant>
        <vt:i4>0</vt:i4>
      </vt:variant>
      <vt:variant>
        <vt:i4>5</vt:i4>
      </vt:variant>
      <vt:variant>
        <vt:lpwstr/>
      </vt:variant>
      <vt:variant>
        <vt:lpwstr>_Toc350854034</vt:lpwstr>
      </vt:variant>
      <vt:variant>
        <vt:i4>1900598</vt:i4>
      </vt:variant>
      <vt:variant>
        <vt:i4>98</vt:i4>
      </vt:variant>
      <vt:variant>
        <vt:i4>0</vt:i4>
      </vt:variant>
      <vt:variant>
        <vt:i4>5</vt:i4>
      </vt:variant>
      <vt:variant>
        <vt:lpwstr/>
      </vt:variant>
      <vt:variant>
        <vt:lpwstr>_Toc350854033</vt:lpwstr>
      </vt:variant>
      <vt:variant>
        <vt:i4>1900598</vt:i4>
      </vt:variant>
      <vt:variant>
        <vt:i4>92</vt:i4>
      </vt:variant>
      <vt:variant>
        <vt:i4>0</vt:i4>
      </vt:variant>
      <vt:variant>
        <vt:i4>5</vt:i4>
      </vt:variant>
      <vt:variant>
        <vt:lpwstr/>
      </vt:variant>
      <vt:variant>
        <vt:lpwstr>_Toc350854032</vt:lpwstr>
      </vt:variant>
      <vt:variant>
        <vt:i4>1900598</vt:i4>
      </vt:variant>
      <vt:variant>
        <vt:i4>86</vt:i4>
      </vt:variant>
      <vt:variant>
        <vt:i4>0</vt:i4>
      </vt:variant>
      <vt:variant>
        <vt:i4>5</vt:i4>
      </vt:variant>
      <vt:variant>
        <vt:lpwstr/>
      </vt:variant>
      <vt:variant>
        <vt:lpwstr>_Toc350854031</vt:lpwstr>
      </vt:variant>
      <vt:variant>
        <vt:i4>1900598</vt:i4>
      </vt:variant>
      <vt:variant>
        <vt:i4>80</vt:i4>
      </vt:variant>
      <vt:variant>
        <vt:i4>0</vt:i4>
      </vt:variant>
      <vt:variant>
        <vt:i4>5</vt:i4>
      </vt:variant>
      <vt:variant>
        <vt:lpwstr/>
      </vt:variant>
      <vt:variant>
        <vt:lpwstr>_Toc350854030</vt:lpwstr>
      </vt:variant>
      <vt:variant>
        <vt:i4>1835062</vt:i4>
      </vt:variant>
      <vt:variant>
        <vt:i4>74</vt:i4>
      </vt:variant>
      <vt:variant>
        <vt:i4>0</vt:i4>
      </vt:variant>
      <vt:variant>
        <vt:i4>5</vt:i4>
      </vt:variant>
      <vt:variant>
        <vt:lpwstr/>
      </vt:variant>
      <vt:variant>
        <vt:lpwstr>_Toc350854029</vt:lpwstr>
      </vt:variant>
      <vt:variant>
        <vt:i4>1835062</vt:i4>
      </vt:variant>
      <vt:variant>
        <vt:i4>68</vt:i4>
      </vt:variant>
      <vt:variant>
        <vt:i4>0</vt:i4>
      </vt:variant>
      <vt:variant>
        <vt:i4>5</vt:i4>
      </vt:variant>
      <vt:variant>
        <vt:lpwstr/>
      </vt:variant>
      <vt:variant>
        <vt:lpwstr>_Toc350854028</vt:lpwstr>
      </vt:variant>
      <vt:variant>
        <vt:i4>1835062</vt:i4>
      </vt:variant>
      <vt:variant>
        <vt:i4>62</vt:i4>
      </vt:variant>
      <vt:variant>
        <vt:i4>0</vt:i4>
      </vt:variant>
      <vt:variant>
        <vt:i4>5</vt:i4>
      </vt:variant>
      <vt:variant>
        <vt:lpwstr/>
      </vt:variant>
      <vt:variant>
        <vt:lpwstr>_Toc350854027</vt:lpwstr>
      </vt:variant>
      <vt:variant>
        <vt:i4>1835062</vt:i4>
      </vt:variant>
      <vt:variant>
        <vt:i4>56</vt:i4>
      </vt:variant>
      <vt:variant>
        <vt:i4>0</vt:i4>
      </vt:variant>
      <vt:variant>
        <vt:i4>5</vt:i4>
      </vt:variant>
      <vt:variant>
        <vt:lpwstr/>
      </vt:variant>
      <vt:variant>
        <vt:lpwstr>_Toc350854026</vt:lpwstr>
      </vt:variant>
      <vt:variant>
        <vt:i4>1835062</vt:i4>
      </vt:variant>
      <vt:variant>
        <vt:i4>50</vt:i4>
      </vt:variant>
      <vt:variant>
        <vt:i4>0</vt:i4>
      </vt:variant>
      <vt:variant>
        <vt:i4>5</vt:i4>
      </vt:variant>
      <vt:variant>
        <vt:lpwstr/>
      </vt:variant>
      <vt:variant>
        <vt:lpwstr>_Toc350854025</vt:lpwstr>
      </vt:variant>
      <vt:variant>
        <vt:i4>1835062</vt:i4>
      </vt:variant>
      <vt:variant>
        <vt:i4>44</vt:i4>
      </vt:variant>
      <vt:variant>
        <vt:i4>0</vt:i4>
      </vt:variant>
      <vt:variant>
        <vt:i4>5</vt:i4>
      </vt:variant>
      <vt:variant>
        <vt:lpwstr/>
      </vt:variant>
      <vt:variant>
        <vt:lpwstr>_Toc350854024</vt:lpwstr>
      </vt:variant>
      <vt:variant>
        <vt:i4>1835062</vt:i4>
      </vt:variant>
      <vt:variant>
        <vt:i4>38</vt:i4>
      </vt:variant>
      <vt:variant>
        <vt:i4>0</vt:i4>
      </vt:variant>
      <vt:variant>
        <vt:i4>5</vt:i4>
      </vt:variant>
      <vt:variant>
        <vt:lpwstr/>
      </vt:variant>
      <vt:variant>
        <vt:lpwstr>_Toc350854023</vt:lpwstr>
      </vt:variant>
      <vt:variant>
        <vt:i4>1835062</vt:i4>
      </vt:variant>
      <vt:variant>
        <vt:i4>32</vt:i4>
      </vt:variant>
      <vt:variant>
        <vt:i4>0</vt:i4>
      </vt:variant>
      <vt:variant>
        <vt:i4>5</vt:i4>
      </vt:variant>
      <vt:variant>
        <vt:lpwstr/>
      </vt:variant>
      <vt:variant>
        <vt:lpwstr>_Toc350854022</vt:lpwstr>
      </vt:variant>
      <vt:variant>
        <vt:i4>1835062</vt:i4>
      </vt:variant>
      <vt:variant>
        <vt:i4>26</vt:i4>
      </vt:variant>
      <vt:variant>
        <vt:i4>0</vt:i4>
      </vt:variant>
      <vt:variant>
        <vt:i4>5</vt:i4>
      </vt:variant>
      <vt:variant>
        <vt:lpwstr/>
      </vt:variant>
      <vt:variant>
        <vt:lpwstr>_Toc350854021</vt:lpwstr>
      </vt:variant>
      <vt:variant>
        <vt:i4>1835062</vt:i4>
      </vt:variant>
      <vt:variant>
        <vt:i4>20</vt:i4>
      </vt:variant>
      <vt:variant>
        <vt:i4>0</vt:i4>
      </vt:variant>
      <vt:variant>
        <vt:i4>5</vt:i4>
      </vt:variant>
      <vt:variant>
        <vt:lpwstr/>
      </vt:variant>
      <vt:variant>
        <vt:lpwstr>_Toc350854020</vt:lpwstr>
      </vt:variant>
      <vt:variant>
        <vt:i4>2031670</vt:i4>
      </vt:variant>
      <vt:variant>
        <vt:i4>14</vt:i4>
      </vt:variant>
      <vt:variant>
        <vt:i4>0</vt:i4>
      </vt:variant>
      <vt:variant>
        <vt:i4>5</vt:i4>
      </vt:variant>
      <vt:variant>
        <vt:lpwstr/>
      </vt:variant>
      <vt:variant>
        <vt:lpwstr>_Toc350854019</vt:lpwstr>
      </vt:variant>
      <vt:variant>
        <vt:i4>2031670</vt:i4>
      </vt:variant>
      <vt:variant>
        <vt:i4>8</vt:i4>
      </vt:variant>
      <vt:variant>
        <vt:i4>0</vt:i4>
      </vt:variant>
      <vt:variant>
        <vt:i4>5</vt:i4>
      </vt:variant>
      <vt:variant>
        <vt:lpwstr/>
      </vt:variant>
      <vt:variant>
        <vt:lpwstr>_Toc350854018</vt:lpwstr>
      </vt:variant>
      <vt:variant>
        <vt:i4>2752565</vt:i4>
      </vt:variant>
      <vt:variant>
        <vt:i4>3</vt:i4>
      </vt:variant>
      <vt:variant>
        <vt:i4>0</vt:i4>
      </vt:variant>
      <vt:variant>
        <vt:i4>5</vt:i4>
      </vt:variant>
      <vt:variant>
        <vt:lpwstr>http://www.ogtr.gov.au/</vt:lpwstr>
      </vt:variant>
      <vt:variant>
        <vt:lpwstr/>
      </vt:variant>
      <vt:variant>
        <vt:i4>6422614</vt:i4>
      </vt:variant>
      <vt:variant>
        <vt:i4>0</vt:i4>
      </vt:variant>
      <vt:variant>
        <vt:i4>0</vt:i4>
      </vt:variant>
      <vt:variant>
        <vt:i4>5</vt:i4>
      </vt:variant>
      <vt:variant>
        <vt:lpwstr>mailto:ogtr@health.gov.au?subject=Re:%20DIR%20089</vt:lpwstr>
      </vt:variant>
      <vt:variant>
        <vt:lpwstr/>
      </vt:variant>
      <vt:variant>
        <vt:i4>1310815</vt:i4>
      </vt:variant>
      <vt:variant>
        <vt:i4>0</vt:i4>
      </vt:variant>
      <vt:variant>
        <vt:i4>0</vt:i4>
      </vt:variant>
      <vt:variant>
        <vt:i4>5</vt:i4>
      </vt:variant>
      <vt:variant>
        <vt:lpwstr>http://www.ogtr.gov.au/internet/ogtr/publishing.nsf/Content/riskassessments-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R 221 - Risk Assessment and Risk Management Plan consultation version</dc:title>
  <dc:subject/>
  <dc:creator>OGTR.Voicemail@health.gov.au</dc:creator>
  <cp:keywords/>
  <dc:description/>
  <cp:lastModifiedBy>SMITH, Justine</cp:lastModifiedBy>
  <cp:revision>5</cp:revision>
  <cp:lastPrinted>2025-11-24T22:25:00Z</cp:lastPrinted>
  <dcterms:created xsi:type="dcterms:W3CDTF">2025-11-24T22:22:00Z</dcterms:created>
  <dcterms:modified xsi:type="dcterms:W3CDTF">2025-11-24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31b5d287,1565ecf5,41f54058,620d3038,7e4de95f,70013294,c52cd1a,52c04cbf,2ce5644b</vt:lpwstr>
  </property>
  <property fmtid="{D5CDD505-2E9C-101B-9397-08002B2CF9AE}" pid="3" name="ClassificationContentMarkingHeaderFontProps">
    <vt:lpwstr>#ff0000,12,Calibri</vt:lpwstr>
  </property>
  <property fmtid="{D5CDD505-2E9C-101B-9397-08002B2CF9AE}" pid="4" name="ClassificationContentMarkingHeaderText">
    <vt:lpwstr>OFFICIAL</vt:lpwstr>
  </property>
  <property fmtid="{D5CDD505-2E9C-101B-9397-08002B2CF9AE}" pid="5" name="ClassificationContentMarkingFooterShapeIds">
    <vt:lpwstr>1dde57ee,1819ff47,6252f3bc,1d0153c8,ea9c8d2,4dd69756,709d0e43,20c5d4e9,469434bc,4a461b35,eb6f41c,50a488df,24c35aee,3eca00a7,55739511,4dd528b9,348dd1b9,104535a7,514dbede,78481a52,4dacda19,4d1c41a6,23a9ab3d</vt:lpwstr>
  </property>
  <property fmtid="{D5CDD505-2E9C-101B-9397-08002B2CF9AE}" pid="6" name="ClassificationContentMarkingFooterFontProps">
    <vt:lpwstr>#ff0000,12,Calibri</vt:lpwstr>
  </property>
  <property fmtid="{D5CDD505-2E9C-101B-9397-08002B2CF9AE}" pid="7" name="ClassificationContentMarkingFooterText">
    <vt:lpwstr>OFFICIAL</vt:lpwstr>
  </property>
  <property fmtid="{D5CDD505-2E9C-101B-9397-08002B2CF9AE}" pid="8" name="ClassificationContentMarkingFooterShapeIds-1">
    <vt:lpwstr>c5676c4,a5a07f9,72be50f8,ef74662</vt:lpwstr>
  </property>
  <property fmtid="{D5CDD505-2E9C-101B-9397-08002B2CF9AE}" pid="9" name="MSIP_Label_7cd3e8b9-ffed-43a8-b7f4-cc2fa0382d36_Enabled">
    <vt:lpwstr>true</vt:lpwstr>
  </property>
  <property fmtid="{D5CDD505-2E9C-101B-9397-08002B2CF9AE}" pid="10" name="MSIP_Label_7cd3e8b9-ffed-43a8-b7f4-cc2fa0382d36_SetDate">
    <vt:lpwstr>2025-11-03T04:40:17Z</vt:lpwstr>
  </property>
  <property fmtid="{D5CDD505-2E9C-101B-9397-08002B2CF9AE}" pid="11" name="MSIP_Label_7cd3e8b9-ffed-43a8-b7f4-cc2fa0382d36_Method">
    <vt:lpwstr>Privileged</vt:lpwstr>
  </property>
  <property fmtid="{D5CDD505-2E9C-101B-9397-08002B2CF9AE}" pid="12" name="MSIP_Label_7cd3e8b9-ffed-43a8-b7f4-cc2fa0382d36_Name">
    <vt:lpwstr>O</vt:lpwstr>
  </property>
  <property fmtid="{D5CDD505-2E9C-101B-9397-08002B2CF9AE}" pid="13" name="MSIP_Label_7cd3e8b9-ffed-43a8-b7f4-cc2fa0382d36_SiteId">
    <vt:lpwstr>34a3929c-73cf-4954-abfe-147dc3517892</vt:lpwstr>
  </property>
  <property fmtid="{D5CDD505-2E9C-101B-9397-08002B2CF9AE}" pid="14" name="MSIP_Label_7cd3e8b9-ffed-43a8-b7f4-cc2fa0382d36_ActionId">
    <vt:lpwstr>5cea5ded-5938-4976-b058-ed81d6332100</vt:lpwstr>
  </property>
  <property fmtid="{D5CDD505-2E9C-101B-9397-08002B2CF9AE}" pid="15" name="MSIP_Label_7cd3e8b9-ffed-43a8-b7f4-cc2fa0382d36_ContentBits">
    <vt:lpwstr>3</vt:lpwstr>
  </property>
  <property fmtid="{D5CDD505-2E9C-101B-9397-08002B2CF9AE}" pid="16" name="MSIP_Label_7cd3e8b9-ffed-43a8-b7f4-cc2fa0382d36_Tag">
    <vt:lpwstr>10, 0, 1, 1</vt:lpwstr>
  </property>
</Properties>
</file>